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E29866" w14:textId="25FCA5D5" w:rsidR="00F56FE9" w:rsidRPr="000A29BE" w:rsidRDefault="00F56FE9" w:rsidP="00D134D5">
      <w:pPr>
        <w:pStyle w:val="Titletext"/>
        <w:tabs>
          <w:tab w:val="left" w:pos="3890"/>
        </w:tabs>
      </w:pPr>
      <w:bookmarkStart w:id="0" w:name="_Toc118533845"/>
      <w:bookmarkStart w:id="1" w:name="_Toc121209920"/>
      <w:bookmarkStart w:id="2" w:name="_Toc110915462"/>
    </w:p>
    <w:p w14:paraId="754A0E7B" w14:textId="12281C93" w:rsidR="008633F9" w:rsidRPr="00C13A09" w:rsidRDefault="008633F9" w:rsidP="00C13A09">
      <w:pPr>
        <w:pStyle w:val="Titletext"/>
        <w:spacing w:before="480" w:after="120"/>
        <w:jc w:val="right"/>
        <w:rPr>
          <w:sz w:val="24"/>
          <w:szCs w:val="24"/>
        </w:rPr>
      </w:pPr>
      <w:r>
        <w:rPr>
          <w:sz w:val="24"/>
          <w:szCs w:val="24"/>
        </w:rPr>
        <w:t>April 2026</w:t>
      </w:r>
    </w:p>
    <w:p w14:paraId="57FD6CA7" w14:textId="10A06B89" w:rsidR="00F56FE9" w:rsidRPr="000A29BE" w:rsidRDefault="00C449D7" w:rsidP="00C70F54">
      <w:pPr>
        <w:pStyle w:val="Titletext"/>
        <w:spacing w:before="480" w:after="120"/>
        <w:jc w:val="center"/>
        <w:rPr>
          <w:sz w:val="52"/>
          <w:szCs w:val="52"/>
        </w:rPr>
      </w:pPr>
      <w:r w:rsidRPr="000A29BE">
        <w:rPr>
          <w:sz w:val="52"/>
          <w:szCs w:val="52"/>
        </w:rPr>
        <w:t>Risk</w:t>
      </w:r>
      <w:r w:rsidR="00C70F54" w:rsidRPr="000A29BE">
        <w:rPr>
          <w:sz w:val="52"/>
          <w:szCs w:val="52"/>
        </w:rPr>
        <w:t xml:space="preserve"> Assessment and </w:t>
      </w:r>
      <w:r w:rsidR="00AC547D" w:rsidRPr="000A29BE">
        <w:rPr>
          <w:sz w:val="52"/>
          <w:szCs w:val="52"/>
        </w:rPr>
        <w:t>Risk</w:t>
      </w:r>
      <w:r w:rsidR="00F56FE9" w:rsidRPr="000A29BE">
        <w:rPr>
          <w:sz w:val="52"/>
          <w:szCs w:val="52"/>
        </w:rPr>
        <w:t xml:space="preserve"> Management Plan </w:t>
      </w:r>
      <w:r w:rsidR="006815F3" w:rsidRPr="000A29BE">
        <w:rPr>
          <w:sz w:val="52"/>
          <w:szCs w:val="52"/>
        </w:rPr>
        <w:t xml:space="preserve">(Consultation version) </w:t>
      </w:r>
      <w:r w:rsidR="00F56FE9" w:rsidRPr="000A29BE">
        <w:rPr>
          <w:sz w:val="52"/>
          <w:szCs w:val="52"/>
        </w:rPr>
        <w:t>for</w:t>
      </w:r>
    </w:p>
    <w:p w14:paraId="303E1637" w14:textId="540DD334" w:rsidR="00F56FE9" w:rsidRPr="000A29BE" w:rsidRDefault="00F56FE9" w:rsidP="00931BCD">
      <w:pPr>
        <w:pStyle w:val="Titletext"/>
        <w:spacing w:before="600" w:after="120"/>
        <w:jc w:val="center"/>
        <w:rPr>
          <w:sz w:val="52"/>
          <w:szCs w:val="52"/>
        </w:rPr>
      </w:pPr>
      <w:r w:rsidRPr="000A29BE">
        <w:rPr>
          <w:b/>
          <w:bCs/>
          <w:sz w:val="52"/>
          <w:szCs w:val="52"/>
        </w:rPr>
        <w:t xml:space="preserve">DIR </w:t>
      </w:r>
      <w:r w:rsidR="00A4250B">
        <w:rPr>
          <w:b/>
          <w:bCs/>
          <w:sz w:val="52"/>
          <w:szCs w:val="52"/>
        </w:rPr>
        <w:t>2</w:t>
      </w:r>
      <w:r w:rsidR="00D176F4">
        <w:rPr>
          <w:b/>
          <w:bCs/>
          <w:sz w:val="52"/>
          <w:szCs w:val="52"/>
        </w:rPr>
        <w:t>20</w:t>
      </w:r>
    </w:p>
    <w:p w14:paraId="58E703C3" w14:textId="64392417" w:rsidR="00F56FE9" w:rsidRPr="000A29BE" w:rsidRDefault="009B7A37" w:rsidP="00931BCD">
      <w:pPr>
        <w:pStyle w:val="Titletext"/>
        <w:spacing w:before="120" w:after="480"/>
        <w:jc w:val="center"/>
        <w:rPr>
          <w:sz w:val="48"/>
          <w:szCs w:val="48"/>
        </w:rPr>
      </w:pPr>
      <w:r w:rsidRPr="000A29BE">
        <w:rPr>
          <w:bCs/>
          <w:sz w:val="48"/>
          <w:szCs w:val="48"/>
        </w:rPr>
        <w:t xml:space="preserve">Commercial supply of </w:t>
      </w:r>
      <w:r w:rsidR="00F16852">
        <w:rPr>
          <w:bCs/>
          <w:sz w:val="48"/>
          <w:szCs w:val="48"/>
        </w:rPr>
        <w:t xml:space="preserve">multivalent cat vaccines containing a </w:t>
      </w:r>
      <w:r w:rsidR="002C3492">
        <w:rPr>
          <w:bCs/>
          <w:sz w:val="48"/>
          <w:szCs w:val="48"/>
        </w:rPr>
        <w:t xml:space="preserve">genetically modified </w:t>
      </w:r>
      <w:r w:rsidR="00F16852">
        <w:rPr>
          <w:bCs/>
          <w:sz w:val="48"/>
          <w:szCs w:val="48"/>
        </w:rPr>
        <w:t>component</w:t>
      </w:r>
      <w:r w:rsidR="002C3492">
        <w:rPr>
          <w:bCs/>
          <w:sz w:val="48"/>
          <w:szCs w:val="48"/>
        </w:rPr>
        <w:t xml:space="preserve"> </w:t>
      </w:r>
      <w:r w:rsidR="003E3B82">
        <w:rPr>
          <w:bCs/>
          <w:sz w:val="48"/>
          <w:szCs w:val="48"/>
        </w:rPr>
        <w:t xml:space="preserve">for </w:t>
      </w:r>
      <w:r w:rsidR="00F16852">
        <w:rPr>
          <w:bCs/>
          <w:sz w:val="48"/>
          <w:szCs w:val="48"/>
        </w:rPr>
        <w:t xml:space="preserve">the </w:t>
      </w:r>
      <w:r w:rsidR="003E3B82">
        <w:rPr>
          <w:bCs/>
          <w:sz w:val="48"/>
          <w:szCs w:val="48"/>
        </w:rPr>
        <w:t xml:space="preserve">prevention of feline leukemia virus infection </w:t>
      </w:r>
    </w:p>
    <w:p w14:paraId="31882A21" w14:textId="5D90C256" w:rsidR="00F56FE9" w:rsidRPr="000A29BE" w:rsidRDefault="00F56FE9" w:rsidP="007E07A3">
      <w:pPr>
        <w:pStyle w:val="Titletext"/>
        <w:spacing w:before="960"/>
        <w:jc w:val="center"/>
        <w:rPr>
          <w:sz w:val="40"/>
          <w:szCs w:val="40"/>
        </w:rPr>
      </w:pPr>
      <w:r w:rsidRPr="000A29BE">
        <w:rPr>
          <w:sz w:val="40"/>
          <w:szCs w:val="40"/>
        </w:rPr>
        <w:t xml:space="preserve">Applicant: </w:t>
      </w:r>
      <w:r w:rsidR="00C72AC0">
        <w:rPr>
          <w:sz w:val="40"/>
          <w:szCs w:val="40"/>
        </w:rPr>
        <w:t>Intervet Australia</w:t>
      </w:r>
      <w:r w:rsidR="001A28A3" w:rsidRPr="000A29BE">
        <w:rPr>
          <w:sz w:val="40"/>
          <w:szCs w:val="40"/>
        </w:rPr>
        <w:t xml:space="preserve"> Pty Ltd</w:t>
      </w:r>
    </w:p>
    <w:p w14:paraId="54FB37D6" w14:textId="2C8C2C51" w:rsidR="00931BCD" w:rsidRPr="000A29BE" w:rsidRDefault="00931BCD" w:rsidP="00931BCD">
      <w:pPr>
        <w:pBdr>
          <w:top w:val="single" w:sz="4" w:space="1" w:color="auto"/>
          <w:left w:val="single" w:sz="4" w:space="4" w:color="auto"/>
          <w:bottom w:val="single" w:sz="4" w:space="1" w:color="auto"/>
          <w:right w:val="single" w:sz="4" w:space="4" w:color="auto"/>
        </w:pBdr>
        <w:spacing w:before="720"/>
        <w:jc w:val="center"/>
        <w:rPr>
          <w:b/>
          <w:sz w:val="28"/>
          <w:szCs w:val="28"/>
          <w:lang w:eastAsia="en-US"/>
        </w:rPr>
      </w:pPr>
      <w:r w:rsidRPr="000A29BE">
        <w:rPr>
          <w:b/>
          <w:sz w:val="28"/>
          <w:szCs w:val="28"/>
          <w:lang w:eastAsia="en-US"/>
        </w:rPr>
        <w:t xml:space="preserve">This RARMP is open for consultation until </w:t>
      </w:r>
      <w:r w:rsidR="00B13A93">
        <w:rPr>
          <w:b/>
          <w:sz w:val="28"/>
          <w:szCs w:val="28"/>
          <w:lang w:eastAsia="en-US"/>
        </w:rPr>
        <w:t>2</w:t>
      </w:r>
      <w:r w:rsidR="00B5092B" w:rsidRPr="000A29BE">
        <w:rPr>
          <w:b/>
          <w:sz w:val="28"/>
          <w:szCs w:val="28"/>
          <w:lang w:eastAsia="en-US"/>
        </w:rPr>
        <w:t xml:space="preserve"> </w:t>
      </w:r>
      <w:r w:rsidR="0041195D">
        <w:rPr>
          <w:b/>
          <w:sz w:val="28"/>
          <w:szCs w:val="28"/>
          <w:lang w:eastAsia="en-US"/>
        </w:rPr>
        <w:t>June</w:t>
      </w:r>
      <w:r w:rsidR="002C2FAF" w:rsidRPr="000A29BE">
        <w:rPr>
          <w:b/>
          <w:sz w:val="28"/>
          <w:szCs w:val="28"/>
          <w:lang w:eastAsia="en-US"/>
        </w:rPr>
        <w:t xml:space="preserve"> </w:t>
      </w:r>
      <w:r w:rsidR="0000143A" w:rsidRPr="000A29BE">
        <w:rPr>
          <w:b/>
          <w:sz w:val="28"/>
          <w:szCs w:val="28"/>
          <w:lang w:eastAsia="en-US"/>
        </w:rPr>
        <w:t>20</w:t>
      </w:r>
      <w:r w:rsidR="002C2FAF" w:rsidRPr="000A29BE">
        <w:rPr>
          <w:b/>
          <w:sz w:val="28"/>
          <w:szCs w:val="28"/>
          <w:lang w:eastAsia="en-US"/>
        </w:rPr>
        <w:t>2</w:t>
      </w:r>
      <w:r w:rsidR="00B13A93">
        <w:rPr>
          <w:b/>
          <w:sz w:val="28"/>
          <w:szCs w:val="28"/>
          <w:lang w:eastAsia="en-US"/>
        </w:rPr>
        <w:t>6</w:t>
      </w:r>
      <w:r w:rsidRPr="000A29BE">
        <w:rPr>
          <w:b/>
          <w:sz w:val="28"/>
          <w:szCs w:val="28"/>
          <w:lang w:eastAsia="en-US"/>
        </w:rPr>
        <w:t>.</w:t>
      </w:r>
    </w:p>
    <w:p w14:paraId="4499DD37" w14:textId="63D6BFD3" w:rsidR="00931BCD" w:rsidRPr="000A29BE" w:rsidRDefault="00931BCD" w:rsidP="00931BCD">
      <w:pPr>
        <w:pBdr>
          <w:top w:val="single" w:sz="4" w:space="1" w:color="auto"/>
          <w:left w:val="single" w:sz="4" w:space="4" w:color="auto"/>
          <w:bottom w:val="single" w:sz="4" w:space="1" w:color="auto"/>
          <w:right w:val="single" w:sz="4" w:space="4" w:color="auto"/>
        </w:pBdr>
        <w:spacing w:before="240"/>
        <w:rPr>
          <w:szCs w:val="20"/>
          <w:lang w:eastAsia="en-US"/>
        </w:rPr>
      </w:pPr>
      <w:r w:rsidRPr="000A29BE">
        <w:rPr>
          <w:szCs w:val="20"/>
        </w:rPr>
        <w:t xml:space="preserve">Written comments on the risks to human health and safety and the environment posed by this proposed </w:t>
      </w:r>
      <w:r w:rsidR="00B340F9" w:rsidRPr="000A29BE">
        <w:rPr>
          <w:szCs w:val="20"/>
        </w:rPr>
        <w:t xml:space="preserve">supply of the </w:t>
      </w:r>
      <w:r w:rsidR="000975F5">
        <w:rPr>
          <w:szCs w:val="20"/>
        </w:rPr>
        <w:t xml:space="preserve">vaccine containing a </w:t>
      </w:r>
      <w:r w:rsidR="00B340F9" w:rsidRPr="000A29BE">
        <w:rPr>
          <w:szCs w:val="20"/>
        </w:rPr>
        <w:t>GM</w:t>
      </w:r>
      <w:r w:rsidR="000975F5">
        <w:rPr>
          <w:szCs w:val="20"/>
        </w:rPr>
        <w:t>O</w:t>
      </w:r>
      <w:r w:rsidR="007F3CF8" w:rsidRPr="000A29BE">
        <w:rPr>
          <w:szCs w:val="20"/>
        </w:rPr>
        <w:t xml:space="preserve"> </w:t>
      </w:r>
      <w:r w:rsidRPr="000A29BE">
        <w:rPr>
          <w:szCs w:val="20"/>
        </w:rPr>
        <w:t>are invited. You may make your submission</w:t>
      </w:r>
      <w:r w:rsidR="006F5E86">
        <w:rPr>
          <w:szCs w:val="20"/>
        </w:rPr>
        <w:t>.</w:t>
      </w:r>
      <w:r w:rsidRPr="000A29BE">
        <w:rPr>
          <w:szCs w:val="20"/>
        </w:rPr>
        <w:t xml:space="preserve"> </w:t>
      </w:r>
    </w:p>
    <w:p w14:paraId="4715B4D4" w14:textId="1AEB0CD9" w:rsidR="00324713" w:rsidRDefault="00324713" w:rsidP="00806D24">
      <w:pPr>
        <w:pBdr>
          <w:top w:val="single" w:sz="4" w:space="1" w:color="auto"/>
          <w:left w:val="single" w:sz="4" w:space="4" w:color="auto"/>
          <w:bottom w:val="single" w:sz="4" w:space="1" w:color="auto"/>
          <w:right w:val="single" w:sz="4" w:space="4" w:color="auto"/>
        </w:pBdr>
        <w:ind w:left="1559" w:hanging="1559"/>
        <w:rPr>
          <w:szCs w:val="20"/>
        </w:rPr>
      </w:pPr>
      <w:r>
        <w:rPr>
          <w:szCs w:val="20"/>
        </w:rPr>
        <w:t xml:space="preserve">Via the consultation hub: </w:t>
      </w:r>
      <w:r w:rsidR="0020030D">
        <w:rPr>
          <w:szCs w:val="20"/>
        </w:rPr>
        <w:tab/>
      </w:r>
      <w:hyperlink r:id="rId8" w:history="1">
        <w:r w:rsidR="0020030D" w:rsidRPr="0020030D">
          <w:rPr>
            <w:rStyle w:val="Hyperlink"/>
            <w:rFonts w:asciiTheme="minorHAnsi" w:hAnsiTheme="minorHAnsi" w:cs="Arial"/>
            <w:szCs w:val="22"/>
          </w:rPr>
          <w:t>https://consultations.health.gov.au/ogtr/dir-220-consultation</w:t>
        </w:r>
      </w:hyperlink>
    </w:p>
    <w:p w14:paraId="5DC863F7" w14:textId="3EF9EFC8" w:rsidR="00806D24" w:rsidRPr="000A29BE" w:rsidRDefault="00931BCD" w:rsidP="008633F9">
      <w:pPr>
        <w:pBdr>
          <w:top w:val="single" w:sz="4" w:space="1" w:color="auto"/>
          <w:left w:val="single" w:sz="4" w:space="4" w:color="auto"/>
          <w:bottom w:val="single" w:sz="4" w:space="1" w:color="auto"/>
          <w:right w:val="single" w:sz="4" w:space="4" w:color="auto"/>
        </w:pBdr>
        <w:ind w:left="2550" w:hanging="2550"/>
        <w:rPr>
          <w:szCs w:val="20"/>
        </w:rPr>
      </w:pPr>
      <w:r w:rsidRPr="000A29BE">
        <w:rPr>
          <w:szCs w:val="20"/>
        </w:rPr>
        <w:t xml:space="preserve">via mail to: </w:t>
      </w:r>
      <w:r w:rsidRPr="000A29BE">
        <w:rPr>
          <w:szCs w:val="20"/>
        </w:rPr>
        <w:tab/>
        <w:t>The Office of the Gene Technology Regulator, MDP 54 GPO Box 9848, Canberra ACT 2601</w:t>
      </w:r>
    </w:p>
    <w:p w14:paraId="55DEFB2A" w14:textId="18B36008" w:rsidR="00931BCD" w:rsidRPr="000A29BE" w:rsidRDefault="0020030D" w:rsidP="00806D24">
      <w:pPr>
        <w:pBdr>
          <w:top w:val="single" w:sz="4" w:space="1" w:color="auto"/>
          <w:left w:val="single" w:sz="4" w:space="4" w:color="auto"/>
          <w:bottom w:val="single" w:sz="4" w:space="1" w:color="auto"/>
          <w:right w:val="single" w:sz="4" w:space="4" w:color="auto"/>
        </w:pBdr>
        <w:rPr>
          <w:szCs w:val="20"/>
        </w:rPr>
      </w:pPr>
      <w:r>
        <w:rPr>
          <w:szCs w:val="20"/>
        </w:rPr>
        <w:t xml:space="preserve">or </w:t>
      </w:r>
      <w:r w:rsidR="00931BCD" w:rsidRPr="000A29BE">
        <w:rPr>
          <w:szCs w:val="20"/>
        </w:rPr>
        <w:t xml:space="preserve">via email to: </w:t>
      </w:r>
      <w:r w:rsidR="00931BCD" w:rsidRPr="000A29BE">
        <w:rPr>
          <w:szCs w:val="20"/>
        </w:rPr>
        <w:tab/>
      </w:r>
      <w:r w:rsidR="00FD7787">
        <w:rPr>
          <w:szCs w:val="20"/>
        </w:rPr>
        <w:tab/>
      </w:r>
      <w:r>
        <w:rPr>
          <w:szCs w:val="20"/>
        </w:rPr>
        <w:tab/>
      </w:r>
      <w:hyperlink r:id="rId9" w:history="1">
        <w:r w:rsidRPr="0020030D">
          <w:rPr>
            <w:rStyle w:val="Hyperlink"/>
            <w:szCs w:val="20"/>
          </w:rPr>
          <w:t>ogtr@health.gov.au</w:t>
        </w:r>
      </w:hyperlink>
      <w:r w:rsidR="00806D24" w:rsidRPr="000A29BE">
        <w:rPr>
          <w:szCs w:val="20"/>
        </w:rPr>
        <w:t>.</w:t>
      </w:r>
    </w:p>
    <w:p w14:paraId="6656584A" w14:textId="03205EBE" w:rsidR="00931BCD" w:rsidRPr="000A29BE" w:rsidRDefault="00931BCD" w:rsidP="00931BCD">
      <w:pPr>
        <w:pBdr>
          <w:top w:val="single" w:sz="4" w:space="1" w:color="auto"/>
          <w:left w:val="single" w:sz="4" w:space="4" w:color="auto"/>
          <w:bottom w:val="single" w:sz="4" w:space="1" w:color="auto"/>
          <w:right w:val="single" w:sz="4" w:space="4" w:color="auto"/>
        </w:pBdr>
        <w:spacing w:before="240"/>
        <w:rPr>
          <w:szCs w:val="20"/>
        </w:rPr>
      </w:pPr>
      <w:r w:rsidRPr="000A29BE">
        <w:rPr>
          <w:szCs w:val="20"/>
        </w:rPr>
        <w:t>Pl</w:t>
      </w:r>
      <w:r w:rsidR="00C75A58" w:rsidRPr="000A29BE">
        <w:rPr>
          <w:szCs w:val="20"/>
        </w:rPr>
        <w:t xml:space="preserve">ease note that issues regarding </w:t>
      </w:r>
      <w:r w:rsidR="00537FDE" w:rsidRPr="000A29BE">
        <w:rPr>
          <w:szCs w:val="20"/>
        </w:rPr>
        <w:t xml:space="preserve">food safety and labelling, the use of agricultural chemicals, </w:t>
      </w:r>
      <w:r w:rsidR="00C73F67">
        <w:rPr>
          <w:szCs w:val="20"/>
        </w:rPr>
        <w:t xml:space="preserve">benefits, </w:t>
      </w:r>
      <w:r w:rsidR="00537FDE" w:rsidRPr="000A29BE">
        <w:rPr>
          <w:szCs w:val="20"/>
        </w:rPr>
        <w:t>and marketing and trade implications</w:t>
      </w:r>
      <w:r w:rsidR="00537FDE" w:rsidRPr="000A29BE" w:rsidDel="00537FDE">
        <w:rPr>
          <w:szCs w:val="20"/>
        </w:rPr>
        <w:t xml:space="preserve"> </w:t>
      </w:r>
      <w:r w:rsidRPr="000A29BE">
        <w:rPr>
          <w:b/>
          <w:szCs w:val="20"/>
        </w:rPr>
        <w:t>do not</w:t>
      </w:r>
      <w:r w:rsidRPr="000A29BE">
        <w:rPr>
          <w:szCs w:val="20"/>
        </w:rPr>
        <w:t xml:space="preserve"> fall within the scope of these evaluations as they are the responsibilities of other agencies and authorities.</w:t>
      </w:r>
    </w:p>
    <w:p w14:paraId="19860D84" w14:textId="77777777" w:rsidR="00931BCD" w:rsidRPr="000A29BE" w:rsidRDefault="00931BCD" w:rsidP="00931BCD">
      <w:pPr>
        <w:jc w:val="center"/>
        <w:rPr>
          <w:lang w:eastAsia="en-US"/>
        </w:rPr>
        <w:sectPr w:rsidR="00931BCD" w:rsidRPr="000A29BE" w:rsidSect="00931BCD">
          <w:headerReference w:type="even" r:id="rId10"/>
          <w:headerReference w:type="default" r:id="rId11"/>
          <w:footerReference w:type="even" r:id="rId12"/>
          <w:footerReference w:type="default" r:id="rId13"/>
          <w:headerReference w:type="first" r:id="rId14"/>
          <w:footerReference w:type="first" r:id="rId15"/>
          <w:pgSz w:w="11906" w:h="16838"/>
          <w:pgMar w:top="1134" w:right="1134" w:bottom="1134" w:left="1134" w:header="709" w:footer="709" w:gutter="0"/>
          <w:pgNumType w:fmt="lowerRoman"/>
          <w:cols w:space="708"/>
          <w:titlePg/>
          <w:docGrid w:linePitch="360"/>
        </w:sectPr>
      </w:pPr>
    </w:p>
    <w:p w14:paraId="7CDCF371" w14:textId="77777777" w:rsidR="00306444" w:rsidRPr="000A29BE" w:rsidRDefault="003B4A34" w:rsidP="004D2EFE">
      <w:pPr>
        <w:pStyle w:val="Heading1"/>
      </w:pPr>
      <w:bookmarkStart w:id="3" w:name="_Toc47536733"/>
      <w:bookmarkStart w:id="4" w:name="_Toc224646023"/>
      <w:bookmarkStart w:id="5" w:name="_Toc174765844"/>
      <w:bookmarkStart w:id="6" w:name="_Toc167164262"/>
      <w:bookmarkStart w:id="7" w:name="_Toc198434571"/>
      <w:bookmarkStart w:id="8" w:name="_Toc259790166"/>
      <w:bookmarkStart w:id="9" w:name="_Toc236620543"/>
      <w:bookmarkStart w:id="10" w:name="_Toc209859545"/>
      <w:bookmarkStart w:id="11" w:name="_Toc342042133"/>
      <w:bookmarkStart w:id="12" w:name="_Toc347392001"/>
      <w:r w:rsidRPr="000A29BE">
        <w:lastRenderedPageBreak/>
        <w:t>Summary of the Risk Assessment and Risk Management Plan</w:t>
      </w:r>
      <w:bookmarkEnd w:id="3"/>
      <w:bookmarkEnd w:id="4"/>
    </w:p>
    <w:p w14:paraId="437422C6" w14:textId="07C2FC80" w:rsidR="00306444" w:rsidRPr="000A29BE" w:rsidRDefault="003B4A34" w:rsidP="00DB3074">
      <w:pPr>
        <w:keepNext/>
        <w:jc w:val="center"/>
        <w:rPr>
          <w:rFonts w:cs="Arial"/>
          <w:b/>
          <w:snapToGrid w:val="0"/>
          <w:sz w:val="36"/>
          <w:szCs w:val="36"/>
          <w:lang w:eastAsia="en-US"/>
        </w:rPr>
      </w:pPr>
      <w:r w:rsidRPr="000A29BE">
        <w:rPr>
          <w:rFonts w:cs="Arial"/>
          <w:b/>
          <w:snapToGrid w:val="0"/>
          <w:sz w:val="36"/>
          <w:szCs w:val="36"/>
          <w:lang w:eastAsia="en-US"/>
        </w:rPr>
        <w:t>(</w:t>
      </w:r>
      <w:r w:rsidR="00C73F67">
        <w:rPr>
          <w:rFonts w:cs="Arial"/>
          <w:b/>
          <w:snapToGrid w:val="0"/>
          <w:sz w:val="36"/>
          <w:szCs w:val="36"/>
          <w:lang w:eastAsia="en-US"/>
        </w:rPr>
        <w:t>C</w:t>
      </w:r>
      <w:r w:rsidRPr="000A29BE">
        <w:rPr>
          <w:rFonts w:cs="Arial"/>
          <w:b/>
          <w:snapToGrid w:val="0"/>
          <w:sz w:val="36"/>
          <w:szCs w:val="36"/>
          <w:lang w:eastAsia="en-US"/>
        </w:rPr>
        <w:t xml:space="preserve">onsultation </w:t>
      </w:r>
      <w:r w:rsidR="00C73F67">
        <w:rPr>
          <w:rFonts w:cs="Arial"/>
          <w:b/>
          <w:snapToGrid w:val="0"/>
          <w:sz w:val="36"/>
          <w:szCs w:val="36"/>
          <w:lang w:eastAsia="en-US"/>
        </w:rPr>
        <w:t>v</w:t>
      </w:r>
      <w:r w:rsidRPr="000A29BE">
        <w:rPr>
          <w:rFonts w:cs="Arial"/>
          <w:b/>
          <w:snapToGrid w:val="0"/>
          <w:sz w:val="36"/>
          <w:szCs w:val="36"/>
          <w:lang w:eastAsia="en-US"/>
        </w:rPr>
        <w:t>ersion)</w:t>
      </w:r>
      <w:r w:rsidR="00306444" w:rsidRPr="000A29BE">
        <w:rPr>
          <w:rFonts w:cs="Arial"/>
          <w:b/>
          <w:snapToGrid w:val="0"/>
          <w:sz w:val="36"/>
          <w:szCs w:val="36"/>
          <w:lang w:eastAsia="en-US"/>
        </w:rPr>
        <w:t xml:space="preserve"> </w:t>
      </w:r>
      <w:r w:rsidRPr="000A29BE">
        <w:rPr>
          <w:rFonts w:cs="Arial"/>
          <w:b/>
          <w:snapToGrid w:val="0"/>
          <w:sz w:val="36"/>
          <w:szCs w:val="36"/>
          <w:lang w:eastAsia="en-US"/>
        </w:rPr>
        <w:t>for</w:t>
      </w:r>
    </w:p>
    <w:p w14:paraId="5966CEFC" w14:textId="2D4123B7" w:rsidR="003B4A34" w:rsidRPr="000A29BE" w:rsidRDefault="003B4A34" w:rsidP="00124CCF">
      <w:pPr>
        <w:keepNext/>
        <w:jc w:val="center"/>
        <w:rPr>
          <w:rFonts w:cs="Arial"/>
          <w:b/>
          <w:bCs/>
          <w:kern w:val="32"/>
          <w:sz w:val="36"/>
          <w:szCs w:val="36"/>
          <w:lang w:eastAsia="en-US"/>
        </w:rPr>
      </w:pPr>
      <w:r w:rsidRPr="000A29BE">
        <w:rPr>
          <w:rFonts w:cs="Arial"/>
          <w:b/>
          <w:bCs/>
          <w:kern w:val="32"/>
          <w:sz w:val="36"/>
          <w:szCs w:val="36"/>
          <w:lang w:eastAsia="en-US"/>
        </w:rPr>
        <w:t xml:space="preserve">Licence </w:t>
      </w:r>
      <w:r w:rsidR="00E2507E" w:rsidRPr="000A29BE">
        <w:rPr>
          <w:rFonts w:cs="Arial"/>
          <w:b/>
          <w:bCs/>
          <w:kern w:val="32"/>
          <w:sz w:val="36"/>
          <w:szCs w:val="36"/>
          <w:lang w:eastAsia="en-US"/>
        </w:rPr>
        <w:t xml:space="preserve">Application DIR </w:t>
      </w:r>
      <w:r w:rsidR="00550A94">
        <w:rPr>
          <w:rFonts w:cs="Arial"/>
          <w:b/>
          <w:bCs/>
          <w:kern w:val="32"/>
          <w:sz w:val="36"/>
          <w:szCs w:val="36"/>
          <w:lang w:eastAsia="en-US"/>
        </w:rPr>
        <w:t>2</w:t>
      </w:r>
      <w:r w:rsidR="00C73F67">
        <w:rPr>
          <w:rFonts w:cs="Arial"/>
          <w:b/>
          <w:bCs/>
          <w:kern w:val="32"/>
          <w:sz w:val="36"/>
          <w:szCs w:val="36"/>
          <w:lang w:eastAsia="en-US"/>
        </w:rPr>
        <w:t>20</w:t>
      </w:r>
    </w:p>
    <w:p w14:paraId="581F7735" w14:textId="77777777" w:rsidR="00981194" w:rsidRPr="000A29BE" w:rsidRDefault="00981194" w:rsidP="00BE23F9">
      <w:pPr>
        <w:pStyle w:val="Heading2"/>
        <w:numPr>
          <w:ilvl w:val="0"/>
          <w:numId w:val="0"/>
        </w:numPr>
        <w:rPr>
          <w:lang w:eastAsia="en-US"/>
        </w:rPr>
      </w:pPr>
      <w:bookmarkStart w:id="13" w:name="_Toc47536734"/>
      <w:bookmarkStart w:id="14" w:name="_Toc224646024"/>
      <w:r w:rsidRPr="000A29BE">
        <w:rPr>
          <w:lang w:eastAsia="en-US"/>
        </w:rPr>
        <w:t>Introduction</w:t>
      </w:r>
      <w:bookmarkEnd w:id="13"/>
      <w:bookmarkEnd w:id="14"/>
    </w:p>
    <w:bookmarkEnd w:id="5"/>
    <w:bookmarkEnd w:id="6"/>
    <w:bookmarkEnd w:id="7"/>
    <w:bookmarkEnd w:id="8"/>
    <w:bookmarkEnd w:id="9"/>
    <w:bookmarkEnd w:id="10"/>
    <w:bookmarkEnd w:id="11"/>
    <w:bookmarkEnd w:id="12"/>
    <w:p w14:paraId="4A2D080A" w14:textId="4E1BB3D0" w:rsidR="000E1856" w:rsidRPr="000A29BE" w:rsidRDefault="00B74BBE" w:rsidP="000E1856">
      <w:r w:rsidRPr="000A29BE">
        <w:t>The Gene Technology Regulator (the Regulator) has receive</w:t>
      </w:r>
      <w:r w:rsidR="00E2507E" w:rsidRPr="000A29BE">
        <w:t xml:space="preserve">d a licence application (DIR </w:t>
      </w:r>
      <w:r w:rsidR="004762C4">
        <w:t>22</w:t>
      </w:r>
      <w:r w:rsidR="00C73F67">
        <w:t>0</w:t>
      </w:r>
      <w:r w:rsidRPr="000A29BE">
        <w:t xml:space="preserve">) </w:t>
      </w:r>
      <w:r w:rsidR="000E1856" w:rsidRPr="000A29BE">
        <w:t xml:space="preserve">for </w:t>
      </w:r>
      <w:r w:rsidR="0079569E">
        <w:t xml:space="preserve">the </w:t>
      </w:r>
      <w:r w:rsidR="004762C4">
        <w:t xml:space="preserve">import, </w:t>
      </w:r>
      <w:r w:rsidR="000E1856" w:rsidRPr="000A29BE">
        <w:t>transport, storage and disposal</w:t>
      </w:r>
      <w:r w:rsidR="0079569E">
        <w:t xml:space="preserve"> of a</w:t>
      </w:r>
      <w:r w:rsidR="000E1856" w:rsidRPr="000A29BE">
        <w:t xml:space="preserve"> </w:t>
      </w:r>
      <w:r w:rsidR="007B5001">
        <w:t xml:space="preserve">multivalent vaccine containing a </w:t>
      </w:r>
      <w:r w:rsidR="000E1856" w:rsidRPr="000A29BE">
        <w:t>genetically modified (GM)</w:t>
      </w:r>
      <w:r w:rsidR="003C2E9C" w:rsidRPr="000A29BE">
        <w:t xml:space="preserve"> </w:t>
      </w:r>
      <w:r w:rsidR="00355272">
        <w:t>Venezuelan Equine Encephalitis Virus (VEE</w:t>
      </w:r>
      <w:r w:rsidR="005962F7">
        <w:t>V)</w:t>
      </w:r>
      <w:r w:rsidR="00ED1AF8">
        <w:t xml:space="preserve"> that produces the glycoprotein from Feline leukemia virus (FeLV)</w:t>
      </w:r>
      <w:r w:rsidR="0079569E">
        <w:t xml:space="preserve">, as part of its commercial supply </w:t>
      </w:r>
      <w:r w:rsidR="007B5001">
        <w:t>to vaccinate</w:t>
      </w:r>
      <w:r w:rsidR="0079569E">
        <w:t xml:space="preserve"> cats</w:t>
      </w:r>
      <w:r w:rsidR="000E1856" w:rsidRPr="000A29BE">
        <w:t xml:space="preserve">. These activities are classified as Dealings involving the Intentional Release (DIR) of genetically modified organisms </w:t>
      </w:r>
      <w:r w:rsidR="00894A15">
        <w:t xml:space="preserve">(GMOs) </w:t>
      </w:r>
      <w:r w:rsidR="000E1856" w:rsidRPr="000A29BE">
        <w:t>into the Australian environment</w:t>
      </w:r>
      <w:r w:rsidR="00C75A58" w:rsidRPr="000A29BE">
        <w:t xml:space="preserve"> under the</w:t>
      </w:r>
      <w:r w:rsidR="00C75A58" w:rsidRPr="000A29BE">
        <w:rPr>
          <w:i/>
        </w:rPr>
        <w:t xml:space="preserve"> Gene Technology Act 2000</w:t>
      </w:r>
      <w:r w:rsidR="000E1856" w:rsidRPr="000A29BE">
        <w:t xml:space="preserve">. </w:t>
      </w:r>
    </w:p>
    <w:p w14:paraId="71593F57" w14:textId="5D0B2C1C" w:rsidR="000E1856" w:rsidRPr="000A29BE" w:rsidRDefault="00311514" w:rsidP="000E1856">
      <w:r w:rsidRPr="000A29BE">
        <w:t>Before vaccine</w:t>
      </w:r>
      <w:r w:rsidR="00ED1AF8">
        <w:t>s</w:t>
      </w:r>
      <w:r w:rsidRPr="000A29BE">
        <w:t xml:space="preserve"> </w:t>
      </w:r>
      <w:r w:rsidR="00BF0BFD">
        <w:t xml:space="preserve">containing </w:t>
      </w:r>
      <w:r w:rsidR="00ED1AF8">
        <w:t>the</w:t>
      </w:r>
      <w:r w:rsidR="00BF0BFD">
        <w:t xml:space="preserve"> GM</w:t>
      </w:r>
      <w:r w:rsidR="00894A15">
        <w:t>O</w:t>
      </w:r>
      <w:r w:rsidR="00BF0BFD">
        <w:t xml:space="preserve"> </w:t>
      </w:r>
      <w:r w:rsidRPr="000A29BE">
        <w:t>can be used,</w:t>
      </w:r>
      <w:r w:rsidR="000E1856" w:rsidRPr="000A29BE">
        <w:t xml:space="preserve"> </w:t>
      </w:r>
      <w:r w:rsidR="00E57E2D">
        <w:t>Intervet Australia</w:t>
      </w:r>
      <w:r w:rsidR="000441C9" w:rsidRPr="000A29BE">
        <w:t xml:space="preserve"> Pty Ltd</w:t>
      </w:r>
      <w:r w:rsidR="000E1856" w:rsidRPr="000A29BE">
        <w:t xml:space="preserve"> must also obtain regulatory approval from the </w:t>
      </w:r>
      <w:r w:rsidR="005450AE" w:rsidRPr="000A29BE">
        <w:t>Australian Pesticide and Veterinary Medicines Authority (APVMA)</w:t>
      </w:r>
      <w:r w:rsidRPr="000A29BE">
        <w:t xml:space="preserve">. </w:t>
      </w:r>
      <w:r w:rsidR="005450AE" w:rsidRPr="000A29BE">
        <w:t xml:space="preserve">The APVMA </w:t>
      </w:r>
      <w:r w:rsidR="005450AE" w:rsidRPr="000A29BE">
        <w:rPr>
          <w:rFonts w:asciiTheme="minorHAnsi" w:hAnsiTheme="minorHAnsi"/>
        </w:rPr>
        <w:t xml:space="preserve">administers the </w:t>
      </w:r>
      <w:r w:rsidR="005450AE" w:rsidRPr="000A29BE">
        <w:rPr>
          <w:rFonts w:asciiTheme="minorHAnsi" w:hAnsiTheme="minorHAnsi"/>
          <w:i/>
        </w:rPr>
        <w:t>Agricultural and Veterinary Chemicals Code Act 1994</w:t>
      </w:r>
      <w:r w:rsidR="005450AE" w:rsidRPr="000A29BE">
        <w:rPr>
          <w:rFonts w:asciiTheme="minorHAnsi" w:hAnsiTheme="minorHAnsi"/>
        </w:rPr>
        <w:t xml:space="preserve"> </w:t>
      </w:r>
      <w:r w:rsidR="005450AE" w:rsidRPr="000A29BE">
        <w:rPr>
          <w:rFonts w:asciiTheme="minorHAnsi" w:hAnsiTheme="minorHAnsi"/>
          <w:szCs w:val="22"/>
        </w:rPr>
        <w:t xml:space="preserve">(the Agvet Code) </w:t>
      </w:r>
      <w:r w:rsidR="005450AE" w:rsidRPr="000A29BE">
        <w:rPr>
          <w:rFonts w:asciiTheme="minorHAnsi" w:hAnsiTheme="minorHAnsi"/>
        </w:rPr>
        <w:t>to regulate agricultural and veterinary chemical products, including veterinary vaccines.</w:t>
      </w:r>
      <w:r w:rsidR="005450AE" w:rsidRPr="000A29BE">
        <w:t xml:space="preserve"> </w:t>
      </w:r>
      <w:r w:rsidR="005450AE" w:rsidRPr="000A29BE">
        <w:rPr>
          <w:rFonts w:asciiTheme="minorHAnsi" w:hAnsiTheme="minorHAnsi"/>
        </w:rPr>
        <w:t xml:space="preserve">For commercial products, the </w:t>
      </w:r>
      <w:r w:rsidR="00FC0C83">
        <w:rPr>
          <w:rFonts w:asciiTheme="minorHAnsi" w:hAnsiTheme="minorHAnsi"/>
        </w:rPr>
        <w:t>standard</w:t>
      </w:r>
      <w:r w:rsidR="00FC0C83" w:rsidRPr="000A29BE">
        <w:rPr>
          <w:rFonts w:asciiTheme="minorHAnsi" w:hAnsiTheme="minorHAnsi"/>
        </w:rPr>
        <w:t xml:space="preserve"> </w:t>
      </w:r>
      <w:r w:rsidR="005450AE" w:rsidRPr="000A29BE">
        <w:rPr>
          <w:rFonts w:asciiTheme="minorHAnsi" w:hAnsiTheme="minorHAnsi"/>
        </w:rPr>
        <w:t>form of approval is through registration</w:t>
      </w:r>
      <w:r w:rsidR="005450AE" w:rsidRPr="000A29BE">
        <w:rPr>
          <w:rFonts w:cs="Calibri"/>
          <w:szCs w:val="22"/>
        </w:rPr>
        <w:t>.</w:t>
      </w:r>
      <w:r w:rsidR="005450AE" w:rsidRPr="000A29BE">
        <w:rPr>
          <w:rFonts w:asciiTheme="minorHAnsi" w:hAnsiTheme="minorHAnsi"/>
        </w:rPr>
        <w:t xml:space="preserve"> The APVMA can impose conditions on the use of veterinary products via registrations and permits.</w:t>
      </w:r>
    </w:p>
    <w:p w14:paraId="3F5D51E0" w14:textId="62ABBED5" w:rsidR="00801BB8" w:rsidRPr="000A29BE" w:rsidRDefault="00302CAD" w:rsidP="00801BB8">
      <w:r w:rsidRPr="000A29BE">
        <w:t>The Regulator has prepared a Risk Assessment and Risk Management Plan (RARMP) for this application, which concludes that the proposed</w:t>
      </w:r>
      <w:r w:rsidR="0062169B" w:rsidRPr="000A29BE">
        <w:t xml:space="preserve"> </w:t>
      </w:r>
      <w:r w:rsidR="00100886" w:rsidRPr="000A29BE">
        <w:t xml:space="preserve">supply of the </w:t>
      </w:r>
      <w:r w:rsidR="00BF0BFD">
        <w:t xml:space="preserve">GM </w:t>
      </w:r>
      <w:r w:rsidR="00100886" w:rsidRPr="000A29BE">
        <w:t>vaccine</w:t>
      </w:r>
      <w:r w:rsidR="0062169B" w:rsidRPr="000A29BE">
        <w:t xml:space="preserve"> </w:t>
      </w:r>
      <w:r w:rsidRPr="000A29BE">
        <w:t xml:space="preserve">poses negligible risks to </w:t>
      </w:r>
      <w:r w:rsidR="00793871" w:rsidRPr="000A29BE">
        <w:t>human health and safety and</w:t>
      </w:r>
      <w:r w:rsidR="00943AC2" w:rsidRPr="000A29BE">
        <w:t xml:space="preserve"> negligible </w:t>
      </w:r>
      <w:r w:rsidR="00B01B47" w:rsidRPr="000A29BE">
        <w:t xml:space="preserve">risks to </w:t>
      </w:r>
      <w:r w:rsidRPr="000A29BE">
        <w:t xml:space="preserve">the environment. Licence conditions have been drafted for the proposed </w:t>
      </w:r>
      <w:r w:rsidR="00204DA4" w:rsidRPr="000A29BE">
        <w:t>supply</w:t>
      </w:r>
      <w:r w:rsidRPr="000A29BE">
        <w:t xml:space="preserve">. The Regulator invites submissions on the RARMP, including draft licence conditions, to inform </w:t>
      </w:r>
      <w:r w:rsidR="000A15EF" w:rsidRPr="000A29BE">
        <w:t>the</w:t>
      </w:r>
      <w:r w:rsidRPr="000A29BE">
        <w:t xml:space="preserve"> decision</w:t>
      </w:r>
      <w:r w:rsidR="00E344A1" w:rsidRPr="000A29BE">
        <w:t xml:space="preserve"> on</w:t>
      </w:r>
      <w:r w:rsidRPr="000A29BE">
        <w:t xml:space="preserve"> whether or not to issue a licence.</w:t>
      </w:r>
      <w:bookmarkStart w:id="15" w:name="_Toc342042135"/>
      <w:bookmarkStart w:id="16" w:name="_Toc47536735"/>
      <w:bookmarkStart w:id="17" w:name="_Toc291151777"/>
      <w:bookmarkStart w:id="18" w:name="_Toc274904727"/>
      <w:bookmarkStart w:id="19" w:name="_Toc209859548"/>
    </w:p>
    <w:p w14:paraId="7D248385" w14:textId="33E78356" w:rsidR="00DB5481" w:rsidRPr="000A29BE" w:rsidRDefault="00302CAD" w:rsidP="000D2884">
      <w:pPr>
        <w:pStyle w:val="Heading2"/>
        <w:numPr>
          <w:ilvl w:val="0"/>
          <w:numId w:val="0"/>
        </w:numPr>
      </w:pPr>
      <w:bookmarkStart w:id="20" w:name="_Toc224646025"/>
      <w:r w:rsidRPr="00F53DEA">
        <w:t>The application</w:t>
      </w:r>
      <w:bookmarkEnd w:id="15"/>
      <w:bookmarkEnd w:id="16"/>
      <w:bookmarkEnd w:id="2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3"/>
        <w:gridCol w:w="7343"/>
      </w:tblGrid>
      <w:tr w:rsidR="000A29BE" w:rsidRPr="000A29BE" w14:paraId="23FDD348" w14:textId="77777777" w:rsidTr="009345DE">
        <w:tc>
          <w:tcPr>
            <w:tcW w:w="2263" w:type="dxa"/>
            <w:tcBorders>
              <w:top w:val="single" w:sz="4" w:space="0" w:color="auto"/>
              <w:left w:val="single" w:sz="4" w:space="0" w:color="auto"/>
              <w:bottom w:val="single" w:sz="4" w:space="0" w:color="auto"/>
              <w:right w:val="single" w:sz="4" w:space="0" w:color="auto"/>
            </w:tcBorders>
            <w:hideMark/>
          </w:tcPr>
          <w:p w14:paraId="435089A8" w14:textId="77777777" w:rsidR="00801BB8" w:rsidRPr="000A29BE" w:rsidRDefault="00801BB8" w:rsidP="00801BB8">
            <w:pPr>
              <w:spacing w:before="60" w:after="60"/>
              <w:rPr>
                <w:b/>
              </w:rPr>
            </w:pPr>
            <w:r w:rsidRPr="000A29BE">
              <w:rPr>
                <w:b/>
              </w:rPr>
              <w:t>Project title</w:t>
            </w:r>
          </w:p>
        </w:tc>
        <w:tc>
          <w:tcPr>
            <w:tcW w:w="7343" w:type="dxa"/>
            <w:tcBorders>
              <w:top w:val="single" w:sz="4" w:space="0" w:color="auto"/>
              <w:left w:val="single" w:sz="4" w:space="0" w:color="auto"/>
              <w:bottom w:val="single" w:sz="4" w:space="0" w:color="auto"/>
              <w:right w:val="single" w:sz="4" w:space="0" w:color="auto"/>
            </w:tcBorders>
          </w:tcPr>
          <w:p w14:paraId="03BDD0BF" w14:textId="0227ABAD" w:rsidR="00801BB8" w:rsidRPr="000A29BE" w:rsidRDefault="00C9427C" w:rsidP="004A1BAF">
            <w:pPr>
              <w:spacing w:before="60" w:after="60"/>
            </w:pPr>
            <w:r w:rsidRPr="000A29BE">
              <w:rPr>
                <w:rFonts w:asciiTheme="minorHAnsi" w:hAnsiTheme="minorHAnsi"/>
              </w:rPr>
              <w:t xml:space="preserve">Commercial supply of </w:t>
            </w:r>
            <w:r w:rsidR="00300912">
              <w:rPr>
                <w:rFonts w:asciiTheme="minorHAnsi" w:hAnsiTheme="minorHAnsi"/>
              </w:rPr>
              <w:t xml:space="preserve">multivalent cat vaccines containing a </w:t>
            </w:r>
            <w:r w:rsidRPr="000A29BE">
              <w:rPr>
                <w:rFonts w:asciiTheme="minorHAnsi" w:hAnsiTheme="minorHAnsi" w:cs="Arial"/>
              </w:rPr>
              <w:t xml:space="preserve">genetically modified </w:t>
            </w:r>
            <w:r w:rsidR="00E57E2D">
              <w:rPr>
                <w:rFonts w:asciiTheme="minorHAnsi" w:hAnsiTheme="minorHAnsi" w:cs="Arial"/>
              </w:rPr>
              <w:t>c</w:t>
            </w:r>
            <w:r w:rsidR="004A78A9">
              <w:rPr>
                <w:rFonts w:asciiTheme="minorHAnsi" w:hAnsiTheme="minorHAnsi" w:cs="Arial"/>
              </w:rPr>
              <w:t>omponent for the prevention of feline leukemia virus infection</w:t>
            </w:r>
            <w:r w:rsidRPr="000A29BE">
              <w:rPr>
                <w:rStyle w:val="FootnoteReference"/>
                <w:rFonts w:asciiTheme="minorHAnsi" w:hAnsiTheme="minorHAnsi" w:cs="Arial"/>
              </w:rPr>
              <w:footnoteReference w:id="1"/>
            </w:r>
          </w:p>
        </w:tc>
      </w:tr>
      <w:tr w:rsidR="000A29BE" w:rsidRPr="000A29BE" w14:paraId="0D8527BF" w14:textId="77777777" w:rsidTr="009345DE">
        <w:tc>
          <w:tcPr>
            <w:tcW w:w="2263" w:type="dxa"/>
            <w:tcBorders>
              <w:top w:val="single" w:sz="4" w:space="0" w:color="auto"/>
              <w:left w:val="single" w:sz="4" w:space="0" w:color="auto"/>
              <w:bottom w:val="single" w:sz="4" w:space="0" w:color="auto"/>
              <w:right w:val="single" w:sz="4" w:space="0" w:color="auto"/>
            </w:tcBorders>
            <w:hideMark/>
          </w:tcPr>
          <w:p w14:paraId="5B9F24DB" w14:textId="77777777" w:rsidR="00801BB8" w:rsidRPr="000A29BE" w:rsidRDefault="00801BB8" w:rsidP="00801BB8">
            <w:pPr>
              <w:spacing w:before="60" w:after="60"/>
              <w:rPr>
                <w:b/>
              </w:rPr>
            </w:pPr>
            <w:r w:rsidRPr="000A29BE">
              <w:rPr>
                <w:b/>
              </w:rPr>
              <w:t>Parent organism</w:t>
            </w:r>
          </w:p>
        </w:tc>
        <w:tc>
          <w:tcPr>
            <w:tcW w:w="7343" w:type="dxa"/>
            <w:tcBorders>
              <w:top w:val="single" w:sz="4" w:space="0" w:color="auto"/>
              <w:left w:val="single" w:sz="4" w:space="0" w:color="auto"/>
              <w:bottom w:val="single" w:sz="4" w:space="0" w:color="auto"/>
              <w:right w:val="single" w:sz="4" w:space="0" w:color="auto"/>
            </w:tcBorders>
          </w:tcPr>
          <w:p w14:paraId="0355CC24" w14:textId="784CBFDD" w:rsidR="00801BB8" w:rsidRPr="000A29BE" w:rsidRDefault="008754E6" w:rsidP="00801BB8">
            <w:pPr>
              <w:spacing w:before="60" w:after="60"/>
            </w:pPr>
            <w:r>
              <w:rPr>
                <w:rFonts w:asciiTheme="minorHAnsi" w:hAnsiTheme="minorHAnsi"/>
              </w:rPr>
              <w:t>Venezuelan Equine Encephalitis Virus (VEEV) vaccine strain TC-83</w:t>
            </w:r>
          </w:p>
        </w:tc>
      </w:tr>
      <w:tr w:rsidR="000A29BE" w:rsidRPr="000A29BE" w14:paraId="1E7B3377" w14:textId="77777777" w:rsidTr="009345DE">
        <w:tc>
          <w:tcPr>
            <w:tcW w:w="2263" w:type="dxa"/>
            <w:tcBorders>
              <w:top w:val="single" w:sz="4" w:space="0" w:color="auto"/>
              <w:left w:val="single" w:sz="4" w:space="0" w:color="auto"/>
              <w:bottom w:val="single" w:sz="4" w:space="0" w:color="auto"/>
              <w:right w:val="single" w:sz="4" w:space="0" w:color="auto"/>
            </w:tcBorders>
            <w:hideMark/>
          </w:tcPr>
          <w:p w14:paraId="4852735F" w14:textId="5ACCECA4" w:rsidR="00801BB8" w:rsidRPr="000A29BE" w:rsidRDefault="00A13FC0" w:rsidP="00801BB8">
            <w:pPr>
              <w:spacing w:before="60" w:after="60"/>
              <w:rPr>
                <w:b/>
              </w:rPr>
            </w:pPr>
            <w:r>
              <w:rPr>
                <w:b/>
              </w:rPr>
              <w:t xml:space="preserve">Genetic modifications </w:t>
            </w:r>
          </w:p>
        </w:tc>
        <w:tc>
          <w:tcPr>
            <w:tcW w:w="7343" w:type="dxa"/>
            <w:tcBorders>
              <w:top w:val="single" w:sz="4" w:space="0" w:color="auto"/>
              <w:left w:val="single" w:sz="4" w:space="0" w:color="auto"/>
              <w:bottom w:val="single" w:sz="4" w:space="0" w:color="auto"/>
              <w:right w:val="single" w:sz="4" w:space="0" w:color="auto"/>
            </w:tcBorders>
          </w:tcPr>
          <w:p w14:paraId="5EE58E38" w14:textId="77777777" w:rsidR="00A13FC0" w:rsidRDefault="00A13FC0" w:rsidP="00A13FC0">
            <w:pPr>
              <w:pStyle w:val="RIGHTLIST"/>
              <w:keepNext w:val="0"/>
              <w:widowControl w:val="0"/>
              <w:spacing w:before="60" w:after="60"/>
              <w:rPr>
                <w:rFonts w:ascii="Calibri" w:hAnsi="Calibri"/>
              </w:rPr>
            </w:pPr>
            <w:r w:rsidRPr="005B21E0">
              <w:rPr>
                <w:rFonts w:ascii="Calibri" w:hAnsi="Calibri"/>
                <w:b/>
                <w:bCs/>
              </w:rPr>
              <w:t>Delet</w:t>
            </w:r>
            <w:r>
              <w:rPr>
                <w:rFonts w:ascii="Calibri" w:hAnsi="Calibri"/>
                <w:b/>
                <w:bCs/>
              </w:rPr>
              <w:t>ed genes</w:t>
            </w:r>
            <w:r>
              <w:rPr>
                <w:rFonts w:ascii="Calibri" w:hAnsi="Calibri"/>
              </w:rPr>
              <w:t>:</w:t>
            </w:r>
          </w:p>
          <w:p w14:paraId="278DE7BE" w14:textId="6994ED42" w:rsidR="00A13FC0" w:rsidRPr="007765FB" w:rsidRDefault="00A13FC0" w:rsidP="00A13FC0">
            <w:pPr>
              <w:pStyle w:val="RIGHTLIST"/>
              <w:keepNext w:val="0"/>
              <w:widowControl w:val="0"/>
              <w:numPr>
                <w:ilvl w:val="0"/>
                <w:numId w:val="88"/>
              </w:numPr>
              <w:spacing w:before="60" w:after="60"/>
              <w:rPr>
                <w:rFonts w:ascii="Calibri" w:hAnsi="Calibri"/>
              </w:rPr>
            </w:pPr>
            <w:r>
              <w:rPr>
                <w:rFonts w:ascii="Calibri" w:hAnsi="Calibri"/>
              </w:rPr>
              <w:t xml:space="preserve">Viral structural genes </w:t>
            </w:r>
            <w:r w:rsidR="00CC03CD">
              <w:rPr>
                <w:rFonts w:ascii="Calibri" w:hAnsi="Calibri"/>
              </w:rPr>
              <w:t>-</w:t>
            </w:r>
            <w:r>
              <w:rPr>
                <w:rFonts w:ascii="Calibri" w:hAnsi="Calibri"/>
              </w:rPr>
              <w:t xml:space="preserve"> to render the GMO unable to produce new viral particles</w:t>
            </w:r>
          </w:p>
          <w:p w14:paraId="0A001EFF" w14:textId="77777777" w:rsidR="00A13FC0" w:rsidRDefault="00A13FC0" w:rsidP="00A13FC0">
            <w:pPr>
              <w:pStyle w:val="RIGHTLIST"/>
              <w:autoSpaceDE w:val="0"/>
              <w:autoSpaceDN w:val="0"/>
              <w:spacing w:before="0"/>
              <w:rPr>
                <w:rFonts w:ascii="Calibri" w:hAnsi="Calibri"/>
              </w:rPr>
            </w:pPr>
            <w:r w:rsidRPr="005B21E0">
              <w:rPr>
                <w:rFonts w:ascii="Calibri" w:hAnsi="Calibri"/>
                <w:b/>
                <w:bCs/>
              </w:rPr>
              <w:t>Introduced</w:t>
            </w:r>
            <w:r>
              <w:rPr>
                <w:rFonts w:ascii="Calibri" w:hAnsi="Calibri"/>
                <w:b/>
                <w:bCs/>
              </w:rPr>
              <w:t xml:space="preserve"> gene</w:t>
            </w:r>
            <w:r>
              <w:rPr>
                <w:rFonts w:ascii="Calibri" w:hAnsi="Calibri"/>
              </w:rPr>
              <w:t>:</w:t>
            </w:r>
          </w:p>
          <w:p w14:paraId="7D897C87" w14:textId="772B4A25" w:rsidR="00A3417E" w:rsidRPr="000975F5" w:rsidRDefault="00A13FC0" w:rsidP="000975F5">
            <w:pPr>
              <w:pStyle w:val="RIGHTLIST"/>
              <w:numPr>
                <w:ilvl w:val="0"/>
                <w:numId w:val="88"/>
              </w:numPr>
              <w:autoSpaceDE w:val="0"/>
              <w:autoSpaceDN w:val="0"/>
              <w:spacing w:before="0"/>
              <w:rPr>
                <w:rFonts w:ascii="Calibri" w:hAnsi="Calibri"/>
              </w:rPr>
            </w:pPr>
            <w:r w:rsidRPr="00CC03CD">
              <w:rPr>
                <w:rFonts w:ascii="Calibri" w:hAnsi="Calibri"/>
              </w:rPr>
              <w:t>Feline leukemia virus glycoprotein gene</w:t>
            </w:r>
            <w:r w:rsidR="00D35527">
              <w:rPr>
                <w:rFonts w:ascii="Calibri" w:hAnsi="Calibri"/>
              </w:rPr>
              <w:t xml:space="preserve"> </w:t>
            </w:r>
            <w:r w:rsidR="00CC03CD" w:rsidRPr="00CC03CD">
              <w:rPr>
                <w:rFonts w:ascii="Calibri" w:hAnsi="Calibri"/>
              </w:rPr>
              <w:t xml:space="preserve">– </w:t>
            </w:r>
            <w:r w:rsidR="00CC03CD">
              <w:rPr>
                <w:rFonts w:ascii="Calibri" w:hAnsi="Calibri"/>
                <w:iCs/>
              </w:rPr>
              <w:t>trigger an immune response against</w:t>
            </w:r>
            <w:r w:rsidR="00CC03CD">
              <w:rPr>
                <w:rFonts w:ascii="Calibri" w:hAnsi="Calibri"/>
              </w:rPr>
              <w:t xml:space="preserve"> the feline leukemia virus and protect animals against later infection</w:t>
            </w:r>
          </w:p>
        </w:tc>
      </w:tr>
      <w:tr w:rsidR="000A29BE" w:rsidRPr="000A29BE" w14:paraId="2B752950" w14:textId="54EF7B63" w:rsidTr="009345DE">
        <w:tc>
          <w:tcPr>
            <w:tcW w:w="2263" w:type="dxa"/>
            <w:tcBorders>
              <w:top w:val="single" w:sz="4" w:space="0" w:color="auto"/>
              <w:left w:val="single" w:sz="4" w:space="0" w:color="auto"/>
              <w:bottom w:val="single" w:sz="4" w:space="0" w:color="auto"/>
              <w:right w:val="single" w:sz="4" w:space="0" w:color="auto"/>
            </w:tcBorders>
          </w:tcPr>
          <w:p w14:paraId="77722FC6" w14:textId="6C25D4F4" w:rsidR="00801BB8" w:rsidRPr="003B0047" w:rsidRDefault="00075D17" w:rsidP="00AD5E45">
            <w:pPr>
              <w:spacing w:before="60" w:after="60"/>
              <w:rPr>
                <w:iCs/>
              </w:rPr>
            </w:pPr>
            <w:r w:rsidRPr="0020030D">
              <w:rPr>
                <w:b/>
                <w:iCs/>
              </w:rPr>
              <w:t>Previous releases</w:t>
            </w:r>
          </w:p>
        </w:tc>
        <w:tc>
          <w:tcPr>
            <w:tcW w:w="7343" w:type="dxa"/>
            <w:tcBorders>
              <w:top w:val="single" w:sz="4" w:space="0" w:color="auto"/>
              <w:left w:val="single" w:sz="4" w:space="0" w:color="auto"/>
              <w:bottom w:val="single" w:sz="4" w:space="0" w:color="auto"/>
              <w:right w:val="single" w:sz="4" w:space="0" w:color="auto"/>
            </w:tcBorders>
          </w:tcPr>
          <w:p w14:paraId="49931ABA" w14:textId="0B3FD49F" w:rsidR="00801BB8" w:rsidRPr="000A29BE" w:rsidRDefault="00075D17" w:rsidP="00F2637B">
            <w:pPr>
              <w:pStyle w:val="Para0"/>
              <w:rPr>
                <w:rFonts w:ascii="Calibri" w:hAnsi="Calibri" w:cs="Calibri"/>
              </w:rPr>
            </w:pPr>
            <w:r w:rsidRPr="000A29BE">
              <w:t>The GM</w:t>
            </w:r>
            <w:r w:rsidR="00255474">
              <w:t>O in the</w:t>
            </w:r>
            <w:r w:rsidRPr="000A29BE">
              <w:t xml:space="preserve"> vaccine has </w:t>
            </w:r>
            <w:r w:rsidR="00410635">
              <w:t>not been previously approved for release in Australia</w:t>
            </w:r>
          </w:p>
        </w:tc>
      </w:tr>
      <w:tr w:rsidR="000A29BE" w:rsidRPr="000A29BE" w14:paraId="109356FA" w14:textId="7CEFBA8B" w:rsidTr="009345DE">
        <w:tc>
          <w:tcPr>
            <w:tcW w:w="2263" w:type="dxa"/>
            <w:tcBorders>
              <w:top w:val="single" w:sz="4" w:space="0" w:color="auto"/>
              <w:left w:val="single" w:sz="4" w:space="0" w:color="auto"/>
              <w:bottom w:val="single" w:sz="4" w:space="0" w:color="auto"/>
              <w:right w:val="single" w:sz="4" w:space="0" w:color="auto"/>
            </w:tcBorders>
          </w:tcPr>
          <w:p w14:paraId="48BEB070" w14:textId="55FED47E" w:rsidR="00801BB8" w:rsidRPr="000A29BE" w:rsidRDefault="00801BB8" w:rsidP="00DB5481">
            <w:pPr>
              <w:spacing w:before="60" w:after="60"/>
            </w:pPr>
            <w:r w:rsidRPr="000A29BE">
              <w:rPr>
                <w:b/>
              </w:rPr>
              <w:t>Current approvals</w:t>
            </w:r>
          </w:p>
        </w:tc>
        <w:tc>
          <w:tcPr>
            <w:tcW w:w="7343" w:type="dxa"/>
            <w:tcBorders>
              <w:top w:val="single" w:sz="4" w:space="0" w:color="auto"/>
              <w:left w:val="single" w:sz="4" w:space="0" w:color="auto"/>
              <w:bottom w:val="single" w:sz="4" w:space="0" w:color="auto"/>
              <w:right w:val="single" w:sz="4" w:space="0" w:color="auto"/>
            </w:tcBorders>
          </w:tcPr>
          <w:p w14:paraId="56839260" w14:textId="73645015" w:rsidR="00801BB8" w:rsidRPr="000A29BE" w:rsidRDefault="00EB3066" w:rsidP="00F2637B">
            <w:pPr>
              <w:pStyle w:val="Para0"/>
            </w:pPr>
            <w:r w:rsidRPr="00EB3066">
              <w:t>The GM</w:t>
            </w:r>
            <w:r w:rsidR="00255474">
              <w:t>O and the</w:t>
            </w:r>
            <w:r w:rsidRPr="00EB3066">
              <w:t xml:space="preserve"> vaccine </w:t>
            </w:r>
            <w:r w:rsidR="00255474">
              <w:t xml:space="preserve">are </w:t>
            </w:r>
            <w:r>
              <w:t>currently</w:t>
            </w:r>
            <w:r w:rsidRPr="00EB3066">
              <w:t xml:space="preserve"> approved for </w:t>
            </w:r>
            <w:r w:rsidR="00255474">
              <w:t xml:space="preserve">use </w:t>
            </w:r>
            <w:r w:rsidR="005A45F1">
              <w:t>by the United States Department of Agriculture</w:t>
            </w:r>
            <w:r w:rsidR="00A13FC0">
              <w:t xml:space="preserve"> and </w:t>
            </w:r>
            <w:r w:rsidR="00255474">
              <w:t xml:space="preserve">are </w:t>
            </w:r>
            <w:r w:rsidR="00A13FC0">
              <w:t xml:space="preserve">under review by the European Medicines Agency. </w:t>
            </w:r>
          </w:p>
        </w:tc>
      </w:tr>
      <w:tr w:rsidR="000A29BE" w:rsidRPr="000A29BE" w14:paraId="60D19153" w14:textId="77777777" w:rsidTr="009345DE">
        <w:tc>
          <w:tcPr>
            <w:tcW w:w="2263" w:type="dxa"/>
            <w:tcBorders>
              <w:top w:val="single" w:sz="4" w:space="0" w:color="auto"/>
              <w:left w:val="single" w:sz="4" w:space="0" w:color="auto"/>
              <w:bottom w:val="single" w:sz="4" w:space="0" w:color="auto"/>
              <w:right w:val="single" w:sz="4" w:space="0" w:color="auto"/>
            </w:tcBorders>
            <w:hideMark/>
          </w:tcPr>
          <w:p w14:paraId="7F7C7016" w14:textId="77777777" w:rsidR="00801BB8" w:rsidRPr="000A29BE" w:rsidRDefault="00801BB8" w:rsidP="00801BB8">
            <w:pPr>
              <w:spacing w:before="60" w:after="60"/>
              <w:rPr>
                <w:b/>
              </w:rPr>
            </w:pPr>
            <w:r w:rsidRPr="000A29BE">
              <w:rPr>
                <w:b/>
              </w:rPr>
              <w:lastRenderedPageBreak/>
              <w:t>Proposed locations</w:t>
            </w:r>
          </w:p>
        </w:tc>
        <w:tc>
          <w:tcPr>
            <w:tcW w:w="7343" w:type="dxa"/>
            <w:tcBorders>
              <w:top w:val="single" w:sz="4" w:space="0" w:color="auto"/>
              <w:left w:val="single" w:sz="4" w:space="0" w:color="auto"/>
              <w:bottom w:val="single" w:sz="4" w:space="0" w:color="auto"/>
              <w:right w:val="single" w:sz="4" w:space="0" w:color="auto"/>
            </w:tcBorders>
          </w:tcPr>
          <w:p w14:paraId="63E4EFD4" w14:textId="7694FAC4" w:rsidR="00801BB8" w:rsidRPr="000A29BE" w:rsidRDefault="00161542" w:rsidP="00801BB8">
            <w:pPr>
              <w:spacing w:before="60" w:after="60"/>
            </w:pPr>
            <w:r w:rsidRPr="000A29BE">
              <w:t>Australia-wide</w:t>
            </w:r>
          </w:p>
        </w:tc>
      </w:tr>
      <w:tr w:rsidR="000A29BE" w:rsidRPr="000A29BE" w14:paraId="5FEC220A" w14:textId="77777777" w:rsidTr="009345DE">
        <w:tc>
          <w:tcPr>
            <w:tcW w:w="2263" w:type="dxa"/>
            <w:tcBorders>
              <w:top w:val="single" w:sz="4" w:space="0" w:color="auto"/>
              <w:left w:val="single" w:sz="4" w:space="0" w:color="auto"/>
              <w:bottom w:val="single" w:sz="4" w:space="0" w:color="auto"/>
              <w:right w:val="single" w:sz="4" w:space="0" w:color="auto"/>
            </w:tcBorders>
            <w:hideMark/>
          </w:tcPr>
          <w:p w14:paraId="62C0F9E9" w14:textId="77777777" w:rsidR="00801BB8" w:rsidRPr="000A29BE" w:rsidRDefault="00801BB8" w:rsidP="00801BB8">
            <w:pPr>
              <w:spacing w:before="60" w:after="60"/>
              <w:rPr>
                <w:b/>
              </w:rPr>
            </w:pPr>
            <w:r w:rsidRPr="000A29BE">
              <w:rPr>
                <w:b/>
              </w:rPr>
              <w:t xml:space="preserve">Primary purpose </w:t>
            </w:r>
          </w:p>
        </w:tc>
        <w:tc>
          <w:tcPr>
            <w:tcW w:w="7343" w:type="dxa"/>
            <w:tcBorders>
              <w:top w:val="single" w:sz="4" w:space="0" w:color="auto"/>
              <w:left w:val="single" w:sz="4" w:space="0" w:color="auto"/>
              <w:bottom w:val="single" w:sz="4" w:space="0" w:color="auto"/>
              <w:right w:val="single" w:sz="4" w:space="0" w:color="auto"/>
            </w:tcBorders>
          </w:tcPr>
          <w:p w14:paraId="20405AE7" w14:textId="6032B3D3" w:rsidR="00801BB8" w:rsidRPr="000A29BE" w:rsidRDefault="00161542" w:rsidP="00C64C01">
            <w:pPr>
              <w:spacing w:before="60" w:after="60"/>
            </w:pPr>
            <w:r w:rsidRPr="000A29BE">
              <w:t xml:space="preserve">Commercial supply of the </w:t>
            </w:r>
            <w:r w:rsidR="00561E71">
              <w:t>multivalent vaccines to protect against infectious diseases in cats</w:t>
            </w:r>
            <w:r w:rsidR="00075D17" w:rsidRPr="000A29BE">
              <w:t>.</w:t>
            </w:r>
          </w:p>
        </w:tc>
      </w:tr>
    </w:tbl>
    <w:p w14:paraId="12BE047F" w14:textId="61224E19" w:rsidR="00302CAD" w:rsidRPr="000A29BE" w:rsidRDefault="00302CAD" w:rsidP="00BE23F9">
      <w:pPr>
        <w:pStyle w:val="Heading2"/>
        <w:numPr>
          <w:ilvl w:val="0"/>
          <w:numId w:val="0"/>
        </w:numPr>
      </w:pPr>
      <w:bookmarkStart w:id="21" w:name="_Toc342042136"/>
      <w:bookmarkStart w:id="22" w:name="_Toc47536736"/>
      <w:bookmarkStart w:id="23" w:name="_Toc224646026"/>
      <w:r w:rsidRPr="00F53DEA">
        <w:t>Risk assessment</w:t>
      </w:r>
      <w:bookmarkEnd w:id="17"/>
      <w:bookmarkEnd w:id="18"/>
      <w:bookmarkEnd w:id="19"/>
      <w:bookmarkEnd w:id="21"/>
      <w:bookmarkEnd w:id="22"/>
      <w:bookmarkEnd w:id="23"/>
    </w:p>
    <w:p w14:paraId="4294E6E5" w14:textId="77777777" w:rsidR="003045E5" w:rsidRPr="000A29BE" w:rsidRDefault="003045E5" w:rsidP="003045E5">
      <w:pPr>
        <w:pStyle w:val="RARMPnumberedparagraphs"/>
        <w:numPr>
          <w:ilvl w:val="0"/>
          <w:numId w:val="0"/>
        </w:numPr>
      </w:pPr>
      <w:r w:rsidRPr="000A29BE">
        <w:rPr>
          <w:rFonts w:cs="Calibri"/>
        </w:rPr>
        <w:t xml:space="preserve">The risk assessment process considers how the genetic modification and activities conducted with the GM vaccine in the context of </w:t>
      </w:r>
      <w:r>
        <w:rPr>
          <w:rFonts w:cs="Calibri"/>
        </w:rPr>
        <w:t xml:space="preserve">import, </w:t>
      </w:r>
      <w:r w:rsidRPr="000A29BE">
        <w:rPr>
          <w:rFonts w:cs="Calibri"/>
        </w:rPr>
        <w:t>transport, storage and disposal might lead to harm to people or the environment. Risks are characterised in relation to both</w:t>
      </w:r>
      <w:r w:rsidRPr="000A29BE">
        <w:rPr>
          <w:rFonts w:cs="Calibri"/>
          <w:szCs w:val="22"/>
        </w:rPr>
        <w:t xml:space="preserve"> the seriousness and likelihood of harm, taking into account information in the application, relevant previous approvals, current scientific knowledge and advice received from a wide range of experts, agencies and authorities consulted on the preparation of the RARMP. Both the short- and long-term risks were considered. </w:t>
      </w:r>
    </w:p>
    <w:p w14:paraId="656AA672" w14:textId="54FBEA45" w:rsidR="003045E5" w:rsidRPr="000A29BE" w:rsidRDefault="003045E5" w:rsidP="003045E5">
      <w:pPr>
        <w:pStyle w:val="Paranonumbers"/>
        <w:rPr>
          <w:rFonts w:ascii="Calibri" w:hAnsi="Calibri" w:cs="Calibri"/>
          <w:sz w:val="22"/>
          <w:szCs w:val="22"/>
        </w:rPr>
      </w:pPr>
      <w:r w:rsidRPr="000A29BE">
        <w:rPr>
          <w:rFonts w:ascii="Calibri" w:hAnsi="Calibri" w:cs="Calibri"/>
          <w:sz w:val="22"/>
          <w:szCs w:val="22"/>
        </w:rPr>
        <w:t>Credible pathways to potential harm that were considered include</w:t>
      </w:r>
      <w:r w:rsidR="003B0047">
        <w:rPr>
          <w:rFonts w:ascii="Calibri" w:hAnsi="Calibri" w:cs="Calibri"/>
          <w:sz w:val="22"/>
          <w:szCs w:val="22"/>
        </w:rPr>
        <w:t>d</w:t>
      </w:r>
      <w:r w:rsidRPr="000A29BE">
        <w:rPr>
          <w:rFonts w:ascii="Calibri" w:hAnsi="Calibri" w:cs="Calibri"/>
          <w:sz w:val="22"/>
          <w:szCs w:val="22"/>
        </w:rPr>
        <w:t xml:space="preserve"> the potential exposure of people to the GMO; the potential exposure of animals to the GMO; and the potential for the GMO to recombine with other similar viruses. The potential for the GMO to be released into the environment and its effects were also considered.</w:t>
      </w:r>
    </w:p>
    <w:p w14:paraId="1EBF27BF" w14:textId="12FDFCAA" w:rsidR="00B04492" w:rsidRPr="000A29BE" w:rsidRDefault="00B04492" w:rsidP="00B04492">
      <w:pPr>
        <w:rPr>
          <w:bCs/>
        </w:rPr>
      </w:pPr>
      <w:r w:rsidRPr="00892BE6">
        <w:t xml:space="preserve">The risk assessment concludes that risks to the health and safety of people </w:t>
      </w:r>
      <w:r w:rsidR="00AC29C6" w:rsidRPr="00892BE6">
        <w:t xml:space="preserve">are negligible and </w:t>
      </w:r>
      <w:r w:rsidRPr="00892BE6">
        <w:t xml:space="preserve">the </w:t>
      </w:r>
      <w:r w:rsidR="00AC29C6" w:rsidRPr="00892BE6">
        <w:t xml:space="preserve">risks to the </w:t>
      </w:r>
      <w:r w:rsidRPr="00892BE6">
        <w:t xml:space="preserve">environment from the proposed </w:t>
      </w:r>
      <w:r w:rsidR="00392D6F" w:rsidRPr="00892BE6">
        <w:t>supply</w:t>
      </w:r>
      <w:r w:rsidRPr="00892BE6">
        <w:t xml:space="preserve"> </w:t>
      </w:r>
      <w:r w:rsidR="00EE71B6" w:rsidRPr="00892BE6">
        <w:t xml:space="preserve">of this vaccine </w:t>
      </w:r>
      <w:r w:rsidRPr="00892BE6">
        <w:t xml:space="preserve">are </w:t>
      </w:r>
      <w:r w:rsidRPr="00892BE6">
        <w:rPr>
          <w:bCs/>
        </w:rPr>
        <w:t>negligible</w:t>
      </w:r>
      <w:r w:rsidRPr="00892BE6">
        <w:t>.</w:t>
      </w:r>
      <w:r w:rsidR="00077DD2" w:rsidRPr="00892BE6">
        <w:t xml:space="preserve"> </w:t>
      </w:r>
      <w:r w:rsidR="00AC29C6" w:rsidRPr="00892BE6">
        <w:t>S</w:t>
      </w:r>
      <w:r w:rsidR="00077DD2" w:rsidRPr="00892BE6">
        <w:rPr>
          <w:bCs/>
        </w:rPr>
        <w:t xml:space="preserve">pecific measures are </w:t>
      </w:r>
      <w:r w:rsidR="006B37D1" w:rsidRPr="00892BE6">
        <w:rPr>
          <w:bCs/>
        </w:rPr>
        <w:t xml:space="preserve">included in the licence </w:t>
      </w:r>
      <w:r w:rsidR="00077DD2" w:rsidRPr="00892BE6">
        <w:rPr>
          <w:bCs/>
        </w:rPr>
        <w:t>to ma</w:t>
      </w:r>
      <w:r w:rsidR="00481DC4">
        <w:rPr>
          <w:bCs/>
        </w:rPr>
        <w:t>intain the risk context</w:t>
      </w:r>
      <w:r w:rsidR="00077DD2" w:rsidRPr="00892BE6">
        <w:rPr>
          <w:bCs/>
        </w:rPr>
        <w:t>.</w:t>
      </w:r>
    </w:p>
    <w:p w14:paraId="5418FC5F" w14:textId="27FB3528" w:rsidR="00002495" w:rsidRPr="000A29BE" w:rsidRDefault="00002495" w:rsidP="00002495">
      <w:pPr>
        <w:rPr>
          <w:rFonts w:cs="Calibri"/>
          <w:szCs w:val="22"/>
        </w:rPr>
      </w:pPr>
      <w:r w:rsidRPr="000A29BE">
        <w:rPr>
          <w:rFonts w:cs="Calibri"/>
          <w:szCs w:val="22"/>
        </w:rPr>
        <w:t xml:space="preserve">The principal reasons for the conclusion of negligible risks associated with </w:t>
      </w:r>
      <w:r w:rsidR="00C75A7A">
        <w:rPr>
          <w:rFonts w:cs="Calibri"/>
          <w:szCs w:val="22"/>
        </w:rPr>
        <w:t xml:space="preserve">import, </w:t>
      </w:r>
      <w:r w:rsidRPr="000A29BE">
        <w:rPr>
          <w:rFonts w:cs="Calibri"/>
          <w:szCs w:val="22"/>
        </w:rPr>
        <w:t xml:space="preserve">transport, storage and disposal of the GMO are: </w:t>
      </w:r>
    </w:p>
    <w:p w14:paraId="7F413AA4" w14:textId="6A612CB0" w:rsidR="00367331" w:rsidRPr="000A29BE" w:rsidRDefault="00002495" w:rsidP="00C412F6">
      <w:pPr>
        <w:pStyle w:val="ListParagraph"/>
        <w:numPr>
          <w:ilvl w:val="0"/>
          <w:numId w:val="42"/>
        </w:numPr>
      </w:pPr>
      <w:r w:rsidRPr="000A29BE">
        <w:t>The GMO</w:t>
      </w:r>
      <w:r w:rsidR="009A1236" w:rsidRPr="000A29BE">
        <w:t xml:space="preserve"> </w:t>
      </w:r>
      <w:r w:rsidR="00C412F6">
        <w:t xml:space="preserve">is </w:t>
      </w:r>
      <w:r w:rsidR="00255474">
        <w:t>unable to produce new viral particles</w:t>
      </w:r>
      <w:r w:rsidR="009A1236" w:rsidRPr="000A29BE">
        <w:t xml:space="preserve"> </w:t>
      </w:r>
      <w:r w:rsidR="00F2637B" w:rsidRPr="000A29BE">
        <w:t xml:space="preserve">and </w:t>
      </w:r>
      <w:r w:rsidR="00255474">
        <w:t xml:space="preserve">is </w:t>
      </w:r>
      <w:r w:rsidR="00CF6DC5" w:rsidRPr="000A29BE">
        <w:t>unlikely</w:t>
      </w:r>
      <w:r w:rsidR="00F2637B" w:rsidRPr="000A29BE">
        <w:t xml:space="preserve"> to cause disease in </w:t>
      </w:r>
      <w:r w:rsidR="00022D4C">
        <w:t>cats, horses</w:t>
      </w:r>
      <w:r w:rsidR="00C75A7A" w:rsidRPr="000A29BE">
        <w:t xml:space="preserve"> </w:t>
      </w:r>
      <w:r w:rsidR="00CF6DC5" w:rsidRPr="000A29BE">
        <w:t xml:space="preserve">or other susceptible </w:t>
      </w:r>
      <w:r w:rsidR="00C75A7A">
        <w:t>mammalian</w:t>
      </w:r>
      <w:r w:rsidR="00C75A7A" w:rsidRPr="000A29BE">
        <w:t xml:space="preserve"> </w:t>
      </w:r>
      <w:r w:rsidR="00CF6DC5" w:rsidRPr="000A29BE">
        <w:t>species</w:t>
      </w:r>
      <w:r w:rsidRPr="000A29BE">
        <w:t>;</w:t>
      </w:r>
    </w:p>
    <w:p w14:paraId="4A818542" w14:textId="27EDF2A9" w:rsidR="00002495" w:rsidRDefault="00002495" w:rsidP="00AD18FC">
      <w:pPr>
        <w:pStyle w:val="RARMPnumberedparagraphs"/>
        <w:numPr>
          <w:ilvl w:val="0"/>
          <w:numId w:val="36"/>
        </w:numPr>
      </w:pPr>
      <w:r w:rsidRPr="000A29BE">
        <w:t xml:space="preserve">The likelihood of accidental exposure to the GMO </w:t>
      </w:r>
      <w:r w:rsidR="00367331" w:rsidRPr="000A29BE">
        <w:t>by</w:t>
      </w:r>
      <w:r w:rsidR="00C82CEB" w:rsidRPr="000A29BE">
        <w:t xml:space="preserve"> people and the environment </w:t>
      </w:r>
      <w:r w:rsidRPr="000A29BE">
        <w:t>would be minimised due to well-established transport, storage and disposal procedures</w:t>
      </w:r>
      <w:r w:rsidR="009A1236" w:rsidRPr="000A29BE">
        <w:t xml:space="preserve"> that are regulated by each </w:t>
      </w:r>
      <w:r w:rsidR="000E504E" w:rsidRPr="000A29BE">
        <w:t>S</w:t>
      </w:r>
      <w:r w:rsidR="009A1236" w:rsidRPr="000A29BE">
        <w:t xml:space="preserve">tate and </w:t>
      </w:r>
      <w:r w:rsidR="000E504E" w:rsidRPr="000A29BE">
        <w:t>T</w:t>
      </w:r>
      <w:r w:rsidR="00D51662" w:rsidRPr="000A29BE">
        <w:t>erritory</w:t>
      </w:r>
      <w:r w:rsidR="009A1236" w:rsidRPr="000A29BE">
        <w:t xml:space="preserve">; and local </w:t>
      </w:r>
      <w:r w:rsidR="00CF6DC5" w:rsidRPr="000A29BE">
        <w:t>councils;</w:t>
      </w:r>
      <w:r w:rsidRPr="000A29BE">
        <w:t xml:space="preserve"> </w:t>
      </w:r>
    </w:p>
    <w:p w14:paraId="2BAC6B89" w14:textId="51669422" w:rsidR="00C75A7A" w:rsidRPr="000A29BE" w:rsidRDefault="00C75A7A" w:rsidP="00AD18FC">
      <w:pPr>
        <w:pStyle w:val="RARMPnumberedparagraphs"/>
        <w:numPr>
          <w:ilvl w:val="0"/>
          <w:numId w:val="36"/>
        </w:numPr>
      </w:pPr>
      <w:r>
        <w:t>The GMO would be imported under a DAFF import permit, that requires specific import conditions to manage biosecurity risks;</w:t>
      </w:r>
    </w:p>
    <w:p w14:paraId="274BE8C0" w14:textId="6E409A13" w:rsidR="008253BC" w:rsidRPr="000A29BE" w:rsidRDefault="008253BC" w:rsidP="00AD18FC">
      <w:pPr>
        <w:pStyle w:val="RARMPnumberedparagraphs"/>
        <w:numPr>
          <w:ilvl w:val="0"/>
          <w:numId w:val="36"/>
        </w:numPr>
      </w:pPr>
      <w:r w:rsidRPr="000A29BE">
        <w:t>The GMO would need to be registered with the APVMA, wh</w:t>
      </w:r>
      <w:r w:rsidR="00B01B47" w:rsidRPr="000A29BE">
        <w:t xml:space="preserve">o </w:t>
      </w:r>
      <w:r w:rsidRPr="000A29BE">
        <w:t xml:space="preserve">would </w:t>
      </w:r>
      <w:r w:rsidR="00B01B47" w:rsidRPr="000A29BE">
        <w:t>impose</w:t>
      </w:r>
      <w:r w:rsidRPr="000A29BE">
        <w:t xml:space="preserve"> conditions on the </w:t>
      </w:r>
      <w:r w:rsidR="00EE71B6" w:rsidRPr="000A29BE">
        <w:t xml:space="preserve">use, </w:t>
      </w:r>
      <w:r w:rsidRPr="000A29BE">
        <w:t xml:space="preserve">transport, storage and disposal of the vaccine; and </w:t>
      </w:r>
    </w:p>
    <w:p w14:paraId="4319C40C" w14:textId="6CE12AC0" w:rsidR="00DA6E77" w:rsidRPr="000A29BE" w:rsidRDefault="00394415" w:rsidP="00AD18FC">
      <w:pPr>
        <w:pStyle w:val="ListParagraph"/>
        <w:numPr>
          <w:ilvl w:val="0"/>
          <w:numId w:val="36"/>
        </w:numPr>
        <w:rPr>
          <w:rFonts w:cs="Calibri"/>
          <w:szCs w:val="22"/>
        </w:rPr>
      </w:pPr>
      <w:r>
        <w:rPr>
          <w:rFonts w:cs="Calibri"/>
        </w:rPr>
        <w:t>R</w:t>
      </w:r>
      <w:r w:rsidR="00002495" w:rsidRPr="000A29BE">
        <w:rPr>
          <w:rFonts w:cs="Calibri"/>
        </w:rPr>
        <w:t>ecombination of</w:t>
      </w:r>
      <w:r w:rsidR="00B01B47" w:rsidRPr="000A29BE">
        <w:rPr>
          <w:rFonts w:cs="Calibri"/>
        </w:rPr>
        <w:t xml:space="preserve"> the</w:t>
      </w:r>
      <w:r w:rsidR="00002495" w:rsidRPr="000A29BE">
        <w:rPr>
          <w:rFonts w:cs="Calibri"/>
        </w:rPr>
        <w:t xml:space="preserve"> GMO with </w:t>
      </w:r>
      <w:r w:rsidR="00A622A9">
        <w:rPr>
          <w:rFonts w:cs="Calibri"/>
        </w:rPr>
        <w:t>other</w:t>
      </w:r>
      <w:r w:rsidR="00002495" w:rsidRPr="000A29BE">
        <w:rPr>
          <w:rFonts w:cs="Calibri"/>
        </w:rPr>
        <w:t xml:space="preserve"> </w:t>
      </w:r>
      <w:r w:rsidR="00A622A9">
        <w:rPr>
          <w:rFonts w:cs="Calibri"/>
        </w:rPr>
        <w:t>alphaviruses</w:t>
      </w:r>
      <w:r w:rsidR="00002495" w:rsidRPr="000A29BE">
        <w:rPr>
          <w:rFonts w:cs="Calibri"/>
        </w:rPr>
        <w:t xml:space="preserve"> </w:t>
      </w:r>
      <w:r w:rsidR="00DA7FC3">
        <w:rPr>
          <w:rFonts w:cs="Calibri"/>
        </w:rPr>
        <w:t>is highly unlikely due to superinfection exclusion mechanisms</w:t>
      </w:r>
      <w:r w:rsidR="006759DD" w:rsidRPr="000A29BE">
        <w:rPr>
          <w:rFonts w:cs="Calibri"/>
        </w:rPr>
        <w:t>.</w:t>
      </w:r>
    </w:p>
    <w:p w14:paraId="4E82D840" w14:textId="0CB4157C" w:rsidR="00302CAD" w:rsidRPr="000A29BE" w:rsidRDefault="00302CAD" w:rsidP="00DB5481">
      <w:pPr>
        <w:pStyle w:val="Heading2"/>
        <w:numPr>
          <w:ilvl w:val="0"/>
          <w:numId w:val="0"/>
        </w:numPr>
      </w:pPr>
      <w:bookmarkStart w:id="24" w:name="_Toc47536737"/>
      <w:bookmarkStart w:id="25" w:name="_Toc224646027"/>
      <w:r w:rsidRPr="000A29BE">
        <w:t>Risk ma</w:t>
      </w:r>
      <w:bookmarkStart w:id="26" w:name="_Toc209859549"/>
      <w:bookmarkStart w:id="27" w:name="_Toc342042137"/>
      <w:bookmarkStart w:id="28" w:name="_Toc291151778"/>
      <w:bookmarkStart w:id="29" w:name="_Toc274904728"/>
      <w:r w:rsidRPr="000A29BE">
        <w:t>nagement</w:t>
      </w:r>
      <w:bookmarkEnd w:id="24"/>
      <w:bookmarkEnd w:id="25"/>
      <w:bookmarkEnd w:id="26"/>
      <w:bookmarkEnd w:id="27"/>
      <w:bookmarkEnd w:id="28"/>
      <w:bookmarkEnd w:id="29"/>
    </w:p>
    <w:p w14:paraId="150C9190" w14:textId="06CB6616" w:rsidR="003045E5" w:rsidRPr="000A29BE" w:rsidRDefault="003045E5" w:rsidP="003045E5">
      <w:r w:rsidRPr="000A29BE">
        <w:t xml:space="preserve">Risk management is used to protect the health and safety of people and to protect the environment by controlling or mitigating risk. The risk management plan </w:t>
      </w:r>
      <w:r w:rsidR="00336792" w:rsidRPr="000A29BE">
        <w:t>evaluates,</w:t>
      </w:r>
      <w:r w:rsidRPr="000A29BE">
        <w:t xml:space="preserve"> and treats identified risks and considers general risk management measures. </w:t>
      </w:r>
      <w:r w:rsidR="000C637E">
        <w:t>The risk management plan is given effect through licence conditions. Draft licence conditions are detailed in Chapter 4 of the RARMP</w:t>
      </w:r>
      <w:r w:rsidRPr="000A29BE">
        <w:t>.</w:t>
      </w:r>
    </w:p>
    <w:p w14:paraId="4775BBF7" w14:textId="0BA7F79A" w:rsidR="00EA5379" w:rsidRDefault="006569F1" w:rsidP="001156D4">
      <w:r w:rsidRPr="000A29BE">
        <w:t xml:space="preserve">The risk management plan concludes </w:t>
      </w:r>
      <w:r w:rsidR="003D5E54" w:rsidRPr="000A29BE">
        <w:t>the negligible</w:t>
      </w:r>
      <w:r w:rsidR="00481DC4">
        <w:t xml:space="preserve"> risks</w:t>
      </w:r>
      <w:r w:rsidR="003D5E54" w:rsidRPr="000A29BE">
        <w:t xml:space="preserve"> </w:t>
      </w:r>
      <w:r w:rsidR="00481DC4" w:rsidRPr="000A29BE">
        <w:t>can be managed to protect</w:t>
      </w:r>
      <w:r w:rsidR="00662581">
        <w:t xml:space="preserve"> </w:t>
      </w:r>
      <w:r w:rsidR="00481DC4" w:rsidRPr="000A29BE">
        <w:t>the health and safety of people and the environment</w:t>
      </w:r>
      <w:r w:rsidR="00247F73">
        <w:t xml:space="preserve">. </w:t>
      </w:r>
      <w:r w:rsidR="00C03325">
        <w:t>T</w:t>
      </w:r>
      <w:r w:rsidR="00555AE1">
        <w:t>h</w:t>
      </w:r>
      <w:r w:rsidR="00481DC4">
        <w:t>e product is not currently registered by the APVMA</w:t>
      </w:r>
      <w:r w:rsidR="00247F73">
        <w:t xml:space="preserve"> and </w:t>
      </w:r>
      <w:r w:rsidR="00FF394E">
        <w:t xml:space="preserve">registration with the APVMA is required prior to </w:t>
      </w:r>
      <w:r w:rsidR="00C03325">
        <w:t xml:space="preserve">commercial use. The draft licence requires the Regulator to be notified of the </w:t>
      </w:r>
      <w:r w:rsidR="008633F9">
        <w:t xml:space="preserve">APVMA </w:t>
      </w:r>
      <w:r w:rsidR="00C03325">
        <w:t>registration of the product and any amendments to the registration</w:t>
      </w:r>
      <w:r w:rsidR="00FF394E">
        <w:t xml:space="preserve"> </w:t>
      </w:r>
      <w:r w:rsidR="00E00E3D">
        <w:t>(see Chapter 4)</w:t>
      </w:r>
      <w:r w:rsidR="003D5E54" w:rsidRPr="000A29BE">
        <w:t xml:space="preserve">. </w:t>
      </w:r>
    </w:p>
    <w:p w14:paraId="7F7C3152" w14:textId="4956396B" w:rsidR="001075E0" w:rsidRPr="000A29BE" w:rsidRDefault="00142EB5" w:rsidP="001156D4">
      <w:pPr>
        <w:rPr>
          <w:rFonts w:eastAsia="SimSun"/>
          <w:szCs w:val="22"/>
        </w:rPr>
      </w:pPr>
      <w:r>
        <w:t>G</w:t>
      </w:r>
      <w:r w:rsidR="00FF485F" w:rsidRPr="000A29BE">
        <w:t xml:space="preserve">eneral conditions </w:t>
      </w:r>
      <w:r w:rsidR="003D5E54" w:rsidRPr="000A29BE">
        <w:t>were also included</w:t>
      </w:r>
      <w:r>
        <w:t xml:space="preserve"> in the draft licence</w:t>
      </w:r>
      <w:r w:rsidR="003D5E54" w:rsidRPr="000A29BE">
        <w:t xml:space="preserve"> </w:t>
      </w:r>
      <w:r w:rsidR="00FF485F" w:rsidRPr="000A29BE">
        <w:t xml:space="preserve">to ensure that there is ongoing oversight of </w:t>
      </w:r>
      <w:r w:rsidR="0091295F" w:rsidRPr="000A29BE">
        <w:t xml:space="preserve">the </w:t>
      </w:r>
      <w:r w:rsidR="00B01B47" w:rsidRPr="000A29BE">
        <w:t xml:space="preserve">GM </w:t>
      </w:r>
      <w:r w:rsidR="0091295F" w:rsidRPr="000A29BE">
        <w:t>vaccine</w:t>
      </w:r>
      <w:r w:rsidR="00FF485F" w:rsidRPr="003C5AC2">
        <w:t>.</w:t>
      </w:r>
      <w:r w:rsidR="00EA5379" w:rsidRPr="003C5AC2">
        <w:rPr>
          <w:rFonts w:eastAsia="SimSun"/>
          <w:szCs w:val="22"/>
        </w:rPr>
        <w:t xml:space="preserve"> Conditions </w:t>
      </w:r>
      <w:r w:rsidR="00AF58A9" w:rsidRPr="003C5AC2">
        <w:rPr>
          <w:rFonts w:eastAsia="SimSun"/>
          <w:szCs w:val="22"/>
        </w:rPr>
        <w:t>we</w:t>
      </w:r>
      <w:r w:rsidR="00EA5379" w:rsidRPr="003C5AC2">
        <w:rPr>
          <w:rFonts w:eastAsia="SimSun"/>
          <w:szCs w:val="22"/>
        </w:rPr>
        <w:t xml:space="preserve">re included requiring the applicant to report any new information obtained after release of the GMO to allow the collection of information to verify the findings of the RARMP. </w:t>
      </w:r>
      <w:bookmarkStart w:id="30" w:name="_Toc342042138"/>
      <w:bookmarkStart w:id="31" w:name="_Toc291151780"/>
      <w:bookmarkStart w:id="32" w:name="_Toc274904730"/>
      <w:bookmarkStart w:id="33" w:name="_Toc209859551"/>
      <w:r w:rsidR="00B763D6" w:rsidRPr="003C5AC2">
        <w:rPr>
          <w:rFonts w:eastAsia="SimSun"/>
          <w:szCs w:val="22"/>
        </w:rPr>
        <w:t>P</w:t>
      </w:r>
      <w:r w:rsidR="00392D6F" w:rsidRPr="003C5AC2">
        <w:rPr>
          <w:rFonts w:eastAsia="SimSun"/>
          <w:szCs w:val="22"/>
        </w:rPr>
        <w:t>ost-market surveillance</w:t>
      </w:r>
      <w:r w:rsidR="00E00E3D" w:rsidRPr="003C5AC2">
        <w:rPr>
          <w:rFonts w:eastAsia="SimSun"/>
          <w:szCs w:val="22"/>
        </w:rPr>
        <w:t xml:space="preserve"> of veterinary vaccines</w:t>
      </w:r>
      <w:r w:rsidR="00B763D6" w:rsidRPr="003C5AC2">
        <w:rPr>
          <w:rFonts w:eastAsia="SimSun"/>
          <w:szCs w:val="22"/>
        </w:rPr>
        <w:t xml:space="preserve"> is carried out in an ongoing capacity by </w:t>
      </w:r>
      <w:r w:rsidR="00C8146B" w:rsidRPr="003C5AC2">
        <w:rPr>
          <w:rFonts w:eastAsia="SimSun"/>
          <w:szCs w:val="22"/>
        </w:rPr>
        <w:t>State and Territories</w:t>
      </w:r>
      <w:r w:rsidR="00B763D6" w:rsidRPr="003C5AC2">
        <w:rPr>
          <w:rFonts w:eastAsia="SimSun"/>
          <w:szCs w:val="22"/>
        </w:rPr>
        <w:t xml:space="preserve">. </w:t>
      </w:r>
      <w:r w:rsidR="00513F33" w:rsidRPr="003C5AC2">
        <w:rPr>
          <w:rFonts w:eastAsia="SimSun"/>
          <w:szCs w:val="22"/>
        </w:rPr>
        <w:t>The dr</w:t>
      </w:r>
      <w:r w:rsidR="00472456" w:rsidRPr="003C5AC2">
        <w:rPr>
          <w:rFonts w:eastAsia="SimSun"/>
          <w:szCs w:val="22"/>
        </w:rPr>
        <w:t>aft</w:t>
      </w:r>
      <w:r w:rsidR="00472456" w:rsidRPr="000A29BE">
        <w:rPr>
          <w:rFonts w:eastAsia="SimSun"/>
          <w:szCs w:val="22"/>
        </w:rPr>
        <w:t xml:space="preserve"> licence </w:t>
      </w:r>
      <w:r w:rsidR="00513F33" w:rsidRPr="000A29BE">
        <w:rPr>
          <w:rFonts w:eastAsia="SimSun"/>
          <w:szCs w:val="22"/>
        </w:rPr>
        <w:t xml:space="preserve">also contains a number of general conditions </w:t>
      </w:r>
      <w:r w:rsidR="004F7C78" w:rsidRPr="000A29BE">
        <w:rPr>
          <w:rFonts w:eastAsia="SimSun"/>
          <w:szCs w:val="22"/>
        </w:rPr>
        <w:t xml:space="preserve">relating to ongoing licence holder suitability, auditing </w:t>
      </w:r>
      <w:r w:rsidR="004F7C78" w:rsidRPr="000A29BE">
        <w:rPr>
          <w:rFonts w:eastAsia="SimSun"/>
          <w:szCs w:val="22"/>
        </w:rPr>
        <w:lastRenderedPageBreak/>
        <w:t xml:space="preserve">and monitoring, and </w:t>
      </w:r>
      <w:r w:rsidR="00E00E3D">
        <w:rPr>
          <w:rFonts w:eastAsia="SimSun"/>
          <w:szCs w:val="22"/>
        </w:rPr>
        <w:t xml:space="preserve">other </w:t>
      </w:r>
      <w:r w:rsidR="004F7C78" w:rsidRPr="000A29BE">
        <w:rPr>
          <w:rFonts w:eastAsia="SimSun"/>
          <w:szCs w:val="22"/>
        </w:rPr>
        <w:t>reporting requirements</w:t>
      </w:r>
      <w:r w:rsidR="00DA0552" w:rsidRPr="000A29BE">
        <w:rPr>
          <w:rFonts w:eastAsia="SimSun"/>
          <w:szCs w:val="22"/>
        </w:rPr>
        <w:t>,</w:t>
      </w:r>
      <w:r w:rsidR="004F7C78" w:rsidRPr="000A29BE">
        <w:rPr>
          <w:rFonts w:eastAsia="SimSun"/>
          <w:szCs w:val="22"/>
        </w:rPr>
        <w:t xml:space="preserve"> which include an obligation to report any unintended effects.</w:t>
      </w:r>
      <w:bookmarkEnd w:id="30"/>
      <w:bookmarkEnd w:id="31"/>
      <w:bookmarkEnd w:id="32"/>
      <w:bookmarkEnd w:id="33"/>
    </w:p>
    <w:p w14:paraId="1CBE5C3C" w14:textId="77777777" w:rsidR="00815DA9" w:rsidRPr="000A29BE" w:rsidRDefault="00815DA9" w:rsidP="001156D4">
      <w:pPr>
        <w:rPr>
          <w:rFonts w:eastAsia="SimSun"/>
          <w:szCs w:val="22"/>
        </w:rPr>
        <w:sectPr w:rsidR="00815DA9" w:rsidRPr="000A29BE" w:rsidSect="00F274FC">
          <w:headerReference w:type="default" r:id="rId16"/>
          <w:footerReference w:type="default" r:id="rId17"/>
          <w:pgSz w:w="11909" w:h="16834" w:code="9"/>
          <w:pgMar w:top="1418" w:right="1134" w:bottom="1134" w:left="1134" w:header="567" w:footer="567" w:gutter="0"/>
          <w:pgNumType w:fmt="upperRoman" w:start="1"/>
          <w:cols w:space="720"/>
        </w:sectPr>
      </w:pPr>
    </w:p>
    <w:p w14:paraId="5A7D17BD" w14:textId="07138879" w:rsidR="00FC503D" w:rsidRPr="000A29BE" w:rsidRDefault="00F56FE9" w:rsidP="004D2EFE">
      <w:pPr>
        <w:pStyle w:val="Heading1"/>
      </w:pPr>
      <w:bookmarkStart w:id="34" w:name="_Toc47536738"/>
      <w:bookmarkStart w:id="35" w:name="_Toc224646028"/>
      <w:r w:rsidRPr="000A29BE">
        <w:lastRenderedPageBreak/>
        <w:t>Table of contents</w:t>
      </w:r>
      <w:bookmarkEnd w:id="34"/>
      <w:bookmarkEnd w:id="35"/>
    </w:p>
    <w:p w14:paraId="140B69C2" w14:textId="07CA9796" w:rsidR="000123AA" w:rsidRDefault="00887AC7">
      <w:pPr>
        <w:pStyle w:val="TOC1"/>
        <w:rPr>
          <w:rFonts w:asciiTheme="minorHAnsi" w:eastAsiaTheme="minorEastAsia" w:hAnsiTheme="minorHAnsi" w:cstheme="minorBidi"/>
          <w:b w:val="0"/>
          <w:bCs w:val="0"/>
          <w:caps w:val="0"/>
          <w:color w:val="auto"/>
          <w:kern w:val="2"/>
          <w:sz w:val="24"/>
          <w:szCs w:val="24"/>
          <w14:ligatures w14:val="standardContextual"/>
        </w:rPr>
      </w:pPr>
      <w:r w:rsidRPr="000A29BE">
        <w:rPr>
          <w:color w:val="auto"/>
        </w:rPr>
        <w:fldChar w:fldCharType="begin"/>
      </w:r>
      <w:r w:rsidRPr="000A29BE">
        <w:rPr>
          <w:color w:val="auto"/>
        </w:rPr>
        <w:instrText xml:space="preserve"> TOC \o "1-3" \h \z \u </w:instrText>
      </w:r>
      <w:r w:rsidRPr="000A29BE">
        <w:rPr>
          <w:color w:val="auto"/>
        </w:rPr>
        <w:fldChar w:fldCharType="separate"/>
      </w:r>
      <w:hyperlink w:anchor="_Toc224646023" w:history="1">
        <w:r w:rsidR="000123AA" w:rsidRPr="003F521C">
          <w:rPr>
            <w:rStyle w:val="Hyperlink"/>
          </w:rPr>
          <w:t>Summary of the Risk Assessment and Risk Management Plan</w:t>
        </w:r>
        <w:r w:rsidR="000123AA">
          <w:rPr>
            <w:webHidden/>
          </w:rPr>
          <w:tab/>
        </w:r>
        <w:r w:rsidR="000123AA">
          <w:rPr>
            <w:webHidden/>
          </w:rPr>
          <w:fldChar w:fldCharType="begin"/>
        </w:r>
        <w:r w:rsidR="000123AA">
          <w:rPr>
            <w:webHidden/>
          </w:rPr>
          <w:instrText xml:space="preserve"> PAGEREF _Toc224646023 \h </w:instrText>
        </w:r>
        <w:r w:rsidR="000123AA">
          <w:rPr>
            <w:webHidden/>
          </w:rPr>
        </w:r>
        <w:r w:rsidR="000123AA">
          <w:rPr>
            <w:webHidden/>
          </w:rPr>
          <w:fldChar w:fldCharType="separate"/>
        </w:r>
        <w:r w:rsidR="001E1BD1">
          <w:rPr>
            <w:webHidden/>
          </w:rPr>
          <w:t>I</w:t>
        </w:r>
        <w:r w:rsidR="000123AA">
          <w:rPr>
            <w:webHidden/>
          </w:rPr>
          <w:fldChar w:fldCharType="end"/>
        </w:r>
      </w:hyperlink>
    </w:p>
    <w:p w14:paraId="14E4EF87" w14:textId="03CD223A" w:rsidR="000123AA" w:rsidRDefault="000123AA">
      <w:pPr>
        <w:pStyle w:val="TOC2"/>
        <w:rPr>
          <w:rFonts w:asciiTheme="minorHAnsi" w:eastAsiaTheme="minorEastAsia" w:hAnsiTheme="minorHAnsi" w:cstheme="minorBidi"/>
          <w:smallCaps w:val="0"/>
          <w:kern w:val="2"/>
          <w:sz w:val="24"/>
          <w:szCs w:val="24"/>
          <w:lang w:eastAsia="en-AU"/>
          <w14:ligatures w14:val="standardContextual"/>
        </w:rPr>
      </w:pPr>
      <w:hyperlink w:anchor="_Toc224646024" w:history="1">
        <w:r w:rsidRPr="003F521C">
          <w:rPr>
            <w:rStyle w:val="Hyperlink"/>
          </w:rPr>
          <w:t>Introduction</w:t>
        </w:r>
        <w:r>
          <w:rPr>
            <w:webHidden/>
          </w:rPr>
          <w:tab/>
        </w:r>
        <w:r>
          <w:rPr>
            <w:webHidden/>
          </w:rPr>
          <w:fldChar w:fldCharType="begin"/>
        </w:r>
        <w:r>
          <w:rPr>
            <w:webHidden/>
          </w:rPr>
          <w:instrText xml:space="preserve"> PAGEREF _Toc224646024 \h </w:instrText>
        </w:r>
        <w:r>
          <w:rPr>
            <w:webHidden/>
          </w:rPr>
        </w:r>
        <w:r>
          <w:rPr>
            <w:webHidden/>
          </w:rPr>
          <w:fldChar w:fldCharType="separate"/>
        </w:r>
        <w:r w:rsidR="001E1BD1">
          <w:rPr>
            <w:webHidden/>
          </w:rPr>
          <w:t>I</w:t>
        </w:r>
        <w:r>
          <w:rPr>
            <w:webHidden/>
          </w:rPr>
          <w:fldChar w:fldCharType="end"/>
        </w:r>
      </w:hyperlink>
    </w:p>
    <w:p w14:paraId="2DC5BC6D" w14:textId="6C644175" w:rsidR="000123AA" w:rsidRDefault="000123AA">
      <w:pPr>
        <w:pStyle w:val="TOC2"/>
        <w:rPr>
          <w:rFonts w:asciiTheme="minorHAnsi" w:eastAsiaTheme="minorEastAsia" w:hAnsiTheme="minorHAnsi" w:cstheme="minorBidi"/>
          <w:smallCaps w:val="0"/>
          <w:kern w:val="2"/>
          <w:sz w:val="24"/>
          <w:szCs w:val="24"/>
          <w:lang w:eastAsia="en-AU"/>
          <w14:ligatures w14:val="standardContextual"/>
        </w:rPr>
      </w:pPr>
      <w:hyperlink w:anchor="_Toc224646025" w:history="1">
        <w:r w:rsidRPr="003F521C">
          <w:rPr>
            <w:rStyle w:val="Hyperlink"/>
          </w:rPr>
          <w:t>The application</w:t>
        </w:r>
        <w:r>
          <w:rPr>
            <w:webHidden/>
          </w:rPr>
          <w:tab/>
        </w:r>
        <w:r>
          <w:rPr>
            <w:webHidden/>
          </w:rPr>
          <w:fldChar w:fldCharType="begin"/>
        </w:r>
        <w:r>
          <w:rPr>
            <w:webHidden/>
          </w:rPr>
          <w:instrText xml:space="preserve"> PAGEREF _Toc224646025 \h </w:instrText>
        </w:r>
        <w:r>
          <w:rPr>
            <w:webHidden/>
          </w:rPr>
        </w:r>
        <w:r>
          <w:rPr>
            <w:webHidden/>
          </w:rPr>
          <w:fldChar w:fldCharType="separate"/>
        </w:r>
        <w:r w:rsidR="001E1BD1">
          <w:rPr>
            <w:webHidden/>
          </w:rPr>
          <w:t>I</w:t>
        </w:r>
        <w:r>
          <w:rPr>
            <w:webHidden/>
          </w:rPr>
          <w:fldChar w:fldCharType="end"/>
        </w:r>
      </w:hyperlink>
    </w:p>
    <w:p w14:paraId="15DA65C9" w14:textId="1A0F6EEB" w:rsidR="000123AA" w:rsidRDefault="000123AA">
      <w:pPr>
        <w:pStyle w:val="TOC2"/>
        <w:rPr>
          <w:rFonts w:asciiTheme="minorHAnsi" w:eastAsiaTheme="minorEastAsia" w:hAnsiTheme="minorHAnsi" w:cstheme="minorBidi"/>
          <w:smallCaps w:val="0"/>
          <w:kern w:val="2"/>
          <w:sz w:val="24"/>
          <w:szCs w:val="24"/>
          <w:lang w:eastAsia="en-AU"/>
          <w14:ligatures w14:val="standardContextual"/>
        </w:rPr>
      </w:pPr>
      <w:hyperlink w:anchor="_Toc224646026" w:history="1">
        <w:r w:rsidRPr="003F521C">
          <w:rPr>
            <w:rStyle w:val="Hyperlink"/>
          </w:rPr>
          <w:t>Risk assessment</w:t>
        </w:r>
        <w:r>
          <w:rPr>
            <w:webHidden/>
          </w:rPr>
          <w:tab/>
        </w:r>
        <w:r>
          <w:rPr>
            <w:webHidden/>
          </w:rPr>
          <w:fldChar w:fldCharType="begin"/>
        </w:r>
        <w:r>
          <w:rPr>
            <w:webHidden/>
          </w:rPr>
          <w:instrText xml:space="preserve"> PAGEREF _Toc224646026 \h </w:instrText>
        </w:r>
        <w:r>
          <w:rPr>
            <w:webHidden/>
          </w:rPr>
        </w:r>
        <w:r>
          <w:rPr>
            <w:webHidden/>
          </w:rPr>
          <w:fldChar w:fldCharType="separate"/>
        </w:r>
        <w:r w:rsidR="001E1BD1">
          <w:rPr>
            <w:webHidden/>
          </w:rPr>
          <w:t>II</w:t>
        </w:r>
        <w:r>
          <w:rPr>
            <w:webHidden/>
          </w:rPr>
          <w:fldChar w:fldCharType="end"/>
        </w:r>
      </w:hyperlink>
    </w:p>
    <w:p w14:paraId="767F8EBB" w14:textId="076AB690" w:rsidR="000123AA" w:rsidRDefault="000123AA">
      <w:pPr>
        <w:pStyle w:val="TOC2"/>
        <w:rPr>
          <w:rFonts w:asciiTheme="minorHAnsi" w:eastAsiaTheme="minorEastAsia" w:hAnsiTheme="minorHAnsi" w:cstheme="minorBidi"/>
          <w:smallCaps w:val="0"/>
          <w:kern w:val="2"/>
          <w:sz w:val="24"/>
          <w:szCs w:val="24"/>
          <w:lang w:eastAsia="en-AU"/>
          <w14:ligatures w14:val="standardContextual"/>
        </w:rPr>
      </w:pPr>
      <w:hyperlink w:anchor="_Toc224646027" w:history="1">
        <w:r w:rsidRPr="003F521C">
          <w:rPr>
            <w:rStyle w:val="Hyperlink"/>
          </w:rPr>
          <w:t>Risk management</w:t>
        </w:r>
        <w:r>
          <w:rPr>
            <w:webHidden/>
          </w:rPr>
          <w:tab/>
        </w:r>
        <w:r>
          <w:rPr>
            <w:webHidden/>
          </w:rPr>
          <w:fldChar w:fldCharType="begin"/>
        </w:r>
        <w:r>
          <w:rPr>
            <w:webHidden/>
          </w:rPr>
          <w:instrText xml:space="preserve"> PAGEREF _Toc224646027 \h </w:instrText>
        </w:r>
        <w:r>
          <w:rPr>
            <w:webHidden/>
          </w:rPr>
        </w:r>
        <w:r>
          <w:rPr>
            <w:webHidden/>
          </w:rPr>
          <w:fldChar w:fldCharType="separate"/>
        </w:r>
        <w:r w:rsidR="001E1BD1">
          <w:rPr>
            <w:webHidden/>
          </w:rPr>
          <w:t>II</w:t>
        </w:r>
        <w:r>
          <w:rPr>
            <w:webHidden/>
          </w:rPr>
          <w:fldChar w:fldCharType="end"/>
        </w:r>
      </w:hyperlink>
    </w:p>
    <w:p w14:paraId="16939D6A" w14:textId="74ED89EB" w:rsidR="000123AA" w:rsidRDefault="000123AA">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24646028" w:history="1">
        <w:r w:rsidRPr="003F521C">
          <w:rPr>
            <w:rStyle w:val="Hyperlink"/>
          </w:rPr>
          <w:t>Table of contents</w:t>
        </w:r>
        <w:r>
          <w:rPr>
            <w:webHidden/>
          </w:rPr>
          <w:tab/>
        </w:r>
        <w:r>
          <w:rPr>
            <w:webHidden/>
          </w:rPr>
          <w:fldChar w:fldCharType="begin"/>
        </w:r>
        <w:r>
          <w:rPr>
            <w:webHidden/>
          </w:rPr>
          <w:instrText xml:space="preserve"> PAGEREF _Toc224646028 \h </w:instrText>
        </w:r>
        <w:r>
          <w:rPr>
            <w:webHidden/>
          </w:rPr>
        </w:r>
        <w:r>
          <w:rPr>
            <w:webHidden/>
          </w:rPr>
          <w:fldChar w:fldCharType="separate"/>
        </w:r>
        <w:r w:rsidR="001E1BD1">
          <w:rPr>
            <w:webHidden/>
          </w:rPr>
          <w:t>IV</w:t>
        </w:r>
        <w:r>
          <w:rPr>
            <w:webHidden/>
          </w:rPr>
          <w:fldChar w:fldCharType="end"/>
        </w:r>
      </w:hyperlink>
    </w:p>
    <w:p w14:paraId="380A9A30" w14:textId="073A07F2" w:rsidR="000123AA" w:rsidRDefault="000123AA">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24646029" w:history="1">
        <w:r w:rsidRPr="003F521C">
          <w:rPr>
            <w:rStyle w:val="Hyperlink"/>
          </w:rPr>
          <w:t>Abbreviations</w:t>
        </w:r>
        <w:r>
          <w:rPr>
            <w:webHidden/>
          </w:rPr>
          <w:tab/>
        </w:r>
        <w:r>
          <w:rPr>
            <w:webHidden/>
          </w:rPr>
          <w:fldChar w:fldCharType="begin"/>
        </w:r>
        <w:r>
          <w:rPr>
            <w:webHidden/>
          </w:rPr>
          <w:instrText xml:space="preserve"> PAGEREF _Toc224646029 \h </w:instrText>
        </w:r>
        <w:r>
          <w:rPr>
            <w:webHidden/>
          </w:rPr>
        </w:r>
        <w:r>
          <w:rPr>
            <w:webHidden/>
          </w:rPr>
          <w:fldChar w:fldCharType="separate"/>
        </w:r>
        <w:r w:rsidR="001E1BD1">
          <w:rPr>
            <w:webHidden/>
          </w:rPr>
          <w:t>VI</w:t>
        </w:r>
        <w:r>
          <w:rPr>
            <w:webHidden/>
          </w:rPr>
          <w:fldChar w:fldCharType="end"/>
        </w:r>
      </w:hyperlink>
    </w:p>
    <w:p w14:paraId="09CA0380" w14:textId="7B0841FE" w:rsidR="000123AA" w:rsidRDefault="000123AA">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24646030" w:history="1">
        <w:r w:rsidRPr="003F521C">
          <w:rPr>
            <w:rStyle w:val="Hyperlink"/>
          </w:rPr>
          <w:t>Chapter 1</w:t>
        </w:r>
        <w:r>
          <w:rPr>
            <w:rFonts w:asciiTheme="minorHAnsi" w:eastAsiaTheme="minorEastAsia" w:hAnsiTheme="minorHAnsi" w:cstheme="minorBidi"/>
            <w:b w:val="0"/>
            <w:bCs w:val="0"/>
            <w:caps w:val="0"/>
            <w:color w:val="auto"/>
            <w:kern w:val="2"/>
            <w:sz w:val="24"/>
            <w:szCs w:val="24"/>
            <w14:ligatures w14:val="standardContextual"/>
          </w:rPr>
          <w:tab/>
        </w:r>
        <w:r w:rsidRPr="003F521C">
          <w:rPr>
            <w:rStyle w:val="Hyperlink"/>
          </w:rPr>
          <w:t>Risk assessment context</w:t>
        </w:r>
        <w:r>
          <w:rPr>
            <w:webHidden/>
          </w:rPr>
          <w:tab/>
        </w:r>
        <w:r>
          <w:rPr>
            <w:webHidden/>
          </w:rPr>
          <w:fldChar w:fldCharType="begin"/>
        </w:r>
        <w:r>
          <w:rPr>
            <w:webHidden/>
          </w:rPr>
          <w:instrText xml:space="preserve"> PAGEREF _Toc224646030 \h </w:instrText>
        </w:r>
        <w:r>
          <w:rPr>
            <w:webHidden/>
          </w:rPr>
        </w:r>
        <w:r>
          <w:rPr>
            <w:webHidden/>
          </w:rPr>
          <w:fldChar w:fldCharType="separate"/>
        </w:r>
        <w:r w:rsidR="001E1BD1">
          <w:rPr>
            <w:webHidden/>
          </w:rPr>
          <w:t>1</w:t>
        </w:r>
        <w:r>
          <w:rPr>
            <w:webHidden/>
          </w:rPr>
          <w:fldChar w:fldCharType="end"/>
        </w:r>
      </w:hyperlink>
    </w:p>
    <w:p w14:paraId="25F4F3BC" w14:textId="3F19EECC" w:rsidR="000123AA" w:rsidRDefault="000123AA">
      <w:pPr>
        <w:pStyle w:val="TOC2"/>
        <w:rPr>
          <w:rFonts w:asciiTheme="minorHAnsi" w:eastAsiaTheme="minorEastAsia" w:hAnsiTheme="minorHAnsi" w:cstheme="minorBidi"/>
          <w:smallCaps w:val="0"/>
          <w:kern w:val="2"/>
          <w:sz w:val="24"/>
          <w:szCs w:val="24"/>
          <w:lang w:eastAsia="en-AU"/>
          <w14:ligatures w14:val="standardContextual"/>
        </w:rPr>
      </w:pPr>
      <w:hyperlink w:anchor="_Toc224646031" w:history="1">
        <w:r w:rsidRPr="003F521C">
          <w:rPr>
            <w:rStyle w:val="Hyperlink"/>
          </w:rPr>
          <w:t>Section 1</w:t>
        </w:r>
        <w:r>
          <w:rPr>
            <w:rFonts w:asciiTheme="minorHAnsi" w:eastAsiaTheme="minorEastAsia" w:hAnsiTheme="minorHAnsi" w:cstheme="minorBidi"/>
            <w:smallCaps w:val="0"/>
            <w:kern w:val="2"/>
            <w:sz w:val="24"/>
            <w:szCs w:val="24"/>
            <w:lang w:eastAsia="en-AU"/>
            <w14:ligatures w14:val="standardContextual"/>
          </w:rPr>
          <w:tab/>
        </w:r>
        <w:r w:rsidRPr="003F521C">
          <w:rPr>
            <w:rStyle w:val="Hyperlink"/>
          </w:rPr>
          <w:t>Background</w:t>
        </w:r>
        <w:r>
          <w:rPr>
            <w:webHidden/>
          </w:rPr>
          <w:tab/>
        </w:r>
        <w:r>
          <w:rPr>
            <w:webHidden/>
          </w:rPr>
          <w:fldChar w:fldCharType="begin"/>
        </w:r>
        <w:r>
          <w:rPr>
            <w:webHidden/>
          </w:rPr>
          <w:instrText xml:space="preserve"> PAGEREF _Toc224646031 \h </w:instrText>
        </w:r>
        <w:r>
          <w:rPr>
            <w:webHidden/>
          </w:rPr>
        </w:r>
        <w:r>
          <w:rPr>
            <w:webHidden/>
          </w:rPr>
          <w:fldChar w:fldCharType="separate"/>
        </w:r>
        <w:r w:rsidR="001E1BD1">
          <w:rPr>
            <w:webHidden/>
          </w:rPr>
          <w:t>1</w:t>
        </w:r>
        <w:r>
          <w:rPr>
            <w:webHidden/>
          </w:rPr>
          <w:fldChar w:fldCharType="end"/>
        </w:r>
      </w:hyperlink>
    </w:p>
    <w:p w14:paraId="4137298C" w14:textId="2E669364" w:rsidR="000123AA" w:rsidRDefault="000123AA">
      <w:pPr>
        <w:pStyle w:val="TOC3"/>
        <w:rPr>
          <w:rFonts w:asciiTheme="minorHAnsi" w:eastAsiaTheme="minorEastAsia" w:hAnsiTheme="minorHAnsi" w:cstheme="minorBidi"/>
          <w:iCs w:val="0"/>
          <w:kern w:val="2"/>
          <w:sz w:val="24"/>
          <w:szCs w:val="24"/>
          <w14:ligatures w14:val="standardContextual"/>
        </w:rPr>
      </w:pPr>
      <w:hyperlink w:anchor="_Toc224646032" w:history="1">
        <w:r w:rsidRPr="003F521C">
          <w:rPr>
            <w:rStyle w:val="Hyperlink"/>
          </w:rPr>
          <w:t>1.1</w:t>
        </w:r>
        <w:r>
          <w:rPr>
            <w:rFonts w:asciiTheme="minorHAnsi" w:eastAsiaTheme="minorEastAsia" w:hAnsiTheme="minorHAnsi" w:cstheme="minorBidi"/>
            <w:iCs w:val="0"/>
            <w:kern w:val="2"/>
            <w:sz w:val="24"/>
            <w:szCs w:val="24"/>
            <w14:ligatures w14:val="standardContextual"/>
          </w:rPr>
          <w:tab/>
        </w:r>
        <w:r w:rsidRPr="003F521C">
          <w:rPr>
            <w:rStyle w:val="Hyperlink"/>
          </w:rPr>
          <w:t>Interface with other regulatory schemes</w:t>
        </w:r>
        <w:r>
          <w:rPr>
            <w:webHidden/>
          </w:rPr>
          <w:tab/>
        </w:r>
        <w:r>
          <w:rPr>
            <w:webHidden/>
          </w:rPr>
          <w:fldChar w:fldCharType="begin"/>
        </w:r>
        <w:r>
          <w:rPr>
            <w:webHidden/>
          </w:rPr>
          <w:instrText xml:space="preserve"> PAGEREF _Toc224646032 \h </w:instrText>
        </w:r>
        <w:r>
          <w:rPr>
            <w:webHidden/>
          </w:rPr>
        </w:r>
        <w:r>
          <w:rPr>
            <w:webHidden/>
          </w:rPr>
          <w:fldChar w:fldCharType="separate"/>
        </w:r>
        <w:r w:rsidR="001E1BD1">
          <w:rPr>
            <w:webHidden/>
          </w:rPr>
          <w:t>2</w:t>
        </w:r>
        <w:r>
          <w:rPr>
            <w:webHidden/>
          </w:rPr>
          <w:fldChar w:fldCharType="end"/>
        </w:r>
      </w:hyperlink>
    </w:p>
    <w:p w14:paraId="7C41A6D0" w14:textId="6863F610" w:rsidR="000123AA" w:rsidRDefault="000123AA">
      <w:pPr>
        <w:pStyle w:val="TOC2"/>
        <w:rPr>
          <w:rFonts w:asciiTheme="minorHAnsi" w:eastAsiaTheme="minorEastAsia" w:hAnsiTheme="minorHAnsi" w:cstheme="minorBidi"/>
          <w:smallCaps w:val="0"/>
          <w:kern w:val="2"/>
          <w:sz w:val="24"/>
          <w:szCs w:val="24"/>
          <w:lang w:eastAsia="en-AU"/>
          <w14:ligatures w14:val="standardContextual"/>
        </w:rPr>
      </w:pPr>
      <w:hyperlink w:anchor="_Toc224646033" w:history="1">
        <w:r w:rsidRPr="003F521C">
          <w:rPr>
            <w:rStyle w:val="Hyperlink"/>
          </w:rPr>
          <w:t>Section 2</w:t>
        </w:r>
        <w:r>
          <w:rPr>
            <w:rFonts w:asciiTheme="minorHAnsi" w:eastAsiaTheme="minorEastAsia" w:hAnsiTheme="minorHAnsi" w:cstheme="minorBidi"/>
            <w:smallCaps w:val="0"/>
            <w:kern w:val="2"/>
            <w:sz w:val="24"/>
            <w:szCs w:val="24"/>
            <w:lang w:eastAsia="en-AU"/>
            <w14:ligatures w14:val="standardContextual"/>
          </w:rPr>
          <w:tab/>
        </w:r>
        <w:r w:rsidRPr="003F521C">
          <w:rPr>
            <w:rStyle w:val="Hyperlink"/>
          </w:rPr>
          <w:t>The proposed dealings</w:t>
        </w:r>
        <w:r>
          <w:rPr>
            <w:webHidden/>
          </w:rPr>
          <w:tab/>
        </w:r>
        <w:r>
          <w:rPr>
            <w:webHidden/>
          </w:rPr>
          <w:fldChar w:fldCharType="begin"/>
        </w:r>
        <w:r>
          <w:rPr>
            <w:webHidden/>
          </w:rPr>
          <w:instrText xml:space="preserve"> PAGEREF _Toc224646033 \h </w:instrText>
        </w:r>
        <w:r>
          <w:rPr>
            <w:webHidden/>
          </w:rPr>
        </w:r>
        <w:r>
          <w:rPr>
            <w:webHidden/>
          </w:rPr>
          <w:fldChar w:fldCharType="separate"/>
        </w:r>
        <w:r w:rsidR="001E1BD1">
          <w:rPr>
            <w:webHidden/>
          </w:rPr>
          <w:t>2</w:t>
        </w:r>
        <w:r>
          <w:rPr>
            <w:webHidden/>
          </w:rPr>
          <w:fldChar w:fldCharType="end"/>
        </w:r>
      </w:hyperlink>
    </w:p>
    <w:p w14:paraId="7DA97A49" w14:textId="0414D3F3" w:rsidR="000123AA" w:rsidRDefault="000123AA">
      <w:pPr>
        <w:pStyle w:val="TOC3"/>
        <w:rPr>
          <w:rFonts w:asciiTheme="minorHAnsi" w:eastAsiaTheme="minorEastAsia" w:hAnsiTheme="minorHAnsi" w:cstheme="minorBidi"/>
          <w:iCs w:val="0"/>
          <w:kern w:val="2"/>
          <w:sz w:val="24"/>
          <w:szCs w:val="24"/>
          <w14:ligatures w14:val="standardContextual"/>
        </w:rPr>
      </w:pPr>
      <w:hyperlink w:anchor="_Toc224646034" w:history="1">
        <w:r w:rsidRPr="003F521C">
          <w:rPr>
            <w:rStyle w:val="Hyperlink"/>
          </w:rPr>
          <w:t>2.1</w:t>
        </w:r>
        <w:r>
          <w:rPr>
            <w:rFonts w:asciiTheme="minorHAnsi" w:eastAsiaTheme="minorEastAsia" w:hAnsiTheme="minorHAnsi" w:cstheme="minorBidi"/>
            <w:iCs w:val="0"/>
            <w:kern w:val="2"/>
            <w:sz w:val="24"/>
            <w:szCs w:val="24"/>
            <w14:ligatures w14:val="standardContextual"/>
          </w:rPr>
          <w:tab/>
        </w:r>
        <w:r w:rsidRPr="003F521C">
          <w:rPr>
            <w:rStyle w:val="Hyperlink"/>
          </w:rPr>
          <w:t>Details of the proposed dealings</w:t>
        </w:r>
        <w:r>
          <w:rPr>
            <w:webHidden/>
          </w:rPr>
          <w:tab/>
        </w:r>
        <w:r>
          <w:rPr>
            <w:webHidden/>
          </w:rPr>
          <w:fldChar w:fldCharType="begin"/>
        </w:r>
        <w:r>
          <w:rPr>
            <w:webHidden/>
          </w:rPr>
          <w:instrText xml:space="preserve"> PAGEREF _Toc224646034 \h </w:instrText>
        </w:r>
        <w:r>
          <w:rPr>
            <w:webHidden/>
          </w:rPr>
        </w:r>
        <w:r>
          <w:rPr>
            <w:webHidden/>
          </w:rPr>
          <w:fldChar w:fldCharType="separate"/>
        </w:r>
        <w:r w:rsidR="001E1BD1">
          <w:rPr>
            <w:webHidden/>
          </w:rPr>
          <w:t>3</w:t>
        </w:r>
        <w:r>
          <w:rPr>
            <w:webHidden/>
          </w:rPr>
          <w:fldChar w:fldCharType="end"/>
        </w:r>
      </w:hyperlink>
    </w:p>
    <w:p w14:paraId="69C5451E" w14:textId="4910BF08" w:rsidR="000123AA" w:rsidRDefault="000123AA">
      <w:pPr>
        <w:pStyle w:val="TOC2"/>
        <w:rPr>
          <w:rFonts w:asciiTheme="minorHAnsi" w:eastAsiaTheme="minorEastAsia" w:hAnsiTheme="minorHAnsi" w:cstheme="minorBidi"/>
          <w:smallCaps w:val="0"/>
          <w:kern w:val="2"/>
          <w:sz w:val="24"/>
          <w:szCs w:val="24"/>
          <w:lang w:eastAsia="en-AU"/>
          <w14:ligatures w14:val="standardContextual"/>
        </w:rPr>
      </w:pPr>
      <w:hyperlink w:anchor="_Toc224646035" w:history="1">
        <w:r w:rsidRPr="003F521C">
          <w:rPr>
            <w:rStyle w:val="Hyperlink"/>
          </w:rPr>
          <w:t>Section 3</w:t>
        </w:r>
        <w:r>
          <w:rPr>
            <w:rFonts w:asciiTheme="minorHAnsi" w:eastAsiaTheme="minorEastAsia" w:hAnsiTheme="minorHAnsi" w:cstheme="minorBidi"/>
            <w:smallCaps w:val="0"/>
            <w:kern w:val="2"/>
            <w:sz w:val="24"/>
            <w:szCs w:val="24"/>
            <w:lang w:eastAsia="en-AU"/>
            <w14:ligatures w14:val="standardContextual"/>
          </w:rPr>
          <w:tab/>
        </w:r>
        <w:r w:rsidRPr="003F521C">
          <w:rPr>
            <w:rStyle w:val="Hyperlink"/>
          </w:rPr>
          <w:t>Parent organism</w:t>
        </w:r>
        <w:r>
          <w:rPr>
            <w:webHidden/>
          </w:rPr>
          <w:tab/>
        </w:r>
        <w:r>
          <w:rPr>
            <w:webHidden/>
          </w:rPr>
          <w:fldChar w:fldCharType="begin"/>
        </w:r>
        <w:r>
          <w:rPr>
            <w:webHidden/>
          </w:rPr>
          <w:instrText xml:space="preserve"> PAGEREF _Toc224646035 \h </w:instrText>
        </w:r>
        <w:r>
          <w:rPr>
            <w:webHidden/>
          </w:rPr>
        </w:r>
        <w:r>
          <w:rPr>
            <w:webHidden/>
          </w:rPr>
          <w:fldChar w:fldCharType="separate"/>
        </w:r>
        <w:r w:rsidR="001E1BD1">
          <w:rPr>
            <w:webHidden/>
          </w:rPr>
          <w:t>4</w:t>
        </w:r>
        <w:r>
          <w:rPr>
            <w:webHidden/>
          </w:rPr>
          <w:fldChar w:fldCharType="end"/>
        </w:r>
      </w:hyperlink>
    </w:p>
    <w:p w14:paraId="4FF980D1" w14:textId="439348C5" w:rsidR="000123AA" w:rsidRDefault="000123AA">
      <w:pPr>
        <w:pStyle w:val="TOC3"/>
        <w:rPr>
          <w:rFonts w:asciiTheme="minorHAnsi" w:eastAsiaTheme="minorEastAsia" w:hAnsiTheme="minorHAnsi" w:cstheme="minorBidi"/>
          <w:iCs w:val="0"/>
          <w:kern w:val="2"/>
          <w:sz w:val="24"/>
          <w:szCs w:val="24"/>
          <w14:ligatures w14:val="standardContextual"/>
        </w:rPr>
      </w:pPr>
      <w:hyperlink w:anchor="_Toc224646036" w:history="1">
        <w:r w:rsidRPr="003F521C">
          <w:rPr>
            <w:rStyle w:val="Hyperlink"/>
          </w:rPr>
          <w:t>3.1</w:t>
        </w:r>
        <w:r>
          <w:rPr>
            <w:rFonts w:asciiTheme="minorHAnsi" w:eastAsiaTheme="minorEastAsia" w:hAnsiTheme="minorHAnsi" w:cstheme="minorBidi"/>
            <w:iCs w:val="0"/>
            <w:kern w:val="2"/>
            <w:sz w:val="24"/>
            <w:szCs w:val="24"/>
            <w14:ligatures w14:val="standardContextual"/>
          </w:rPr>
          <w:tab/>
        </w:r>
        <w:r w:rsidRPr="003F521C">
          <w:rPr>
            <w:rStyle w:val="Hyperlink"/>
          </w:rPr>
          <w:t>Pathology</w:t>
        </w:r>
        <w:r>
          <w:rPr>
            <w:webHidden/>
          </w:rPr>
          <w:tab/>
        </w:r>
        <w:r>
          <w:rPr>
            <w:webHidden/>
          </w:rPr>
          <w:fldChar w:fldCharType="begin"/>
        </w:r>
        <w:r>
          <w:rPr>
            <w:webHidden/>
          </w:rPr>
          <w:instrText xml:space="preserve"> PAGEREF _Toc224646036 \h </w:instrText>
        </w:r>
        <w:r>
          <w:rPr>
            <w:webHidden/>
          </w:rPr>
        </w:r>
        <w:r>
          <w:rPr>
            <w:webHidden/>
          </w:rPr>
          <w:fldChar w:fldCharType="separate"/>
        </w:r>
        <w:r w:rsidR="001E1BD1">
          <w:rPr>
            <w:webHidden/>
          </w:rPr>
          <w:t>4</w:t>
        </w:r>
        <w:r>
          <w:rPr>
            <w:webHidden/>
          </w:rPr>
          <w:fldChar w:fldCharType="end"/>
        </w:r>
      </w:hyperlink>
    </w:p>
    <w:p w14:paraId="31CFA180" w14:textId="4840BD1D" w:rsidR="000123AA" w:rsidRDefault="000123AA">
      <w:pPr>
        <w:pStyle w:val="TOC3"/>
        <w:rPr>
          <w:rFonts w:asciiTheme="minorHAnsi" w:eastAsiaTheme="minorEastAsia" w:hAnsiTheme="minorHAnsi" w:cstheme="minorBidi"/>
          <w:iCs w:val="0"/>
          <w:kern w:val="2"/>
          <w:sz w:val="24"/>
          <w:szCs w:val="24"/>
          <w14:ligatures w14:val="standardContextual"/>
        </w:rPr>
      </w:pPr>
      <w:hyperlink w:anchor="_Toc224646037" w:history="1">
        <w:r w:rsidRPr="003F521C">
          <w:rPr>
            <w:rStyle w:val="Hyperlink"/>
          </w:rPr>
          <w:t>3.2</w:t>
        </w:r>
        <w:r>
          <w:rPr>
            <w:rFonts w:asciiTheme="minorHAnsi" w:eastAsiaTheme="minorEastAsia" w:hAnsiTheme="minorHAnsi" w:cstheme="minorBidi"/>
            <w:iCs w:val="0"/>
            <w:kern w:val="2"/>
            <w:sz w:val="24"/>
            <w:szCs w:val="24"/>
            <w14:ligatures w14:val="standardContextual"/>
          </w:rPr>
          <w:tab/>
        </w:r>
        <w:r w:rsidRPr="003F521C">
          <w:rPr>
            <w:rStyle w:val="Hyperlink"/>
          </w:rPr>
          <w:t>Structure and genomic organisation</w:t>
        </w:r>
        <w:r>
          <w:rPr>
            <w:webHidden/>
          </w:rPr>
          <w:tab/>
        </w:r>
        <w:r>
          <w:rPr>
            <w:webHidden/>
          </w:rPr>
          <w:fldChar w:fldCharType="begin"/>
        </w:r>
        <w:r>
          <w:rPr>
            <w:webHidden/>
          </w:rPr>
          <w:instrText xml:space="preserve"> PAGEREF _Toc224646037 \h </w:instrText>
        </w:r>
        <w:r>
          <w:rPr>
            <w:webHidden/>
          </w:rPr>
        </w:r>
        <w:r>
          <w:rPr>
            <w:webHidden/>
          </w:rPr>
          <w:fldChar w:fldCharType="separate"/>
        </w:r>
        <w:r w:rsidR="001E1BD1">
          <w:rPr>
            <w:webHidden/>
          </w:rPr>
          <w:t>5</w:t>
        </w:r>
        <w:r>
          <w:rPr>
            <w:webHidden/>
          </w:rPr>
          <w:fldChar w:fldCharType="end"/>
        </w:r>
      </w:hyperlink>
    </w:p>
    <w:p w14:paraId="05738199" w14:textId="08A7D217" w:rsidR="000123AA" w:rsidRDefault="000123AA">
      <w:pPr>
        <w:pStyle w:val="TOC3"/>
        <w:rPr>
          <w:rFonts w:asciiTheme="minorHAnsi" w:eastAsiaTheme="minorEastAsia" w:hAnsiTheme="minorHAnsi" w:cstheme="minorBidi"/>
          <w:iCs w:val="0"/>
          <w:kern w:val="2"/>
          <w:sz w:val="24"/>
          <w:szCs w:val="24"/>
          <w14:ligatures w14:val="standardContextual"/>
        </w:rPr>
      </w:pPr>
      <w:hyperlink w:anchor="_Toc224646038" w:history="1">
        <w:r w:rsidRPr="003F521C">
          <w:rPr>
            <w:rStyle w:val="Hyperlink"/>
          </w:rPr>
          <w:t>3.3</w:t>
        </w:r>
        <w:r>
          <w:rPr>
            <w:rFonts w:asciiTheme="minorHAnsi" w:eastAsiaTheme="minorEastAsia" w:hAnsiTheme="minorHAnsi" w:cstheme="minorBidi"/>
            <w:iCs w:val="0"/>
            <w:kern w:val="2"/>
            <w:sz w:val="24"/>
            <w:szCs w:val="24"/>
            <w14:ligatures w14:val="standardContextual"/>
          </w:rPr>
          <w:tab/>
        </w:r>
        <w:r w:rsidRPr="003F521C">
          <w:rPr>
            <w:rStyle w:val="Hyperlink"/>
          </w:rPr>
          <w:t>Viral infection and replication</w:t>
        </w:r>
        <w:r>
          <w:rPr>
            <w:webHidden/>
          </w:rPr>
          <w:tab/>
        </w:r>
        <w:r>
          <w:rPr>
            <w:webHidden/>
          </w:rPr>
          <w:fldChar w:fldCharType="begin"/>
        </w:r>
        <w:r>
          <w:rPr>
            <w:webHidden/>
          </w:rPr>
          <w:instrText xml:space="preserve"> PAGEREF _Toc224646038 \h </w:instrText>
        </w:r>
        <w:r>
          <w:rPr>
            <w:webHidden/>
          </w:rPr>
        </w:r>
        <w:r>
          <w:rPr>
            <w:webHidden/>
          </w:rPr>
          <w:fldChar w:fldCharType="separate"/>
        </w:r>
        <w:r w:rsidR="001E1BD1">
          <w:rPr>
            <w:webHidden/>
          </w:rPr>
          <w:t>5</w:t>
        </w:r>
        <w:r>
          <w:rPr>
            <w:webHidden/>
          </w:rPr>
          <w:fldChar w:fldCharType="end"/>
        </w:r>
      </w:hyperlink>
    </w:p>
    <w:p w14:paraId="3B3F72BF" w14:textId="3824AFB8" w:rsidR="000123AA" w:rsidRDefault="000123AA">
      <w:pPr>
        <w:pStyle w:val="TOC3"/>
        <w:rPr>
          <w:rFonts w:asciiTheme="minorHAnsi" w:eastAsiaTheme="minorEastAsia" w:hAnsiTheme="minorHAnsi" w:cstheme="minorBidi"/>
          <w:iCs w:val="0"/>
          <w:kern w:val="2"/>
          <w:sz w:val="24"/>
          <w:szCs w:val="24"/>
          <w14:ligatures w14:val="standardContextual"/>
        </w:rPr>
      </w:pPr>
      <w:hyperlink w:anchor="_Toc224646039" w:history="1">
        <w:r w:rsidRPr="003F521C">
          <w:rPr>
            <w:rStyle w:val="Hyperlink"/>
          </w:rPr>
          <w:t>3.4</w:t>
        </w:r>
        <w:r>
          <w:rPr>
            <w:rFonts w:asciiTheme="minorHAnsi" w:eastAsiaTheme="minorEastAsia" w:hAnsiTheme="minorHAnsi" w:cstheme="minorBidi"/>
            <w:iCs w:val="0"/>
            <w:kern w:val="2"/>
            <w:sz w:val="24"/>
            <w:szCs w:val="24"/>
            <w14:ligatures w14:val="standardContextual"/>
          </w:rPr>
          <w:tab/>
        </w:r>
        <w:r w:rsidRPr="003F521C">
          <w:rPr>
            <w:rStyle w:val="Hyperlink"/>
          </w:rPr>
          <w:t>Potential for recombination</w:t>
        </w:r>
        <w:r>
          <w:rPr>
            <w:webHidden/>
          </w:rPr>
          <w:tab/>
        </w:r>
        <w:r>
          <w:rPr>
            <w:webHidden/>
          </w:rPr>
          <w:fldChar w:fldCharType="begin"/>
        </w:r>
        <w:r>
          <w:rPr>
            <w:webHidden/>
          </w:rPr>
          <w:instrText xml:space="preserve"> PAGEREF _Toc224646039 \h </w:instrText>
        </w:r>
        <w:r>
          <w:rPr>
            <w:webHidden/>
          </w:rPr>
        </w:r>
        <w:r>
          <w:rPr>
            <w:webHidden/>
          </w:rPr>
          <w:fldChar w:fldCharType="separate"/>
        </w:r>
        <w:r w:rsidR="001E1BD1">
          <w:rPr>
            <w:webHidden/>
          </w:rPr>
          <w:t>6</w:t>
        </w:r>
        <w:r>
          <w:rPr>
            <w:webHidden/>
          </w:rPr>
          <w:fldChar w:fldCharType="end"/>
        </w:r>
      </w:hyperlink>
    </w:p>
    <w:p w14:paraId="0C21CAA7" w14:textId="34A22574" w:rsidR="000123AA" w:rsidRDefault="000123AA">
      <w:pPr>
        <w:pStyle w:val="TOC3"/>
        <w:rPr>
          <w:rFonts w:asciiTheme="minorHAnsi" w:eastAsiaTheme="minorEastAsia" w:hAnsiTheme="minorHAnsi" w:cstheme="minorBidi"/>
          <w:iCs w:val="0"/>
          <w:kern w:val="2"/>
          <w:sz w:val="24"/>
          <w:szCs w:val="24"/>
          <w14:ligatures w14:val="standardContextual"/>
        </w:rPr>
      </w:pPr>
      <w:hyperlink w:anchor="_Toc224646040" w:history="1">
        <w:r w:rsidRPr="003F521C">
          <w:rPr>
            <w:rStyle w:val="Hyperlink"/>
          </w:rPr>
          <w:t>3.5</w:t>
        </w:r>
        <w:r>
          <w:rPr>
            <w:rFonts w:asciiTheme="minorHAnsi" w:eastAsiaTheme="minorEastAsia" w:hAnsiTheme="minorHAnsi" w:cstheme="minorBidi"/>
            <w:iCs w:val="0"/>
            <w:kern w:val="2"/>
            <w:sz w:val="24"/>
            <w:szCs w:val="24"/>
            <w14:ligatures w14:val="standardContextual"/>
          </w:rPr>
          <w:tab/>
        </w:r>
        <w:r w:rsidRPr="003F521C">
          <w:rPr>
            <w:rStyle w:val="Hyperlink"/>
          </w:rPr>
          <w:t>Epidemiology</w:t>
        </w:r>
        <w:r>
          <w:rPr>
            <w:webHidden/>
          </w:rPr>
          <w:tab/>
        </w:r>
        <w:r>
          <w:rPr>
            <w:webHidden/>
          </w:rPr>
          <w:fldChar w:fldCharType="begin"/>
        </w:r>
        <w:r>
          <w:rPr>
            <w:webHidden/>
          </w:rPr>
          <w:instrText xml:space="preserve"> PAGEREF _Toc224646040 \h </w:instrText>
        </w:r>
        <w:r>
          <w:rPr>
            <w:webHidden/>
          </w:rPr>
        </w:r>
        <w:r>
          <w:rPr>
            <w:webHidden/>
          </w:rPr>
          <w:fldChar w:fldCharType="separate"/>
        </w:r>
        <w:r w:rsidR="001E1BD1">
          <w:rPr>
            <w:webHidden/>
          </w:rPr>
          <w:t>7</w:t>
        </w:r>
        <w:r>
          <w:rPr>
            <w:webHidden/>
          </w:rPr>
          <w:fldChar w:fldCharType="end"/>
        </w:r>
      </w:hyperlink>
    </w:p>
    <w:p w14:paraId="0768242A" w14:textId="13C3FF8D" w:rsidR="000123AA" w:rsidRDefault="000123AA">
      <w:pPr>
        <w:pStyle w:val="TOC2"/>
        <w:rPr>
          <w:rFonts w:asciiTheme="minorHAnsi" w:eastAsiaTheme="minorEastAsia" w:hAnsiTheme="minorHAnsi" w:cstheme="minorBidi"/>
          <w:smallCaps w:val="0"/>
          <w:kern w:val="2"/>
          <w:sz w:val="24"/>
          <w:szCs w:val="24"/>
          <w:lang w:eastAsia="en-AU"/>
          <w14:ligatures w14:val="standardContextual"/>
        </w:rPr>
      </w:pPr>
      <w:hyperlink w:anchor="_Toc224646041" w:history="1">
        <w:r w:rsidRPr="003F521C">
          <w:rPr>
            <w:rStyle w:val="Hyperlink"/>
          </w:rPr>
          <w:t>Section 4</w:t>
        </w:r>
        <w:r>
          <w:rPr>
            <w:rFonts w:asciiTheme="minorHAnsi" w:eastAsiaTheme="minorEastAsia" w:hAnsiTheme="minorHAnsi" w:cstheme="minorBidi"/>
            <w:smallCaps w:val="0"/>
            <w:kern w:val="2"/>
            <w:sz w:val="24"/>
            <w:szCs w:val="24"/>
            <w:lang w:eastAsia="en-AU"/>
            <w14:ligatures w14:val="standardContextual"/>
          </w:rPr>
          <w:tab/>
        </w:r>
        <w:r w:rsidRPr="003F521C">
          <w:rPr>
            <w:rStyle w:val="Hyperlink"/>
          </w:rPr>
          <w:t>The GM vaccine - nature and effect of the genetic modification</w:t>
        </w:r>
        <w:r>
          <w:rPr>
            <w:webHidden/>
          </w:rPr>
          <w:tab/>
        </w:r>
        <w:r>
          <w:rPr>
            <w:webHidden/>
          </w:rPr>
          <w:fldChar w:fldCharType="begin"/>
        </w:r>
        <w:r>
          <w:rPr>
            <w:webHidden/>
          </w:rPr>
          <w:instrText xml:space="preserve"> PAGEREF _Toc224646041 \h </w:instrText>
        </w:r>
        <w:r>
          <w:rPr>
            <w:webHidden/>
          </w:rPr>
        </w:r>
        <w:r>
          <w:rPr>
            <w:webHidden/>
          </w:rPr>
          <w:fldChar w:fldCharType="separate"/>
        </w:r>
        <w:r w:rsidR="001E1BD1">
          <w:rPr>
            <w:webHidden/>
          </w:rPr>
          <w:t>8</w:t>
        </w:r>
        <w:r>
          <w:rPr>
            <w:webHidden/>
          </w:rPr>
          <w:fldChar w:fldCharType="end"/>
        </w:r>
      </w:hyperlink>
    </w:p>
    <w:p w14:paraId="41401B47" w14:textId="7612940F" w:rsidR="000123AA" w:rsidRDefault="000123AA">
      <w:pPr>
        <w:pStyle w:val="TOC3"/>
        <w:rPr>
          <w:rFonts w:asciiTheme="minorHAnsi" w:eastAsiaTheme="minorEastAsia" w:hAnsiTheme="minorHAnsi" w:cstheme="minorBidi"/>
          <w:iCs w:val="0"/>
          <w:kern w:val="2"/>
          <w:sz w:val="24"/>
          <w:szCs w:val="24"/>
          <w14:ligatures w14:val="standardContextual"/>
        </w:rPr>
      </w:pPr>
      <w:hyperlink w:anchor="_Toc224646042" w:history="1">
        <w:r w:rsidRPr="003F521C">
          <w:rPr>
            <w:rStyle w:val="Hyperlink"/>
          </w:rPr>
          <w:t>4.1</w:t>
        </w:r>
        <w:r>
          <w:rPr>
            <w:rFonts w:asciiTheme="minorHAnsi" w:eastAsiaTheme="minorEastAsia" w:hAnsiTheme="minorHAnsi" w:cstheme="minorBidi"/>
            <w:iCs w:val="0"/>
            <w:kern w:val="2"/>
            <w:sz w:val="24"/>
            <w:szCs w:val="24"/>
            <w14:ligatures w14:val="standardContextual"/>
          </w:rPr>
          <w:tab/>
        </w:r>
        <w:r w:rsidRPr="003F521C">
          <w:rPr>
            <w:rStyle w:val="Hyperlink"/>
          </w:rPr>
          <w:t>The genetic modifications</w:t>
        </w:r>
        <w:r>
          <w:rPr>
            <w:webHidden/>
          </w:rPr>
          <w:tab/>
        </w:r>
        <w:r>
          <w:rPr>
            <w:webHidden/>
          </w:rPr>
          <w:fldChar w:fldCharType="begin"/>
        </w:r>
        <w:r>
          <w:rPr>
            <w:webHidden/>
          </w:rPr>
          <w:instrText xml:space="preserve"> PAGEREF _Toc224646042 \h </w:instrText>
        </w:r>
        <w:r>
          <w:rPr>
            <w:webHidden/>
          </w:rPr>
        </w:r>
        <w:r>
          <w:rPr>
            <w:webHidden/>
          </w:rPr>
          <w:fldChar w:fldCharType="separate"/>
        </w:r>
        <w:r w:rsidR="001E1BD1">
          <w:rPr>
            <w:webHidden/>
          </w:rPr>
          <w:t>8</w:t>
        </w:r>
        <w:r>
          <w:rPr>
            <w:webHidden/>
          </w:rPr>
          <w:fldChar w:fldCharType="end"/>
        </w:r>
      </w:hyperlink>
    </w:p>
    <w:p w14:paraId="5363393A" w14:textId="06FB9C6D" w:rsidR="000123AA" w:rsidRDefault="000123AA">
      <w:pPr>
        <w:pStyle w:val="TOC3"/>
        <w:rPr>
          <w:rFonts w:asciiTheme="minorHAnsi" w:eastAsiaTheme="minorEastAsia" w:hAnsiTheme="minorHAnsi" w:cstheme="minorBidi"/>
          <w:iCs w:val="0"/>
          <w:kern w:val="2"/>
          <w:sz w:val="24"/>
          <w:szCs w:val="24"/>
          <w14:ligatures w14:val="standardContextual"/>
        </w:rPr>
      </w:pPr>
      <w:hyperlink w:anchor="_Toc224646043" w:history="1">
        <w:r w:rsidRPr="003F521C">
          <w:rPr>
            <w:rStyle w:val="Hyperlink"/>
          </w:rPr>
          <w:t>4.2</w:t>
        </w:r>
        <w:r>
          <w:rPr>
            <w:rFonts w:asciiTheme="minorHAnsi" w:eastAsiaTheme="minorEastAsia" w:hAnsiTheme="minorHAnsi" w:cstheme="minorBidi"/>
            <w:iCs w:val="0"/>
            <w:kern w:val="2"/>
            <w:sz w:val="24"/>
            <w:szCs w:val="24"/>
            <w14:ligatures w14:val="standardContextual"/>
          </w:rPr>
          <w:tab/>
        </w:r>
        <w:r w:rsidRPr="003F521C">
          <w:rPr>
            <w:rStyle w:val="Hyperlink"/>
          </w:rPr>
          <w:t>Characterisation of the GMO</w:t>
        </w:r>
        <w:r>
          <w:rPr>
            <w:webHidden/>
          </w:rPr>
          <w:tab/>
        </w:r>
        <w:r>
          <w:rPr>
            <w:webHidden/>
          </w:rPr>
          <w:fldChar w:fldCharType="begin"/>
        </w:r>
        <w:r>
          <w:rPr>
            <w:webHidden/>
          </w:rPr>
          <w:instrText xml:space="preserve"> PAGEREF _Toc224646043 \h </w:instrText>
        </w:r>
        <w:r>
          <w:rPr>
            <w:webHidden/>
          </w:rPr>
        </w:r>
        <w:r>
          <w:rPr>
            <w:webHidden/>
          </w:rPr>
          <w:fldChar w:fldCharType="separate"/>
        </w:r>
        <w:r w:rsidR="001E1BD1">
          <w:rPr>
            <w:webHidden/>
          </w:rPr>
          <w:t>9</w:t>
        </w:r>
        <w:r>
          <w:rPr>
            <w:webHidden/>
          </w:rPr>
          <w:fldChar w:fldCharType="end"/>
        </w:r>
      </w:hyperlink>
    </w:p>
    <w:p w14:paraId="20973605" w14:textId="63192930" w:rsidR="000123AA" w:rsidRDefault="000123AA">
      <w:pPr>
        <w:pStyle w:val="TOC2"/>
        <w:rPr>
          <w:rFonts w:asciiTheme="minorHAnsi" w:eastAsiaTheme="minorEastAsia" w:hAnsiTheme="minorHAnsi" w:cstheme="minorBidi"/>
          <w:smallCaps w:val="0"/>
          <w:kern w:val="2"/>
          <w:sz w:val="24"/>
          <w:szCs w:val="24"/>
          <w:lang w:eastAsia="en-AU"/>
          <w14:ligatures w14:val="standardContextual"/>
        </w:rPr>
      </w:pPr>
      <w:hyperlink w:anchor="_Toc224646044" w:history="1">
        <w:r w:rsidRPr="003F521C">
          <w:rPr>
            <w:rStyle w:val="Hyperlink"/>
          </w:rPr>
          <w:t>Section 5</w:t>
        </w:r>
        <w:r>
          <w:rPr>
            <w:rFonts w:asciiTheme="minorHAnsi" w:eastAsiaTheme="minorEastAsia" w:hAnsiTheme="minorHAnsi" w:cstheme="minorBidi"/>
            <w:smallCaps w:val="0"/>
            <w:kern w:val="2"/>
            <w:sz w:val="24"/>
            <w:szCs w:val="24"/>
            <w:lang w:eastAsia="en-AU"/>
            <w14:ligatures w14:val="standardContextual"/>
          </w:rPr>
          <w:tab/>
        </w:r>
        <w:r w:rsidRPr="003F521C">
          <w:rPr>
            <w:rStyle w:val="Hyperlink"/>
          </w:rPr>
          <w:t>The receiving environment</w:t>
        </w:r>
        <w:r>
          <w:rPr>
            <w:webHidden/>
          </w:rPr>
          <w:tab/>
        </w:r>
        <w:r>
          <w:rPr>
            <w:webHidden/>
          </w:rPr>
          <w:fldChar w:fldCharType="begin"/>
        </w:r>
        <w:r>
          <w:rPr>
            <w:webHidden/>
          </w:rPr>
          <w:instrText xml:space="preserve"> PAGEREF _Toc224646044 \h </w:instrText>
        </w:r>
        <w:r>
          <w:rPr>
            <w:webHidden/>
          </w:rPr>
        </w:r>
        <w:r>
          <w:rPr>
            <w:webHidden/>
          </w:rPr>
          <w:fldChar w:fldCharType="separate"/>
        </w:r>
        <w:r w:rsidR="001E1BD1">
          <w:rPr>
            <w:webHidden/>
          </w:rPr>
          <w:t>12</w:t>
        </w:r>
        <w:r>
          <w:rPr>
            <w:webHidden/>
          </w:rPr>
          <w:fldChar w:fldCharType="end"/>
        </w:r>
      </w:hyperlink>
    </w:p>
    <w:p w14:paraId="64003063" w14:textId="676BBE68" w:rsidR="000123AA" w:rsidRDefault="000123AA">
      <w:pPr>
        <w:pStyle w:val="TOC3"/>
        <w:rPr>
          <w:rFonts w:asciiTheme="minorHAnsi" w:eastAsiaTheme="minorEastAsia" w:hAnsiTheme="minorHAnsi" w:cstheme="minorBidi"/>
          <w:iCs w:val="0"/>
          <w:kern w:val="2"/>
          <w:sz w:val="24"/>
          <w:szCs w:val="24"/>
          <w14:ligatures w14:val="standardContextual"/>
        </w:rPr>
      </w:pPr>
      <w:hyperlink w:anchor="_Toc224646045" w:history="1">
        <w:r w:rsidRPr="003F521C">
          <w:rPr>
            <w:rStyle w:val="Hyperlink"/>
          </w:rPr>
          <w:t>5.1</w:t>
        </w:r>
        <w:r>
          <w:rPr>
            <w:rFonts w:asciiTheme="minorHAnsi" w:eastAsiaTheme="minorEastAsia" w:hAnsiTheme="minorHAnsi" w:cstheme="minorBidi"/>
            <w:iCs w:val="0"/>
            <w:kern w:val="2"/>
            <w:sz w:val="24"/>
            <w:szCs w:val="24"/>
            <w14:ligatures w14:val="standardContextual"/>
          </w:rPr>
          <w:tab/>
        </w:r>
        <w:r w:rsidRPr="003F521C">
          <w:rPr>
            <w:rStyle w:val="Hyperlink"/>
          </w:rPr>
          <w:t>Site of vaccination</w:t>
        </w:r>
        <w:r>
          <w:rPr>
            <w:webHidden/>
          </w:rPr>
          <w:tab/>
        </w:r>
        <w:r>
          <w:rPr>
            <w:webHidden/>
          </w:rPr>
          <w:fldChar w:fldCharType="begin"/>
        </w:r>
        <w:r>
          <w:rPr>
            <w:webHidden/>
          </w:rPr>
          <w:instrText xml:space="preserve"> PAGEREF _Toc224646045 \h </w:instrText>
        </w:r>
        <w:r>
          <w:rPr>
            <w:webHidden/>
          </w:rPr>
        </w:r>
        <w:r>
          <w:rPr>
            <w:webHidden/>
          </w:rPr>
          <w:fldChar w:fldCharType="separate"/>
        </w:r>
        <w:r w:rsidR="001E1BD1">
          <w:rPr>
            <w:webHidden/>
          </w:rPr>
          <w:t>12</w:t>
        </w:r>
        <w:r>
          <w:rPr>
            <w:webHidden/>
          </w:rPr>
          <w:fldChar w:fldCharType="end"/>
        </w:r>
      </w:hyperlink>
    </w:p>
    <w:p w14:paraId="764D263F" w14:textId="30F60239" w:rsidR="000123AA" w:rsidRDefault="000123AA">
      <w:pPr>
        <w:pStyle w:val="TOC3"/>
        <w:rPr>
          <w:rFonts w:asciiTheme="minorHAnsi" w:eastAsiaTheme="minorEastAsia" w:hAnsiTheme="minorHAnsi" w:cstheme="minorBidi"/>
          <w:iCs w:val="0"/>
          <w:kern w:val="2"/>
          <w:sz w:val="24"/>
          <w:szCs w:val="24"/>
          <w14:ligatures w14:val="standardContextual"/>
        </w:rPr>
      </w:pPr>
      <w:hyperlink w:anchor="_Toc224646046" w:history="1">
        <w:r w:rsidRPr="003F521C">
          <w:rPr>
            <w:rStyle w:val="Hyperlink"/>
          </w:rPr>
          <w:t>5.2</w:t>
        </w:r>
        <w:r>
          <w:rPr>
            <w:rFonts w:asciiTheme="minorHAnsi" w:eastAsiaTheme="minorEastAsia" w:hAnsiTheme="minorHAnsi" w:cstheme="minorBidi"/>
            <w:iCs w:val="0"/>
            <w:kern w:val="2"/>
            <w:sz w:val="24"/>
            <w:szCs w:val="24"/>
            <w14:ligatures w14:val="standardContextual"/>
          </w:rPr>
          <w:tab/>
        </w:r>
        <w:r w:rsidRPr="003F521C">
          <w:rPr>
            <w:rStyle w:val="Hyperlink"/>
          </w:rPr>
          <w:t>Cat breeders</w:t>
        </w:r>
        <w:r>
          <w:rPr>
            <w:webHidden/>
          </w:rPr>
          <w:tab/>
        </w:r>
        <w:r>
          <w:rPr>
            <w:webHidden/>
          </w:rPr>
          <w:fldChar w:fldCharType="begin"/>
        </w:r>
        <w:r>
          <w:rPr>
            <w:webHidden/>
          </w:rPr>
          <w:instrText xml:space="preserve"> PAGEREF _Toc224646046 \h </w:instrText>
        </w:r>
        <w:r>
          <w:rPr>
            <w:webHidden/>
          </w:rPr>
        </w:r>
        <w:r>
          <w:rPr>
            <w:webHidden/>
          </w:rPr>
          <w:fldChar w:fldCharType="separate"/>
        </w:r>
        <w:r w:rsidR="001E1BD1">
          <w:rPr>
            <w:webHidden/>
          </w:rPr>
          <w:t>12</w:t>
        </w:r>
        <w:r>
          <w:rPr>
            <w:webHidden/>
          </w:rPr>
          <w:fldChar w:fldCharType="end"/>
        </w:r>
      </w:hyperlink>
    </w:p>
    <w:p w14:paraId="08C12864" w14:textId="2CDC787B" w:rsidR="000123AA" w:rsidRDefault="000123AA">
      <w:pPr>
        <w:pStyle w:val="TOC3"/>
        <w:rPr>
          <w:rFonts w:asciiTheme="minorHAnsi" w:eastAsiaTheme="minorEastAsia" w:hAnsiTheme="minorHAnsi" w:cstheme="minorBidi"/>
          <w:iCs w:val="0"/>
          <w:kern w:val="2"/>
          <w:sz w:val="24"/>
          <w:szCs w:val="24"/>
          <w14:ligatures w14:val="standardContextual"/>
        </w:rPr>
      </w:pPr>
      <w:hyperlink w:anchor="_Toc224646047" w:history="1">
        <w:r w:rsidRPr="003F521C">
          <w:rPr>
            <w:rStyle w:val="Hyperlink"/>
          </w:rPr>
          <w:t>5.3</w:t>
        </w:r>
        <w:r>
          <w:rPr>
            <w:rFonts w:asciiTheme="minorHAnsi" w:eastAsiaTheme="minorEastAsia" w:hAnsiTheme="minorHAnsi" w:cstheme="minorBidi"/>
            <w:iCs w:val="0"/>
            <w:kern w:val="2"/>
            <w:sz w:val="24"/>
            <w:szCs w:val="24"/>
            <w14:ligatures w14:val="standardContextual"/>
          </w:rPr>
          <w:tab/>
        </w:r>
        <w:r w:rsidRPr="003F521C">
          <w:rPr>
            <w:rStyle w:val="Hyperlink"/>
          </w:rPr>
          <w:t>Domestic cats</w:t>
        </w:r>
        <w:r>
          <w:rPr>
            <w:webHidden/>
          </w:rPr>
          <w:tab/>
        </w:r>
        <w:r>
          <w:rPr>
            <w:webHidden/>
          </w:rPr>
          <w:fldChar w:fldCharType="begin"/>
        </w:r>
        <w:r>
          <w:rPr>
            <w:webHidden/>
          </w:rPr>
          <w:instrText xml:space="preserve"> PAGEREF _Toc224646047 \h </w:instrText>
        </w:r>
        <w:r>
          <w:rPr>
            <w:webHidden/>
          </w:rPr>
        </w:r>
        <w:r>
          <w:rPr>
            <w:webHidden/>
          </w:rPr>
          <w:fldChar w:fldCharType="separate"/>
        </w:r>
        <w:r w:rsidR="001E1BD1">
          <w:rPr>
            <w:webHidden/>
          </w:rPr>
          <w:t>13</w:t>
        </w:r>
        <w:r>
          <w:rPr>
            <w:webHidden/>
          </w:rPr>
          <w:fldChar w:fldCharType="end"/>
        </w:r>
      </w:hyperlink>
    </w:p>
    <w:p w14:paraId="75372E36" w14:textId="1F78CB02" w:rsidR="000123AA" w:rsidRDefault="000123AA">
      <w:pPr>
        <w:pStyle w:val="TOC3"/>
        <w:rPr>
          <w:rFonts w:asciiTheme="minorHAnsi" w:eastAsiaTheme="minorEastAsia" w:hAnsiTheme="minorHAnsi" w:cstheme="minorBidi"/>
          <w:iCs w:val="0"/>
          <w:kern w:val="2"/>
          <w:sz w:val="24"/>
          <w:szCs w:val="24"/>
          <w14:ligatures w14:val="standardContextual"/>
        </w:rPr>
      </w:pPr>
      <w:hyperlink w:anchor="_Toc224646048" w:history="1">
        <w:r w:rsidRPr="003F521C">
          <w:rPr>
            <w:rStyle w:val="Hyperlink"/>
          </w:rPr>
          <w:t>5.4</w:t>
        </w:r>
        <w:r>
          <w:rPr>
            <w:rFonts w:asciiTheme="minorHAnsi" w:eastAsiaTheme="minorEastAsia" w:hAnsiTheme="minorHAnsi" w:cstheme="minorBidi"/>
            <w:iCs w:val="0"/>
            <w:kern w:val="2"/>
            <w:sz w:val="24"/>
            <w:szCs w:val="24"/>
            <w14:ligatures w14:val="standardContextual"/>
          </w:rPr>
          <w:tab/>
        </w:r>
        <w:r w:rsidRPr="003F521C">
          <w:rPr>
            <w:rStyle w:val="Hyperlink"/>
          </w:rPr>
          <w:t>Feline recommended vaccination schedule</w:t>
        </w:r>
        <w:r>
          <w:rPr>
            <w:webHidden/>
          </w:rPr>
          <w:tab/>
        </w:r>
        <w:r>
          <w:rPr>
            <w:webHidden/>
          </w:rPr>
          <w:fldChar w:fldCharType="begin"/>
        </w:r>
        <w:r>
          <w:rPr>
            <w:webHidden/>
          </w:rPr>
          <w:instrText xml:space="preserve"> PAGEREF _Toc224646048 \h </w:instrText>
        </w:r>
        <w:r>
          <w:rPr>
            <w:webHidden/>
          </w:rPr>
        </w:r>
        <w:r>
          <w:rPr>
            <w:webHidden/>
          </w:rPr>
          <w:fldChar w:fldCharType="separate"/>
        </w:r>
        <w:r w:rsidR="001E1BD1">
          <w:rPr>
            <w:webHidden/>
          </w:rPr>
          <w:t>13</w:t>
        </w:r>
        <w:r>
          <w:rPr>
            <w:webHidden/>
          </w:rPr>
          <w:fldChar w:fldCharType="end"/>
        </w:r>
      </w:hyperlink>
    </w:p>
    <w:p w14:paraId="60F4BC0F" w14:textId="3A6F06EB" w:rsidR="000123AA" w:rsidRDefault="000123AA">
      <w:pPr>
        <w:pStyle w:val="TOC3"/>
        <w:rPr>
          <w:rFonts w:asciiTheme="minorHAnsi" w:eastAsiaTheme="minorEastAsia" w:hAnsiTheme="minorHAnsi" w:cstheme="minorBidi"/>
          <w:iCs w:val="0"/>
          <w:kern w:val="2"/>
          <w:sz w:val="24"/>
          <w:szCs w:val="24"/>
          <w14:ligatures w14:val="standardContextual"/>
        </w:rPr>
      </w:pPr>
      <w:hyperlink w:anchor="_Toc224646049" w:history="1">
        <w:r w:rsidRPr="003F521C">
          <w:rPr>
            <w:rStyle w:val="Hyperlink"/>
          </w:rPr>
          <w:t>5.5</w:t>
        </w:r>
        <w:r>
          <w:rPr>
            <w:rFonts w:asciiTheme="minorHAnsi" w:eastAsiaTheme="minorEastAsia" w:hAnsiTheme="minorHAnsi" w:cstheme="minorBidi"/>
            <w:iCs w:val="0"/>
            <w:kern w:val="2"/>
            <w:sz w:val="24"/>
            <w:szCs w:val="24"/>
            <w14:ligatures w14:val="standardContextual"/>
          </w:rPr>
          <w:tab/>
        </w:r>
        <w:r w:rsidRPr="003F521C">
          <w:rPr>
            <w:rStyle w:val="Hyperlink"/>
          </w:rPr>
          <w:t>Biosecurity</w:t>
        </w:r>
        <w:r>
          <w:rPr>
            <w:webHidden/>
          </w:rPr>
          <w:tab/>
        </w:r>
        <w:r>
          <w:rPr>
            <w:webHidden/>
          </w:rPr>
          <w:fldChar w:fldCharType="begin"/>
        </w:r>
        <w:r>
          <w:rPr>
            <w:webHidden/>
          </w:rPr>
          <w:instrText xml:space="preserve"> PAGEREF _Toc224646049 \h </w:instrText>
        </w:r>
        <w:r>
          <w:rPr>
            <w:webHidden/>
          </w:rPr>
        </w:r>
        <w:r>
          <w:rPr>
            <w:webHidden/>
          </w:rPr>
          <w:fldChar w:fldCharType="separate"/>
        </w:r>
        <w:r w:rsidR="001E1BD1">
          <w:rPr>
            <w:webHidden/>
          </w:rPr>
          <w:t>14</w:t>
        </w:r>
        <w:r>
          <w:rPr>
            <w:webHidden/>
          </w:rPr>
          <w:fldChar w:fldCharType="end"/>
        </w:r>
      </w:hyperlink>
    </w:p>
    <w:p w14:paraId="27DF81C3" w14:textId="704ED06D" w:rsidR="000123AA" w:rsidRDefault="000123AA">
      <w:pPr>
        <w:pStyle w:val="TOC3"/>
        <w:rPr>
          <w:rFonts w:asciiTheme="minorHAnsi" w:eastAsiaTheme="minorEastAsia" w:hAnsiTheme="minorHAnsi" w:cstheme="minorBidi"/>
          <w:iCs w:val="0"/>
          <w:kern w:val="2"/>
          <w:sz w:val="24"/>
          <w:szCs w:val="24"/>
          <w14:ligatures w14:val="standardContextual"/>
        </w:rPr>
      </w:pPr>
      <w:hyperlink w:anchor="_Toc224646050" w:history="1">
        <w:r w:rsidRPr="003F521C">
          <w:rPr>
            <w:rStyle w:val="Hyperlink"/>
          </w:rPr>
          <w:t>5.6</w:t>
        </w:r>
        <w:r>
          <w:rPr>
            <w:rFonts w:asciiTheme="minorHAnsi" w:eastAsiaTheme="minorEastAsia" w:hAnsiTheme="minorHAnsi" w:cstheme="minorBidi"/>
            <w:iCs w:val="0"/>
            <w:kern w:val="2"/>
            <w:sz w:val="24"/>
            <w:szCs w:val="24"/>
            <w14:ligatures w14:val="standardContextual"/>
          </w:rPr>
          <w:tab/>
        </w:r>
        <w:r w:rsidRPr="003F521C">
          <w:rPr>
            <w:rStyle w:val="Hyperlink"/>
          </w:rPr>
          <w:t>Presence of related viral species in the receiving environment</w:t>
        </w:r>
        <w:r>
          <w:rPr>
            <w:webHidden/>
          </w:rPr>
          <w:tab/>
        </w:r>
        <w:r>
          <w:rPr>
            <w:webHidden/>
          </w:rPr>
          <w:fldChar w:fldCharType="begin"/>
        </w:r>
        <w:r>
          <w:rPr>
            <w:webHidden/>
          </w:rPr>
          <w:instrText xml:space="preserve"> PAGEREF _Toc224646050 \h </w:instrText>
        </w:r>
        <w:r>
          <w:rPr>
            <w:webHidden/>
          </w:rPr>
        </w:r>
        <w:r>
          <w:rPr>
            <w:webHidden/>
          </w:rPr>
          <w:fldChar w:fldCharType="separate"/>
        </w:r>
        <w:r w:rsidR="001E1BD1">
          <w:rPr>
            <w:webHidden/>
          </w:rPr>
          <w:t>14</w:t>
        </w:r>
        <w:r>
          <w:rPr>
            <w:webHidden/>
          </w:rPr>
          <w:fldChar w:fldCharType="end"/>
        </w:r>
      </w:hyperlink>
    </w:p>
    <w:p w14:paraId="4481E869" w14:textId="5995A13D" w:rsidR="000123AA" w:rsidRDefault="000123AA">
      <w:pPr>
        <w:pStyle w:val="TOC3"/>
        <w:rPr>
          <w:rFonts w:asciiTheme="minorHAnsi" w:eastAsiaTheme="minorEastAsia" w:hAnsiTheme="minorHAnsi" w:cstheme="minorBidi"/>
          <w:iCs w:val="0"/>
          <w:kern w:val="2"/>
          <w:sz w:val="24"/>
          <w:szCs w:val="24"/>
          <w14:ligatures w14:val="standardContextual"/>
        </w:rPr>
      </w:pPr>
      <w:hyperlink w:anchor="_Toc224646051" w:history="1">
        <w:r w:rsidRPr="003F521C">
          <w:rPr>
            <w:rStyle w:val="Hyperlink"/>
          </w:rPr>
          <w:t>5.7</w:t>
        </w:r>
        <w:r>
          <w:rPr>
            <w:rFonts w:asciiTheme="minorHAnsi" w:eastAsiaTheme="minorEastAsia" w:hAnsiTheme="minorHAnsi" w:cstheme="minorBidi"/>
            <w:iCs w:val="0"/>
            <w:kern w:val="2"/>
            <w:sz w:val="24"/>
            <w:szCs w:val="24"/>
            <w14:ligatures w14:val="standardContextual"/>
          </w:rPr>
          <w:tab/>
        </w:r>
        <w:r w:rsidRPr="003F521C">
          <w:rPr>
            <w:rStyle w:val="Hyperlink"/>
          </w:rPr>
          <w:t>Presence of similar genetic material in the environment</w:t>
        </w:r>
        <w:r>
          <w:rPr>
            <w:webHidden/>
          </w:rPr>
          <w:tab/>
        </w:r>
        <w:r>
          <w:rPr>
            <w:webHidden/>
          </w:rPr>
          <w:fldChar w:fldCharType="begin"/>
        </w:r>
        <w:r>
          <w:rPr>
            <w:webHidden/>
          </w:rPr>
          <w:instrText xml:space="preserve"> PAGEREF _Toc224646051 \h </w:instrText>
        </w:r>
        <w:r>
          <w:rPr>
            <w:webHidden/>
          </w:rPr>
        </w:r>
        <w:r>
          <w:rPr>
            <w:webHidden/>
          </w:rPr>
          <w:fldChar w:fldCharType="separate"/>
        </w:r>
        <w:r w:rsidR="001E1BD1">
          <w:rPr>
            <w:webHidden/>
          </w:rPr>
          <w:t>15</w:t>
        </w:r>
        <w:r>
          <w:rPr>
            <w:webHidden/>
          </w:rPr>
          <w:fldChar w:fldCharType="end"/>
        </w:r>
      </w:hyperlink>
    </w:p>
    <w:p w14:paraId="46BDE46D" w14:textId="27692EE2" w:rsidR="000123AA" w:rsidRDefault="000123AA">
      <w:pPr>
        <w:pStyle w:val="TOC3"/>
        <w:rPr>
          <w:rFonts w:asciiTheme="minorHAnsi" w:eastAsiaTheme="minorEastAsia" w:hAnsiTheme="minorHAnsi" w:cstheme="minorBidi"/>
          <w:iCs w:val="0"/>
          <w:kern w:val="2"/>
          <w:sz w:val="24"/>
          <w:szCs w:val="24"/>
          <w14:ligatures w14:val="standardContextual"/>
        </w:rPr>
      </w:pPr>
      <w:hyperlink w:anchor="_Toc224646052" w:history="1">
        <w:r w:rsidRPr="003F521C">
          <w:rPr>
            <w:rStyle w:val="Hyperlink"/>
          </w:rPr>
          <w:t>5.8</w:t>
        </w:r>
        <w:r>
          <w:rPr>
            <w:rFonts w:asciiTheme="minorHAnsi" w:eastAsiaTheme="minorEastAsia" w:hAnsiTheme="minorHAnsi" w:cstheme="minorBidi"/>
            <w:iCs w:val="0"/>
            <w:kern w:val="2"/>
            <w:sz w:val="24"/>
            <w:szCs w:val="24"/>
            <w14:ligatures w14:val="standardContextual"/>
          </w:rPr>
          <w:tab/>
        </w:r>
        <w:r w:rsidRPr="003F521C">
          <w:rPr>
            <w:rStyle w:val="Hyperlink"/>
          </w:rPr>
          <w:t>Potential hosts in the environment</w:t>
        </w:r>
        <w:r>
          <w:rPr>
            <w:webHidden/>
          </w:rPr>
          <w:tab/>
        </w:r>
        <w:r>
          <w:rPr>
            <w:webHidden/>
          </w:rPr>
          <w:fldChar w:fldCharType="begin"/>
        </w:r>
        <w:r>
          <w:rPr>
            <w:webHidden/>
          </w:rPr>
          <w:instrText xml:space="preserve"> PAGEREF _Toc224646052 \h </w:instrText>
        </w:r>
        <w:r>
          <w:rPr>
            <w:webHidden/>
          </w:rPr>
        </w:r>
        <w:r>
          <w:rPr>
            <w:webHidden/>
          </w:rPr>
          <w:fldChar w:fldCharType="separate"/>
        </w:r>
        <w:r w:rsidR="001E1BD1">
          <w:rPr>
            <w:webHidden/>
          </w:rPr>
          <w:t>15</w:t>
        </w:r>
        <w:r>
          <w:rPr>
            <w:webHidden/>
          </w:rPr>
          <w:fldChar w:fldCharType="end"/>
        </w:r>
      </w:hyperlink>
    </w:p>
    <w:p w14:paraId="7DF11318" w14:textId="52BF40AA" w:rsidR="000123AA" w:rsidRDefault="000123AA">
      <w:pPr>
        <w:pStyle w:val="TOC2"/>
        <w:rPr>
          <w:rFonts w:asciiTheme="minorHAnsi" w:eastAsiaTheme="minorEastAsia" w:hAnsiTheme="minorHAnsi" w:cstheme="minorBidi"/>
          <w:smallCaps w:val="0"/>
          <w:kern w:val="2"/>
          <w:sz w:val="24"/>
          <w:szCs w:val="24"/>
          <w:lang w:eastAsia="en-AU"/>
          <w14:ligatures w14:val="standardContextual"/>
        </w:rPr>
      </w:pPr>
      <w:hyperlink w:anchor="_Toc224646053" w:history="1">
        <w:r w:rsidRPr="003F521C">
          <w:rPr>
            <w:rStyle w:val="Hyperlink"/>
          </w:rPr>
          <w:t>Section 6</w:t>
        </w:r>
        <w:r>
          <w:rPr>
            <w:rFonts w:asciiTheme="minorHAnsi" w:eastAsiaTheme="minorEastAsia" w:hAnsiTheme="minorHAnsi" w:cstheme="minorBidi"/>
            <w:smallCaps w:val="0"/>
            <w:kern w:val="2"/>
            <w:sz w:val="24"/>
            <w:szCs w:val="24"/>
            <w:lang w:eastAsia="en-AU"/>
            <w14:ligatures w14:val="standardContextual"/>
          </w:rPr>
          <w:tab/>
        </w:r>
        <w:r w:rsidRPr="003F521C">
          <w:rPr>
            <w:rStyle w:val="Hyperlink"/>
          </w:rPr>
          <w:t>Previous authorisations</w:t>
        </w:r>
        <w:r>
          <w:rPr>
            <w:webHidden/>
          </w:rPr>
          <w:tab/>
        </w:r>
        <w:r>
          <w:rPr>
            <w:webHidden/>
          </w:rPr>
          <w:fldChar w:fldCharType="begin"/>
        </w:r>
        <w:r>
          <w:rPr>
            <w:webHidden/>
          </w:rPr>
          <w:instrText xml:space="preserve"> PAGEREF _Toc224646053 \h </w:instrText>
        </w:r>
        <w:r>
          <w:rPr>
            <w:webHidden/>
          </w:rPr>
        </w:r>
        <w:r>
          <w:rPr>
            <w:webHidden/>
          </w:rPr>
          <w:fldChar w:fldCharType="separate"/>
        </w:r>
        <w:r w:rsidR="001E1BD1">
          <w:rPr>
            <w:webHidden/>
          </w:rPr>
          <w:t>15</w:t>
        </w:r>
        <w:r>
          <w:rPr>
            <w:webHidden/>
          </w:rPr>
          <w:fldChar w:fldCharType="end"/>
        </w:r>
      </w:hyperlink>
    </w:p>
    <w:p w14:paraId="24767655" w14:textId="147772FD" w:rsidR="000123AA" w:rsidRDefault="000123AA">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24646054" w:history="1">
        <w:r w:rsidRPr="003F521C">
          <w:rPr>
            <w:rStyle w:val="Hyperlink"/>
          </w:rPr>
          <w:t>Chapter 2</w:t>
        </w:r>
        <w:r>
          <w:rPr>
            <w:rFonts w:asciiTheme="minorHAnsi" w:eastAsiaTheme="minorEastAsia" w:hAnsiTheme="minorHAnsi" w:cstheme="minorBidi"/>
            <w:b w:val="0"/>
            <w:bCs w:val="0"/>
            <w:caps w:val="0"/>
            <w:color w:val="auto"/>
            <w:kern w:val="2"/>
            <w:sz w:val="24"/>
            <w:szCs w:val="24"/>
            <w14:ligatures w14:val="standardContextual"/>
          </w:rPr>
          <w:tab/>
        </w:r>
        <w:r w:rsidRPr="003F521C">
          <w:rPr>
            <w:rStyle w:val="Hyperlink"/>
          </w:rPr>
          <w:t>Risk assessment</w:t>
        </w:r>
        <w:r>
          <w:rPr>
            <w:webHidden/>
          </w:rPr>
          <w:tab/>
        </w:r>
        <w:r>
          <w:rPr>
            <w:webHidden/>
          </w:rPr>
          <w:fldChar w:fldCharType="begin"/>
        </w:r>
        <w:r>
          <w:rPr>
            <w:webHidden/>
          </w:rPr>
          <w:instrText xml:space="preserve"> PAGEREF _Toc224646054 \h </w:instrText>
        </w:r>
        <w:r>
          <w:rPr>
            <w:webHidden/>
          </w:rPr>
        </w:r>
        <w:r>
          <w:rPr>
            <w:webHidden/>
          </w:rPr>
          <w:fldChar w:fldCharType="separate"/>
        </w:r>
        <w:r w:rsidR="001E1BD1">
          <w:rPr>
            <w:webHidden/>
          </w:rPr>
          <w:t>16</w:t>
        </w:r>
        <w:r>
          <w:rPr>
            <w:webHidden/>
          </w:rPr>
          <w:fldChar w:fldCharType="end"/>
        </w:r>
      </w:hyperlink>
    </w:p>
    <w:p w14:paraId="6FA66308" w14:textId="4EA553CD" w:rsidR="000123AA" w:rsidRDefault="000123AA">
      <w:pPr>
        <w:pStyle w:val="TOC2"/>
        <w:rPr>
          <w:rFonts w:asciiTheme="minorHAnsi" w:eastAsiaTheme="minorEastAsia" w:hAnsiTheme="minorHAnsi" w:cstheme="minorBidi"/>
          <w:smallCaps w:val="0"/>
          <w:kern w:val="2"/>
          <w:sz w:val="24"/>
          <w:szCs w:val="24"/>
          <w:lang w:eastAsia="en-AU"/>
          <w14:ligatures w14:val="standardContextual"/>
        </w:rPr>
      </w:pPr>
      <w:hyperlink w:anchor="_Toc224646055" w:history="1">
        <w:r w:rsidRPr="003F521C">
          <w:rPr>
            <w:rStyle w:val="Hyperlink"/>
          </w:rPr>
          <w:t>Section 1</w:t>
        </w:r>
        <w:r>
          <w:rPr>
            <w:rFonts w:asciiTheme="minorHAnsi" w:eastAsiaTheme="minorEastAsia" w:hAnsiTheme="minorHAnsi" w:cstheme="minorBidi"/>
            <w:smallCaps w:val="0"/>
            <w:kern w:val="2"/>
            <w:sz w:val="24"/>
            <w:szCs w:val="24"/>
            <w:lang w:eastAsia="en-AU"/>
            <w14:ligatures w14:val="standardContextual"/>
          </w:rPr>
          <w:tab/>
        </w:r>
        <w:r w:rsidRPr="003F521C">
          <w:rPr>
            <w:rStyle w:val="Hyperlink"/>
          </w:rPr>
          <w:t>Introduction</w:t>
        </w:r>
        <w:r>
          <w:rPr>
            <w:webHidden/>
          </w:rPr>
          <w:tab/>
        </w:r>
        <w:r>
          <w:rPr>
            <w:webHidden/>
          </w:rPr>
          <w:fldChar w:fldCharType="begin"/>
        </w:r>
        <w:r>
          <w:rPr>
            <w:webHidden/>
          </w:rPr>
          <w:instrText xml:space="preserve"> PAGEREF _Toc224646055 \h </w:instrText>
        </w:r>
        <w:r>
          <w:rPr>
            <w:webHidden/>
          </w:rPr>
        </w:r>
        <w:r>
          <w:rPr>
            <w:webHidden/>
          </w:rPr>
          <w:fldChar w:fldCharType="separate"/>
        </w:r>
        <w:r w:rsidR="001E1BD1">
          <w:rPr>
            <w:webHidden/>
          </w:rPr>
          <w:t>16</w:t>
        </w:r>
        <w:r>
          <w:rPr>
            <w:webHidden/>
          </w:rPr>
          <w:fldChar w:fldCharType="end"/>
        </w:r>
      </w:hyperlink>
    </w:p>
    <w:p w14:paraId="5D322709" w14:textId="2C6BE6B6" w:rsidR="000123AA" w:rsidRDefault="000123AA">
      <w:pPr>
        <w:pStyle w:val="TOC2"/>
        <w:rPr>
          <w:rFonts w:asciiTheme="minorHAnsi" w:eastAsiaTheme="minorEastAsia" w:hAnsiTheme="minorHAnsi" w:cstheme="minorBidi"/>
          <w:smallCaps w:val="0"/>
          <w:kern w:val="2"/>
          <w:sz w:val="24"/>
          <w:szCs w:val="24"/>
          <w:lang w:eastAsia="en-AU"/>
          <w14:ligatures w14:val="standardContextual"/>
        </w:rPr>
      </w:pPr>
      <w:hyperlink w:anchor="_Toc224646056" w:history="1">
        <w:r w:rsidRPr="003F521C">
          <w:rPr>
            <w:rStyle w:val="Hyperlink"/>
          </w:rPr>
          <w:t>Section 2</w:t>
        </w:r>
        <w:r>
          <w:rPr>
            <w:rFonts w:asciiTheme="minorHAnsi" w:eastAsiaTheme="minorEastAsia" w:hAnsiTheme="minorHAnsi" w:cstheme="minorBidi"/>
            <w:smallCaps w:val="0"/>
            <w:kern w:val="2"/>
            <w:sz w:val="24"/>
            <w:szCs w:val="24"/>
            <w:lang w:eastAsia="en-AU"/>
            <w14:ligatures w14:val="standardContextual"/>
          </w:rPr>
          <w:tab/>
        </w:r>
        <w:r w:rsidRPr="003F521C">
          <w:rPr>
            <w:rStyle w:val="Hyperlink"/>
          </w:rPr>
          <w:t>Risk identification</w:t>
        </w:r>
        <w:r>
          <w:rPr>
            <w:webHidden/>
          </w:rPr>
          <w:tab/>
        </w:r>
        <w:r>
          <w:rPr>
            <w:webHidden/>
          </w:rPr>
          <w:fldChar w:fldCharType="begin"/>
        </w:r>
        <w:r>
          <w:rPr>
            <w:webHidden/>
          </w:rPr>
          <w:instrText xml:space="preserve"> PAGEREF _Toc224646056 \h </w:instrText>
        </w:r>
        <w:r>
          <w:rPr>
            <w:webHidden/>
          </w:rPr>
        </w:r>
        <w:r>
          <w:rPr>
            <w:webHidden/>
          </w:rPr>
          <w:fldChar w:fldCharType="separate"/>
        </w:r>
        <w:r w:rsidR="001E1BD1">
          <w:rPr>
            <w:webHidden/>
          </w:rPr>
          <w:t>17</w:t>
        </w:r>
        <w:r>
          <w:rPr>
            <w:webHidden/>
          </w:rPr>
          <w:fldChar w:fldCharType="end"/>
        </w:r>
      </w:hyperlink>
    </w:p>
    <w:p w14:paraId="68106B4B" w14:textId="0DC82581" w:rsidR="000123AA" w:rsidRDefault="000123AA">
      <w:pPr>
        <w:pStyle w:val="TOC3"/>
        <w:rPr>
          <w:rFonts w:asciiTheme="minorHAnsi" w:eastAsiaTheme="minorEastAsia" w:hAnsiTheme="minorHAnsi" w:cstheme="minorBidi"/>
          <w:iCs w:val="0"/>
          <w:kern w:val="2"/>
          <w:sz w:val="24"/>
          <w:szCs w:val="24"/>
          <w14:ligatures w14:val="standardContextual"/>
        </w:rPr>
      </w:pPr>
      <w:hyperlink w:anchor="_Toc224646057" w:history="1">
        <w:r w:rsidRPr="003F521C">
          <w:rPr>
            <w:rStyle w:val="Hyperlink"/>
          </w:rPr>
          <w:t>2.1</w:t>
        </w:r>
        <w:r>
          <w:rPr>
            <w:rFonts w:asciiTheme="minorHAnsi" w:eastAsiaTheme="minorEastAsia" w:hAnsiTheme="minorHAnsi" w:cstheme="minorBidi"/>
            <w:iCs w:val="0"/>
            <w:kern w:val="2"/>
            <w:sz w:val="24"/>
            <w:szCs w:val="24"/>
            <w14:ligatures w14:val="standardContextual"/>
          </w:rPr>
          <w:tab/>
        </w:r>
        <w:r w:rsidRPr="003F521C">
          <w:rPr>
            <w:rStyle w:val="Hyperlink"/>
          </w:rPr>
          <w:t>Risk source</w:t>
        </w:r>
        <w:r>
          <w:rPr>
            <w:webHidden/>
          </w:rPr>
          <w:tab/>
        </w:r>
        <w:r>
          <w:rPr>
            <w:webHidden/>
          </w:rPr>
          <w:fldChar w:fldCharType="begin"/>
        </w:r>
        <w:r>
          <w:rPr>
            <w:webHidden/>
          </w:rPr>
          <w:instrText xml:space="preserve"> PAGEREF _Toc224646057 \h </w:instrText>
        </w:r>
        <w:r>
          <w:rPr>
            <w:webHidden/>
          </w:rPr>
        </w:r>
        <w:r>
          <w:rPr>
            <w:webHidden/>
          </w:rPr>
          <w:fldChar w:fldCharType="separate"/>
        </w:r>
        <w:r w:rsidR="001E1BD1">
          <w:rPr>
            <w:webHidden/>
          </w:rPr>
          <w:t>17</w:t>
        </w:r>
        <w:r>
          <w:rPr>
            <w:webHidden/>
          </w:rPr>
          <w:fldChar w:fldCharType="end"/>
        </w:r>
      </w:hyperlink>
    </w:p>
    <w:p w14:paraId="58F11315" w14:textId="65EA4138" w:rsidR="000123AA" w:rsidRDefault="000123AA">
      <w:pPr>
        <w:pStyle w:val="TOC3"/>
        <w:rPr>
          <w:rFonts w:asciiTheme="minorHAnsi" w:eastAsiaTheme="minorEastAsia" w:hAnsiTheme="minorHAnsi" w:cstheme="minorBidi"/>
          <w:iCs w:val="0"/>
          <w:kern w:val="2"/>
          <w:sz w:val="24"/>
          <w:szCs w:val="24"/>
          <w14:ligatures w14:val="standardContextual"/>
        </w:rPr>
      </w:pPr>
      <w:hyperlink w:anchor="_Toc224646058" w:history="1">
        <w:r w:rsidRPr="003F521C">
          <w:rPr>
            <w:rStyle w:val="Hyperlink"/>
          </w:rPr>
          <w:t>2.2</w:t>
        </w:r>
        <w:r>
          <w:rPr>
            <w:rFonts w:asciiTheme="minorHAnsi" w:eastAsiaTheme="minorEastAsia" w:hAnsiTheme="minorHAnsi" w:cstheme="minorBidi"/>
            <w:iCs w:val="0"/>
            <w:kern w:val="2"/>
            <w:sz w:val="24"/>
            <w:szCs w:val="24"/>
            <w14:ligatures w14:val="standardContextual"/>
          </w:rPr>
          <w:tab/>
        </w:r>
        <w:r w:rsidRPr="003F521C">
          <w:rPr>
            <w:rStyle w:val="Hyperlink"/>
          </w:rPr>
          <w:t>Causal pathway</w:t>
        </w:r>
        <w:r>
          <w:rPr>
            <w:webHidden/>
          </w:rPr>
          <w:tab/>
        </w:r>
        <w:r>
          <w:rPr>
            <w:webHidden/>
          </w:rPr>
          <w:fldChar w:fldCharType="begin"/>
        </w:r>
        <w:r>
          <w:rPr>
            <w:webHidden/>
          </w:rPr>
          <w:instrText xml:space="preserve"> PAGEREF _Toc224646058 \h </w:instrText>
        </w:r>
        <w:r>
          <w:rPr>
            <w:webHidden/>
          </w:rPr>
        </w:r>
        <w:r>
          <w:rPr>
            <w:webHidden/>
          </w:rPr>
          <w:fldChar w:fldCharType="separate"/>
        </w:r>
        <w:r w:rsidR="001E1BD1">
          <w:rPr>
            <w:webHidden/>
          </w:rPr>
          <w:t>18</w:t>
        </w:r>
        <w:r>
          <w:rPr>
            <w:webHidden/>
          </w:rPr>
          <w:fldChar w:fldCharType="end"/>
        </w:r>
      </w:hyperlink>
    </w:p>
    <w:p w14:paraId="3375E99E" w14:textId="0F4287BE" w:rsidR="000123AA" w:rsidRDefault="000123AA">
      <w:pPr>
        <w:pStyle w:val="TOC3"/>
        <w:rPr>
          <w:rFonts w:asciiTheme="minorHAnsi" w:eastAsiaTheme="minorEastAsia" w:hAnsiTheme="minorHAnsi" w:cstheme="minorBidi"/>
          <w:iCs w:val="0"/>
          <w:kern w:val="2"/>
          <w:sz w:val="24"/>
          <w:szCs w:val="24"/>
          <w14:ligatures w14:val="standardContextual"/>
        </w:rPr>
      </w:pPr>
      <w:hyperlink w:anchor="_Toc224646059" w:history="1">
        <w:r w:rsidRPr="003F521C">
          <w:rPr>
            <w:rStyle w:val="Hyperlink"/>
          </w:rPr>
          <w:t>2.3</w:t>
        </w:r>
        <w:r>
          <w:rPr>
            <w:rFonts w:asciiTheme="minorHAnsi" w:eastAsiaTheme="minorEastAsia" w:hAnsiTheme="minorHAnsi" w:cstheme="minorBidi"/>
            <w:iCs w:val="0"/>
            <w:kern w:val="2"/>
            <w:sz w:val="24"/>
            <w:szCs w:val="24"/>
            <w14:ligatures w14:val="standardContextual"/>
          </w:rPr>
          <w:tab/>
        </w:r>
        <w:r w:rsidRPr="003F521C">
          <w:rPr>
            <w:rStyle w:val="Hyperlink"/>
          </w:rPr>
          <w:t>Potential harms</w:t>
        </w:r>
        <w:r>
          <w:rPr>
            <w:webHidden/>
          </w:rPr>
          <w:tab/>
        </w:r>
        <w:r>
          <w:rPr>
            <w:webHidden/>
          </w:rPr>
          <w:fldChar w:fldCharType="begin"/>
        </w:r>
        <w:r>
          <w:rPr>
            <w:webHidden/>
          </w:rPr>
          <w:instrText xml:space="preserve"> PAGEREF _Toc224646059 \h </w:instrText>
        </w:r>
        <w:r>
          <w:rPr>
            <w:webHidden/>
          </w:rPr>
        </w:r>
        <w:r>
          <w:rPr>
            <w:webHidden/>
          </w:rPr>
          <w:fldChar w:fldCharType="separate"/>
        </w:r>
        <w:r w:rsidR="001E1BD1">
          <w:rPr>
            <w:webHidden/>
          </w:rPr>
          <w:t>19</w:t>
        </w:r>
        <w:r>
          <w:rPr>
            <w:webHidden/>
          </w:rPr>
          <w:fldChar w:fldCharType="end"/>
        </w:r>
      </w:hyperlink>
    </w:p>
    <w:p w14:paraId="4D9015D5" w14:textId="658CF1CD" w:rsidR="000123AA" w:rsidRDefault="000123AA">
      <w:pPr>
        <w:pStyle w:val="TOC3"/>
        <w:rPr>
          <w:rFonts w:asciiTheme="minorHAnsi" w:eastAsiaTheme="minorEastAsia" w:hAnsiTheme="minorHAnsi" w:cstheme="minorBidi"/>
          <w:iCs w:val="0"/>
          <w:kern w:val="2"/>
          <w:sz w:val="24"/>
          <w:szCs w:val="24"/>
          <w14:ligatures w14:val="standardContextual"/>
        </w:rPr>
      </w:pPr>
      <w:hyperlink w:anchor="_Toc224646060" w:history="1">
        <w:r w:rsidRPr="003F521C">
          <w:rPr>
            <w:rStyle w:val="Hyperlink"/>
          </w:rPr>
          <w:t>2.4</w:t>
        </w:r>
        <w:r>
          <w:rPr>
            <w:rFonts w:asciiTheme="minorHAnsi" w:eastAsiaTheme="minorEastAsia" w:hAnsiTheme="minorHAnsi" w:cstheme="minorBidi"/>
            <w:iCs w:val="0"/>
            <w:kern w:val="2"/>
            <w:sz w:val="24"/>
            <w:szCs w:val="24"/>
            <w14:ligatures w14:val="standardContextual"/>
          </w:rPr>
          <w:tab/>
        </w:r>
        <w:r w:rsidRPr="003F521C">
          <w:rPr>
            <w:rStyle w:val="Hyperlink"/>
          </w:rPr>
          <w:t>Postulated risk scenarios</w:t>
        </w:r>
        <w:r>
          <w:rPr>
            <w:webHidden/>
          </w:rPr>
          <w:tab/>
        </w:r>
        <w:r>
          <w:rPr>
            <w:webHidden/>
          </w:rPr>
          <w:fldChar w:fldCharType="begin"/>
        </w:r>
        <w:r>
          <w:rPr>
            <w:webHidden/>
          </w:rPr>
          <w:instrText xml:space="preserve"> PAGEREF _Toc224646060 \h </w:instrText>
        </w:r>
        <w:r>
          <w:rPr>
            <w:webHidden/>
          </w:rPr>
        </w:r>
        <w:r>
          <w:rPr>
            <w:webHidden/>
          </w:rPr>
          <w:fldChar w:fldCharType="separate"/>
        </w:r>
        <w:r w:rsidR="001E1BD1">
          <w:rPr>
            <w:webHidden/>
          </w:rPr>
          <w:t>19</w:t>
        </w:r>
        <w:r>
          <w:rPr>
            <w:webHidden/>
          </w:rPr>
          <w:fldChar w:fldCharType="end"/>
        </w:r>
      </w:hyperlink>
    </w:p>
    <w:p w14:paraId="2BA27881" w14:textId="0EB57D9F" w:rsidR="000123AA" w:rsidRDefault="000123AA">
      <w:pPr>
        <w:pStyle w:val="TOC2"/>
        <w:rPr>
          <w:rFonts w:asciiTheme="minorHAnsi" w:eastAsiaTheme="minorEastAsia" w:hAnsiTheme="minorHAnsi" w:cstheme="minorBidi"/>
          <w:smallCaps w:val="0"/>
          <w:kern w:val="2"/>
          <w:sz w:val="24"/>
          <w:szCs w:val="24"/>
          <w:lang w:eastAsia="en-AU"/>
          <w14:ligatures w14:val="standardContextual"/>
        </w:rPr>
      </w:pPr>
      <w:hyperlink w:anchor="_Toc224646061" w:history="1">
        <w:r w:rsidRPr="003F521C">
          <w:rPr>
            <w:rStyle w:val="Hyperlink"/>
          </w:rPr>
          <w:t>Section 3</w:t>
        </w:r>
        <w:r>
          <w:rPr>
            <w:rFonts w:asciiTheme="minorHAnsi" w:eastAsiaTheme="minorEastAsia" w:hAnsiTheme="minorHAnsi" w:cstheme="minorBidi"/>
            <w:smallCaps w:val="0"/>
            <w:kern w:val="2"/>
            <w:sz w:val="24"/>
            <w:szCs w:val="24"/>
            <w:lang w:eastAsia="en-AU"/>
            <w14:ligatures w14:val="standardContextual"/>
          </w:rPr>
          <w:tab/>
        </w:r>
        <w:r w:rsidRPr="003F521C">
          <w:rPr>
            <w:rStyle w:val="Hyperlink"/>
          </w:rPr>
          <w:t>Uncertainty</w:t>
        </w:r>
        <w:r>
          <w:rPr>
            <w:webHidden/>
          </w:rPr>
          <w:tab/>
        </w:r>
        <w:r>
          <w:rPr>
            <w:webHidden/>
          </w:rPr>
          <w:fldChar w:fldCharType="begin"/>
        </w:r>
        <w:r>
          <w:rPr>
            <w:webHidden/>
          </w:rPr>
          <w:instrText xml:space="preserve"> PAGEREF _Toc224646061 \h </w:instrText>
        </w:r>
        <w:r>
          <w:rPr>
            <w:webHidden/>
          </w:rPr>
        </w:r>
        <w:r>
          <w:rPr>
            <w:webHidden/>
          </w:rPr>
          <w:fldChar w:fldCharType="separate"/>
        </w:r>
        <w:r w:rsidR="001E1BD1">
          <w:rPr>
            <w:webHidden/>
          </w:rPr>
          <w:t>32</w:t>
        </w:r>
        <w:r>
          <w:rPr>
            <w:webHidden/>
          </w:rPr>
          <w:fldChar w:fldCharType="end"/>
        </w:r>
      </w:hyperlink>
    </w:p>
    <w:p w14:paraId="12F5A477" w14:textId="2E7279C0" w:rsidR="000123AA" w:rsidRDefault="000123AA">
      <w:pPr>
        <w:pStyle w:val="TOC2"/>
        <w:rPr>
          <w:rFonts w:asciiTheme="minorHAnsi" w:eastAsiaTheme="minorEastAsia" w:hAnsiTheme="minorHAnsi" w:cstheme="minorBidi"/>
          <w:smallCaps w:val="0"/>
          <w:kern w:val="2"/>
          <w:sz w:val="24"/>
          <w:szCs w:val="24"/>
          <w:lang w:eastAsia="en-AU"/>
          <w14:ligatures w14:val="standardContextual"/>
        </w:rPr>
      </w:pPr>
      <w:hyperlink w:anchor="_Toc224646062" w:history="1">
        <w:r w:rsidRPr="003F521C">
          <w:rPr>
            <w:rStyle w:val="Hyperlink"/>
          </w:rPr>
          <w:t>Section 4</w:t>
        </w:r>
        <w:r>
          <w:rPr>
            <w:rFonts w:asciiTheme="minorHAnsi" w:eastAsiaTheme="minorEastAsia" w:hAnsiTheme="minorHAnsi" w:cstheme="minorBidi"/>
            <w:smallCaps w:val="0"/>
            <w:kern w:val="2"/>
            <w:sz w:val="24"/>
            <w:szCs w:val="24"/>
            <w:lang w:eastAsia="en-AU"/>
            <w14:ligatures w14:val="standardContextual"/>
          </w:rPr>
          <w:tab/>
        </w:r>
        <w:r w:rsidRPr="003F521C">
          <w:rPr>
            <w:rStyle w:val="Hyperlink"/>
          </w:rPr>
          <w:t>Risk evaluation</w:t>
        </w:r>
        <w:r>
          <w:rPr>
            <w:webHidden/>
          </w:rPr>
          <w:tab/>
        </w:r>
        <w:r>
          <w:rPr>
            <w:webHidden/>
          </w:rPr>
          <w:fldChar w:fldCharType="begin"/>
        </w:r>
        <w:r>
          <w:rPr>
            <w:webHidden/>
          </w:rPr>
          <w:instrText xml:space="preserve"> PAGEREF _Toc224646062 \h </w:instrText>
        </w:r>
        <w:r>
          <w:rPr>
            <w:webHidden/>
          </w:rPr>
        </w:r>
        <w:r>
          <w:rPr>
            <w:webHidden/>
          </w:rPr>
          <w:fldChar w:fldCharType="separate"/>
        </w:r>
        <w:r w:rsidR="001E1BD1">
          <w:rPr>
            <w:webHidden/>
          </w:rPr>
          <w:t>32</w:t>
        </w:r>
        <w:r>
          <w:rPr>
            <w:webHidden/>
          </w:rPr>
          <w:fldChar w:fldCharType="end"/>
        </w:r>
      </w:hyperlink>
    </w:p>
    <w:p w14:paraId="74B31429" w14:textId="66605590" w:rsidR="000123AA" w:rsidRDefault="000123AA">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24646063" w:history="1">
        <w:r w:rsidRPr="003F521C">
          <w:rPr>
            <w:rStyle w:val="Hyperlink"/>
          </w:rPr>
          <w:t>Chapter 3</w:t>
        </w:r>
        <w:r>
          <w:rPr>
            <w:rFonts w:asciiTheme="minorHAnsi" w:eastAsiaTheme="minorEastAsia" w:hAnsiTheme="minorHAnsi" w:cstheme="minorBidi"/>
            <w:b w:val="0"/>
            <w:bCs w:val="0"/>
            <w:caps w:val="0"/>
            <w:color w:val="auto"/>
            <w:kern w:val="2"/>
            <w:sz w:val="24"/>
            <w:szCs w:val="24"/>
            <w14:ligatures w14:val="standardContextual"/>
          </w:rPr>
          <w:tab/>
        </w:r>
        <w:r w:rsidRPr="003F521C">
          <w:rPr>
            <w:rStyle w:val="Hyperlink"/>
          </w:rPr>
          <w:t>Risk management plan</w:t>
        </w:r>
        <w:r>
          <w:rPr>
            <w:webHidden/>
          </w:rPr>
          <w:tab/>
        </w:r>
        <w:r>
          <w:rPr>
            <w:webHidden/>
          </w:rPr>
          <w:fldChar w:fldCharType="begin"/>
        </w:r>
        <w:r>
          <w:rPr>
            <w:webHidden/>
          </w:rPr>
          <w:instrText xml:space="preserve"> PAGEREF _Toc224646063 \h </w:instrText>
        </w:r>
        <w:r>
          <w:rPr>
            <w:webHidden/>
          </w:rPr>
        </w:r>
        <w:r>
          <w:rPr>
            <w:webHidden/>
          </w:rPr>
          <w:fldChar w:fldCharType="separate"/>
        </w:r>
        <w:r w:rsidR="001E1BD1">
          <w:rPr>
            <w:webHidden/>
          </w:rPr>
          <w:t>34</w:t>
        </w:r>
        <w:r>
          <w:rPr>
            <w:webHidden/>
          </w:rPr>
          <w:fldChar w:fldCharType="end"/>
        </w:r>
      </w:hyperlink>
    </w:p>
    <w:p w14:paraId="15196C2C" w14:textId="02BEA9A1" w:rsidR="000123AA" w:rsidRDefault="000123AA">
      <w:pPr>
        <w:pStyle w:val="TOC2"/>
        <w:rPr>
          <w:rFonts w:asciiTheme="minorHAnsi" w:eastAsiaTheme="minorEastAsia" w:hAnsiTheme="minorHAnsi" w:cstheme="minorBidi"/>
          <w:smallCaps w:val="0"/>
          <w:kern w:val="2"/>
          <w:sz w:val="24"/>
          <w:szCs w:val="24"/>
          <w:lang w:eastAsia="en-AU"/>
          <w14:ligatures w14:val="standardContextual"/>
        </w:rPr>
      </w:pPr>
      <w:hyperlink w:anchor="_Toc224646064" w:history="1">
        <w:r w:rsidRPr="003F521C">
          <w:rPr>
            <w:rStyle w:val="Hyperlink"/>
          </w:rPr>
          <w:t>Section 1</w:t>
        </w:r>
        <w:r>
          <w:rPr>
            <w:rFonts w:asciiTheme="minorHAnsi" w:eastAsiaTheme="minorEastAsia" w:hAnsiTheme="minorHAnsi" w:cstheme="minorBidi"/>
            <w:smallCaps w:val="0"/>
            <w:kern w:val="2"/>
            <w:sz w:val="24"/>
            <w:szCs w:val="24"/>
            <w:lang w:eastAsia="en-AU"/>
            <w14:ligatures w14:val="standardContextual"/>
          </w:rPr>
          <w:tab/>
        </w:r>
        <w:r w:rsidRPr="003F521C">
          <w:rPr>
            <w:rStyle w:val="Hyperlink"/>
          </w:rPr>
          <w:t>Background</w:t>
        </w:r>
        <w:r>
          <w:rPr>
            <w:webHidden/>
          </w:rPr>
          <w:tab/>
        </w:r>
        <w:r>
          <w:rPr>
            <w:webHidden/>
          </w:rPr>
          <w:fldChar w:fldCharType="begin"/>
        </w:r>
        <w:r>
          <w:rPr>
            <w:webHidden/>
          </w:rPr>
          <w:instrText xml:space="preserve"> PAGEREF _Toc224646064 \h </w:instrText>
        </w:r>
        <w:r>
          <w:rPr>
            <w:webHidden/>
          </w:rPr>
        </w:r>
        <w:r>
          <w:rPr>
            <w:webHidden/>
          </w:rPr>
          <w:fldChar w:fldCharType="separate"/>
        </w:r>
        <w:r w:rsidR="001E1BD1">
          <w:rPr>
            <w:webHidden/>
          </w:rPr>
          <w:t>34</w:t>
        </w:r>
        <w:r>
          <w:rPr>
            <w:webHidden/>
          </w:rPr>
          <w:fldChar w:fldCharType="end"/>
        </w:r>
      </w:hyperlink>
    </w:p>
    <w:p w14:paraId="0B579074" w14:textId="72F14FA8" w:rsidR="000123AA" w:rsidRDefault="000123AA">
      <w:pPr>
        <w:pStyle w:val="TOC2"/>
        <w:rPr>
          <w:rFonts w:asciiTheme="minorHAnsi" w:eastAsiaTheme="minorEastAsia" w:hAnsiTheme="minorHAnsi" w:cstheme="minorBidi"/>
          <w:smallCaps w:val="0"/>
          <w:kern w:val="2"/>
          <w:sz w:val="24"/>
          <w:szCs w:val="24"/>
          <w:lang w:eastAsia="en-AU"/>
          <w14:ligatures w14:val="standardContextual"/>
        </w:rPr>
      </w:pPr>
      <w:hyperlink w:anchor="_Toc224646065" w:history="1">
        <w:r w:rsidRPr="003F521C">
          <w:rPr>
            <w:rStyle w:val="Hyperlink"/>
          </w:rPr>
          <w:t>Section 2</w:t>
        </w:r>
        <w:r>
          <w:rPr>
            <w:rFonts w:asciiTheme="minorHAnsi" w:eastAsiaTheme="minorEastAsia" w:hAnsiTheme="minorHAnsi" w:cstheme="minorBidi"/>
            <w:smallCaps w:val="0"/>
            <w:kern w:val="2"/>
            <w:sz w:val="24"/>
            <w:szCs w:val="24"/>
            <w:lang w:eastAsia="en-AU"/>
            <w14:ligatures w14:val="standardContextual"/>
          </w:rPr>
          <w:tab/>
        </w:r>
        <w:r w:rsidRPr="003F521C">
          <w:rPr>
            <w:rStyle w:val="Hyperlink"/>
          </w:rPr>
          <w:t>Risk treatment measures for substantive risks</w:t>
        </w:r>
        <w:r>
          <w:rPr>
            <w:webHidden/>
          </w:rPr>
          <w:tab/>
        </w:r>
        <w:r>
          <w:rPr>
            <w:webHidden/>
          </w:rPr>
          <w:fldChar w:fldCharType="begin"/>
        </w:r>
        <w:r>
          <w:rPr>
            <w:webHidden/>
          </w:rPr>
          <w:instrText xml:space="preserve"> PAGEREF _Toc224646065 \h </w:instrText>
        </w:r>
        <w:r>
          <w:rPr>
            <w:webHidden/>
          </w:rPr>
        </w:r>
        <w:r>
          <w:rPr>
            <w:webHidden/>
          </w:rPr>
          <w:fldChar w:fldCharType="separate"/>
        </w:r>
        <w:r w:rsidR="001E1BD1">
          <w:rPr>
            <w:webHidden/>
          </w:rPr>
          <w:t>34</w:t>
        </w:r>
        <w:r>
          <w:rPr>
            <w:webHidden/>
          </w:rPr>
          <w:fldChar w:fldCharType="end"/>
        </w:r>
      </w:hyperlink>
    </w:p>
    <w:p w14:paraId="394D7C05" w14:textId="79BCD781" w:rsidR="000123AA" w:rsidRDefault="000123AA">
      <w:pPr>
        <w:pStyle w:val="TOC2"/>
        <w:rPr>
          <w:rFonts w:asciiTheme="minorHAnsi" w:eastAsiaTheme="minorEastAsia" w:hAnsiTheme="minorHAnsi" w:cstheme="minorBidi"/>
          <w:smallCaps w:val="0"/>
          <w:kern w:val="2"/>
          <w:sz w:val="24"/>
          <w:szCs w:val="24"/>
          <w:lang w:eastAsia="en-AU"/>
          <w14:ligatures w14:val="standardContextual"/>
        </w:rPr>
      </w:pPr>
      <w:hyperlink w:anchor="_Toc224646066" w:history="1">
        <w:r w:rsidRPr="003F521C">
          <w:rPr>
            <w:rStyle w:val="Hyperlink"/>
          </w:rPr>
          <w:t>Section 3</w:t>
        </w:r>
        <w:r>
          <w:rPr>
            <w:rFonts w:asciiTheme="minorHAnsi" w:eastAsiaTheme="minorEastAsia" w:hAnsiTheme="minorHAnsi" w:cstheme="minorBidi"/>
            <w:smallCaps w:val="0"/>
            <w:kern w:val="2"/>
            <w:sz w:val="24"/>
            <w:szCs w:val="24"/>
            <w:lang w:eastAsia="en-AU"/>
            <w14:ligatures w14:val="standardContextual"/>
          </w:rPr>
          <w:tab/>
        </w:r>
        <w:r w:rsidRPr="003F521C">
          <w:rPr>
            <w:rStyle w:val="Hyperlink"/>
          </w:rPr>
          <w:t>General risk management</w:t>
        </w:r>
        <w:r>
          <w:rPr>
            <w:webHidden/>
          </w:rPr>
          <w:tab/>
        </w:r>
        <w:r>
          <w:rPr>
            <w:webHidden/>
          </w:rPr>
          <w:fldChar w:fldCharType="begin"/>
        </w:r>
        <w:r>
          <w:rPr>
            <w:webHidden/>
          </w:rPr>
          <w:instrText xml:space="preserve"> PAGEREF _Toc224646066 \h </w:instrText>
        </w:r>
        <w:r>
          <w:rPr>
            <w:webHidden/>
          </w:rPr>
        </w:r>
        <w:r>
          <w:rPr>
            <w:webHidden/>
          </w:rPr>
          <w:fldChar w:fldCharType="separate"/>
        </w:r>
        <w:r w:rsidR="001E1BD1">
          <w:rPr>
            <w:webHidden/>
          </w:rPr>
          <w:t>34</w:t>
        </w:r>
        <w:r>
          <w:rPr>
            <w:webHidden/>
          </w:rPr>
          <w:fldChar w:fldCharType="end"/>
        </w:r>
      </w:hyperlink>
    </w:p>
    <w:p w14:paraId="6C9BA966" w14:textId="2ADF3456" w:rsidR="000123AA" w:rsidRDefault="000123AA">
      <w:pPr>
        <w:pStyle w:val="TOC3"/>
        <w:rPr>
          <w:rFonts w:asciiTheme="minorHAnsi" w:eastAsiaTheme="minorEastAsia" w:hAnsiTheme="minorHAnsi" w:cstheme="minorBidi"/>
          <w:iCs w:val="0"/>
          <w:kern w:val="2"/>
          <w:sz w:val="24"/>
          <w:szCs w:val="24"/>
          <w14:ligatures w14:val="standardContextual"/>
        </w:rPr>
      </w:pPr>
      <w:hyperlink w:anchor="_Toc224646067" w:history="1">
        <w:r w:rsidRPr="003F521C">
          <w:rPr>
            <w:rStyle w:val="Hyperlink"/>
          </w:rPr>
          <w:t>3.1</w:t>
        </w:r>
        <w:r>
          <w:rPr>
            <w:rFonts w:asciiTheme="minorHAnsi" w:eastAsiaTheme="minorEastAsia" w:hAnsiTheme="minorHAnsi" w:cstheme="minorBidi"/>
            <w:iCs w:val="0"/>
            <w:kern w:val="2"/>
            <w:sz w:val="24"/>
            <w:szCs w:val="24"/>
            <w14:ligatures w14:val="standardContextual"/>
          </w:rPr>
          <w:tab/>
        </w:r>
        <w:r w:rsidRPr="003F521C">
          <w:rPr>
            <w:rStyle w:val="Hyperlink"/>
          </w:rPr>
          <w:t>Applicant suitability</w:t>
        </w:r>
        <w:r>
          <w:rPr>
            <w:webHidden/>
          </w:rPr>
          <w:tab/>
        </w:r>
        <w:r>
          <w:rPr>
            <w:webHidden/>
          </w:rPr>
          <w:fldChar w:fldCharType="begin"/>
        </w:r>
        <w:r>
          <w:rPr>
            <w:webHidden/>
          </w:rPr>
          <w:instrText xml:space="preserve"> PAGEREF _Toc224646067 \h </w:instrText>
        </w:r>
        <w:r>
          <w:rPr>
            <w:webHidden/>
          </w:rPr>
        </w:r>
        <w:r>
          <w:rPr>
            <w:webHidden/>
          </w:rPr>
          <w:fldChar w:fldCharType="separate"/>
        </w:r>
        <w:r w:rsidR="001E1BD1">
          <w:rPr>
            <w:webHidden/>
          </w:rPr>
          <w:t>35</w:t>
        </w:r>
        <w:r>
          <w:rPr>
            <w:webHidden/>
          </w:rPr>
          <w:fldChar w:fldCharType="end"/>
        </w:r>
      </w:hyperlink>
    </w:p>
    <w:p w14:paraId="2ABEA93D" w14:textId="01E52DC8" w:rsidR="000123AA" w:rsidRDefault="000123AA">
      <w:pPr>
        <w:pStyle w:val="TOC3"/>
        <w:rPr>
          <w:rFonts w:asciiTheme="minorHAnsi" w:eastAsiaTheme="minorEastAsia" w:hAnsiTheme="minorHAnsi" w:cstheme="minorBidi"/>
          <w:iCs w:val="0"/>
          <w:kern w:val="2"/>
          <w:sz w:val="24"/>
          <w:szCs w:val="24"/>
          <w14:ligatures w14:val="standardContextual"/>
        </w:rPr>
      </w:pPr>
      <w:hyperlink w:anchor="_Toc224646068" w:history="1">
        <w:r w:rsidRPr="003F521C">
          <w:rPr>
            <w:rStyle w:val="Hyperlink"/>
          </w:rPr>
          <w:t>3.2</w:t>
        </w:r>
        <w:r>
          <w:rPr>
            <w:rFonts w:asciiTheme="minorHAnsi" w:eastAsiaTheme="minorEastAsia" w:hAnsiTheme="minorHAnsi" w:cstheme="minorBidi"/>
            <w:iCs w:val="0"/>
            <w:kern w:val="2"/>
            <w:sz w:val="24"/>
            <w:szCs w:val="24"/>
            <w14:ligatures w14:val="standardContextual"/>
          </w:rPr>
          <w:tab/>
        </w:r>
        <w:r w:rsidRPr="003F521C">
          <w:rPr>
            <w:rStyle w:val="Hyperlink"/>
          </w:rPr>
          <w:t>Testing methodology</w:t>
        </w:r>
        <w:r>
          <w:rPr>
            <w:webHidden/>
          </w:rPr>
          <w:tab/>
        </w:r>
        <w:r>
          <w:rPr>
            <w:webHidden/>
          </w:rPr>
          <w:fldChar w:fldCharType="begin"/>
        </w:r>
        <w:r>
          <w:rPr>
            <w:webHidden/>
          </w:rPr>
          <w:instrText xml:space="preserve"> PAGEREF _Toc224646068 \h </w:instrText>
        </w:r>
        <w:r>
          <w:rPr>
            <w:webHidden/>
          </w:rPr>
        </w:r>
        <w:r>
          <w:rPr>
            <w:webHidden/>
          </w:rPr>
          <w:fldChar w:fldCharType="separate"/>
        </w:r>
        <w:r w:rsidR="001E1BD1">
          <w:rPr>
            <w:webHidden/>
          </w:rPr>
          <w:t>35</w:t>
        </w:r>
        <w:r>
          <w:rPr>
            <w:webHidden/>
          </w:rPr>
          <w:fldChar w:fldCharType="end"/>
        </w:r>
      </w:hyperlink>
    </w:p>
    <w:p w14:paraId="6F6F5450" w14:textId="12211112" w:rsidR="000123AA" w:rsidRDefault="000123AA">
      <w:pPr>
        <w:pStyle w:val="TOC3"/>
        <w:rPr>
          <w:rFonts w:asciiTheme="minorHAnsi" w:eastAsiaTheme="minorEastAsia" w:hAnsiTheme="minorHAnsi" w:cstheme="minorBidi"/>
          <w:iCs w:val="0"/>
          <w:kern w:val="2"/>
          <w:sz w:val="24"/>
          <w:szCs w:val="24"/>
          <w14:ligatures w14:val="standardContextual"/>
        </w:rPr>
      </w:pPr>
      <w:hyperlink w:anchor="_Toc224646069" w:history="1">
        <w:r w:rsidRPr="003F521C">
          <w:rPr>
            <w:rStyle w:val="Hyperlink"/>
          </w:rPr>
          <w:t>3.3</w:t>
        </w:r>
        <w:r>
          <w:rPr>
            <w:rFonts w:asciiTheme="minorHAnsi" w:eastAsiaTheme="minorEastAsia" w:hAnsiTheme="minorHAnsi" w:cstheme="minorBidi"/>
            <w:iCs w:val="0"/>
            <w:kern w:val="2"/>
            <w:sz w:val="24"/>
            <w:szCs w:val="24"/>
            <w14:ligatures w14:val="standardContextual"/>
          </w:rPr>
          <w:tab/>
        </w:r>
        <w:r w:rsidRPr="003F521C">
          <w:rPr>
            <w:rStyle w:val="Hyperlink"/>
          </w:rPr>
          <w:t>Identification of the persons or classes of persons covered by the licence</w:t>
        </w:r>
        <w:r>
          <w:rPr>
            <w:webHidden/>
          </w:rPr>
          <w:tab/>
        </w:r>
        <w:r>
          <w:rPr>
            <w:webHidden/>
          </w:rPr>
          <w:fldChar w:fldCharType="begin"/>
        </w:r>
        <w:r>
          <w:rPr>
            <w:webHidden/>
          </w:rPr>
          <w:instrText xml:space="preserve"> PAGEREF _Toc224646069 \h </w:instrText>
        </w:r>
        <w:r>
          <w:rPr>
            <w:webHidden/>
          </w:rPr>
        </w:r>
        <w:r>
          <w:rPr>
            <w:webHidden/>
          </w:rPr>
          <w:fldChar w:fldCharType="separate"/>
        </w:r>
        <w:r w:rsidR="001E1BD1">
          <w:rPr>
            <w:webHidden/>
          </w:rPr>
          <w:t>35</w:t>
        </w:r>
        <w:r>
          <w:rPr>
            <w:webHidden/>
          </w:rPr>
          <w:fldChar w:fldCharType="end"/>
        </w:r>
      </w:hyperlink>
    </w:p>
    <w:p w14:paraId="1D026206" w14:textId="0F1E7D2D" w:rsidR="000123AA" w:rsidRDefault="000123AA">
      <w:pPr>
        <w:pStyle w:val="TOC3"/>
        <w:rPr>
          <w:rFonts w:asciiTheme="minorHAnsi" w:eastAsiaTheme="minorEastAsia" w:hAnsiTheme="minorHAnsi" w:cstheme="minorBidi"/>
          <w:iCs w:val="0"/>
          <w:kern w:val="2"/>
          <w:sz w:val="24"/>
          <w:szCs w:val="24"/>
          <w14:ligatures w14:val="standardContextual"/>
        </w:rPr>
      </w:pPr>
      <w:hyperlink w:anchor="_Toc224646070" w:history="1">
        <w:r w:rsidRPr="003F521C">
          <w:rPr>
            <w:rStyle w:val="Hyperlink"/>
          </w:rPr>
          <w:t>3.4</w:t>
        </w:r>
        <w:r>
          <w:rPr>
            <w:rFonts w:asciiTheme="minorHAnsi" w:eastAsiaTheme="minorEastAsia" w:hAnsiTheme="minorHAnsi" w:cstheme="minorBidi"/>
            <w:iCs w:val="0"/>
            <w:kern w:val="2"/>
            <w:sz w:val="24"/>
            <w:szCs w:val="24"/>
            <w14:ligatures w14:val="standardContextual"/>
          </w:rPr>
          <w:tab/>
        </w:r>
        <w:r w:rsidRPr="003F521C">
          <w:rPr>
            <w:rStyle w:val="Hyperlink"/>
          </w:rPr>
          <w:t>Modes of administration</w:t>
        </w:r>
        <w:r>
          <w:rPr>
            <w:webHidden/>
          </w:rPr>
          <w:tab/>
        </w:r>
        <w:r>
          <w:rPr>
            <w:webHidden/>
          </w:rPr>
          <w:fldChar w:fldCharType="begin"/>
        </w:r>
        <w:r>
          <w:rPr>
            <w:webHidden/>
          </w:rPr>
          <w:instrText xml:space="preserve"> PAGEREF _Toc224646070 \h </w:instrText>
        </w:r>
        <w:r>
          <w:rPr>
            <w:webHidden/>
          </w:rPr>
        </w:r>
        <w:r>
          <w:rPr>
            <w:webHidden/>
          </w:rPr>
          <w:fldChar w:fldCharType="separate"/>
        </w:r>
        <w:r w:rsidR="001E1BD1">
          <w:rPr>
            <w:webHidden/>
          </w:rPr>
          <w:t>35</w:t>
        </w:r>
        <w:r>
          <w:rPr>
            <w:webHidden/>
          </w:rPr>
          <w:fldChar w:fldCharType="end"/>
        </w:r>
      </w:hyperlink>
    </w:p>
    <w:p w14:paraId="7F773573" w14:textId="7B99FB86" w:rsidR="000123AA" w:rsidRDefault="000123AA">
      <w:pPr>
        <w:pStyle w:val="TOC3"/>
        <w:rPr>
          <w:rFonts w:asciiTheme="minorHAnsi" w:eastAsiaTheme="minorEastAsia" w:hAnsiTheme="minorHAnsi" w:cstheme="minorBidi"/>
          <w:iCs w:val="0"/>
          <w:kern w:val="2"/>
          <w:sz w:val="24"/>
          <w:szCs w:val="24"/>
          <w14:ligatures w14:val="standardContextual"/>
        </w:rPr>
      </w:pPr>
      <w:hyperlink w:anchor="_Toc224646071" w:history="1">
        <w:r w:rsidRPr="003F521C">
          <w:rPr>
            <w:rStyle w:val="Hyperlink"/>
          </w:rPr>
          <w:t>3.5</w:t>
        </w:r>
        <w:r>
          <w:rPr>
            <w:rFonts w:asciiTheme="minorHAnsi" w:eastAsiaTheme="minorEastAsia" w:hAnsiTheme="minorHAnsi" w:cstheme="minorBidi"/>
            <w:iCs w:val="0"/>
            <w:kern w:val="2"/>
            <w:sz w:val="24"/>
            <w:szCs w:val="24"/>
            <w14:ligatures w14:val="standardContextual"/>
          </w:rPr>
          <w:tab/>
        </w:r>
        <w:r w:rsidRPr="003F521C">
          <w:rPr>
            <w:rStyle w:val="Hyperlink"/>
          </w:rPr>
          <w:t>Reporting requirements</w:t>
        </w:r>
        <w:r>
          <w:rPr>
            <w:webHidden/>
          </w:rPr>
          <w:tab/>
        </w:r>
        <w:r>
          <w:rPr>
            <w:webHidden/>
          </w:rPr>
          <w:fldChar w:fldCharType="begin"/>
        </w:r>
        <w:r>
          <w:rPr>
            <w:webHidden/>
          </w:rPr>
          <w:instrText xml:space="preserve"> PAGEREF _Toc224646071 \h </w:instrText>
        </w:r>
        <w:r>
          <w:rPr>
            <w:webHidden/>
          </w:rPr>
        </w:r>
        <w:r>
          <w:rPr>
            <w:webHidden/>
          </w:rPr>
          <w:fldChar w:fldCharType="separate"/>
        </w:r>
        <w:r w:rsidR="001E1BD1">
          <w:rPr>
            <w:webHidden/>
          </w:rPr>
          <w:t>35</w:t>
        </w:r>
        <w:r>
          <w:rPr>
            <w:webHidden/>
          </w:rPr>
          <w:fldChar w:fldCharType="end"/>
        </w:r>
      </w:hyperlink>
    </w:p>
    <w:p w14:paraId="1B4A829A" w14:textId="5D0156A0" w:rsidR="000123AA" w:rsidRDefault="000123AA">
      <w:pPr>
        <w:pStyle w:val="TOC3"/>
        <w:rPr>
          <w:rFonts w:asciiTheme="minorHAnsi" w:eastAsiaTheme="minorEastAsia" w:hAnsiTheme="minorHAnsi" w:cstheme="minorBidi"/>
          <w:iCs w:val="0"/>
          <w:kern w:val="2"/>
          <w:sz w:val="24"/>
          <w:szCs w:val="24"/>
          <w14:ligatures w14:val="standardContextual"/>
        </w:rPr>
      </w:pPr>
      <w:hyperlink w:anchor="_Toc224646072" w:history="1">
        <w:r w:rsidRPr="003F521C">
          <w:rPr>
            <w:rStyle w:val="Hyperlink"/>
          </w:rPr>
          <w:t>3.6</w:t>
        </w:r>
        <w:r>
          <w:rPr>
            <w:rFonts w:asciiTheme="minorHAnsi" w:eastAsiaTheme="minorEastAsia" w:hAnsiTheme="minorHAnsi" w:cstheme="minorBidi"/>
            <w:iCs w:val="0"/>
            <w:kern w:val="2"/>
            <w:sz w:val="24"/>
            <w:szCs w:val="24"/>
            <w14:ligatures w14:val="standardContextual"/>
          </w:rPr>
          <w:tab/>
        </w:r>
        <w:r w:rsidRPr="003F521C">
          <w:rPr>
            <w:rStyle w:val="Hyperlink"/>
          </w:rPr>
          <w:t>Monitoring for compliance</w:t>
        </w:r>
        <w:r>
          <w:rPr>
            <w:webHidden/>
          </w:rPr>
          <w:tab/>
        </w:r>
        <w:r>
          <w:rPr>
            <w:webHidden/>
          </w:rPr>
          <w:fldChar w:fldCharType="begin"/>
        </w:r>
        <w:r>
          <w:rPr>
            <w:webHidden/>
          </w:rPr>
          <w:instrText xml:space="preserve"> PAGEREF _Toc224646072 \h </w:instrText>
        </w:r>
        <w:r>
          <w:rPr>
            <w:webHidden/>
          </w:rPr>
        </w:r>
        <w:r>
          <w:rPr>
            <w:webHidden/>
          </w:rPr>
          <w:fldChar w:fldCharType="separate"/>
        </w:r>
        <w:r w:rsidR="001E1BD1">
          <w:rPr>
            <w:webHidden/>
          </w:rPr>
          <w:t>35</w:t>
        </w:r>
        <w:r>
          <w:rPr>
            <w:webHidden/>
          </w:rPr>
          <w:fldChar w:fldCharType="end"/>
        </w:r>
      </w:hyperlink>
    </w:p>
    <w:p w14:paraId="1481114F" w14:textId="1D04502B" w:rsidR="000123AA" w:rsidRDefault="000123AA">
      <w:pPr>
        <w:pStyle w:val="TOC2"/>
        <w:rPr>
          <w:rFonts w:asciiTheme="minorHAnsi" w:eastAsiaTheme="minorEastAsia" w:hAnsiTheme="minorHAnsi" w:cstheme="minorBidi"/>
          <w:smallCaps w:val="0"/>
          <w:kern w:val="2"/>
          <w:sz w:val="24"/>
          <w:szCs w:val="24"/>
          <w:lang w:eastAsia="en-AU"/>
          <w14:ligatures w14:val="standardContextual"/>
        </w:rPr>
      </w:pPr>
      <w:hyperlink w:anchor="_Toc224646073" w:history="1">
        <w:r w:rsidRPr="003F521C">
          <w:rPr>
            <w:rStyle w:val="Hyperlink"/>
          </w:rPr>
          <w:t>Section 4</w:t>
        </w:r>
        <w:r>
          <w:rPr>
            <w:rFonts w:asciiTheme="minorHAnsi" w:eastAsiaTheme="minorEastAsia" w:hAnsiTheme="minorHAnsi" w:cstheme="minorBidi"/>
            <w:smallCaps w:val="0"/>
            <w:kern w:val="2"/>
            <w:sz w:val="24"/>
            <w:szCs w:val="24"/>
            <w:lang w:eastAsia="en-AU"/>
            <w14:ligatures w14:val="standardContextual"/>
          </w:rPr>
          <w:tab/>
        </w:r>
        <w:r w:rsidRPr="003F521C">
          <w:rPr>
            <w:rStyle w:val="Hyperlink"/>
          </w:rPr>
          <w:t>Post release review</w:t>
        </w:r>
        <w:r>
          <w:rPr>
            <w:webHidden/>
          </w:rPr>
          <w:tab/>
        </w:r>
        <w:r>
          <w:rPr>
            <w:webHidden/>
          </w:rPr>
          <w:fldChar w:fldCharType="begin"/>
        </w:r>
        <w:r>
          <w:rPr>
            <w:webHidden/>
          </w:rPr>
          <w:instrText xml:space="preserve"> PAGEREF _Toc224646073 \h </w:instrText>
        </w:r>
        <w:r>
          <w:rPr>
            <w:webHidden/>
          </w:rPr>
        </w:r>
        <w:r>
          <w:rPr>
            <w:webHidden/>
          </w:rPr>
          <w:fldChar w:fldCharType="separate"/>
        </w:r>
        <w:r w:rsidR="001E1BD1">
          <w:rPr>
            <w:webHidden/>
          </w:rPr>
          <w:t>36</w:t>
        </w:r>
        <w:r>
          <w:rPr>
            <w:webHidden/>
          </w:rPr>
          <w:fldChar w:fldCharType="end"/>
        </w:r>
      </w:hyperlink>
    </w:p>
    <w:p w14:paraId="3681C27D" w14:textId="74CCBA03" w:rsidR="000123AA" w:rsidRDefault="000123AA">
      <w:pPr>
        <w:pStyle w:val="TOC3"/>
        <w:rPr>
          <w:rFonts w:asciiTheme="minorHAnsi" w:eastAsiaTheme="minorEastAsia" w:hAnsiTheme="minorHAnsi" w:cstheme="minorBidi"/>
          <w:iCs w:val="0"/>
          <w:kern w:val="2"/>
          <w:sz w:val="24"/>
          <w:szCs w:val="24"/>
          <w14:ligatures w14:val="standardContextual"/>
        </w:rPr>
      </w:pPr>
      <w:hyperlink w:anchor="_Toc224646074" w:history="1">
        <w:r w:rsidRPr="003F521C">
          <w:rPr>
            <w:rStyle w:val="Hyperlink"/>
          </w:rPr>
          <w:t>4.1</w:t>
        </w:r>
        <w:r>
          <w:rPr>
            <w:rFonts w:asciiTheme="minorHAnsi" w:eastAsiaTheme="minorEastAsia" w:hAnsiTheme="minorHAnsi" w:cstheme="minorBidi"/>
            <w:iCs w:val="0"/>
            <w:kern w:val="2"/>
            <w:sz w:val="24"/>
            <w:szCs w:val="24"/>
            <w14:ligatures w14:val="standardContextual"/>
          </w:rPr>
          <w:tab/>
        </w:r>
        <w:r w:rsidRPr="003F521C">
          <w:rPr>
            <w:rStyle w:val="Hyperlink"/>
          </w:rPr>
          <w:t>Adverse effects reporting system</w:t>
        </w:r>
        <w:r>
          <w:rPr>
            <w:webHidden/>
          </w:rPr>
          <w:tab/>
        </w:r>
        <w:r>
          <w:rPr>
            <w:webHidden/>
          </w:rPr>
          <w:fldChar w:fldCharType="begin"/>
        </w:r>
        <w:r>
          <w:rPr>
            <w:webHidden/>
          </w:rPr>
          <w:instrText xml:space="preserve"> PAGEREF _Toc224646074 \h </w:instrText>
        </w:r>
        <w:r>
          <w:rPr>
            <w:webHidden/>
          </w:rPr>
        </w:r>
        <w:r>
          <w:rPr>
            <w:webHidden/>
          </w:rPr>
          <w:fldChar w:fldCharType="separate"/>
        </w:r>
        <w:r w:rsidR="001E1BD1">
          <w:rPr>
            <w:webHidden/>
          </w:rPr>
          <w:t>36</w:t>
        </w:r>
        <w:r>
          <w:rPr>
            <w:webHidden/>
          </w:rPr>
          <w:fldChar w:fldCharType="end"/>
        </w:r>
      </w:hyperlink>
    </w:p>
    <w:p w14:paraId="2B0F177E" w14:textId="0C53D47C" w:rsidR="000123AA" w:rsidRDefault="000123AA">
      <w:pPr>
        <w:pStyle w:val="TOC3"/>
        <w:rPr>
          <w:rFonts w:asciiTheme="minorHAnsi" w:eastAsiaTheme="minorEastAsia" w:hAnsiTheme="minorHAnsi" w:cstheme="minorBidi"/>
          <w:iCs w:val="0"/>
          <w:kern w:val="2"/>
          <w:sz w:val="24"/>
          <w:szCs w:val="24"/>
          <w14:ligatures w14:val="standardContextual"/>
        </w:rPr>
      </w:pPr>
      <w:hyperlink w:anchor="_Toc224646075" w:history="1">
        <w:r w:rsidRPr="003F521C">
          <w:rPr>
            <w:rStyle w:val="Hyperlink"/>
          </w:rPr>
          <w:t>4.2</w:t>
        </w:r>
        <w:r>
          <w:rPr>
            <w:rFonts w:asciiTheme="minorHAnsi" w:eastAsiaTheme="minorEastAsia" w:hAnsiTheme="minorHAnsi" w:cstheme="minorBidi"/>
            <w:iCs w:val="0"/>
            <w:kern w:val="2"/>
            <w:sz w:val="24"/>
            <w:szCs w:val="24"/>
            <w14:ligatures w14:val="standardContextual"/>
          </w:rPr>
          <w:tab/>
        </w:r>
        <w:r w:rsidRPr="003F521C">
          <w:rPr>
            <w:rStyle w:val="Hyperlink"/>
          </w:rPr>
          <w:t>Requirement to collect additional specific information</w:t>
        </w:r>
        <w:r>
          <w:rPr>
            <w:webHidden/>
          </w:rPr>
          <w:tab/>
        </w:r>
        <w:r>
          <w:rPr>
            <w:webHidden/>
          </w:rPr>
          <w:fldChar w:fldCharType="begin"/>
        </w:r>
        <w:r>
          <w:rPr>
            <w:webHidden/>
          </w:rPr>
          <w:instrText xml:space="preserve"> PAGEREF _Toc224646075 \h </w:instrText>
        </w:r>
        <w:r>
          <w:rPr>
            <w:webHidden/>
          </w:rPr>
        </w:r>
        <w:r>
          <w:rPr>
            <w:webHidden/>
          </w:rPr>
          <w:fldChar w:fldCharType="separate"/>
        </w:r>
        <w:r w:rsidR="001E1BD1">
          <w:rPr>
            <w:webHidden/>
          </w:rPr>
          <w:t>36</w:t>
        </w:r>
        <w:r>
          <w:rPr>
            <w:webHidden/>
          </w:rPr>
          <w:fldChar w:fldCharType="end"/>
        </w:r>
      </w:hyperlink>
    </w:p>
    <w:p w14:paraId="7D050DB1" w14:textId="57EAFDB2" w:rsidR="000123AA" w:rsidRDefault="000123AA">
      <w:pPr>
        <w:pStyle w:val="TOC3"/>
        <w:rPr>
          <w:rFonts w:asciiTheme="minorHAnsi" w:eastAsiaTheme="minorEastAsia" w:hAnsiTheme="minorHAnsi" w:cstheme="minorBidi"/>
          <w:iCs w:val="0"/>
          <w:kern w:val="2"/>
          <w:sz w:val="24"/>
          <w:szCs w:val="24"/>
          <w14:ligatures w14:val="standardContextual"/>
        </w:rPr>
      </w:pPr>
      <w:hyperlink w:anchor="_Toc224646076" w:history="1">
        <w:r w:rsidRPr="003F521C">
          <w:rPr>
            <w:rStyle w:val="Hyperlink"/>
          </w:rPr>
          <w:t>4.3</w:t>
        </w:r>
        <w:r>
          <w:rPr>
            <w:rFonts w:asciiTheme="minorHAnsi" w:eastAsiaTheme="minorEastAsia" w:hAnsiTheme="minorHAnsi" w:cstheme="minorBidi"/>
            <w:iCs w:val="0"/>
            <w:kern w:val="2"/>
            <w:sz w:val="24"/>
            <w:szCs w:val="24"/>
            <w14:ligatures w14:val="standardContextual"/>
          </w:rPr>
          <w:tab/>
        </w:r>
        <w:r w:rsidRPr="003F521C">
          <w:rPr>
            <w:rStyle w:val="Hyperlink"/>
          </w:rPr>
          <w:t>Review of the RARMP</w:t>
        </w:r>
        <w:r>
          <w:rPr>
            <w:webHidden/>
          </w:rPr>
          <w:tab/>
        </w:r>
        <w:r>
          <w:rPr>
            <w:webHidden/>
          </w:rPr>
          <w:fldChar w:fldCharType="begin"/>
        </w:r>
        <w:r>
          <w:rPr>
            <w:webHidden/>
          </w:rPr>
          <w:instrText xml:space="preserve"> PAGEREF _Toc224646076 \h </w:instrText>
        </w:r>
        <w:r>
          <w:rPr>
            <w:webHidden/>
          </w:rPr>
        </w:r>
        <w:r>
          <w:rPr>
            <w:webHidden/>
          </w:rPr>
          <w:fldChar w:fldCharType="separate"/>
        </w:r>
        <w:r w:rsidR="001E1BD1">
          <w:rPr>
            <w:webHidden/>
          </w:rPr>
          <w:t>37</w:t>
        </w:r>
        <w:r>
          <w:rPr>
            <w:webHidden/>
          </w:rPr>
          <w:fldChar w:fldCharType="end"/>
        </w:r>
      </w:hyperlink>
    </w:p>
    <w:p w14:paraId="45EB4619" w14:textId="1E5BB185" w:rsidR="000123AA" w:rsidRDefault="000123AA">
      <w:pPr>
        <w:pStyle w:val="TOC2"/>
        <w:rPr>
          <w:rFonts w:asciiTheme="minorHAnsi" w:eastAsiaTheme="minorEastAsia" w:hAnsiTheme="minorHAnsi" w:cstheme="minorBidi"/>
          <w:smallCaps w:val="0"/>
          <w:kern w:val="2"/>
          <w:sz w:val="24"/>
          <w:szCs w:val="24"/>
          <w:lang w:eastAsia="en-AU"/>
          <w14:ligatures w14:val="standardContextual"/>
        </w:rPr>
      </w:pPr>
      <w:hyperlink w:anchor="_Toc224646077" w:history="1">
        <w:r w:rsidRPr="003F521C">
          <w:rPr>
            <w:rStyle w:val="Hyperlink"/>
          </w:rPr>
          <w:t>Section 5</w:t>
        </w:r>
        <w:r>
          <w:rPr>
            <w:rFonts w:asciiTheme="minorHAnsi" w:eastAsiaTheme="minorEastAsia" w:hAnsiTheme="minorHAnsi" w:cstheme="minorBidi"/>
            <w:smallCaps w:val="0"/>
            <w:kern w:val="2"/>
            <w:sz w:val="24"/>
            <w:szCs w:val="24"/>
            <w:lang w:eastAsia="en-AU"/>
            <w14:ligatures w14:val="standardContextual"/>
          </w:rPr>
          <w:tab/>
        </w:r>
        <w:r w:rsidRPr="003F521C">
          <w:rPr>
            <w:rStyle w:val="Hyperlink"/>
          </w:rPr>
          <w:t>Conclusions of the consultation RARMP</w:t>
        </w:r>
        <w:r>
          <w:rPr>
            <w:webHidden/>
          </w:rPr>
          <w:tab/>
        </w:r>
        <w:r>
          <w:rPr>
            <w:webHidden/>
          </w:rPr>
          <w:fldChar w:fldCharType="begin"/>
        </w:r>
        <w:r>
          <w:rPr>
            <w:webHidden/>
          </w:rPr>
          <w:instrText xml:space="preserve"> PAGEREF _Toc224646077 \h </w:instrText>
        </w:r>
        <w:r>
          <w:rPr>
            <w:webHidden/>
          </w:rPr>
        </w:r>
        <w:r>
          <w:rPr>
            <w:webHidden/>
          </w:rPr>
          <w:fldChar w:fldCharType="separate"/>
        </w:r>
        <w:r w:rsidR="001E1BD1">
          <w:rPr>
            <w:webHidden/>
          </w:rPr>
          <w:t>37</w:t>
        </w:r>
        <w:r>
          <w:rPr>
            <w:webHidden/>
          </w:rPr>
          <w:fldChar w:fldCharType="end"/>
        </w:r>
      </w:hyperlink>
    </w:p>
    <w:p w14:paraId="6DECFE3A" w14:textId="66799DB0" w:rsidR="000123AA" w:rsidRDefault="000123AA">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24646078" w:history="1">
        <w:r w:rsidRPr="003F521C">
          <w:rPr>
            <w:rStyle w:val="Hyperlink"/>
          </w:rPr>
          <w:t>Chapter 4</w:t>
        </w:r>
        <w:r>
          <w:rPr>
            <w:rFonts w:asciiTheme="minorHAnsi" w:eastAsiaTheme="minorEastAsia" w:hAnsiTheme="minorHAnsi" w:cstheme="minorBidi"/>
            <w:b w:val="0"/>
            <w:bCs w:val="0"/>
            <w:caps w:val="0"/>
            <w:color w:val="auto"/>
            <w:kern w:val="2"/>
            <w:sz w:val="24"/>
            <w:szCs w:val="24"/>
            <w14:ligatures w14:val="standardContextual"/>
          </w:rPr>
          <w:tab/>
        </w:r>
        <w:r w:rsidRPr="003F521C">
          <w:rPr>
            <w:rStyle w:val="Hyperlink"/>
          </w:rPr>
          <w:t>Draft licence conditions</w:t>
        </w:r>
        <w:r>
          <w:rPr>
            <w:webHidden/>
          </w:rPr>
          <w:tab/>
        </w:r>
        <w:r>
          <w:rPr>
            <w:webHidden/>
          </w:rPr>
          <w:fldChar w:fldCharType="begin"/>
        </w:r>
        <w:r>
          <w:rPr>
            <w:webHidden/>
          </w:rPr>
          <w:instrText xml:space="preserve"> PAGEREF _Toc224646078 \h </w:instrText>
        </w:r>
        <w:r>
          <w:rPr>
            <w:webHidden/>
          </w:rPr>
        </w:r>
        <w:r>
          <w:rPr>
            <w:webHidden/>
          </w:rPr>
          <w:fldChar w:fldCharType="separate"/>
        </w:r>
        <w:r w:rsidR="001E1BD1">
          <w:rPr>
            <w:webHidden/>
          </w:rPr>
          <w:t>38</w:t>
        </w:r>
        <w:r>
          <w:rPr>
            <w:webHidden/>
          </w:rPr>
          <w:fldChar w:fldCharType="end"/>
        </w:r>
      </w:hyperlink>
    </w:p>
    <w:p w14:paraId="37E1EC69" w14:textId="31AF1FA2" w:rsidR="000123AA" w:rsidRDefault="000123AA">
      <w:pPr>
        <w:pStyle w:val="TOC2"/>
        <w:rPr>
          <w:rFonts w:asciiTheme="minorHAnsi" w:eastAsiaTheme="minorEastAsia" w:hAnsiTheme="minorHAnsi" w:cstheme="minorBidi"/>
          <w:smallCaps w:val="0"/>
          <w:kern w:val="2"/>
          <w:sz w:val="24"/>
          <w:szCs w:val="24"/>
          <w:lang w:eastAsia="en-AU"/>
          <w14:ligatures w14:val="standardContextual"/>
        </w:rPr>
      </w:pPr>
      <w:hyperlink w:anchor="_Toc224646079" w:history="1">
        <w:r w:rsidRPr="003F521C">
          <w:rPr>
            <w:rStyle w:val="Hyperlink"/>
          </w:rPr>
          <w:t>Section 1</w:t>
        </w:r>
        <w:r>
          <w:rPr>
            <w:rFonts w:asciiTheme="minorHAnsi" w:eastAsiaTheme="minorEastAsia" w:hAnsiTheme="minorHAnsi" w:cstheme="minorBidi"/>
            <w:smallCaps w:val="0"/>
            <w:kern w:val="2"/>
            <w:sz w:val="24"/>
            <w:szCs w:val="24"/>
            <w:lang w:eastAsia="en-AU"/>
            <w14:ligatures w14:val="standardContextual"/>
          </w:rPr>
          <w:tab/>
        </w:r>
        <w:r w:rsidRPr="003F521C">
          <w:rPr>
            <w:rStyle w:val="Hyperlink"/>
          </w:rPr>
          <w:t>Interpretations and Definitions</w:t>
        </w:r>
        <w:r>
          <w:rPr>
            <w:webHidden/>
          </w:rPr>
          <w:tab/>
        </w:r>
        <w:r>
          <w:rPr>
            <w:webHidden/>
          </w:rPr>
          <w:fldChar w:fldCharType="begin"/>
        </w:r>
        <w:r>
          <w:rPr>
            <w:webHidden/>
          </w:rPr>
          <w:instrText xml:space="preserve"> PAGEREF _Toc224646079 \h </w:instrText>
        </w:r>
        <w:r>
          <w:rPr>
            <w:webHidden/>
          </w:rPr>
        </w:r>
        <w:r>
          <w:rPr>
            <w:webHidden/>
          </w:rPr>
          <w:fldChar w:fldCharType="separate"/>
        </w:r>
        <w:r w:rsidR="001E1BD1">
          <w:rPr>
            <w:webHidden/>
          </w:rPr>
          <w:t>38</w:t>
        </w:r>
        <w:r>
          <w:rPr>
            <w:webHidden/>
          </w:rPr>
          <w:fldChar w:fldCharType="end"/>
        </w:r>
      </w:hyperlink>
    </w:p>
    <w:p w14:paraId="71373D00" w14:textId="633D0338" w:rsidR="000123AA" w:rsidRDefault="000123AA">
      <w:pPr>
        <w:pStyle w:val="TOC2"/>
        <w:rPr>
          <w:rFonts w:asciiTheme="minorHAnsi" w:eastAsiaTheme="minorEastAsia" w:hAnsiTheme="minorHAnsi" w:cstheme="minorBidi"/>
          <w:smallCaps w:val="0"/>
          <w:kern w:val="2"/>
          <w:sz w:val="24"/>
          <w:szCs w:val="24"/>
          <w:lang w:eastAsia="en-AU"/>
          <w14:ligatures w14:val="standardContextual"/>
        </w:rPr>
      </w:pPr>
      <w:hyperlink w:anchor="_Toc224646080" w:history="1">
        <w:r w:rsidRPr="003F521C">
          <w:rPr>
            <w:rStyle w:val="Hyperlink"/>
          </w:rPr>
          <w:t>Section 2</w:t>
        </w:r>
        <w:r>
          <w:rPr>
            <w:rFonts w:asciiTheme="minorHAnsi" w:eastAsiaTheme="minorEastAsia" w:hAnsiTheme="minorHAnsi" w:cstheme="minorBidi"/>
            <w:smallCaps w:val="0"/>
            <w:kern w:val="2"/>
            <w:sz w:val="24"/>
            <w:szCs w:val="24"/>
            <w:lang w:eastAsia="en-AU"/>
            <w14:ligatures w14:val="standardContextual"/>
          </w:rPr>
          <w:tab/>
        </w:r>
        <w:r w:rsidRPr="003F521C">
          <w:rPr>
            <w:rStyle w:val="Hyperlink"/>
          </w:rPr>
          <w:t>General conditions and obligations</w:t>
        </w:r>
        <w:r>
          <w:rPr>
            <w:webHidden/>
          </w:rPr>
          <w:tab/>
        </w:r>
        <w:r>
          <w:rPr>
            <w:webHidden/>
          </w:rPr>
          <w:fldChar w:fldCharType="begin"/>
        </w:r>
        <w:r>
          <w:rPr>
            <w:webHidden/>
          </w:rPr>
          <w:instrText xml:space="preserve"> PAGEREF _Toc224646080 \h </w:instrText>
        </w:r>
        <w:r>
          <w:rPr>
            <w:webHidden/>
          </w:rPr>
        </w:r>
        <w:r>
          <w:rPr>
            <w:webHidden/>
          </w:rPr>
          <w:fldChar w:fldCharType="separate"/>
        </w:r>
        <w:r w:rsidR="001E1BD1">
          <w:rPr>
            <w:webHidden/>
          </w:rPr>
          <w:t>38</w:t>
        </w:r>
        <w:r>
          <w:rPr>
            <w:webHidden/>
          </w:rPr>
          <w:fldChar w:fldCharType="end"/>
        </w:r>
      </w:hyperlink>
    </w:p>
    <w:p w14:paraId="6F2C266D" w14:textId="4E56E424" w:rsidR="000123AA" w:rsidRDefault="000123AA">
      <w:pPr>
        <w:pStyle w:val="TOC3"/>
        <w:rPr>
          <w:rFonts w:asciiTheme="minorHAnsi" w:eastAsiaTheme="minorEastAsia" w:hAnsiTheme="minorHAnsi" w:cstheme="minorBidi"/>
          <w:iCs w:val="0"/>
          <w:kern w:val="2"/>
          <w:sz w:val="24"/>
          <w:szCs w:val="24"/>
          <w14:ligatures w14:val="standardContextual"/>
        </w:rPr>
      </w:pPr>
      <w:hyperlink w:anchor="_Toc224646081" w:history="1">
        <w:r w:rsidRPr="003F521C">
          <w:rPr>
            <w:rStyle w:val="Hyperlink"/>
          </w:rPr>
          <w:t>2.1</w:t>
        </w:r>
        <w:r>
          <w:rPr>
            <w:rFonts w:asciiTheme="minorHAnsi" w:eastAsiaTheme="minorEastAsia" w:hAnsiTheme="minorHAnsi" w:cstheme="minorBidi"/>
            <w:iCs w:val="0"/>
            <w:kern w:val="2"/>
            <w:sz w:val="24"/>
            <w:szCs w:val="24"/>
            <w14:ligatures w14:val="standardContextual"/>
          </w:rPr>
          <w:tab/>
        </w:r>
        <w:r w:rsidRPr="003F521C">
          <w:rPr>
            <w:rStyle w:val="Hyperlink"/>
          </w:rPr>
          <w:t>Obligations of the Licence Holder</w:t>
        </w:r>
        <w:r>
          <w:rPr>
            <w:webHidden/>
          </w:rPr>
          <w:tab/>
        </w:r>
        <w:r>
          <w:rPr>
            <w:webHidden/>
          </w:rPr>
          <w:fldChar w:fldCharType="begin"/>
        </w:r>
        <w:r>
          <w:rPr>
            <w:webHidden/>
          </w:rPr>
          <w:instrText xml:space="preserve"> PAGEREF _Toc224646081 \h </w:instrText>
        </w:r>
        <w:r>
          <w:rPr>
            <w:webHidden/>
          </w:rPr>
        </w:r>
        <w:r>
          <w:rPr>
            <w:webHidden/>
          </w:rPr>
          <w:fldChar w:fldCharType="separate"/>
        </w:r>
        <w:r w:rsidR="001E1BD1">
          <w:rPr>
            <w:webHidden/>
          </w:rPr>
          <w:t>39</w:t>
        </w:r>
        <w:r>
          <w:rPr>
            <w:webHidden/>
          </w:rPr>
          <w:fldChar w:fldCharType="end"/>
        </w:r>
      </w:hyperlink>
    </w:p>
    <w:p w14:paraId="0BCB2680" w14:textId="68F3A5AA" w:rsidR="000123AA" w:rsidRDefault="000123AA">
      <w:pPr>
        <w:pStyle w:val="TOC3"/>
        <w:rPr>
          <w:rFonts w:asciiTheme="minorHAnsi" w:eastAsiaTheme="minorEastAsia" w:hAnsiTheme="minorHAnsi" w:cstheme="minorBidi"/>
          <w:iCs w:val="0"/>
          <w:kern w:val="2"/>
          <w:sz w:val="24"/>
          <w:szCs w:val="24"/>
          <w14:ligatures w14:val="standardContextual"/>
        </w:rPr>
      </w:pPr>
      <w:hyperlink w:anchor="_Toc224646082" w:history="1">
        <w:r w:rsidRPr="003F521C">
          <w:rPr>
            <w:rStyle w:val="Hyperlink"/>
          </w:rPr>
          <w:t>2.2</w:t>
        </w:r>
        <w:r>
          <w:rPr>
            <w:rFonts w:asciiTheme="minorHAnsi" w:eastAsiaTheme="minorEastAsia" w:hAnsiTheme="minorHAnsi" w:cstheme="minorBidi"/>
            <w:iCs w:val="0"/>
            <w:kern w:val="2"/>
            <w:sz w:val="24"/>
            <w:szCs w:val="24"/>
            <w14:ligatures w14:val="standardContextual"/>
          </w:rPr>
          <w:tab/>
        </w:r>
        <w:r w:rsidRPr="003F521C">
          <w:rPr>
            <w:rStyle w:val="Hyperlink"/>
          </w:rPr>
          <w:t>Provision of new information to the Regulator</w:t>
        </w:r>
        <w:r>
          <w:rPr>
            <w:webHidden/>
          </w:rPr>
          <w:tab/>
        </w:r>
        <w:r>
          <w:rPr>
            <w:webHidden/>
          </w:rPr>
          <w:fldChar w:fldCharType="begin"/>
        </w:r>
        <w:r>
          <w:rPr>
            <w:webHidden/>
          </w:rPr>
          <w:instrText xml:space="preserve"> PAGEREF _Toc224646082 \h </w:instrText>
        </w:r>
        <w:r>
          <w:rPr>
            <w:webHidden/>
          </w:rPr>
        </w:r>
        <w:r>
          <w:rPr>
            <w:webHidden/>
          </w:rPr>
          <w:fldChar w:fldCharType="separate"/>
        </w:r>
        <w:r w:rsidR="001E1BD1">
          <w:rPr>
            <w:webHidden/>
          </w:rPr>
          <w:t>39</w:t>
        </w:r>
        <w:r>
          <w:rPr>
            <w:webHidden/>
          </w:rPr>
          <w:fldChar w:fldCharType="end"/>
        </w:r>
      </w:hyperlink>
    </w:p>
    <w:p w14:paraId="0B90BC91" w14:textId="0E25D4BD" w:rsidR="000123AA" w:rsidRDefault="000123AA">
      <w:pPr>
        <w:pStyle w:val="TOC3"/>
        <w:rPr>
          <w:rFonts w:asciiTheme="minorHAnsi" w:eastAsiaTheme="minorEastAsia" w:hAnsiTheme="minorHAnsi" w:cstheme="minorBidi"/>
          <w:iCs w:val="0"/>
          <w:kern w:val="2"/>
          <w:sz w:val="24"/>
          <w:szCs w:val="24"/>
          <w14:ligatures w14:val="standardContextual"/>
        </w:rPr>
      </w:pPr>
      <w:hyperlink w:anchor="_Toc224646083" w:history="1">
        <w:r w:rsidRPr="003F521C">
          <w:rPr>
            <w:rStyle w:val="Hyperlink"/>
          </w:rPr>
          <w:t>2.3</w:t>
        </w:r>
        <w:r>
          <w:rPr>
            <w:rFonts w:asciiTheme="minorHAnsi" w:eastAsiaTheme="minorEastAsia" w:hAnsiTheme="minorHAnsi" w:cstheme="minorBidi"/>
            <w:iCs w:val="0"/>
            <w:kern w:val="2"/>
            <w:sz w:val="24"/>
            <w:szCs w:val="24"/>
            <w14:ligatures w14:val="standardContextual"/>
          </w:rPr>
          <w:tab/>
        </w:r>
        <w:r w:rsidRPr="003F521C">
          <w:rPr>
            <w:rStyle w:val="Hyperlink"/>
          </w:rPr>
          <w:t>Obligations of persons covered by the licence</w:t>
        </w:r>
        <w:r>
          <w:rPr>
            <w:webHidden/>
          </w:rPr>
          <w:tab/>
        </w:r>
        <w:r>
          <w:rPr>
            <w:webHidden/>
          </w:rPr>
          <w:fldChar w:fldCharType="begin"/>
        </w:r>
        <w:r>
          <w:rPr>
            <w:webHidden/>
          </w:rPr>
          <w:instrText xml:space="preserve"> PAGEREF _Toc224646083 \h </w:instrText>
        </w:r>
        <w:r>
          <w:rPr>
            <w:webHidden/>
          </w:rPr>
        </w:r>
        <w:r>
          <w:rPr>
            <w:webHidden/>
          </w:rPr>
          <w:fldChar w:fldCharType="separate"/>
        </w:r>
        <w:r w:rsidR="001E1BD1">
          <w:rPr>
            <w:webHidden/>
          </w:rPr>
          <w:t>40</w:t>
        </w:r>
        <w:r>
          <w:rPr>
            <w:webHidden/>
          </w:rPr>
          <w:fldChar w:fldCharType="end"/>
        </w:r>
      </w:hyperlink>
    </w:p>
    <w:p w14:paraId="4A9EC5C4" w14:textId="42FE0A71" w:rsidR="000123AA" w:rsidRDefault="000123AA">
      <w:pPr>
        <w:pStyle w:val="TOC2"/>
        <w:rPr>
          <w:rFonts w:asciiTheme="minorHAnsi" w:eastAsiaTheme="minorEastAsia" w:hAnsiTheme="minorHAnsi" w:cstheme="minorBidi"/>
          <w:smallCaps w:val="0"/>
          <w:kern w:val="2"/>
          <w:sz w:val="24"/>
          <w:szCs w:val="24"/>
          <w:lang w:eastAsia="en-AU"/>
          <w14:ligatures w14:val="standardContextual"/>
        </w:rPr>
      </w:pPr>
      <w:hyperlink w:anchor="_Toc224646084" w:history="1">
        <w:r w:rsidRPr="003F521C">
          <w:rPr>
            <w:rStyle w:val="Hyperlink"/>
          </w:rPr>
          <w:t>Section 3</w:t>
        </w:r>
        <w:r>
          <w:rPr>
            <w:rFonts w:asciiTheme="minorHAnsi" w:eastAsiaTheme="minorEastAsia" w:hAnsiTheme="minorHAnsi" w:cstheme="minorBidi"/>
            <w:smallCaps w:val="0"/>
            <w:kern w:val="2"/>
            <w:sz w:val="24"/>
            <w:szCs w:val="24"/>
            <w:lang w:eastAsia="en-AU"/>
            <w14:ligatures w14:val="standardContextual"/>
          </w:rPr>
          <w:tab/>
        </w:r>
        <w:r w:rsidRPr="003F521C">
          <w:rPr>
            <w:rStyle w:val="Hyperlink"/>
          </w:rPr>
          <w:t>Reporting and Documentation</w:t>
        </w:r>
        <w:r>
          <w:rPr>
            <w:webHidden/>
          </w:rPr>
          <w:tab/>
        </w:r>
        <w:r>
          <w:rPr>
            <w:webHidden/>
          </w:rPr>
          <w:fldChar w:fldCharType="begin"/>
        </w:r>
        <w:r>
          <w:rPr>
            <w:webHidden/>
          </w:rPr>
          <w:instrText xml:space="preserve"> PAGEREF _Toc224646084 \h </w:instrText>
        </w:r>
        <w:r>
          <w:rPr>
            <w:webHidden/>
          </w:rPr>
        </w:r>
        <w:r>
          <w:rPr>
            <w:webHidden/>
          </w:rPr>
          <w:fldChar w:fldCharType="separate"/>
        </w:r>
        <w:r w:rsidR="001E1BD1">
          <w:rPr>
            <w:webHidden/>
          </w:rPr>
          <w:t>41</w:t>
        </w:r>
        <w:r>
          <w:rPr>
            <w:webHidden/>
          </w:rPr>
          <w:fldChar w:fldCharType="end"/>
        </w:r>
      </w:hyperlink>
    </w:p>
    <w:p w14:paraId="4815C7CB" w14:textId="7D5A8091" w:rsidR="000123AA" w:rsidRDefault="000123AA">
      <w:pPr>
        <w:pStyle w:val="TOC3"/>
        <w:rPr>
          <w:rFonts w:asciiTheme="minorHAnsi" w:eastAsiaTheme="minorEastAsia" w:hAnsiTheme="minorHAnsi" w:cstheme="minorBidi"/>
          <w:iCs w:val="0"/>
          <w:kern w:val="2"/>
          <w:sz w:val="24"/>
          <w:szCs w:val="24"/>
          <w14:ligatures w14:val="standardContextual"/>
        </w:rPr>
      </w:pPr>
      <w:hyperlink w:anchor="_Toc224646085" w:history="1">
        <w:r w:rsidRPr="003F521C">
          <w:rPr>
            <w:rStyle w:val="Hyperlink"/>
          </w:rPr>
          <w:t>3.1</w:t>
        </w:r>
        <w:r>
          <w:rPr>
            <w:rFonts w:asciiTheme="minorHAnsi" w:eastAsiaTheme="minorEastAsia" w:hAnsiTheme="minorHAnsi" w:cstheme="minorBidi"/>
            <w:iCs w:val="0"/>
            <w:kern w:val="2"/>
            <w:sz w:val="24"/>
            <w:szCs w:val="24"/>
            <w14:ligatures w14:val="standardContextual"/>
          </w:rPr>
          <w:tab/>
        </w:r>
        <w:r w:rsidRPr="003F521C">
          <w:rPr>
            <w:rStyle w:val="Hyperlink"/>
          </w:rPr>
          <w:t>Notification of authorisations by the Australian Pesticides and Veterinary Medicines Authority</w:t>
        </w:r>
        <w:r>
          <w:rPr>
            <w:webHidden/>
          </w:rPr>
          <w:tab/>
        </w:r>
        <w:r>
          <w:rPr>
            <w:webHidden/>
          </w:rPr>
          <w:fldChar w:fldCharType="begin"/>
        </w:r>
        <w:r>
          <w:rPr>
            <w:webHidden/>
          </w:rPr>
          <w:instrText xml:space="preserve"> PAGEREF _Toc224646085 \h </w:instrText>
        </w:r>
        <w:r>
          <w:rPr>
            <w:webHidden/>
          </w:rPr>
        </w:r>
        <w:r>
          <w:rPr>
            <w:webHidden/>
          </w:rPr>
          <w:fldChar w:fldCharType="separate"/>
        </w:r>
        <w:r w:rsidR="001E1BD1">
          <w:rPr>
            <w:webHidden/>
          </w:rPr>
          <w:t>41</w:t>
        </w:r>
        <w:r>
          <w:rPr>
            <w:webHidden/>
          </w:rPr>
          <w:fldChar w:fldCharType="end"/>
        </w:r>
      </w:hyperlink>
    </w:p>
    <w:p w14:paraId="069E9D8D" w14:textId="59476EE2" w:rsidR="000123AA" w:rsidRDefault="000123AA">
      <w:pPr>
        <w:pStyle w:val="TOC3"/>
        <w:rPr>
          <w:rFonts w:asciiTheme="minorHAnsi" w:eastAsiaTheme="minorEastAsia" w:hAnsiTheme="minorHAnsi" w:cstheme="minorBidi"/>
          <w:iCs w:val="0"/>
          <w:kern w:val="2"/>
          <w:sz w:val="24"/>
          <w:szCs w:val="24"/>
          <w14:ligatures w14:val="standardContextual"/>
        </w:rPr>
      </w:pPr>
      <w:hyperlink w:anchor="_Toc224646086" w:history="1">
        <w:r w:rsidRPr="003F521C">
          <w:rPr>
            <w:rStyle w:val="Hyperlink"/>
          </w:rPr>
          <w:t>3.2</w:t>
        </w:r>
        <w:r>
          <w:rPr>
            <w:rFonts w:asciiTheme="minorHAnsi" w:eastAsiaTheme="minorEastAsia" w:hAnsiTheme="minorHAnsi" w:cstheme="minorBidi"/>
            <w:iCs w:val="0"/>
            <w:kern w:val="2"/>
            <w:sz w:val="24"/>
            <w:szCs w:val="24"/>
            <w14:ligatures w14:val="standardContextual"/>
          </w:rPr>
          <w:tab/>
        </w:r>
        <w:r w:rsidRPr="003F521C">
          <w:rPr>
            <w:rStyle w:val="Hyperlink"/>
          </w:rPr>
          <w:t>Annual Report</w:t>
        </w:r>
        <w:r>
          <w:rPr>
            <w:webHidden/>
          </w:rPr>
          <w:tab/>
        </w:r>
        <w:r>
          <w:rPr>
            <w:webHidden/>
          </w:rPr>
          <w:fldChar w:fldCharType="begin"/>
        </w:r>
        <w:r>
          <w:rPr>
            <w:webHidden/>
          </w:rPr>
          <w:instrText xml:space="preserve"> PAGEREF _Toc224646086 \h </w:instrText>
        </w:r>
        <w:r>
          <w:rPr>
            <w:webHidden/>
          </w:rPr>
        </w:r>
        <w:r>
          <w:rPr>
            <w:webHidden/>
          </w:rPr>
          <w:fldChar w:fldCharType="separate"/>
        </w:r>
        <w:r w:rsidR="001E1BD1">
          <w:rPr>
            <w:webHidden/>
          </w:rPr>
          <w:t>41</w:t>
        </w:r>
        <w:r>
          <w:rPr>
            <w:webHidden/>
          </w:rPr>
          <w:fldChar w:fldCharType="end"/>
        </w:r>
      </w:hyperlink>
    </w:p>
    <w:p w14:paraId="0E0EE5CB" w14:textId="533F9578" w:rsidR="000123AA" w:rsidRDefault="000123AA">
      <w:pPr>
        <w:pStyle w:val="TOC2"/>
        <w:rPr>
          <w:rFonts w:asciiTheme="minorHAnsi" w:eastAsiaTheme="minorEastAsia" w:hAnsiTheme="minorHAnsi" w:cstheme="minorBidi"/>
          <w:smallCaps w:val="0"/>
          <w:kern w:val="2"/>
          <w:sz w:val="24"/>
          <w:szCs w:val="24"/>
          <w:lang w:eastAsia="en-AU"/>
          <w14:ligatures w14:val="standardContextual"/>
        </w:rPr>
      </w:pPr>
      <w:hyperlink w:anchor="_Toc224646087" w:history="1">
        <w:r w:rsidRPr="003F521C">
          <w:rPr>
            <w:rStyle w:val="Hyperlink"/>
            <w:b/>
            <w:bCs/>
          </w:rPr>
          <w:t>ATTACHMENT A</w:t>
        </w:r>
        <w:r>
          <w:rPr>
            <w:webHidden/>
          </w:rPr>
          <w:tab/>
        </w:r>
        <w:r>
          <w:rPr>
            <w:webHidden/>
          </w:rPr>
          <w:fldChar w:fldCharType="begin"/>
        </w:r>
        <w:r>
          <w:rPr>
            <w:webHidden/>
          </w:rPr>
          <w:instrText xml:space="preserve"> PAGEREF _Toc224646087 \h </w:instrText>
        </w:r>
        <w:r>
          <w:rPr>
            <w:webHidden/>
          </w:rPr>
        </w:r>
        <w:r>
          <w:rPr>
            <w:webHidden/>
          </w:rPr>
          <w:fldChar w:fldCharType="separate"/>
        </w:r>
        <w:r w:rsidR="001E1BD1">
          <w:rPr>
            <w:webHidden/>
          </w:rPr>
          <w:t>42</w:t>
        </w:r>
        <w:r>
          <w:rPr>
            <w:webHidden/>
          </w:rPr>
          <w:fldChar w:fldCharType="end"/>
        </w:r>
      </w:hyperlink>
    </w:p>
    <w:p w14:paraId="6C925FBB" w14:textId="043A56B6" w:rsidR="000123AA" w:rsidRDefault="000123AA">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24646088" w:history="1">
        <w:r w:rsidRPr="003F521C">
          <w:rPr>
            <w:rStyle w:val="Hyperlink"/>
          </w:rPr>
          <w:t>References</w:t>
        </w:r>
        <w:r>
          <w:rPr>
            <w:webHidden/>
          </w:rPr>
          <w:tab/>
          <w:t>…………………………………………………………………………………………………………………………………</w:t>
        </w:r>
        <w:r>
          <w:rPr>
            <w:webHidden/>
          </w:rPr>
          <w:fldChar w:fldCharType="begin"/>
        </w:r>
        <w:r>
          <w:rPr>
            <w:webHidden/>
          </w:rPr>
          <w:instrText xml:space="preserve"> PAGEREF _Toc224646088 \h </w:instrText>
        </w:r>
        <w:r>
          <w:rPr>
            <w:webHidden/>
          </w:rPr>
        </w:r>
        <w:r>
          <w:rPr>
            <w:webHidden/>
          </w:rPr>
          <w:fldChar w:fldCharType="separate"/>
        </w:r>
        <w:r w:rsidR="001E1BD1">
          <w:rPr>
            <w:webHidden/>
          </w:rPr>
          <w:t>44</w:t>
        </w:r>
        <w:r>
          <w:rPr>
            <w:webHidden/>
          </w:rPr>
          <w:fldChar w:fldCharType="end"/>
        </w:r>
      </w:hyperlink>
    </w:p>
    <w:p w14:paraId="466F719C" w14:textId="76C4DE8C" w:rsidR="000123AA" w:rsidRDefault="000123AA">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24646089" w:history="1">
        <w:r w:rsidRPr="003F521C">
          <w:rPr>
            <w:rStyle w:val="Hyperlink"/>
          </w:rPr>
          <w:t>Appendix A: Summary of submissions</w:t>
        </w:r>
        <w:r>
          <w:rPr>
            <w:webHidden/>
          </w:rPr>
          <w:tab/>
        </w:r>
        <w:r>
          <w:rPr>
            <w:webHidden/>
          </w:rPr>
          <w:fldChar w:fldCharType="begin"/>
        </w:r>
        <w:r>
          <w:rPr>
            <w:webHidden/>
          </w:rPr>
          <w:instrText xml:space="preserve"> PAGEREF _Toc224646089 \h </w:instrText>
        </w:r>
        <w:r>
          <w:rPr>
            <w:webHidden/>
          </w:rPr>
        </w:r>
        <w:r>
          <w:rPr>
            <w:webHidden/>
          </w:rPr>
          <w:fldChar w:fldCharType="separate"/>
        </w:r>
        <w:r w:rsidR="001E1BD1">
          <w:rPr>
            <w:webHidden/>
          </w:rPr>
          <w:t>49</w:t>
        </w:r>
        <w:r>
          <w:rPr>
            <w:webHidden/>
          </w:rPr>
          <w:fldChar w:fldCharType="end"/>
        </w:r>
      </w:hyperlink>
    </w:p>
    <w:p w14:paraId="21D474A3" w14:textId="72A9FD3A" w:rsidR="00FC503D" w:rsidRPr="000A29BE" w:rsidRDefault="00887AC7" w:rsidP="00F56FE9">
      <w:r w:rsidRPr="000A29BE">
        <w:rPr>
          <w:b/>
          <w:bCs/>
          <w:caps/>
          <w:noProof/>
          <w:sz w:val="20"/>
        </w:rPr>
        <w:fldChar w:fldCharType="end"/>
      </w:r>
    </w:p>
    <w:p w14:paraId="6E8B47E9" w14:textId="77777777" w:rsidR="00FC503D" w:rsidRPr="000A29BE" w:rsidRDefault="00FC503D" w:rsidP="00F56FE9">
      <w:pPr>
        <w:sectPr w:rsidR="00FC503D" w:rsidRPr="000A29BE" w:rsidSect="00CF3062">
          <w:footerReference w:type="default" r:id="rId18"/>
          <w:pgSz w:w="11909" w:h="16834" w:code="9"/>
          <w:pgMar w:top="1247" w:right="1361" w:bottom="1247" w:left="1361" w:header="567" w:footer="567" w:gutter="0"/>
          <w:pgNumType w:fmt="upperRoman"/>
          <w:cols w:space="720"/>
        </w:sectPr>
      </w:pPr>
    </w:p>
    <w:p w14:paraId="7052A669" w14:textId="124F2986" w:rsidR="0042710A" w:rsidRPr="000A29BE" w:rsidRDefault="00F56FE9" w:rsidP="004D2EFE">
      <w:pPr>
        <w:pStyle w:val="Heading1"/>
      </w:pPr>
      <w:bookmarkStart w:id="36" w:name="_Toc127695704"/>
      <w:bookmarkStart w:id="37" w:name="_Toc142471133"/>
      <w:bookmarkStart w:id="38" w:name="_Toc142987500"/>
      <w:bookmarkStart w:id="39" w:name="_Toc143058789"/>
      <w:bookmarkStart w:id="40" w:name="_Toc47536739"/>
      <w:bookmarkStart w:id="41" w:name="_Toc224646029"/>
      <w:r w:rsidRPr="000A29BE">
        <w:lastRenderedPageBreak/>
        <w:t>Abbreviations</w:t>
      </w:r>
      <w:bookmarkEnd w:id="36"/>
      <w:bookmarkEnd w:id="37"/>
      <w:bookmarkEnd w:id="38"/>
      <w:bookmarkEnd w:id="39"/>
      <w:bookmarkEnd w:id="40"/>
      <w:bookmarkEnd w:id="41"/>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bottom w:w="28" w:type="dxa"/>
        </w:tblCellMar>
        <w:tblLook w:val="0000" w:firstRow="0" w:lastRow="0" w:firstColumn="0" w:lastColumn="0" w:noHBand="0" w:noVBand="0"/>
      </w:tblPr>
      <w:tblGrid>
        <w:gridCol w:w="1985"/>
        <w:gridCol w:w="7337"/>
      </w:tblGrid>
      <w:tr w:rsidR="000A29BE" w:rsidRPr="000A29BE" w14:paraId="5BC588B1"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0BD23F5B" w14:textId="2FA39EA4" w:rsidR="006E0F42" w:rsidRPr="000A29BE" w:rsidRDefault="006E0F42" w:rsidP="006E0F42">
            <w:pPr>
              <w:spacing w:before="0"/>
              <w:contextualSpacing/>
              <w:rPr>
                <w:rFonts w:asciiTheme="minorHAnsi" w:hAnsiTheme="minorHAnsi" w:cstheme="minorHAnsi"/>
                <w:szCs w:val="22"/>
              </w:rPr>
            </w:pPr>
            <w:r w:rsidRPr="000A29BE">
              <w:rPr>
                <w:rFonts w:asciiTheme="minorHAnsi" w:hAnsiTheme="minorHAnsi" w:cstheme="minorHAnsi"/>
                <w:szCs w:val="22"/>
              </w:rPr>
              <w:t>ACT</w:t>
            </w:r>
          </w:p>
        </w:tc>
        <w:tc>
          <w:tcPr>
            <w:tcW w:w="7337" w:type="dxa"/>
            <w:tcBorders>
              <w:top w:val="single" w:sz="4" w:space="0" w:color="auto"/>
              <w:left w:val="single" w:sz="4" w:space="0" w:color="auto"/>
              <w:bottom w:val="single" w:sz="4" w:space="0" w:color="auto"/>
              <w:right w:val="single" w:sz="4" w:space="0" w:color="auto"/>
            </w:tcBorders>
          </w:tcPr>
          <w:p w14:paraId="1BD52A54" w14:textId="4D3FFA62" w:rsidR="006E0F42" w:rsidRPr="000A29BE" w:rsidRDefault="006E0F42" w:rsidP="006E0F42">
            <w:pPr>
              <w:spacing w:before="0"/>
              <w:contextualSpacing/>
              <w:rPr>
                <w:rFonts w:asciiTheme="minorHAnsi" w:hAnsiTheme="minorHAnsi" w:cstheme="minorHAnsi"/>
                <w:szCs w:val="22"/>
              </w:rPr>
            </w:pPr>
            <w:r w:rsidRPr="000A29BE">
              <w:rPr>
                <w:rFonts w:asciiTheme="minorHAnsi" w:hAnsiTheme="minorHAnsi" w:cstheme="minorHAnsi"/>
                <w:szCs w:val="22"/>
              </w:rPr>
              <w:t>Australian Capital Territory</w:t>
            </w:r>
          </w:p>
        </w:tc>
      </w:tr>
      <w:tr w:rsidR="000A29BE" w:rsidRPr="000A29BE" w14:paraId="3C4364F1"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6269A12D" w14:textId="18F0AB3E" w:rsidR="006E0F42" w:rsidRPr="000A29BE" w:rsidRDefault="006E0F42" w:rsidP="006E0F42">
            <w:pPr>
              <w:spacing w:before="0"/>
              <w:contextualSpacing/>
              <w:rPr>
                <w:rFonts w:asciiTheme="minorHAnsi" w:hAnsiTheme="minorHAnsi" w:cstheme="minorHAnsi"/>
                <w:szCs w:val="22"/>
              </w:rPr>
            </w:pPr>
            <w:r w:rsidRPr="000A29BE">
              <w:t>AgVet Code</w:t>
            </w:r>
          </w:p>
        </w:tc>
        <w:tc>
          <w:tcPr>
            <w:tcW w:w="7337" w:type="dxa"/>
            <w:tcBorders>
              <w:top w:val="single" w:sz="4" w:space="0" w:color="auto"/>
              <w:left w:val="single" w:sz="4" w:space="0" w:color="auto"/>
              <w:bottom w:val="single" w:sz="4" w:space="0" w:color="auto"/>
              <w:right w:val="single" w:sz="4" w:space="0" w:color="auto"/>
            </w:tcBorders>
          </w:tcPr>
          <w:p w14:paraId="09592740" w14:textId="63E637F9" w:rsidR="006E0F42" w:rsidRPr="000A29BE" w:rsidRDefault="006E0F42" w:rsidP="006E0F42">
            <w:pPr>
              <w:spacing w:before="0"/>
              <w:contextualSpacing/>
              <w:rPr>
                <w:rFonts w:asciiTheme="minorHAnsi" w:hAnsiTheme="minorHAnsi" w:cstheme="minorHAnsi"/>
                <w:szCs w:val="22"/>
              </w:rPr>
            </w:pPr>
            <w:r w:rsidRPr="000A29BE">
              <w:rPr>
                <w:i/>
              </w:rPr>
              <w:t>Agricultural and Veterinary Chemicals Code Act</w:t>
            </w:r>
            <w:r w:rsidRPr="000A29BE">
              <w:t xml:space="preserve"> </w:t>
            </w:r>
            <w:r w:rsidRPr="000A29BE">
              <w:rPr>
                <w:i/>
              </w:rPr>
              <w:t>1994</w:t>
            </w:r>
          </w:p>
        </w:tc>
      </w:tr>
      <w:tr w:rsidR="000A29BE" w:rsidRPr="000A29BE" w14:paraId="6339F112"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72EBDC2E" w14:textId="4B315006" w:rsidR="006E0F42" w:rsidRPr="000A29BE" w:rsidRDefault="006E0F42" w:rsidP="006E0F42">
            <w:pPr>
              <w:spacing w:before="0"/>
              <w:contextualSpacing/>
              <w:rPr>
                <w:rFonts w:asciiTheme="minorHAnsi" w:hAnsiTheme="minorHAnsi" w:cstheme="minorHAnsi"/>
                <w:szCs w:val="22"/>
              </w:rPr>
            </w:pPr>
            <w:r w:rsidRPr="000A29BE">
              <w:rPr>
                <w:rFonts w:asciiTheme="minorHAnsi" w:hAnsiTheme="minorHAnsi" w:cstheme="minorHAnsi"/>
                <w:szCs w:val="22"/>
              </w:rPr>
              <w:t>AHA</w:t>
            </w:r>
          </w:p>
        </w:tc>
        <w:tc>
          <w:tcPr>
            <w:tcW w:w="7337" w:type="dxa"/>
            <w:tcBorders>
              <w:top w:val="single" w:sz="4" w:space="0" w:color="auto"/>
              <w:left w:val="single" w:sz="4" w:space="0" w:color="auto"/>
              <w:bottom w:val="single" w:sz="4" w:space="0" w:color="auto"/>
              <w:right w:val="single" w:sz="4" w:space="0" w:color="auto"/>
            </w:tcBorders>
          </w:tcPr>
          <w:p w14:paraId="5D6ABF4E" w14:textId="2436108A" w:rsidR="006E0F42" w:rsidRPr="000A29BE" w:rsidRDefault="006E0F42" w:rsidP="006E0F42">
            <w:pPr>
              <w:spacing w:before="0"/>
              <w:contextualSpacing/>
              <w:rPr>
                <w:rFonts w:asciiTheme="minorHAnsi" w:hAnsiTheme="minorHAnsi" w:cstheme="minorHAnsi"/>
                <w:szCs w:val="22"/>
              </w:rPr>
            </w:pPr>
            <w:r w:rsidRPr="000A29BE">
              <w:rPr>
                <w:rFonts w:asciiTheme="minorHAnsi" w:hAnsiTheme="minorHAnsi" w:cstheme="minorHAnsi"/>
                <w:szCs w:val="22"/>
              </w:rPr>
              <w:t>Animal Health Australia</w:t>
            </w:r>
          </w:p>
        </w:tc>
      </w:tr>
      <w:tr w:rsidR="000A29BE" w:rsidRPr="000A29BE" w14:paraId="1B6C3638" w14:textId="77777777" w:rsidTr="007151FD">
        <w:trPr>
          <w:trHeight w:val="20"/>
        </w:trPr>
        <w:tc>
          <w:tcPr>
            <w:tcW w:w="1985" w:type="dxa"/>
            <w:tcBorders>
              <w:top w:val="single" w:sz="4" w:space="0" w:color="auto"/>
              <w:left w:val="single" w:sz="4" w:space="0" w:color="auto"/>
              <w:bottom w:val="single" w:sz="4" w:space="0" w:color="auto"/>
              <w:right w:val="single" w:sz="4" w:space="0" w:color="auto"/>
            </w:tcBorders>
          </w:tcPr>
          <w:p w14:paraId="52CB86B3" w14:textId="77777777" w:rsidR="006E0F42" w:rsidRPr="000A29BE" w:rsidRDefault="006E0F42" w:rsidP="006E0F42">
            <w:pPr>
              <w:spacing w:before="0"/>
              <w:contextualSpacing/>
              <w:rPr>
                <w:rFonts w:asciiTheme="minorHAnsi" w:hAnsiTheme="minorHAnsi" w:cstheme="minorHAnsi"/>
                <w:szCs w:val="22"/>
              </w:rPr>
            </w:pPr>
            <w:r w:rsidRPr="000A29BE">
              <w:rPr>
                <w:rFonts w:asciiTheme="minorHAnsi" w:hAnsiTheme="minorHAnsi" w:cstheme="minorHAnsi"/>
                <w:szCs w:val="22"/>
              </w:rPr>
              <w:t>APVMA</w:t>
            </w:r>
          </w:p>
        </w:tc>
        <w:tc>
          <w:tcPr>
            <w:tcW w:w="7337" w:type="dxa"/>
            <w:tcBorders>
              <w:top w:val="single" w:sz="4" w:space="0" w:color="auto"/>
              <w:left w:val="single" w:sz="4" w:space="0" w:color="auto"/>
              <w:bottom w:val="single" w:sz="4" w:space="0" w:color="auto"/>
              <w:right w:val="single" w:sz="4" w:space="0" w:color="auto"/>
            </w:tcBorders>
          </w:tcPr>
          <w:p w14:paraId="64FB655B" w14:textId="77777777" w:rsidR="006E0F42" w:rsidRPr="000A29BE" w:rsidRDefault="006E0F42" w:rsidP="006E0F42">
            <w:pPr>
              <w:contextualSpacing/>
              <w:rPr>
                <w:rFonts w:asciiTheme="minorHAnsi" w:hAnsiTheme="minorHAnsi" w:cstheme="minorHAnsi"/>
                <w:szCs w:val="22"/>
              </w:rPr>
            </w:pPr>
            <w:r w:rsidRPr="000A29BE">
              <w:rPr>
                <w:rFonts w:asciiTheme="minorHAnsi" w:hAnsiTheme="minorHAnsi" w:cstheme="minorHAnsi"/>
                <w:szCs w:val="22"/>
              </w:rPr>
              <w:t>Australian Pesticides and Veterinary Medicines Authority</w:t>
            </w:r>
          </w:p>
        </w:tc>
      </w:tr>
      <w:tr w:rsidR="000A29BE" w:rsidRPr="000A29BE" w14:paraId="7E9AFCCB"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307F19E3" w14:textId="0D295627" w:rsidR="006E0F42" w:rsidRPr="000A29BE" w:rsidRDefault="006E0F42" w:rsidP="006E0F42">
            <w:pPr>
              <w:spacing w:before="20" w:after="20"/>
              <w:ind w:right="-30"/>
            </w:pPr>
            <w:r w:rsidRPr="000A29BE">
              <w:t>DAFF</w:t>
            </w:r>
          </w:p>
        </w:tc>
        <w:tc>
          <w:tcPr>
            <w:tcW w:w="7337" w:type="dxa"/>
            <w:tcBorders>
              <w:top w:val="single" w:sz="4" w:space="0" w:color="auto"/>
              <w:left w:val="single" w:sz="4" w:space="0" w:color="auto"/>
              <w:bottom w:val="single" w:sz="4" w:space="0" w:color="auto"/>
              <w:right w:val="single" w:sz="4" w:space="0" w:color="auto"/>
            </w:tcBorders>
          </w:tcPr>
          <w:p w14:paraId="1710E7D8" w14:textId="1BC2121C" w:rsidR="006E0F42" w:rsidRPr="000A29BE" w:rsidRDefault="006E0F42" w:rsidP="006E0F42">
            <w:pPr>
              <w:spacing w:before="20" w:after="20"/>
              <w:ind w:right="-30"/>
            </w:pPr>
            <w:r w:rsidRPr="000A29BE">
              <w:t>Department of Agriculture, Fisheries and Forestry</w:t>
            </w:r>
          </w:p>
        </w:tc>
      </w:tr>
      <w:tr w:rsidR="000A29BE" w:rsidRPr="000A29BE" w14:paraId="31AE9BEC"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1AE0E1D9" w14:textId="77777777" w:rsidR="006E0F42" w:rsidRPr="000A29BE" w:rsidRDefault="006E0F42" w:rsidP="006E0F42">
            <w:pPr>
              <w:contextualSpacing/>
              <w:rPr>
                <w:rFonts w:asciiTheme="minorHAnsi" w:hAnsiTheme="minorHAnsi" w:cstheme="minorHAnsi"/>
                <w:szCs w:val="22"/>
              </w:rPr>
            </w:pPr>
            <w:r w:rsidRPr="000A29BE">
              <w:rPr>
                <w:rFonts w:asciiTheme="minorHAnsi" w:hAnsiTheme="minorHAnsi" w:cstheme="minorHAnsi"/>
                <w:szCs w:val="22"/>
              </w:rPr>
              <w:t>DIR</w:t>
            </w:r>
          </w:p>
        </w:tc>
        <w:tc>
          <w:tcPr>
            <w:tcW w:w="7337" w:type="dxa"/>
            <w:tcBorders>
              <w:top w:val="single" w:sz="4" w:space="0" w:color="auto"/>
              <w:left w:val="single" w:sz="4" w:space="0" w:color="auto"/>
              <w:bottom w:val="single" w:sz="4" w:space="0" w:color="auto"/>
              <w:right w:val="single" w:sz="4" w:space="0" w:color="auto"/>
            </w:tcBorders>
          </w:tcPr>
          <w:p w14:paraId="4044FD1A" w14:textId="77777777" w:rsidR="006E0F42" w:rsidRPr="000A29BE" w:rsidRDefault="006E0F42" w:rsidP="006E0F42">
            <w:pPr>
              <w:contextualSpacing/>
              <w:rPr>
                <w:rFonts w:asciiTheme="minorHAnsi" w:hAnsiTheme="minorHAnsi" w:cstheme="minorHAnsi"/>
                <w:szCs w:val="22"/>
              </w:rPr>
            </w:pPr>
            <w:r w:rsidRPr="000A29BE">
              <w:rPr>
                <w:rFonts w:asciiTheme="minorHAnsi" w:hAnsiTheme="minorHAnsi" w:cstheme="minorHAnsi"/>
                <w:szCs w:val="22"/>
              </w:rPr>
              <w:t>Dealings involving Intentional Release</w:t>
            </w:r>
          </w:p>
        </w:tc>
      </w:tr>
      <w:tr w:rsidR="000A29BE" w:rsidRPr="000A29BE" w14:paraId="420ADB92"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12A07F89" w14:textId="77777777" w:rsidR="006E0F42" w:rsidRPr="000A29BE" w:rsidRDefault="006E0F42" w:rsidP="006E0F42">
            <w:pPr>
              <w:contextualSpacing/>
              <w:rPr>
                <w:rFonts w:asciiTheme="minorHAnsi" w:hAnsiTheme="minorHAnsi" w:cstheme="minorHAnsi"/>
                <w:szCs w:val="22"/>
              </w:rPr>
            </w:pPr>
            <w:r w:rsidRPr="000A29BE">
              <w:rPr>
                <w:rFonts w:asciiTheme="minorHAnsi" w:hAnsiTheme="minorHAnsi" w:cstheme="minorHAnsi"/>
                <w:szCs w:val="22"/>
              </w:rPr>
              <w:t>DNA</w:t>
            </w:r>
          </w:p>
        </w:tc>
        <w:tc>
          <w:tcPr>
            <w:tcW w:w="7337" w:type="dxa"/>
            <w:tcBorders>
              <w:top w:val="single" w:sz="4" w:space="0" w:color="auto"/>
              <w:left w:val="single" w:sz="4" w:space="0" w:color="auto"/>
              <w:bottom w:val="single" w:sz="4" w:space="0" w:color="auto"/>
              <w:right w:val="single" w:sz="4" w:space="0" w:color="auto"/>
            </w:tcBorders>
          </w:tcPr>
          <w:p w14:paraId="3249533B" w14:textId="77777777" w:rsidR="006E0F42" w:rsidRPr="000A29BE" w:rsidRDefault="006E0F42" w:rsidP="006E0F42">
            <w:pPr>
              <w:contextualSpacing/>
              <w:rPr>
                <w:rFonts w:asciiTheme="minorHAnsi" w:hAnsiTheme="minorHAnsi" w:cstheme="minorHAnsi"/>
                <w:szCs w:val="22"/>
              </w:rPr>
            </w:pPr>
            <w:r w:rsidRPr="000A29BE">
              <w:rPr>
                <w:rFonts w:asciiTheme="minorHAnsi" w:hAnsiTheme="minorHAnsi" w:cstheme="minorHAnsi"/>
                <w:szCs w:val="22"/>
              </w:rPr>
              <w:t>Deoxyribonucleic acid</w:t>
            </w:r>
          </w:p>
        </w:tc>
      </w:tr>
      <w:tr w:rsidR="000A29BE" w:rsidRPr="000A29BE" w14:paraId="615C32B6"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5D732893" w14:textId="2351C09A" w:rsidR="006E0F42" w:rsidRPr="000A29BE" w:rsidRDefault="006E0F42" w:rsidP="006E0F42">
            <w:pPr>
              <w:contextualSpacing/>
              <w:rPr>
                <w:rFonts w:asciiTheme="minorHAnsi" w:hAnsiTheme="minorHAnsi" w:cstheme="minorHAnsi"/>
                <w:szCs w:val="22"/>
              </w:rPr>
            </w:pPr>
            <w:r w:rsidRPr="000A29BE">
              <w:t>EPA</w:t>
            </w:r>
          </w:p>
        </w:tc>
        <w:tc>
          <w:tcPr>
            <w:tcW w:w="7337" w:type="dxa"/>
            <w:tcBorders>
              <w:top w:val="single" w:sz="4" w:space="0" w:color="auto"/>
              <w:left w:val="single" w:sz="4" w:space="0" w:color="auto"/>
              <w:bottom w:val="single" w:sz="4" w:space="0" w:color="auto"/>
              <w:right w:val="single" w:sz="4" w:space="0" w:color="auto"/>
            </w:tcBorders>
          </w:tcPr>
          <w:p w14:paraId="25E871A3" w14:textId="125698E2" w:rsidR="006E0F42" w:rsidRPr="000A29BE" w:rsidRDefault="006E0F42" w:rsidP="006E0F42">
            <w:pPr>
              <w:contextualSpacing/>
              <w:rPr>
                <w:rFonts w:asciiTheme="minorHAnsi" w:hAnsiTheme="minorHAnsi" w:cstheme="minorHAnsi"/>
                <w:szCs w:val="22"/>
              </w:rPr>
            </w:pPr>
            <w:r w:rsidRPr="000A29BE">
              <w:t>Environment Protection Authority</w:t>
            </w:r>
          </w:p>
        </w:tc>
      </w:tr>
      <w:tr w:rsidR="00260A77" w:rsidRPr="000A29BE" w14:paraId="4445DD91"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2388CFE3" w14:textId="35C32BE6" w:rsidR="00260A77" w:rsidRPr="000A29BE" w:rsidRDefault="00260A77" w:rsidP="006E0F42">
            <w:pPr>
              <w:contextualSpacing/>
            </w:pPr>
            <w:r>
              <w:t>FeLV</w:t>
            </w:r>
          </w:p>
        </w:tc>
        <w:tc>
          <w:tcPr>
            <w:tcW w:w="7337" w:type="dxa"/>
            <w:tcBorders>
              <w:top w:val="single" w:sz="4" w:space="0" w:color="auto"/>
              <w:left w:val="single" w:sz="4" w:space="0" w:color="auto"/>
              <w:bottom w:val="single" w:sz="4" w:space="0" w:color="auto"/>
              <w:right w:val="single" w:sz="4" w:space="0" w:color="auto"/>
            </w:tcBorders>
          </w:tcPr>
          <w:p w14:paraId="529BF654" w14:textId="4AA80F11" w:rsidR="00260A77" w:rsidRPr="000A29BE" w:rsidRDefault="00260A77" w:rsidP="006E0F42">
            <w:pPr>
              <w:contextualSpacing/>
            </w:pPr>
            <w:r>
              <w:t xml:space="preserve">Feline </w:t>
            </w:r>
            <w:r w:rsidR="00C11A83">
              <w:t>L</w:t>
            </w:r>
            <w:r>
              <w:t xml:space="preserve">eukemia </w:t>
            </w:r>
            <w:r w:rsidR="00C11A83">
              <w:t>V</w:t>
            </w:r>
            <w:r>
              <w:t>irus</w:t>
            </w:r>
          </w:p>
        </w:tc>
      </w:tr>
      <w:tr w:rsidR="000A29BE" w:rsidRPr="000A29BE" w14:paraId="045F2083"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20DD0621" w14:textId="0C969CA6" w:rsidR="006E0F42" w:rsidRPr="000A29BE" w:rsidRDefault="006E0F42" w:rsidP="006E0F42">
            <w:pPr>
              <w:contextualSpacing/>
              <w:rPr>
                <w:rFonts w:asciiTheme="minorHAnsi" w:hAnsiTheme="minorHAnsi" w:cstheme="minorHAnsi"/>
                <w:szCs w:val="22"/>
              </w:rPr>
            </w:pPr>
            <w:r w:rsidRPr="000A29BE">
              <w:rPr>
                <w:rFonts w:asciiTheme="minorHAnsi" w:hAnsiTheme="minorHAnsi" w:cstheme="minorHAnsi"/>
                <w:szCs w:val="22"/>
              </w:rPr>
              <w:t>GLP</w:t>
            </w:r>
          </w:p>
        </w:tc>
        <w:tc>
          <w:tcPr>
            <w:tcW w:w="7337" w:type="dxa"/>
            <w:tcBorders>
              <w:top w:val="single" w:sz="4" w:space="0" w:color="auto"/>
              <w:left w:val="single" w:sz="4" w:space="0" w:color="auto"/>
              <w:bottom w:val="single" w:sz="4" w:space="0" w:color="auto"/>
              <w:right w:val="single" w:sz="4" w:space="0" w:color="auto"/>
            </w:tcBorders>
          </w:tcPr>
          <w:p w14:paraId="5A40D603" w14:textId="0F69A27A" w:rsidR="006E0F42" w:rsidRPr="000A29BE" w:rsidRDefault="006E0F42" w:rsidP="006E0F42">
            <w:pPr>
              <w:contextualSpacing/>
              <w:rPr>
                <w:rFonts w:asciiTheme="minorHAnsi" w:hAnsiTheme="minorHAnsi" w:cstheme="minorHAnsi"/>
                <w:szCs w:val="22"/>
              </w:rPr>
            </w:pPr>
            <w:r w:rsidRPr="000A29BE">
              <w:rPr>
                <w:rFonts w:asciiTheme="minorHAnsi" w:hAnsiTheme="minorHAnsi" w:cstheme="minorHAnsi"/>
                <w:szCs w:val="22"/>
              </w:rPr>
              <w:t>Good Laboratory Practice</w:t>
            </w:r>
          </w:p>
        </w:tc>
      </w:tr>
      <w:tr w:rsidR="000A29BE" w:rsidRPr="000A29BE" w14:paraId="6442D2F3"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6EC3BDF7" w14:textId="77777777" w:rsidR="006E0F42" w:rsidRPr="000A29BE" w:rsidRDefault="006E0F42" w:rsidP="006E0F42">
            <w:pPr>
              <w:contextualSpacing/>
              <w:rPr>
                <w:rFonts w:asciiTheme="minorHAnsi" w:hAnsiTheme="minorHAnsi" w:cstheme="minorHAnsi"/>
                <w:szCs w:val="22"/>
              </w:rPr>
            </w:pPr>
            <w:r w:rsidRPr="000A29BE">
              <w:rPr>
                <w:rFonts w:asciiTheme="minorHAnsi" w:hAnsiTheme="minorHAnsi" w:cstheme="minorHAnsi"/>
                <w:szCs w:val="22"/>
              </w:rPr>
              <w:t>GM</w:t>
            </w:r>
          </w:p>
        </w:tc>
        <w:tc>
          <w:tcPr>
            <w:tcW w:w="7337" w:type="dxa"/>
            <w:tcBorders>
              <w:top w:val="single" w:sz="4" w:space="0" w:color="auto"/>
              <w:left w:val="single" w:sz="4" w:space="0" w:color="auto"/>
              <w:bottom w:val="single" w:sz="4" w:space="0" w:color="auto"/>
              <w:right w:val="single" w:sz="4" w:space="0" w:color="auto"/>
            </w:tcBorders>
          </w:tcPr>
          <w:p w14:paraId="665BA12B" w14:textId="77777777" w:rsidR="006E0F42" w:rsidRPr="000A29BE" w:rsidRDefault="006E0F42" w:rsidP="006E0F42">
            <w:pPr>
              <w:contextualSpacing/>
              <w:rPr>
                <w:rFonts w:asciiTheme="minorHAnsi" w:hAnsiTheme="minorHAnsi" w:cstheme="minorHAnsi"/>
                <w:szCs w:val="22"/>
              </w:rPr>
            </w:pPr>
            <w:r w:rsidRPr="000A29BE">
              <w:rPr>
                <w:rFonts w:asciiTheme="minorHAnsi" w:hAnsiTheme="minorHAnsi" w:cstheme="minorHAnsi"/>
                <w:szCs w:val="22"/>
              </w:rPr>
              <w:t>Genetically modified</w:t>
            </w:r>
          </w:p>
        </w:tc>
      </w:tr>
      <w:tr w:rsidR="000A29BE" w:rsidRPr="000A29BE" w14:paraId="2E03FD1B"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060BF342" w14:textId="3BA4D3C7" w:rsidR="006E0F42" w:rsidRPr="000A29BE" w:rsidRDefault="006E0F42" w:rsidP="006E0F42">
            <w:pPr>
              <w:contextualSpacing/>
              <w:rPr>
                <w:rFonts w:asciiTheme="minorHAnsi" w:hAnsiTheme="minorHAnsi" w:cstheme="minorHAnsi"/>
                <w:szCs w:val="22"/>
              </w:rPr>
            </w:pPr>
            <w:r w:rsidRPr="000A29BE">
              <w:t>GMP</w:t>
            </w:r>
          </w:p>
        </w:tc>
        <w:tc>
          <w:tcPr>
            <w:tcW w:w="7337" w:type="dxa"/>
            <w:tcBorders>
              <w:top w:val="single" w:sz="4" w:space="0" w:color="auto"/>
              <w:left w:val="single" w:sz="4" w:space="0" w:color="auto"/>
              <w:bottom w:val="single" w:sz="4" w:space="0" w:color="auto"/>
              <w:right w:val="single" w:sz="4" w:space="0" w:color="auto"/>
            </w:tcBorders>
          </w:tcPr>
          <w:p w14:paraId="137FEF17" w14:textId="3D5D5AA0" w:rsidR="006E0F42" w:rsidRPr="000A29BE" w:rsidRDefault="006E0F42" w:rsidP="006E0F42">
            <w:pPr>
              <w:contextualSpacing/>
              <w:rPr>
                <w:rFonts w:asciiTheme="minorHAnsi" w:hAnsiTheme="minorHAnsi" w:cstheme="minorHAnsi"/>
                <w:szCs w:val="22"/>
              </w:rPr>
            </w:pPr>
            <w:r w:rsidRPr="000A29BE">
              <w:t>Good Manufacturing Practice</w:t>
            </w:r>
          </w:p>
        </w:tc>
      </w:tr>
      <w:tr w:rsidR="000A29BE" w:rsidRPr="000A29BE" w14:paraId="0715325F"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72A3966E" w14:textId="77777777" w:rsidR="006E0F42" w:rsidRPr="000A29BE" w:rsidRDefault="006E0F42" w:rsidP="006E0F42">
            <w:pPr>
              <w:contextualSpacing/>
              <w:rPr>
                <w:rFonts w:asciiTheme="minorHAnsi" w:hAnsiTheme="minorHAnsi" w:cstheme="minorHAnsi"/>
                <w:szCs w:val="22"/>
              </w:rPr>
            </w:pPr>
            <w:r w:rsidRPr="000A29BE">
              <w:rPr>
                <w:rFonts w:asciiTheme="minorHAnsi" w:hAnsiTheme="minorHAnsi" w:cstheme="minorHAnsi"/>
                <w:szCs w:val="22"/>
              </w:rPr>
              <w:t>GMO</w:t>
            </w:r>
          </w:p>
        </w:tc>
        <w:tc>
          <w:tcPr>
            <w:tcW w:w="7337" w:type="dxa"/>
            <w:tcBorders>
              <w:top w:val="single" w:sz="4" w:space="0" w:color="auto"/>
              <w:left w:val="single" w:sz="4" w:space="0" w:color="auto"/>
              <w:bottom w:val="single" w:sz="4" w:space="0" w:color="auto"/>
              <w:right w:val="single" w:sz="4" w:space="0" w:color="auto"/>
            </w:tcBorders>
          </w:tcPr>
          <w:p w14:paraId="08CEF838" w14:textId="77777777" w:rsidR="006E0F42" w:rsidRPr="000A29BE" w:rsidRDefault="006E0F42" w:rsidP="006E0F42">
            <w:pPr>
              <w:contextualSpacing/>
              <w:rPr>
                <w:rFonts w:asciiTheme="minorHAnsi" w:hAnsiTheme="minorHAnsi" w:cstheme="minorHAnsi"/>
                <w:szCs w:val="22"/>
              </w:rPr>
            </w:pPr>
            <w:r w:rsidRPr="000A29BE">
              <w:rPr>
                <w:rFonts w:asciiTheme="minorHAnsi" w:hAnsiTheme="minorHAnsi" w:cstheme="minorHAnsi"/>
                <w:szCs w:val="22"/>
              </w:rPr>
              <w:t>Genetically modified organism</w:t>
            </w:r>
          </w:p>
        </w:tc>
      </w:tr>
      <w:tr w:rsidR="000A29BE" w:rsidRPr="000A29BE" w14:paraId="7927ACC8"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637A71D6" w14:textId="77777777" w:rsidR="006E0F42" w:rsidRPr="000A29BE" w:rsidRDefault="006E0F42" w:rsidP="006E0F42">
            <w:pPr>
              <w:contextualSpacing/>
              <w:rPr>
                <w:rFonts w:asciiTheme="minorHAnsi" w:hAnsiTheme="minorHAnsi" w:cstheme="minorHAnsi"/>
                <w:szCs w:val="22"/>
              </w:rPr>
            </w:pPr>
            <w:r w:rsidRPr="000A29BE">
              <w:rPr>
                <w:rFonts w:asciiTheme="minorHAnsi" w:hAnsiTheme="minorHAnsi" w:cstheme="minorHAnsi"/>
                <w:szCs w:val="22"/>
              </w:rPr>
              <w:t>GTTAC</w:t>
            </w:r>
          </w:p>
        </w:tc>
        <w:tc>
          <w:tcPr>
            <w:tcW w:w="7337" w:type="dxa"/>
            <w:tcBorders>
              <w:top w:val="single" w:sz="4" w:space="0" w:color="auto"/>
              <w:left w:val="single" w:sz="4" w:space="0" w:color="auto"/>
              <w:bottom w:val="single" w:sz="4" w:space="0" w:color="auto"/>
              <w:right w:val="single" w:sz="4" w:space="0" w:color="auto"/>
            </w:tcBorders>
          </w:tcPr>
          <w:p w14:paraId="6B6E14FA" w14:textId="77777777" w:rsidR="006E0F42" w:rsidRPr="000A29BE" w:rsidRDefault="006E0F42" w:rsidP="006E0F42">
            <w:pPr>
              <w:contextualSpacing/>
              <w:rPr>
                <w:rFonts w:asciiTheme="minorHAnsi" w:hAnsiTheme="minorHAnsi" w:cstheme="minorHAnsi"/>
                <w:szCs w:val="22"/>
              </w:rPr>
            </w:pPr>
            <w:r w:rsidRPr="000A29BE">
              <w:rPr>
                <w:rFonts w:asciiTheme="minorHAnsi" w:hAnsiTheme="minorHAnsi" w:cstheme="minorHAnsi"/>
                <w:szCs w:val="22"/>
              </w:rPr>
              <w:t>Gene Technology Technical Advisory Committee</w:t>
            </w:r>
          </w:p>
        </w:tc>
      </w:tr>
      <w:tr w:rsidR="000A29BE" w:rsidRPr="000A29BE" w14:paraId="6ED8A544"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7FF66194"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HGT</w:t>
            </w:r>
          </w:p>
        </w:tc>
        <w:tc>
          <w:tcPr>
            <w:tcW w:w="7337" w:type="dxa"/>
            <w:tcBorders>
              <w:top w:val="single" w:sz="4" w:space="0" w:color="auto"/>
              <w:left w:val="single" w:sz="4" w:space="0" w:color="auto"/>
              <w:bottom w:val="single" w:sz="4" w:space="0" w:color="auto"/>
              <w:right w:val="single" w:sz="4" w:space="0" w:color="auto"/>
            </w:tcBorders>
          </w:tcPr>
          <w:p w14:paraId="2A0A7935"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Horizontal gene transfer</w:t>
            </w:r>
          </w:p>
        </w:tc>
      </w:tr>
      <w:tr w:rsidR="000A29BE" w:rsidRPr="000A29BE" w14:paraId="1C9AF20B"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03AF8D74" w14:textId="6E3E7505" w:rsidR="00E72555" w:rsidRPr="000A29BE" w:rsidRDefault="00E72555" w:rsidP="00E72555">
            <w:pPr>
              <w:contextualSpacing/>
              <w:rPr>
                <w:rFonts w:asciiTheme="minorHAnsi" w:hAnsiTheme="minorHAnsi" w:cstheme="minorHAnsi"/>
                <w:szCs w:val="22"/>
              </w:rPr>
            </w:pPr>
            <w:r w:rsidRPr="000A29BE">
              <w:t>IR</w:t>
            </w:r>
          </w:p>
        </w:tc>
        <w:tc>
          <w:tcPr>
            <w:tcW w:w="7337" w:type="dxa"/>
            <w:tcBorders>
              <w:top w:val="single" w:sz="4" w:space="0" w:color="auto"/>
              <w:left w:val="single" w:sz="4" w:space="0" w:color="auto"/>
              <w:bottom w:val="single" w:sz="4" w:space="0" w:color="auto"/>
              <w:right w:val="single" w:sz="4" w:space="0" w:color="auto"/>
            </w:tcBorders>
          </w:tcPr>
          <w:p w14:paraId="00D23DD6" w14:textId="3CF00C44" w:rsidR="00E72555" w:rsidRPr="000A29BE" w:rsidRDefault="00162C1A" w:rsidP="00E72555">
            <w:pPr>
              <w:contextualSpacing/>
              <w:rPr>
                <w:rFonts w:asciiTheme="minorHAnsi" w:hAnsiTheme="minorHAnsi" w:cstheme="minorHAnsi"/>
                <w:szCs w:val="22"/>
              </w:rPr>
            </w:pPr>
            <w:r>
              <w:t>I</w:t>
            </w:r>
            <w:r w:rsidR="00E72555" w:rsidRPr="000A29BE">
              <w:t>nternal repeat</w:t>
            </w:r>
          </w:p>
        </w:tc>
      </w:tr>
      <w:tr w:rsidR="000A29BE" w:rsidRPr="000A29BE" w14:paraId="1676F403"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47AC254F"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kb</w:t>
            </w:r>
          </w:p>
        </w:tc>
        <w:tc>
          <w:tcPr>
            <w:tcW w:w="7337" w:type="dxa"/>
            <w:tcBorders>
              <w:top w:val="single" w:sz="4" w:space="0" w:color="auto"/>
              <w:left w:val="single" w:sz="4" w:space="0" w:color="auto"/>
              <w:bottom w:val="single" w:sz="4" w:space="0" w:color="auto"/>
              <w:right w:val="single" w:sz="4" w:space="0" w:color="auto"/>
            </w:tcBorders>
          </w:tcPr>
          <w:p w14:paraId="322026A2"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Kilobase pair of DNA</w:t>
            </w:r>
          </w:p>
        </w:tc>
      </w:tr>
      <w:tr w:rsidR="000A29BE" w:rsidRPr="000A29BE" w14:paraId="23076B75"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6C7BE4CA"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LGA</w:t>
            </w:r>
          </w:p>
        </w:tc>
        <w:tc>
          <w:tcPr>
            <w:tcW w:w="7337" w:type="dxa"/>
            <w:tcBorders>
              <w:top w:val="single" w:sz="4" w:space="0" w:color="auto"/>
              <w:left w:val="single" w:sz="4" w:space="0" w:color="auto"/>
              <w:bottom w:val="single" w:sz="4" w:space="0" w:color="auto"/>
              <w:right w:val="single" w:sz="4" w:space="0" w:color="auto"/>
            </w:tcBorders>
          </w:tcPr>
          <w:p w14:paraId="68050115"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Local government area</w:t>
            </w:r>
          </w:p>
        </w:tc>
      </w:tr>
      <w:tr w:rsidR="000A29BE" w:rsidRPr="000A29BE" w14:paraId="3504B2CE"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1DF3BB3E"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ml</w:t>
            </w:r>
          </w:p>
        </w:tc>
        <w:tc>
          <w:tcPr>
            <w:tcW w:w="7337" w:type="dxa"/>
            <w:tcBorders>
              <w:top w:val="single" w:sz="4" w:space="0" w:color="auto"/>
              <w:left w:val="single" w:sz="4" w:space="0" w:color="auto"/>
              <w:bottom w:val="single" w:sz="4" w:space="0" w:color="auto"/>
              <w:right w:val="single" w:sz="4" w:space="0" w:color="auto"/>
            </w:tcBorders>
          </w:tcPr>
          <w:p w14:paraId="2A630D5F"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Milli litre</w:t>
            </w:r>
          </w:p>
        </w:tc>
      </w:tr>
      <w:tr w:rsidR="000A29BE" w:rsidRPr="000A29BE" w14:paraId="57DE3B1A"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104C52A5"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NSW</w:t>
            </w:r>
          </w:p>
        </w:tc>
        <w:tc>
          <w:tcPr>
            <w:tcW w:w="7337" w:type="dxa"/>
            <w:tcBorders>
              <w:top w:val="single" w:sz="4" w:space="0" w:color="auto"/>
              <w:left w:val="single" w:sz="4" w:space="0" w:color="auto"/>
              <w:bottom w:val="single" w:sz="4" w:space="0" w:color="auto"/>
              <w:right w:val="single" w:sz="4" w:space="0" w:color="auto"/>
            </w:tcBorders>
          </w:tcPr>
          <w:p w14:paraId="5B0B3432"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New South Wales</w:t>
            </w:r>
          </w:p>
        </w:tc>
      </w:tr>
      <w:tr w:rsidR="000A29BE" w:rsidRPr="000A29BE" w14:paraId="0394B67C"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1D883381" w14:textId="515C219F"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 xml:space="preserve">NT </w:t>
            </w:r>
          </w:p>
        </w:tc>
        <w:tc>
          <w:tcPr>
            <w:tcW w:w="7337" w:type="dxa"/>
            <w:tcBorders>
              <w:top w:val="single" w:sz="4" w:space="0" w:color="auto"/>
              <w:left w:val="single" w:sz="4" w:space="0" w:color="auto"/>
              <w:bottom w:val="single" w:sz="4" w:space="0" w:color="auto"/>
              <w:right w:val="single" w:sz="4" w:space="0" w:color="auto"/>
            </w:tcBorders>
          </w:tcPr>
          <w:p w14:paraId="0D2C9D21" w14:textId="6F28235A"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Northern Territory</w:t>
            </w:r>
          </w:p>
        </w:tc>
      </w:tr>
      <w:tr w:rsidR="000A29BE" w:rsidRPr="000A29BE" w14:paraId="05A46D31"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038E4597"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OGTR</w:t>
            </w:r>
          </w:p>
        </w:tc>
        <w:tc>
          <w:tcPr>
            <w:tcW w:w="7337" w:type="dxa"/>
            <w:tcBorders>
              <w:top w:val="single" w:sz="4" w:space="0" w:color="auto"/>
              <w:left w:val="single" w:sz="4" w:space="0" w:color="auto"/>
              <w:bottom w:val="single" w:sz="4" w:space="0" w:color="auto"/>
              <w:right w:val="single" w:sz="4" w:space="0" w:color="auto"/>
            </w:tcBorders>
          </w:tcPr>
          <w:p w14:paraId="04106FFA"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Office of the Gene Technology Regulator</w:t>
            </w:r>
          </w:p>
        </w:tc>
      </w:tr>
      <w:tr w:rsidR="000A29BE" w:rsidRPr="000A29BE" w14:paraId="04D3B27E"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0FFD9A17"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Orf</w:t>
            </w:r>
          </w:p>
        </w:tc>
        <w:tc>
          <w:tcPr>
            <w:tcW w:w="7337" w:type="dxa"/>
            <w:tcBorders>
              <w:top w:val="single" w:sz="4" w:space="0" w:color="auto"/>
              <w:left w:val="single" w:sz="4" w:space="0" w:color="auto"/>
              <w:bottom w:val="single" w:sz="4" w:space="0" w:color="auto"/>
              <w:right w:val="single" w:sz="4" w:space="0" w:color="auto"/>
            </w:tcBorders>
          </w:tcPr>
          <w:p w14:paraId="0F0D1B0E"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Open reading frame</w:t>
            </w:r>
          </w:p>
        </w:tc>
      </w:tr>
      <w:tr w:rsidR="000A29BE" w:rsidRPr="000A29BE" w14:paraId="28BFA376"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48734D69"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PCR</w:t>
            </w:r>
          </w:p>
        </w:tc>
        <w:tc>
          <w:tcPr>
            <w:tcW w:w="7337" w:type="dxa"/>
            <w:tcBorders>
              <w:top w:val="single" w:sz="4" w:space="0" w:color="auto"/>
              <w:left w:val="single" w:sz="4" w:space="0" w:color="auto"/>
              <w:bottom w:val="single" w:sz="4" w:space="0" w:color="auto"/>
              <w:right w:val="single" w:sz="4" w:space="0" w:color="auto"/>
            </w:tcBorders>
          </w:tcPr>
          <w:p w14:paraId="0A6D937C"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Polymerase chain reaction</w:t>
            </w:r>
          </w:p>
        </w:tc>
      </w:tr>
      <w:tr w:rsidR="000A29BE" w:rsidRPr="000A29BE" w14:paraId="75B93376"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1D0A12B1" w14:textId="77777777" w:rsidR="00E72555" w:rsidRPr="000A29BE" w:rsidRDefault="00E72555" w:rsidP="00E72555">
            <w:pPr>
              <w:contextualSpacing/>
              <w:rPr>
                <w:rFonts w:asciiTheme="minorHAnsi" w:hAnsiTheme="minorHAnsi" w:cstheme="minorHAnsi"/>
                <w:szCs w:val="22"/>
                <w:lang w:eastAsia="nl-NL"/>
              </w:rPr>
            </w:pPr>
            <w:r w:rsidRPr="000A29BE">
              <w:rPr>
                <w:rFonts w:asciiTheme="minorHAnsi" w:hAnsiTheme="minorHAnsi" w:cstheme="minorHAnsi"/>
                <w:szCs w:val="22"/>
              </w:rPr>
              <w:t>QLD</w:t>
            </w:r>
          </w:p>
        </w:tc>
        <w:tc>
          <w:tcPr>
            <w:tcW w:w="7337" w:type="dxa"/>
            <w:tcBorders>
              <w:top w:val="single" w:sz="4" w:space="0" w:color="auto"/>
              <w:left w:val="single" w:sz="4" w:space="0" w:color="auto"/>
              <w:bottom w:val="single" w:sz="4" w:space="0" w:color="auto"/>
              <w:right w:val="single" w:sz="4" w:space="0" w:color="auto"/>
            </w:tcBorders>
          </w:tcPr>
          <w:p w14:paraId="267BC820"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Queensland</w:t>
            </w:r>
          </w:p>
        </w:tc>
      </w:tr>
      <w:tr w:rsidR="000A29BE" w:rsidRPr="000A29BE" w14:paraId="5BF7E06F"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5CF82CC7" w14:textId="77777777" w:rsidR="00E72555" w:rsidRPr="000A29BE" w:rsidRDefault="00E72555" w:rsidP="00E72555">
            <w:pPr>
              <w:contextualSpacing/>
              <w:rPr>
                <w:rFonts w:asciiTheme="minorHAnsi" w:hAnsiTheme="minorHAnsi" w:cstheme="minorHAnsi"/>
                <w:szCs w:val="22"/>
                <w:lang w:eastAsia="nl-NL"/>
              </w:rPr>
            </w:pPr>
            <w:r w:rsidRPr="000A29BE">
              <w:rPr>
                <w:rFonts w:asciiTheme="minorHAnsi" w:hAnsiTheme="minorHAnsi" w:cstheme="minorHAnsi"/>
                <w:szCs w:val="22"/>
              </w:rPr>
              <w:t>RARMP</w:t>
            </w:r>
          </w:p>
        </w:tc>
        <w:tc>
          <w:tcPr>
            <w:tcW w:w="7337" w:type="dxa"/>
            <w:tcBorders>
              <w:top w:val="single" w:sz="4" w:space="0" w:color="auto"/>
              <w:left w:val="single" w:sz="4" w:space="0" w:color="auto"/>
              <w:bottom w:val="single" w:sz="4" w:space="0" w:color="auto"/>
              <w:right w:val="single" w:sz="4" w:space="0" w:color="auto"/>
            </w:tcBorders>
          </w:tcPr>
          <w:p w14:paraId="37DAB253"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Risk Assessment and Risk Management Plan</w:t>
            </w:r>
          </w:p>
        </w:tc>
      </w:tr>
      <w:tr w:rsidR="000A29BE" w:rsidRPr="000A29BE" w14:paraId="7E2FAAA3"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4F69EAB3"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RNA</w:t>
            </w:r>
          </w:p>
        </w:tc>
        <w:tc>
          <w:tcPr>
            <w:tcW w:w="7337" w:type="dxa"/>
            <w:tcBorders>
              <w:top w:val="single" w:sz="4" w:space="0" w:color="auto"/>
              <w:left w:val="single" w:sz="4" w:space="0" w:color="auto"/>
              <w:bottom w:val="single" w:sz="4" w:space="0" w:color="auto"/>
              <w:right w:val="single" w:sz="4" w:space="0" w:color="auto"/>
            </w:tcBorders>
          </w:tcPr>
          <w:p w14:paraId="2D5DAFD8"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Ribonucleic acid</w:t>
            </w:r>
          </w:p>
        </w:tc>
      </w:tr>
      <w:tr w:rsidR="000A29BE" w:rsidRPr="000A29BE" w14:paraId="0F941C56"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5756F9B9" w14:textId="3749430B"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SA</w:t>
            </w:r>
          </w:p>
        </w:tc>
        <w:tc>
          <w:tcPr>
            <w:tcW w:w="7337" w:type="dxa"/>
            <w:tcBorders>
              <w:top w:val="single" w:sz="4" w:space="0" w:color="auto"/>
              <w:left w:val="single" w:sz="4" w:space="0" w:color="auto"/>
              <w:bottom w:val="single" w:sz="4" w:space="0" w:color="auto"/>
              <w:right w:val="single" w:sz="4" w:space="0" w:color="auto"/>
            </w:tcBorders>
          </w:tcPr>
          <w:p w14:paraId="3EB70DAB" w14:textId="0D48887F"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South Australia</w:t>
            </w:r>
          </w:p>
        </w:tc>
      </w:tr>
      <w:tr w:rsidR="00F121EA" w:rsidRPr="000A29BE" w14:paraId="1EA8955C"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2B305F66" w14:textId="672C02BA" w:rsidR="00F121EA" w:rsidRPr="000A29BE" w:rsidRDefault="00F121EA" w:rsidP="00E72555">
            <w:pPr>
              <w:contextualSpacing/>
              <w:rPr>
                <w:rFonts w:asciiTheme="minorHAnsi" w:hAnsiTheme="minorHAnsi" w:cstheme="minorHAnsi"/>
                <w:szCs w:val="22"/>
              </w:rPr>
            </w:pPr>
            <w:r>
              <w:rPr>
                <w:rFonts w:asciiTheme="minorHAnsi" w:hAnsiTheme="minorHAnsi" w:cstheme="minorHAnsi"/>
                <w:szCs w:val="22"/>
              </w:rPr>
              <w:t>sa-mRNA</w:t>
            </w:r>
          </w:p>
        </w:tc>
        <w:tc>
          <w:tcPr>
            <w:tcW w:w="7337" w:type="dxa"/>
            <w:tcBorders>
              <w:top w:val="single" w:sz="4" w:space="0" w:color="auto"/>
              <w:left w:val="single" w:sz="4" w:space="0" w:color="auto"/>
              <w:bottom w:val="single" w:sz="4" w:space="0" w:color="auto"/>
              <w:right w:val="single" w:sz="4" w:space="0" w:color="auto"/>
            </w:tcBorders>
          </w:tcPr>
          <w:p w14:paraId="79C8927C" w14:textId="45254B70" w:rsidR="00F121EA" w:rsidRPr="000A29BE" w:rsidRDefault="00F121EA" w:rsidP="00E72555">
            <w:pPr>
              <w:contextualSpacing/>
              <w:rPr>
                <w:rFonts w:asciiTheme="minorHAnsi" w:hAnsiTheme="minorHAnsi" w:cstheme="minorHAnsi"/>
                <w:szCs w:val="22"/>
              </w:rPr>
            </w:pPr>
            <w:r>
              <w:rPr>
                <w:rFonts w:asciiTheme="minorHAnsi" w:hAnsiTheme="minorHAnsi" w:cstheme="minorHAnsi"/>
                <w:szCs w:val="22"/>
              </w:rPr>
              <w:t>Self-amplifying mRNA</w:t>
            </w:r>
          </w:p>
        </w:tc>
      </w:tr>
      <w:tr w:rsidR="000A29BE" w:rsidRPr="000A29BE" w14:paraId="4FB968B9"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24C41856" w14:textId="51EA7FFB"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TAS</w:t>
            </w:r>
          </w:p>
        </w:tc>
        <w:tc>
          <w:tcPr>
            <w:tcW w:w="7337" w:type="dxa"/>
            <w:tcBorders>
              <w:top w:val="single" w:sz="4" w:space="0" w:color="auto"/>
              <w:left w:val="single" w:sz="4" w:space="0" w:color="auto"/>
              <w:bottom w:val="single" w:sz="4" w:space="0" w:color="auto"/>
              <w:right w:val="single" w:sz="4" w:space="0" w:color="auto"/>
            </w:tcBorders>
          </w:tcPr>
          <w:p w14:paraId="11E66B92" w14:textId="5ECF137B"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Tasmania</w:t>
            </w:r>
          </w:p>
        </w:tc>
      </w:tr>
      <w:tr w:rsidR="000A29BE" w:rsidRPr="000A29BE" w14:paraId="37FCAB22"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74558081"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the Act</w:t>
            </w:r>
          </w:p>
        </w:tc>
        <w:tc>
          <w:tcPr>
            <w:tcW w:w="7337" w:type="dxa"/>
            <w:tcBorders>
              <w:top w:val="single" w:sz="4" w:space="0" w:color="auto"/>
              <w:left w:val="single" w:sz="4" w:space="0" w:color="auto"/>
              <w:bottom w:val="single" w:sz="4" w:space="0" w:color="auto"/>
              <w:right w:val="single" w:sz="4" w:space="0" w:color="auto"/>
            </w:tcBorders>
          </w:tcPr>
          <w:p w14:paraId="0F2FCDF3"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 xml:space="preserve">The </w:t>
            </w:r>
            <w:r w:rsidRPr="000A29BE">
              <w:rPr>
                <w:rFonts w:asciiTheme="minorHAnsi" w:hAnsiTheme="minorHAnsi" w:cstheme="minorHAnsi"/>
                <w:i/>
                <w:szCs w:val="22"/>
              </w:rPr>
              <w:t>Gene Technology Act 2000</w:t>
            </w:r>
          </w:p>
        </w:tc>
      </w:tr>
      <w:tr w:rsidR="000A29BE" w:rsidRPr="000A29BE" w14:paraId="120B2C9A"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733E189B"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the Regulations</w:t>
            </w:r>
          </w:p>
        </w:tc>
        <w:tc>
          <w:tcPr>
            <w:tcW w:w="7337" w:type="dxa"/>
            <w:tcBorders>
              <w:top w:val="single" w:sz="4" w:space="0" w:color="auto"/>
              <w:left w:val="single" w:sz="4" w:space="0" w:color="auto"/>
              <w:bottom w:val="single" w:sz="4" w:space="0" w:color="auto"/>
              <w:right w:val="single" w:sz="4" w:space="0" w:color="auto"/>
            </w:tcBorders>
          </w:tcPr>
          <w:p w14:paraId="3042E9AC"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The Gene Technology Regulations 2001</w:t>
            </w:r>
          </w:p>
        </w:tc>
      </w:tr>
      <w:tr w:rsidR="000A29BE" w:rsidRPr="000A29BE" w14:paraId="45980B4F"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51BABD80"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the Regulator</w:t>
            </w:r>
          </w:p>
        </w:tc>
        <w:tc>
          <w:tcPr>
            <w:tcW w:w="7337" w:type="dxa"/>
            <w:tcBorders>
              <w:top w:val="single" w:sz="4" w:space="0" w:color="auto"/>
              <w:left w:val="single" w:sz="4" w:space="0" w:color="auto"/>
              <w:bottom w:val="single" w:sz="4" w:space="0" w:color="auto"/>
              <w:right w:val="single" w:sz="4" w:space="0" w:color="auto"/>
            </w:tcBorders>
          </w:tcPr>
          <w:p w14:paraId="0404C220"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The Gene Technology Regulator</w:t>
            </w:r>
          </w:p>
        </w:tc>
      </w:tr>
      <w:tr w:rsidR="000A29BE" w:rsidRPr="000A29BE" w14:paraId="5FB56C32"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6C27D25A"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USA</w:t>
            </w:r>
          </w:p>
        </w:tc>
        <w:tc>
          <w:tcPr>
            <w:tcW w:w="7337" w:type="dxa"/>
            <w:tcBorders>
              <w:top w:val="single" w:sz="4" w:space="0" w:color="auto"/>
              <w:left w:val="single" w:sz="4" w:space="0" w:color="auto"/>
              <w:bottom w:val="single" w:sz="4" w:space="0" w:color="auto"/>
              <w:right w:val="single" w:sz="4" w:space="0" w:color="auto"/>
            </w:tcBorders>
          </w:tcPr>
          <w:p w14:paraId="4EBDBAD5"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United States of America</w:t>
            </w:r>
          </w:p>
        </w:tc>
      </w:tr>
      <w:tr w:rsidR="005316FC" w:rsidRPr="000A29BE" w14:paraId="02C6AAC5"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0E974DA0" w14:textId="46C1F9B2" w:rsidR="005316FC" w:rsidRPr="000A29BE" w:rsidRDefault="005316FC" w:rsidP="00E72555">
            <w:pPr>
              <w:contextualSpacing/>
              <w:rPr>
                <w:rFonts w:asciiTheme="minorHAnsi" w:hAnsiTheme="minorHAnsi" w:cstheme="minorHAnsi"/>
                <w:szCs w:val="22"/>
              </w:rPr>
            </w:pPr>
            <w:r>
              <w:rPr>
                <w:rFonts w:asciiTheme="minorHAnsi" w:hAnsiTheme="minorHAnsi" w:cstheme="minorHAnsi"/>
                <w:szCs w:val="22"/>
              </w:rPr>
              <w:t>VEEV</w:t>
            </w:r>
          </w:p>
        </w:tc>
        <w:tc>
          <w:tcPr>
            <w:tcW w:w="7337" w:type="dxa"/>
            <w:tcBorders>
              <w:top w:val="single" w:sz="4" w:space="0" w:color="auto"/>
              <w:left w:val="single" w:sz="4" w:space="0" w:color="auto"/>
              <w:bottom w:val="single" w:sz="4" w:space="0" w:color="auto"/>
              <w:right w:val="single" w:sz="4" w:space="0" w:color="auto"/>
            </w:tcBorders>
          </w:tcPr>
          <w:p w14:paraId="5D899930" w14:textId="42F16107" w:rsidR="005316FC" w:rsidRPr="000A29BE" w:rsidRDefault="005316FC" w:rsidP="00E72555">
            <w:pPr>
              <w:contextualSpacing/>
              <w:rPr>
                <w:rFonts w:asciiTheme="minorHAnsi" w:hAnsiTheme="minorHAnsi" w:cstheme="minorHAnsi"/>
                <w:szCs w:val="22"/>
              </w:rPr>
            </w:pPr>
            <w:r>
              <w:rPr>
                <w:rFonts w:asciiTheme="minorHAnsi" w:hAnsiTheme="minorHAnsi" w:cstheme="minorHAnsi"/>
                <w:szCs w:val="22"/>
              </w:rPr>
              <w:t>Venezuelan Equine Encephalitis Virus</w:t>
            </w:r>
          </w:p>
        </w:tc>
      </w:tr>
      <w:tr w:rsidR="000A29BE" w:rsidRPr="000A29BE" w14:paraId="6BD43C8E"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00F98F6B" w14:textId="0C7CA2CA"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VIC</w:t>
            </w:r>
          </w:p>
        </w:tc>
        <w:tc>
          <w:tcPr>
            <w:tcW w:w="7337" w:type="dxa"/>
            <w:tcBorders>
              <w:top w:val="single" w:sz="4" w:space="0" w:color="auto"/>
              <w:left w:val="single" w:sz="4" w:space="0" w:color="auto"/>
              <w:bottom w:val="single" w:sz="4" w:space="0" w:color="auto"/>
              <w:right w:val="single" w:sz="4" w:space="0" w:color="auto"/>
            </w:tcBorders>
          </w:tcPr>
          <w:p w14:paraId="00FFAE74" w14:textId="6CBF7A5D"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Victoria</w:t>
            </w:r>
          </w:p>
        </w:tc>
      </w:tr>
      <w:tr w:rsidR="000A29BE" w:rsidRPr="000A29BE" w14:paraId="7F7B6877" w14:textId="77777777" w:rsidTr="007151FD">
        <w:trPr>
          <w:trHeight w:val="283"/>
        </w:trPr>
        <w:tc>
          <w:tcPr>
            <w:tcW w:w="1985" w:type="dxa"/>
            <w:tcBorders>
              <w:top w:val="single" w:sz="4" w:space="0" w:color="auto"/>
              <w:left w:val="single" w:sz="4" w:space="0" w:color="auto"/>
              <w:bottom w:val="single" w:sz="4" w:space="0" w:color="auto"/>
              <w:right w:val="single" w:sz="4" w:space="0" w:color="auto"/>
            </w:tcBorders>
          </w:tcPr>
          <w:p w14:paraId="4E04ACCE" w14:textId="77777777" w:rsidR="00E72555" w:rsidRPr="000A29BE" w:rsidRDefault="00E72555" w:rsidP="00E72555">
            <w:pPr>
              <w:contextualSpacing/>
              <w:rPr>
                <w:rFonts w:asciiTheme="minorHAnsi" w:hAnsiTheme="minorHAnsi" w:cstheme="minorHAnsi"/>
                <w:szCs w:val="22"/>
              </w:rPr>
            </w:pPr>
            <w:r w:rsidRPr="000A29BE">
              <w:rPr>
                <w:rFonts w:asciiTheme="minorHAnsi" w:hAnsiTheme="minorHAnsi" w:cstheme="minorHAnsi"/>
                <w:szCs w:val="22"/>
              </w:rPr>
              <w:t>WA</w:t>
            </w:r>
          </w:p>
        </w:tc>
        <w:tc>
          <w:tcPr>
            <w:tcW w:w="7337" w:type="dxa"/>
            <w:tcBorders>
              <w:top w:val="single" w:sz="4" w:space="0" w:color="auto"/>
              <w:left w:val="single" w:sz="4" w:space="0" w:color="auto"/>
              <w:bottom w:val="single" w:sz="4" w:space="0" w:color="auto"/>
              <w:right w:val="single" w:sz="4" w:space="0" w:color="auto"/>
            </w:tcBorders>
          </w:tcPr>
          <w:p w14:paraId="2466313B" w14:textId="77777777" w:rsidR="00E72555" w:rsidRPr="000A29BE" w:rsidRDefault="00E72555" w:rsidP="00E72555">
            <w:pPr>
              <w:contextualSpacing/>
              <w:rPr>
                <w:rFonts w:asciiTheme="minorHAnsi" w:hAnsiTheme="minorHAnsi" w:cstheme="minorHAnsi"/>
                <w:i/>
                <w:szCs w:val="22"/>
              </w:rPr>
            </w:pPr>
            <w:r w:rsidRPr="000A29BE">
              <w:rPr>
                <w:rFonts w:asciiTheme="minorHAnsi" w:hAnsiTheme="minorHAnsi" w:cstheme="minorHAnsi"/>
                <w:szCs w:val="22"/>
              </w:rPr>
              <w:t>Western Australia</w:t>
            </w:r>
          </w:p>
        </w:tc>
      </w:tr>
    </w:tbl>
    <w:p w14:paraId="3CF9F3C0" w14:textId="05EBDC96" w:rsidR="00F24F57" w:rsidRPr="000A29BE" w:rsidRDefault="00F24F57" w:rsidP="00F56FE9">
      <w:pPr>
        <w:sectPr w:rsidR="00F24F57" w:rsidRPr="000A29BE" w:rsidSect="00406E1A">
          <w:footerReference w:type="default" r:id="rId19"/>
          <w:pgSz w:w="11909" w:h="16834" w:code="9"/>
          <w:pgMar w:top="1418" w:right="1361" w:bottom="1418" w:left="1361" w:header="720" w:footer="720" w:gutter="0"/>
          <w:pgNumType w:fmt="upperRoman"/>
          <w:cols w:space="720"/>
        </w:sectPr>
      </w:pPr>
    </w:p>
    <w:p w14:paraId="5C08D714" w14:textId="598B2C32" w:rsidR="00533D84" w:rsidRPr="000A29BE" w:rsidRDefault="00533D84" w:rsidP="00297C6E">
      <w:pPr>
        <w:pStyle w:val="1RARMP"/>
      </w:pPr>
      <w:bookmarkStart w:id="42" w:name="_Toc301341824"/>
      <w:bookmarkStart w:id="43" w:name="_Toc47536740"/>
      <w:bookmarkStart w:id="44" w:name="_Ref57107670"/>
      <w:bookmarkStart w:id="45" w:name="_Ref57107703"/>
      <w:bookmarkStart w:id="46" w:name="_Ref57107745"/>
      <w:bookmarkStart w:id="47" w:name="_Ref57107833"/>
      <w:bookmarkStart w:id="48" w:name="_Ref57107847"/>
      <w:bookmarkStart w:id="49" w:name="_Ref57118890"/>
      <w:bookmarkStart w:id="50" w:name="_Ref57118926"/>
      <w:bookmarkStart w:id="51" w:name="_Ref57118937"/>
      <w:bookmarkStart w:id="52" w:name="_Ref57118949"/>
      <w:bookmarkStart w:id="53" w:name="_Ref57118962"/>
      <w:bookmarkStart w:id="54" w:name="_Ref57119022"/>
      <w:bookmarkStart w:id="55" w:name="_Ref57119079"/>
      <w:bookmarkStart w:id="56" w:name="_Ref57119151"/>
      <w:bookmarkStart w:id="57" w:name="_Ref57119245"/>
      <w:bookmarkStart w:id="58" w:name="_Ref58589090"/>
      <w:bookmarkStart w:id="59" w:name="_Ref58589095"/>
      <w:bookmarkStart w:id="60" w:name="_Ref58746019"/>
      <w:bookmarkStart w:id="61" w:name="_Ref61526715"/>
      <w:bookmarkStart w:id="62" w:name="_Ref61527328"/>
      <w:bookmarkStart w:id="63" w:name="_Ref112068304"/>
      <w:bookmarkStart w:id="64" w:name="_Ref112071319"/>
      <w:bookmarkStart w:id="65" w:name="_Ref112071877"/>
      <w:bookmarkStart w:id="66" w:name="_Ref112072895"/>
      <w:bookmarkStart w:id="67" w:name="_Ref112162293"/>
      <w:bookmarkStart w:id="68" w:name="_Ref112329177"/>
      <w:bookmarkStart w:id="69" w:name="_Ref112332179"/>
      <w:bookmarkStart w:id="70" w:name="_Ref112332988"/>
      <w:bookmarkStart w:id="71" w:name="_Ref112402097"/>
      <w:bookmarkStart w:id="72" w:name="_Ref112413312"/>
      <w:bookmarkStart w:id="73" w:name="_Ref112929635"/>
      <w:bookmarkStart w:id="74" w:name="_Ref112930601"/>
      <w:bookmarkStart w:id="75" w:name="_Ref112937032"/>
      <w:bookmarkStart w:id="76" w:name="_Ref113263434"/>
      <w:bookmarkStart w:id="77" w:name="_Ref113274511"/>
      <w:bookmarkStart w:id="78" w:name="_Ref113280715"/>
      <w:bookmarkStart w:id="79" w:name="_Ref113356278"/>
      <w:bookmarkStart w:id="80" w:name="_Ref113358524"/>
      <w:bookmarkStart w:id="81" w:name="_Ref113604605"/>
      <w:bookmarkStart w:id="82" w:name="_Ref113607453"/>
      <w:bookmarkStart w:id="83" w:name="_Ref113866129"/>
      <w:bookmarkStart w:id="84" w:name="_Ref113885284"/>
      <w:bookmarkStart w:id="85" w:name="_Ref113956877"/>
      <w:bookmarkStart w:id="86" w:name="_Ref114055832"/>
      <w:bookmarkStart w:id="87" w:name="_Ref114236619"/>
      <w:bookmarkStart w:id="88" w:name="_Ref114475980"/>
      <w:bookmarkStart w:id="89" w:name="_Ref114478726"/>
      <w:bookmarkStart w:id="90" w:name="_Ref114482615"/>
      <w:bookmarkStart w:id="91" w:name="_Ref114640300"/>
      <w:bookmarkStart w:id="92" w:name="_Ref114648612"/>
      <w:bookmarkStart w:id="93" w:name="_Ref114650371"/>
      <w:bookmarkStart w:id="94" w:name="_Ref114651248"/>
      <w:bookmarkStart w:id="95" w:name="_Ref114663714"/>
      <w:bookmarkStart w:id="96" w:name="_Ref115071977"/>
      <w:bookmarkStart w:id="97" w:name="_Ref115073381"/>
      <w:bookmarkStart w:id="98" w:name="_Ref115785575"/>
      <w:bookmarkStart w:id="99" w:name="_Ref116290422"/>
      <w:bookmarkStart w:id="100" w:name="_Toc224646030"/>
      <w:bookmarkStart w:id="101" w:name="_Toc142471144"/>
      <w:bookmarkStart w:id="102" w:name="_Toc142987511"/>
      <w:bookmarkStart w:id="103" w:name="_Toc143058800"/>
      <w:bookmarkStart w:id="104" w:name="_Toc94337984"/>
      <w:bookmarkStart w:id="105" w:name="_Toc97019206"/>
      <w:r w:rsidRPr="000A29BE">
        <w:lastRenderedPageBreak/>
        <w:t>Risk assessment context</w:t>
      </w:r>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p>
    <w:p w14:paraId="5A30124D" w14:textId="77777777" w:rsidR="00F4070C" w:rsidRPr="000A29BE" w:rsidRDefault="00F4070C" w:rsidP="00E1104A">
      <w:pPr>
        <w:pStyle w:val="2RARMP"/>
      </w:pPr>
      <w:bookmarkStart w:id="106" w:name="_Toc202859546"/>
      <w:bookmarkStart w:id="107" w:name="_Toc301341825"/>
      <w:bookmarkStart w:id="108" w:name="_Toc446425382"/>
      <w:bookmarkStart w:id="109" w:name="_Toc47536741"/>
      <w:bookmarkStart w:id="110" w:name="_Ref62051078"/>
      <w:bookmarkStart w:id="111" w:name="_Toc224646031"/>
      <w:r w:rsidRPr="000A29BE">
        <w:t>Background</w:t>
      </w:r>
      <w:bookmarkEnd w:id="106"/>
      <w:bookmarkEnd w:id="107"/>
      <w:bookmarkEnd w:id="108"/>
      <w:bookmarkEnd w:id="109"/>
      <w:bookmarkEnd w:id="110"/>
      <w:bookmarkEnd w:id="111"/>
    </w:p>
    <w:p w14:paraId="013AED5E" w14:textId="77777777" w:rsidR="00B15FE0" w:rsidRPr="000A29BE" w:rsidRDefault="00F54D39" w:rsidP="001156D4">
      <w:pPr>
        <w:pStyle w:val="RARMPnumberedparagraphs"/>
      </w:pPr>
      <w:r w:rsidRPr="000A29BE">
        <w:t xml:space="preserve">An application has been made under the </w:t>
      </w:r>
      <w:r w:rsidRPr="000A29BE">
        <w:rPr>
          <w:i/>
          <w:iCs/>
        </w:rPr>
        <w:t>Gene Technology Act 2000</w:t>
      </w:r>
      <w:r w:rsidRPr="000A29BE">
        <w:t xml:space="preserve"> (the Act) for Dealings involving the Intentional Release (DIR) of genetically modified organisms (GMOs) into the Australian environment.</w:t>
      </w:r>
    </w:p>
    <w:p w14:paraId="4CB0D703" w14:textId="77777777" w:rsidR="00B15FE0" w:rsidRPr="000A29BE" w:rsidRDefault="00F54D39" w:rsidP="001156D4">
      <w:pPr>
        <w:pStyle w:val="RARMPnumberedparagraphs"/>
      </w:pPr>
      <w:r w:rsidRPr="000A29BE">
        <w:t xml:space="preserve">The Act </w:t>
      </w:r>
      <w:r w:rsidR="002F6367" w:rsidRPr="000A29BE">
        <w:t>and the Gene Technology Regulations 2001 (</w:t>
      </w:r>
      <w:r w:rsidR="00BE23F9" w:rsidRPr="000A29BE">
        <w:t xml:space="preserve">the Regulations), together with </w:t>
      </w:r>
      <w:r w:rsidR="002F6367" w:rsidRPr="000A29BE">
        <w:t>corresponding State and Territory legislation</w:t>
      </w:r>
      <w:r w:rsidRPr="000A29BE">
        <w:t>, comprise Australia’s national regulatory system for gene technology. Its objective is to protect the health and safety of people, and to protect the environment, by identifying risks posed by or as a result of gene technology, and by managing those risks through regulating certain dealings with GMOs.</w:t>
      </w:r>
    </w:p>
    <w:p w14:paraId="373559D8" w14:textId="77777777" w:rsidR="002F6367" w:rsidRPr="000A29BE" w:rsidRDefault="002F6367" w:rsidP="001156D4">
      <w:pPr>
        <w:pStyle w:val="RARMPnumberedparagraphs"/>
      </w:pPr>
      <w:r w:rsidRPr="000A29BE">
        <w:t>Section 50 of the Act requires that the Gene Technology Regulator (the Regulator) must prepare a Risk Assessment and Risk Management Plan (RARMP) in response to an application for release of GMOs into the Australian environment. Sections 50, 50A and 51 of the Act and sections 9 and 10 of the Regulations outline the matters which the Regulator must take into account and who must be consulted when preparing the RARMP.</w:t>
      </w:r>
    </w:p>
    <w:p w14:paraId="18A5BCFF" w14:textId="361E338F" w:rsidR="00B4363D" w:rsidRDefault="002F6367" w:rsidP="003D5E54">
      <w:pPr>
        <w:pStyle w:val="RARMPnumberedparagraphs"/>
        <w:rPr>
          <w:rStyle w:val="Hyperlink"/>
          <w:u w:val="none"/>
        </w:rPr>
      </w:pPr>
      <w:r w:rsidRPr="000A29BE">
        <w:t xml:space="preserve">The </w:t>
      </w:r>
      <w:r w:rsidRPr="000A29BE">
        <w:rPr>
          <w:i/>
        </w:rPr>
        <w:t>Risk Analysis Framework</w:t>
      </w:r>
      <w:r w:rsidRPr="000A29BE">
        <w:t xml:space="preserve"> </w:t>
      </w:r>
      <w:r w:rsidR="00A64F74" w:rsidRPr="000A29BE">
        <w:t xml:space="preserve">(RAF) </w:t>
      </w:r>
      <w:r w:rsidR="00693EB2" w:rsidRPr="000A29BE">
        <w:fldChar w:fldCharType="begin"/>
      </w:r>
      <w:r w:rsidR="00693EB2" w:rsidRPr="000A29BE">
        <w:instrText xml:space="preserve"> ADDIN EN.CITE &lt;EndNote&gt;&lt;Cite&gt;&lt;Author&gt;OGTR&lt;/Author&gt;&lt;Year&gt;2013&lt;/Year&gt;&lt;RecNum&gt;123&lt;/RecNum&gt;&lt;DisplayText&gt;(OGTR, 2013)&lt;/DisplayText&gt;&lt;record&gt;&lt;rec-number&gt;123&lt;/rec-number&gt;&lt;foreign-keys&gt;&lt;key app="EN" db-id="0xpxfra262xdxzedtrlv5wdbdx2apassz5v2" timestamp="1614308564"&gt;123&lt;/key&gt;&lt;/foreign-keys&gt;&lt;ref-type name="Web Page"&gt;12&lt;/ref-type&gt;&lt;contributors&gt;&lt;authors&gt;&lt;author&gt;OGTR &lt;/author&gt;&lt;/authors&gt;&lt;/contributors&gt;&lt;titles&gt;&lt;title&gt;Risk Analysis Framework 2013&lt;/title&gt;&lt;/titles&gt;&lt;edition&gt;4&lt;/edition&gt;&lt;dates&gt;&lt;year&gt;2013&lt;/year&gt;&lt;pub-dates&gt;&lt;date&gt;2013&lt;/date&gt;&lt;/pub-dates&gt;&lt;/dates&gt;&lt;pub-location&gt;Canberra Australia&lt;/pub-location&gt;&lt;publisher&gt;Office of the Gene Technology Regulator&lt;/publisher&gt;&lt;urls&gt;&lt;related-urls&gt;&lt;url&gt;http://www.ogtr.gov.au/internet/ogtr/publishing.nsf/Content/raffinal5-toc&lt;/url&gt;&lt;/related-urls&gt;&lt;/urls&gt;&lt;/record&gt;&lt;/Cite&gt;&lt;/EndNote&gt;</w:instrText>
      </w:r>
      <w:r w:rsidR="00693EB2" w:rsidRPr="000A29BE">
        <w:fldChar w:fldCharType="separate"/>
      </w:r>
      <w:r w:rsidR="00693EB2" w:rsidRPr="000A29BE">
        <w:rPr>
          <w:noProof/>
        </w:rPr>
        <w:t>(</w:t>
      </w:r>
      <w:hyperlink w:anchor="_ENREF_38" w:tooltip="OGTR, 2013 #123" w:history="1">
        <w:r w:rsidR="00D4593C" w:rsidRPr="000A29BE">
          <w:rPr>
            <w:noProof/>
          </w:rPr>
          <w:t>OGTR, 2013</w:t>
        </w:r>
      </w:hyperlink>
      <w:r w:rsidR="00693EB2" w:rsidRPr="000A29BE">
        <w:rPr>
          <w:noProof/>
        </w:rPr>
        <w:t>)</w:t>
      </w:r>
      <w:r w:rsidR="00693EB2" w:rsidRPr="000A29BE">
        <w:fldChar w:fldCharType="end"/>
      </w:r>
      <w:r w:rsidR="00693EB2" w:rsidRPr="000A29BE">
        <w:t xml:space="preserve"> </w:t>
      </w:r>
      <w:r w:rsidRPr="000A29BE">
        <w:t>explains the Regulator's approach to the preparation of RARMPs in accordance with the Act and the Regulations. The Regulator has also developed operational policies and guidelines that are relevant to DIR licences. These documents are available from the Office of the Gene Technology Regulator (</w:t>
      </w:r>
      <w:hyperlink r:id="rId20" w:history="1">
        <w:r w:rsidR="00023B69" w:rsidRPr="000A29BE">
          <w:rPr>
            <w:rStyle w:val="Hyperlink"/>
          </w:rPr>
          <w:t>OGTR website</w:t>
        </w:r>
      </w:hyperlink>
      <w:r w:rsidR="00023B69" w:rsidRPr="000A29BE">
        <w:rPr>
          <w:rStyle w:val="Hyperlink"/>
        </w:rPr>
        <w:t>)</w:t>
      </w:r>
      <w:r w:rsidRPr="000A29BE">
        <w:rPr>
          <w:rStyle w:val="Hyperlink"/>
          <w:u w:val="none"/>
        </w:rPr>
        <w:t>.</w:t>
      </w:r>
    </w:p>
    <w:p w14:paraId="3F14C6BE" w14:textId="180ADB57" w:rsidR="005A6602" w:rsidRPr="000A29BE" w:rsidRDefault="002F0258" w:rsidP="005A6602">
      <w:pPr>
        <w:pStyle w:val="RARMPnumberedparagraphs"/>
      </w:pPr>
      <w:r w:rsidRPr="000A29BE">
        <w:rPr>
          <w:szCs w:val="22"/>
        </w:rPr>
        <w:fldChar w:fldCharType="begin"/>
      </w:r>
      <w:r w:rsidRPr="000A29BE">
        <w:rPr>
          <w:szCs w:val="22"/>
        </w:rPr>
        <w:instrText xml:space="preserve"> REF _Ref383596632 \h  \* MERGEFORMAT </w:instrText>
      </w:r>
      <w:r w:rsidRPr="000A29BE">
        <w:rPr>
          <w:szCs w:val="22"/>
        </w:rPr>
      </w:r>
      <w:r w:rsidRPr="000A29BE">
        <w:rPr>
          <w:szCs w:val="22"/>
        </w:rPr>
        <w:fldChar w:fldCharType="separate"/>
      </w:r>
      <w:r w:rsidR="001E1BD1" w:rsidRPr="001E1BD1">
        <w:rPr>
          <w:szCs w:val="22"/>
        </w:rPr>
        <w:t xml:space="preserve">Figure </w:t>
      </w:r>
      <w:r w:rsidRPr="000A29BE">
        <w:rPr>
          <w:szCs w:val="22"/>
        </w:rPr>
        <w:fldChar w:fldCharType="end"/>
      </w:r>
      <w:r w:rsidR="006E41D7">
        <w:rPr>
          <w:szCs w:val="22"/>
        </w:rPr>
        <w:t>1</w:t>
      </w:r>
      <w:r w:rsidR="005A6602" w:rsidRPr="000A29BE">
        <w:rPr>
          <w:szCs w:val="22"/>
        </w:rPr>
        <w:t xml:space="preserve"> shows the information that is considered, within the regulatory framework above, in establishing the risk assessment</w:t>
      </w:r>
      <w:r w:rsidR="005A6602" w:rsidRPr="000A29BE">
        <w:t xml:space="preserve"> context. This information is specific for each application. Risks to the health and safety of people or the environment posed by the proposed </w:t>
      </w:r>
      <w:r w:rsidR="00C66453" w:rsidRPr="000A29BE">
        <w:t>supply</w:t>
      </w:r>
      <w:r w:rsidR="005A6602" w:rsidRPr="000A29BE">
        <w:t xml:space="preserve"> are assesse</w:t>
      </w:r>
      <w:r w:rsidR="00472456" w:rsidRPr="000A29BE">
        <w:t xml:space="preserve">d within this context. </w:t>
      </w:r>
      <w:r w:rsidR="00472456" w:rsidRPr="000A29BE">
        <w:fldChar w:fldCharType="begin"/>
      </w:r>
      <w:r w:rsidR="00472456" w:rsidRPr="000A29BE">
        <w:instrText xml:space="preserve"> REF _Ref57118890 \r \h </w:instrText>
      </w:r>
      <w:r w:rsidR="00472456" w:rsidRPr="000A29BE">
        <w:fldChar w:fldCharType="separate"/>
      </w:r>
      <w:r w:rsidR="001E1BD1">
        <w:t>Chapter 1</w:t>
      </w:r>
      <w:r w:rsidR="00472456" w:rsidRPr="000A29BE">
        <w:fldChar w:fldCharType="end"/>
      </w:r>
      <w:r w:rsidR="005A6602" w:rsidRPr="000A29BE">
        <w:t xml:space="preserve"> describes the risk assessment context for this application.</w:t>
      </w:r>
    </w:p>
    <w:p w14:paraId="4A9D94AB" w14:textId="77777777" w:rsidR="005A6602" w:rsidRPr="000A29BE" w:rsidRDefault="008C75CD" w:rsidP="005A6602">
      <w:pPr>
        <w:pStyle w:val="RARMPnumberedparagraphs"/>
        <w:numPr>
          <w:ilvl w:val="0"/>
          <w:numId w:val="0"/>
        </w:numPr>
        <w:jc w:val="center"/>
      </w:pPr>
      <w:r w:rsidRPr="000A29BE">
        <w:rPr>
          <w:rFonts w:eastAsia="Calibri"/>
          <w:noProof/>
        </w:rPr>
        <w:drawing>
          <wp:inline distT="0" distB="0" distL="0" distR="0" wp14:anchorId="7B3C3C9E" wp14:editId="34058AB8">
            <wp:extent cx="4608804" cy="2857500"/>
            <wp:effectExtent l="0" t="0" r="1905" b="0"/>
            <wp:docPr id="2" name="Picture 2" descr="A pictoral representation of the risk assessment context" title="Risk assessment con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14313" cy="2860915"/>
                    </a:xfrm>
                    <a:prstGeom prst="rect">
                      <a:avLst/>
                    </a:prstGeom>
                    <a:noFill/>
                  </pic:spPr>
                </pic:pic>
              </a:graphicData>
            </a:graphic>
          </wp:inline>
        </w:drawing>
      </w:r>
    </w:p>
    <w:p w14:paraId="709E9666" w14:textId="5F2F071C" w:rsidR="00533D84" w:rsidRPr="000A29BE" w:rsidRDefault="00533D84" w:rsidP="006F72AC">
      <w:pPr>
        <w:pStyle w:val="Caption-Figure"/>
        <w:rPr>
          <w:b/>
          <w:color w:val="auto"/>
        </w:rPr>
      </w:pPr>
      <w:bookmarkStart w:id="112" w:name="_Ref383596632"/>
      <w:r w:rsidRPr="000A29BE">
        <w:rPr>
          <w:color w:val="auto"/>
        </w:rPr>
        <w:t xml:space="preserve">Figure </w:t>
      </w:r>
      <w:bookmarkEnd w:id="112"/>
      <w:r w:rsidR="000123AA">
        <w:rPr>
          <w:color w:val="auto"/>
        </w:rPr>
        <w:t>1</w:t>
      </w:r>
      <w:r w:rsidR="004D4C8A" w:rsidRPr="000A29BE">
        <w:rPr>
          <w:noProof/>
          <w:color w:val="auto"/>
        </w:rPr>
        <w:t>.</w:t>
      </w:r>
      <w:bookmarkStart w:id="113" w:name="_Ref256168805"/>
      <w:r w:rsidR="004D4C8A" w:rsidRPr="000A29BE">
        <w:rPr>
          <w:color w:val="auto"/>
        </w:rPr>
        <w:t xml:space="preserve"> </w:t>
      </w:r>
      <w:r w:rsidR="001266B9" w:rsidRPr="000A29BE">
        <w:rPr>
          <w:color w:val="auto"/>
        </w:rPr>
        <w:t xml:space="preserve">Summary of parameters </w:t>
      </w:r>
      <w:r w:rsidRPr="000A29BE">
        <w:rPr>
          <w:color w:val="auto"/>
        </w:rPr>
        <w:t>used to establish the risk assessment context</w:t>
      </w:r>
      <w:bookmarkEnd w:id="113"/>
      <w:r w:rsidR="004D4C8A" w:rsidRPr="000A29BE">
        <w:rPr>
          <w:color w:val="auto"/>
        </w:rPr>
        <w:t xml:space="preserve">, within the </w:t>
      </w:r>
      <w:r w:rsidR="00A64F74" w:rsidRPr="000A29BE">
        <w:rPr>
          <w:color w:val="auto"/>
        </w:rPr>
        <w:t>legislative requirements, operational policies and guidelines of the OGTR and the RAF.</w:t>
      </w:r>
    </w:p>
    <w:p w14:paraId="0EFCAFA8" w14:textId="7A2E832B" w:rsidR="008C75CD" w:rsidRPr="000A29BE" w:rsidRDefault="00CE40D7" w:rsidP="008C75CD">
      <w:pPr>
        <w:pStyle w:val="RARMPnumberedparagraphs"/>
        <w:rPr>
          <w:szCs w:val="22"/>
        </w:rPr>
      </w:pPr>
      <w:r w:rsidRPr="000A29BE">
        <w:t>Since this application is for commercial purposes</w:t>
      </w:r>
      <w:r w:rsidRPr="000A29BE">
        <w:rPr>
          <w:szCs w:val="22"/>
        </w:rPr>
        <w:t>, it</w:t>
      </w:r>
      <w:r w:rsidR="00897A3E" w:rsidRPr="000A29BE">
        <w:rPr>
          <w:szCs w:val="22"/>
        </w:rPr>
        <w:t xml:space="preserve"> </w:t>
      </w:r>
      <w:r w:rsidR="00AA11B8" w:rsidRPr="000A29BE">
        <w:rPr>
          <w:szCs w:val="22"/>
        </w:rPr>
        <w:t>does not meet the criteria for</w:t>
      </w:r>
      <w:r w:rsidR="00897A3E" w:rsidRPr="000A29BE">
        <w:rPr>
          <w:szCs w:val="22"/>
        </w:rPr>
        <w:t xml:space="preserve"> a limited and controlled release application under section 50A of the Act. Therefore, under section 50(3) of the Act, the Regulator </w:t>
      </w:r>
      <w:r w:rsidR="005E52A8">
        <w:rPr>
          <w:szCs w:val="22"/>
        </w:rPr>
        <w:t>was</w:t>
      </w:r>
      <w:r w:rsidR="00897A3E" w:rsidRPr="000A29BE">
        <w:rPr>
          <w:szCs w:val="22"/>
        </w:rPr>
        <w:t xml:space="preserve"> required to seek advice from prescribed experts, agencies and authorities on matters relevant to the preparation of the RARMP. This first round of consultation included the Gene Technology Technical Advisory Committee (GTTAC), State and Territory Governments, Australian Government </w:t>
      </w:r>
      <w:r w:rsidR="00897A3E" w:rsidRPr="000A29BE">
        <w:rPr>
          <w:szCs w:val="22"/>
        </w:rPr>
        <w:lastRenderedPageBreak/>
        <w:t xml:space="preserve">authorities </w:t>
      </w:r>
      <w:r w:rsidR="00DC2DD2" w:rsidRPr="000A29BE">
        <w:rPr>
          <w:szCs w:val="22"/>
        </w:rPr>
        <w:t xml:space="preserve">and </w:t>
      </w:r>
      <w:r w:rsidR="00897A3E" w:rsidRPr="000A29BE">
        <w:rPr>
          <w:szCs w:val="22"/>
        </w:rPr>
        <w:t>agencies prescribed in the Regulations</w:t>
      </w:r>
      <w:r w:rsidR="003A7E6F" w:rsidRPr="000A29BE">
        <w:rPr>
          <w:szCs w:val="22"/>
        </w:rPr>
        <w:t xml:space="preserve"> </w:t>
      </w:r>
      <w:r w:rsidR="00897A3E" w:rsidRPr="000A29BE">
        <w:rPr>
          <w:szCs w:val="22"/>
        </w:rPr>
        <w:t xml:space="preserve">and the Minister for the Environment. A summary of issues contained in submissions received is </w:t>
      </w:r>
      <w:r w:rsidR="00425DA7" w:rsidRPr="000A29BE">
        <w:rPr>
          <w:szCs w:val="22"/>
        </w:rPr>
        <w:t xml:space="preserve">provided </w:t>
      </w:r>
      <w:r w:rsidR="00897A3E" w:rsidRPr="000A29BE">
        <w:rPr>
          <w:szCs w:val="22"/>
        </w:rPr>
        <w:t>in Appendix A.</w:t>
      </w:r>
    </w:p>
    <w:p w14:paraId="65F14309" w14:textId="431843AA" w:rsidR="00425DA7" w:rsidRPr="000A29BE" w:rsidRDefault="00425DA7" w:rsidP="00425DA7">
      <w:pPr>
        <w:pStyle w:val="RARMPnumberedparagraphs"/>
        <w:rPr>
          <w:szCs w:val="22"/>
        </w:rPr>
      </w:pPr>
      <w:r w:rsidRPr="000A29BE">
        <w:rPr>
          <w:szCs w:val="22"/>
        </w:rPr>
        <w:t>Section 52 of</w:t>
      </w:r>
      <w:r w:rsidR="003A7E6F" w:rsidRPr="000A29BE">
        <w:rPr>
          <w:szCs w:val="22"/>
        </w:rPr>
        <w:t xml:space="preserve"> the Act requires the Regulator</w:t>
      </w:r>
      <w:r w:rsidRPr="000A29BE">
        <w:rPr>
          <w:szCs w:val="22"/>
        </w:rPr>
        <w:t xml:space="preserve"> to seek comment on the RARMP from the experts, agencies and authorities outlined above, as well as the public</w:t>
      </w:r>
      <w:r w:rsidR="002B5F74">
        <w:rPr>
          <w:szCs w:val="22"/>
        </w:rPr>
        <w:t>,</w:t>
      </w:r>
      <w:r w:rsidR="003A7E6F" w:rsidRPr="000A29BE">
        <w:rPr>
          <w:szCs w:val="22"/>
        </w:rPr>
        <w:t xml:space="preserve"> through a second round of consultation</w:t>
      </w:r>
      <w:r w:rsidRPr="000A29BE">
        <w:rPr>
          <w:szCs w:val="22"/>
        </w:rPr>
        <w:t>.</w:t>
      </w:r>
    </w:p>
    <w:p w14:paraId="0EEB8964" w14:textId="77777777" w:rsidR="00BE23F9" w:rsidRPr="000A29BE" w:rsidRDefault="00BE23F9" w:rsidP="00BE23F9">
      <w:pPr>
        <w:pStyle w:val="3RARMP"/>
        <w:tabs>
          <w:tab w:val="clear" w:pos="284"/>
          <w:tab w:val="num" w:pos="567"/>
        </w:tabs>
        <w:spacing w:before="240"/>
      </w:pPr>
      <w:bookmarkStart w:id="114" w:name="_Ref425251282"/>
      <w:bookmarkStart w:id="115" w:name="_Toc475694691"/>
      <w:bookmarkStart w:id="116" w:name="_Toc47536742"/>
      <w:bookmarkStart w:id="117" w:name="_Toc224646032"/>
      <w:r w:rsidRPr="000A29BE">
        <w:t>Interface with other regulatory schemes</w:t>
      </w:r>
      <w:bookmarkEnd w:id="114"/>
      <w:bookmarkEnd w:id="115"/>
      <w:bookmarkEnd w:id="116"/>
      <w:bookmarkEnd w:id="117"/>
    </w:p>
    <w:p w14:paraId="43F00031" w14:textId="0E3CC471" w:rsidR="00CE40D7" w:rsidRPr="000A29BE" w:rsidRDefault="00BE23F9" w:rsidP="001E15A3">
      <w:pPr>
        <w:pStyle w:val="RARMPnumberedparagraphs"/>
      </w:pPr>
      <w:r w:rsidRPr="000A29BE">
        <w:t xml:space="preserve">Gene technology legislation operates in conjunction with other regulatory schemes </w:t>
      </w:r>
      <w:r w:rsidR="00C56615" w:rsidRPr="000A29BE">
        <w:t xml:space="preserve">in Australia. The </w:t>
      </w:r>
      <w:r w:rsidRPr="000A29BE">
        <w:t xml:space="preserve">GMOs </w:t>
      </w:r>
      <w:r w:rsidR="00C56615" w:rsidRPr="000A29BE">
        <w:t>and any proposed d</w:t>
      </w:r>
      <w:r w:rsidRPr="000A29BE">
        <w:t xml:space="preserve">ealings conducted under a licence issued by the Regulator may also be </w:t>
      </w:r>
      <w:r w:rsidR="00C56615" w:rsidRPr="000A29BE">
        <w:t>subject to regulation by other Australian government agencies that regulate GMOs or GM products, including the Australian Pesticides and Veterinary Medicines Authority (APVMA)</w:t>
      </w:r>
      <w:r w:rsidR="00C9427C" w:rsidRPr="000A29BE">
        <w:t xml:space="preserve"> </w:t>
      </w:r>
      <w:r w:rsidR="00C56615" w:rsidRPr="000A29BE">
        <w:t xml:space="preserve">and the Department of Agriculture, </w:t>
      </w:r>
      <w:r w:rsidR="00195F13" w:rsidRPr="000A29BE">
        <w:t>Fisheries and Forestry</w:t>
      </w:r>
      <w:r w:rsidR="00C56615" w:rsidRPr="000A29BE">
        <w:t xml:space="preserve"> (DA</w:t>
      </w:r>
      <w:r w:rsidR="00195F13" w:rsidRPr="000A29BE">
        <w:t>FF</w:t>
      </w:r>
      <w:r w:rsidR="00C56615" w:rsidRPr="000A29BE">
        <w:t xml:space="preserve">). </w:t>
      </w:r>
      <w:r w:rsidR="001749E2">
        <w:rPr>
          <w:szCs w:val="22"/>
        </w:rPr>
        <w:t>These</w:t>
      </w:r>
      <w:r w:rsidR="003D5E54" w:rsidRPr="000A29BE">
        <w:rPr>
          <w:szCs w:val="22"/>
        </w:rPr>
        <w:t xml:space="preserve"> dealings may also be subject to the operation of State legislation declaring areas to be GM, GM free, or both, for marketing purposes.</w:t>
      </w:r>
    </w:p>
    <w:p w14:paraId="7F10C85E" w14:textId="4FA9B5F8" w:rsidR="00400B4A" w:rsidRPr="000A29BE" w:rsidRDefault="00400B4A" w:rsidP="00400B4A">
      <w:pPr>
        <w:pStyle w:val="RARMPnumberedparagraphs"/>
      </w:pPr>
      <w:r w:rsidRPr="000A29BE">
        <w:t xml:space="preserve">The APVMA provides a national registration and permit scheme for agricultural and veterinary chemical products. It administers the provisions of the </w:t>
      </w:r>
      <w:r w:rsidRPr="000A29BE">
        <w:rPr>
          <w:i/>
        </w:rPr>
        <w:t xml:space="preserve">Agricultural and Veterinary Chemicals Code Act 1994 </w:t>
      </w:r>
      <w:r w:rsidRPr="000A29BE">
        <w:t>(AgVet Code). For registration, the APVMA assesses whether a new veterinary vaccine meets the criteria set out in the AgVet Code before it is registered in the Register of Agricultural and Veterinary Chemical Products. A new veterinary vaccine that is not registered may be legally used</w:t>
      </w:r>
      <w:r w:rsidR="00522187" w:rsidRPr="000A29BE">
        <w:t xml:space="preserve"> for </w:t>
      </w:r>
      <w:r w:rsidRPr="000A29BE">
        <w:t>animal trials by obtaining a permit from the APVMA.</w:t>
      </w:r>
    </w:p>
    <w:p w14:paraId="541A6B4A" w14:textId="2A171A89" w:rsidR="004612D3" w:rsidRDefault="00400B4A" w:rsidP="001D4293">
      <w:pPr>
        <w:pStyle w:val="RARMPnumberedparagraphs"/>
      </w:pPr>
      <w:r w:rsidRPr="000A29BE">
        <w:t xml:space="preserve">As part of the </w:t>
      </w:r>
      <w:r w:rsidR="008253BC" w:rsidRPr="000A29BE">
        <w:t xml:space="preserve">registration </w:t>
      </w:r>
      <w:r w:rsidRPr="000A29BE">
        <w:t xml:space="preserve">process, the APVMA </w:t>
      </w:r>
      <w:r w:rsidR="008253BC" w:rsidRPr="000A29BE">
        <w:t xml:space="preserve">must first approve the new active constituent and then </w:t>
      </w:r>
      <w:r w:rsidRPr="000A29BE">
        <w:t xml:space="preserve">assess the quality, safety and efficacy of the vaccine. Quality aspects could include batch-to-batch consistency in vaccine composition, purity and potency. </w:t>
      </w:r>
      <w:r w:rsidR="00892DE6" w:rsidRPr="000A29BE">
        <w:t xml:space="preserve">The product must also be manufactured in premises that comply with Good Manufacturing Practice (GMP), which is also audited by the </w:t>
      </w:r>
      <w:r w:rsidRPr="000A29BE">
        <w:t>APVMA. Safety aspects include the toxicological profile of the vaccine and its residues, including metabolites and degradation products. The APVMA approves the label,</w:t>
      </w:r>
      <w:r w:rsidR="005C13C9" w:rsidRPr="000A29BE">
        <w:t xml:space="preserve"> which includes instructions for the</w:t>
      </w:r>
      <w:r w:rsidRPr="000A29BE">
        <w:t xml:space="preserve"> handling</w:t>
      </w:r>
      <w:r w:rsidR="00E220E8">
        <w:t xml:space="preserve"> and</w:t>
      </w:r>
      <w:r w:rsidR="00E220E8" w:rsidRPr="000A29BE">
        <w:t xml:space="preserve"> stor</w:t>
      </w:r>
      <w:r w:rsidR="00E220E8">
        <w:t xml:space="preserve">age, </w:t>
      </w:r>
      <w:r w:rsidRPr="000A29BE">
        <w:t>and directions for supply of veterinary vaccines</w:t>
      </w:r>
      <w:r w:rsidR="00E220E8">
        <w:t>,</w:t>
      </w:r>
      <w:r w:rsidRPr="000A29BE">
        <w:t xml:space="preserve"> to ensure safe use. </w:t>
      </w:r>
      <w:r w:rsidR="00F55A07" w:rsidRPr="000A29BE">
        <w:t>The APVMA would also carry out an environmental risk assessment to minimise environmental risks.</w:t>
      </w:r>
      <w:r w:rsidR="00F53DEA">
        <w:t xml:space="preserve"> </w:t>
      </w:r>
      <w:r w:rsidR="001D4293" w:rsidRPr="000A29BE">
        <w:t>The States and Territories are responsible for the enforcement of the conditions associated with an APVMA registration</w:t>
      </w:r>
      <w:r w:rsidR="00DB1C82">
        <w:t xml:space="preserve"> and carry </w:t>
      </w:r>
      <w:r w:rsidR="00DB1C82" w:rsidRPr="00504796">
        <w:t>out p</w:t>
      </w:r>
      <w:r w:rsidR="00AA4BC1" w:rsidRPr="00504796">
        <w:t>o</w:t>
      </w:r>
      <w:r w:rsidR="00DB1C82" w:rsidRPr="00504796">
        <w:rPr>
          <w:rFonts w:eastAsia="SimSun"/>
          <w:szCs w:val="22"/>
        </w:rPr>
        <w:t>st-market surveillance</w:t>
      </w:r>
      <w:r w:rsidR="001D4293" w:rsidRPr="00504796">
        <w:t>.</w:t>
      </w:r>
      <w:r w:rsidR="00EC5927" w:rsidRPr="00504796">
        <w:t xml:space="preserve"> </w:t>
      </w:r>
    </w:p>
    <w:p w14:paraId="7496A756" w14:textId="22AEF552" w:rsidR="004525BB" w:rsidRDefault="004525BB" w:rsidP="001D4293">
      <w:pPr>
        <w:pStyle w:val="RARMPnumberedparagraphs"/>
      </w:pPr>
      <w:r>
        <w:t xml:space="preserve">The applicant has proposed importing the vaccines into Australia. </w:t>
      </w:r>
      <w:r w:rsidR="00DF77F6" w:rsidRPr="00822137">
        <w:t xml:space="preserve"> DA</w:t>
      </w:r>
      <w:r w:rsidR="00DF77F6">
        <w:t>FF</w:t>
      </w:r>
      <w:r w:rsidR="00DF77F6" w:rsidRPr="00822137">
        <w:t xml:space="preserve"> regulates products imported into Australia to protect Australia from biosecurity risks. Under the </w:t>
      </w:r>
      <w:r w:rsidR="00DF77F6" w:rsidRPr="00822137">
        <w:rPr>
          <w:i/>
          <w:iCs/>
        </w:rPr>
        <w:t>Biosecurity Act 2015</w:t>
      </w:r>
      <w:r w:rsidR="00DF77F6" w:rsidRPr="00822137">
        <w:t>, the importation of biological material such as live GM vaccines and treatments requires a permit from DA</w:t>
      </w:r>
      <w:r w:rsidR="00DF77F6">
        <w:t>FF</w:t>
      </w:r>
      <w:r>
        <w:t xml:space="preserve">. </w:t>
      </w:r>
    </w:p>
    <w:p w14:paraId="4DB71C9E" w14:textId="49715E07" w:rsidR="004525BB" w:rsidRPr="00504796" w:rsidRDefault="004525BB" w:rsidP="001D4293">
      <w:pPr>
        <w:pStyle w:val="RARMPnumberedparagraphs"/>
      </w:pPr>
      <w:r>
        <w:t xml:space="preserve">Venezuelan equine encephalitis virus (VEEV) is listed as a </w:t>
      </w:r>
      <w:r w:rsidR="001043D1">
        <w:t xml:space="preserve">national </w:t>
      </w:r>
      <w:r>
        <w:t xml:space="preserve">notifiable equine disease </w:t>
      </w:r>
      <w:r w:rsidR="00F72E6F">
        <w:t>(</w:t>
      </w:r>
      <w:hyperlink r:id="rId22" w:history="1">
        <w:r w:rsidR="00F72E6F" w:rsidRPr="00F72E6F">
          <w:rPr>
            <w:rStyle w:val="Hyperlink"/>
          </w:rPr>
          <w:t>National list of notifiable animal diseases - DAFF</w:t>
        </w:r>
      </w:hyperlink>
      <w:r w:rsidR="00A03CF9">
        <w:t xml:space="preserve">). It is also listed as a prohibited matter under the New South Wales (NSW) </w:t>
      </w:r>
      <w:r w:rsidR="00A03CF9">
        <w:rPr>
          <w:i/>
          <w:iCs/>
        </w:rPr>
        <w:t>Biosecurity Act 2015</w:t>
      </w:r>
      <w:r w:rsidR="00543191">
        <w:rPr>
          <w:i/>
          <w:iCs/>
        </w:rPr>
        <w:t>,</w:t>
      </w:r>
      <w:r w:rsidR="00A03CF9">
        <w:t xml:space="preserve"> Queensland </w:t>
      </w:r>
      <w:r w:rsidR="00A03CF9">
        <w:rPr>
          <w:i/>
          <w:iCs/>
        </w:rPr>
        <w:t xml:space="preserve">Biosecurity Act </w:t>
      </w:r>
      <w:r w:rsidR="00C75DE9">
        <w:rPr>
          <w:i/>
          <w:iCs/>
        </w:rPr>
        <w:t>2014</w:t>
      </w:r>
      <w:r w:rsidR="00220791">
        <w:t xml:space="preserve">, Tasmanian </w:t>
      </w:r>
      <w:r w:rsidR="00220791">
        <w:rPr>
          <w:i/>
          <w:iCs/>
        </w:rPr>
        <w:t>Biosecurity Act 2019</w:t>
      </w:r>
      <w:r w:rsidR="00755023">
        <w:t xml:space="preserve">, </w:t>
      </w:r>
      <w:r w:rsidR="00C75DE9">
        <w:t xml:space="preserve">and is a declared notifiable exotic disease in South Australia, pursuant to Section 4 of the </w:t>
      </w:r>
      <w:r w:rsidR="00C75DE9">
        <w:rPr>
          <w:i/>
          <w:iCs/>
        </w:rPr>
        <w:t>Livestock Act 1977</w:t>
      </w:r>
      <w:r w:rsidR="00C75DE9">
        <w:t>.</w:t>
      </w:r>
      <w:r w:rsidR="00CE0267">
        <w:t xml:space="preserve"> </w:t>
      </w:r>
      <w:r w:rsidR="00705217">
        <w:t xml:space="preserve">VEEV is a reportable animal disease in Western Australia (WA) </w:t>
      </w:r>
      <w:r w:rsidR="001C7CEE">
        <w:t>under</w:t>
      </w:r>
      <w:r w:rsidR="00705217">
        <w:t xml:space="preserve"> the </w:t>
      </w:r>
      <w:r w:rsidR="00705217">
        <w:rPr>
          <w:i/>
          <w:iCs/>
        </w:rPr>
        <w:t>Biosecurity and Agricultural Management Act 2007</w:t>
      </w:r>
      <w:r w:rsidR="00940B43">
        <w:t xml:space="preserve"> and in Victoria under the </w:t>
      </w:r>
      <w:r w:rsidR="00940B43">
        <w:rPr>
          <w:i/>
          <w:iCs/>
        </w:rPr>
        <w:t>Livestock Disease Control Act 1994</w:t>
      </w:r>
      <w:r w:rsidR="00940B43">
        <w:t xml:space="preserve">. </w:t>
      </w:r>
      <w:r w:rsidR="008C2D3A">
        <w:t xml:space="preserve">Northern Territory classifies VEEV as </w:t>
      </w:r>
      <w:r w:rsidR="00BE2B31">
        <w:t xml:space="preserve">a notifiable emergency disease under the </w:t>
      </w:r>
      <w:r w:rsidR="00BE2B31">
        <w:rPr>
          <w:i/>
          <w:iCs/>
        </w:rPr>
        <w:t>Livestock Act 2008</w:t>
      </w:r>
      <w:r w:rsidR="00BE2B31">
        <w:t xml:space="preserve">. </w:t>
      </w:r>
    </w:p>
    <w:p w14:paraId="61480004" w14:textId="1C535ADE" w:rsidR="00BE23F9" w:rsidRPr="000A29BE" w:rsidRDefault="00BE23F9" w:rsidP="004612D3">
      <w:pPr>
        <w:pStyle w:val="RARMPnumberedparagraphs"/>
      </w:pPr>
      <w:r w:rsidRPr="000A29BE">
        <w:t>To avoid duplication of regulatory oversight, risks that have been considered by other regulatory agencies would not be re-assessed by the Regulator.</w:t>
      </w:r>
    </w:p>
    <w:p w14:paraId="6612A0BC" w14:textId="081B41F4" w:rsidR="00E24D19" w:rsidRPr="000A29BE" w:rsidRDefault="00BE23F9" w:rsidP="00E24D19">
      <w:pPr>
        <w:pStyle w:val="RARMPnumberedparagraphs"/>
      </w:pPr>
      <w:r w:rsidRPr="000A29BE">
        <w:t xml:space="preserve">For </w:t>
      </w:r>
      <w:r w:rsidR="000C6B7A" w:rsidRPr="000A29BE">
        <w:t xml:space="preserve">the commercial supply of a </w:t>
      </w:r>
      <w:r w:rsidRPr="000A29BE">
        <w:t xml:space="preserve">GM </w:t>
      </w:r>
      <w:r w:rsidR="000C4E5D" w:rsidRPr="000A29BE">
        <w:t>veterinary</w:t>
      </w:r>
      <w:r w:rsidR="000C6B7A" w:rsidRPr="000A29BE">
        <w:t xml:space="preserve"> </w:t>
      </w:r>
      <w:r w:rsidRPr="000A29BE">
        <w:t>vaccine, dealings regulated u</w:t>
      </w:r>
      <w:r w:rsidR="000C6B7A" w:rsidRPr="000A29BE">
        <w:t>nder the Act include the</w:t>
      </w:r>
      <w:r w:rsidR="00A611CA" w:rsidRPr="000A29BE">
        <w:t xml:space="preserve"> </w:t>
      </w:r>
      <w:r w:rsidR="006900E0">
        <w:t xml:space="preserve">import, </w:t>
      </w:r>
      <w:r w:rsidR="00A611CA" w:rsidRPr="000A29BE">
        <w:t xml:space="preserve">transport, storage </w:t>
      </w:r>
      <w:r w:rsidRPr="000A29BE">
        <w:t xml:space="preserve">and disposal of GMOs. The Regulator </w:t>
      </w:r>
      <w:r w:rsidR="00E220E8">
        <w:t>assesses</w:t>
      </w:r>
      <w:r w:rsidRPr="000A29BE">
        <w:t xml:space="preserve"> risks to people as a consequence of </w:t>
      </w:r>
      <w:r w:rsidR="00540CC8" w:rsidRPr="000A29BE">
        <w:t xml:space="preserve">conducting </w:t>
      </w:r>
      <w:r w:rsidRPr="000A29BE">
        <w:t>these activities and risks from persistence of the GMO in the environment.</w:t>
      </w:r>
      <w:r w:rsidR="0011547C" w:rsidRPr="000A29BE">
        <w:t xml:space="preserve"> </w:t>
      </w:r>
    </w:p>
    <w:p w14:paraId="706F901B" w14:textId="07D5973A" w:rsidR="00795FFA" w:rsidRPr="00427F49" w:rsidRDefault="00E3313D" w:rsidP="00427F49">
      <w:pPr>
        <w:pStyle w:val="2RARMP"/>
      </w:pPr>
      <w:bookmarkStart w:id="118" w:name="_Toc202859548"/>
      <w:bookmarkStart w:id="119" w:name="_Ref233341201"/>
      <w:bookmarkStart w:id="120" w:name="_Toc301341827"/>
      <w:bookmarkStart w:id="121" w:name="_Toc47536743"/>
      <w:bookmarkStart w:id="122" w:name="_Ref57107423"/>
      <w:bookmarkStart w:id="123" w:name="_Toc224646033"/>
      <w:r w:rsidRPr="000A29BE">
        <w:t xml:space="preserve">The proposed </w:t>
      </w:r>
      <w:bookmarkEnd w:id="118"/>
      <w:bookmarkEnd w:id="119"/>
      <w:bookmarkEnd w:id="120"/>
      <w:r w:rsidR="00AC5442" w:rsidRPr="000A29BE">
        <w:t>dealings</w:t>
      </w:r>
      <w:bookmarkEnd w:id="121"/>
      <w:bookmarkEnd w:id="122"/>
      <w:bookmarkEnd w:id="123"/>
    </w:p>
    <w:p w14:paraId="10452824" w14:textId="75AC68C0" w:rsidR="00D92431" w:rsidRPr="000A29BE" w:rsidRDefault="00D92431" w:rsidP="00D92431">
      <w:pPr>
        <w:pStyle w:val="RARMPnumberedparagraphs"/>
        <w:rPr>
          <w:strike/>
          <w:szCs w:val="22"/>
        </w:rPr>
      </w:pPr>
      <w:r>
        <w:rPr>
          <w:szCs w:val="22"/>
        </w:rPr>
        <w:t xml:space="preserve">Feline leukemia virus (FeLV) </w:t>
      </w:r>
      <w:r w:rsidR="005A7F72">
        <w:rPr>
          <w:szCs w:val="22"/>
        </w:rPr>
        <w:t xml:space="preserve">is a retrovirus that infects domestic and wild cats. The virus is primarily spread through close contact between cats but can also occur through indirect contact or </w:t>
      </w:r>
      <w:r w:rsidR="005A7F72">
        <w:rPr>
          <w:szCs w:val="22"/>
        </w:rPr>
        <w:lastRenderedPageBreak/>
        <w:t>through vertical transmission</w:t>
      </w:r>
      <w:r w:rsidR="009E0500">
        <w:rPr>
          <w:szCs w:val="22"/>
        </w:rPr>
        <w:t xml:space="preserve"> </w:t>
      </w:r>
      <w:r w:rsidR="00DF0696">
        <w:rPr>
          <w:szCs w:val="22"/>
        </w:rPr>
        <w:fldChar w:fldCharType="begin"/>
      </w:r>
      <w:r w:rsidR="00DF0696">
        <w:rPr>
          <w:szCs w:val="22"/>
        </w:rPr>
        <w:instrText xml:space="preserve"> ADDIN EN.CITE &lt;EndNote&gt;&lt;Cite&gt;&lt;Author&gt;Powers&lt;/Author&gt;&lt;Year&gt;2018&lt;/Year&gt;&lt;RecNum&gt;9&lt;/RecNum&gt;&lt;DisplayText&gt;(Powers et al., 2018)&lt;/DisplayText&gt;&lt;record&gt;&lt;rec-number&gt;9&lt;/rec-number&gt;&lt;foreign-keys&gt;&lt;key app="EN" db-id="t2arpfetppzveoex0v05zs9vadr9905spa2t" timestamp="1762304508"&gt;9&lt;/key&gt;&lt;/foreign-keys&gt;&lt;ref-type name="Journal Article"&gt;17&lt;/ref-type&gt;&lt;contributors&gt;&lt;authors&gt;&lt;author&gt;Jordan A. Powers&lt;/author&gt;&lt;author&gt;Elliott S. Chiu&lt;/author&gt;&lt;author&gt;Simona J. Kraberger&lt;/author&gt;&lt;author&gt;Melody Roelke-Parker&lt;/author&gt;&lt;author&gt;Isabella Lowery&lt;/author&gt;&lt;author&gt;Katelyn Erbeck&lt;/author&gt;&lt;author&gt;Ryan Troyer&lt;/author&gt;&lt;author&gt;Scott Carver&lt;/author&gt;&lt;author&gt;Sue VandeWoude&lt;/author&gt;&lt;/authors&gt;&lt;/contributors&gt;&lt;titles&gt;&lt;title&gt;Feline Leukemia Virus (FeLV) Disease Outcomes in a Domestic Cat Breeding Colony: Relationship to Endogenous FeLV and Other Chronic Viral Infections&lt;/title&gt;&lt;secondary-title&gt;Journal of Virology&lt;/secondary-title&gt;&lt;/titles&gt;&lt;periodical&gt;&lt;full-title&gt;Journal of Virology&lt;/full-title&gt;&lt;/periodical&gt;&lt;pages&gt;10.1128/jvi.00649-18&lt;/pages&gt;&lt;volume&gt;92&lt;/volume&gt;&lt;number&gt;18&lt;/number&gt;&lt;dates&gt;&lt;year&gt;2018&lt;/year&gt;&lt;/dates&gt;&lt;urls&gt;&lt;related-urls&gt;&lt;url&gt;https://journals.asm.org/doi/abs/10.1128/jvi.00649-18&lt;/url&gt;&lt;/related-urls&gt;&lt;/urls&gt;&lt;electronic-resource-num&gt;doi:10.1128/jvi.00649-18&lt;/electronic-resource-num&gt;&lt;/record&gt;&lt;/Cite&gt;&lt;/EndNote&gt;</w:instrText>
      </w:r>
      <w:r w:rsidR="00DF0696">
        <w:rPr>
          <w:szCs w:val="22"/>
        </w:rPr>
        <w:fldChar w:fldCharType="separate"/>
      </w:r>
      <w:r w:rsidR="00DF0696">
        <w:rPr>
          <w:noProof/>
          <w:szCs w:val="22"/>
        </w:rPr>
        <w:t>(</w:t>
      </w:r>
      <w:hyperlink w:anchor="_ENREF_44" w:tooltip="Powers, 2018 #9" w:history="1">
        <w:r w:rsidR="00D4593C">
          <w:rPr>
            <w:noProof/>
            <w:szCs w:val="22"/>
          </w:rPr>
          <w:t>Powers et al., 2018</w:t>
        </w:r>
      </w:hyperlink>
      <w:r w:rsidR="00DF0696">
        <w:rPr>
          <w:noProof/>
          <w:szCs w:val="22"/>
        </w:rPr>
        <w:t>)</w:t>
      </w:r>
      <w:r w:rsidR="00DF0696">
        <w:rPr>
          <w:szCs w:val="22"/>
        </w:rPr>
        <w:fldChar w:fldCharType="end"/>
      </w:r>
      <w:r w:rsidR="005A7F72">
        <w:rPr>
          <w:szCs w:val="22"/>
        </w:rPr>
        <w:t xml:space="preserve">. </w:t>
      </w:r>
      <w:r w:rsidR="003B3FC4">
        <w:rPr>
          <w:szCs w:val="22"/>
        </w:rPr>
        <w:t>Infection can have a variety of presentations, with progressive and regressive infection having the poorest clinical outcomes</w:t>
      </w:r>
      <w:r w:rsidR="00561E71">
        <w:rPr>
          <w:szCs w:val="22"/>
        </w:rPr>
        <w:t xml:space="preserve"> </w:t>
      </w:r>
      <w:r w:rsidR="00DF0696">
        <w:rPr>
          <w:szCs w:val="22"/>
        </w:rPr>
        <w:fldChar w:fldCharType="begin">
          <w:fldData xml:space="preserve">PEVuZE5vdGU+PENpdGU+PEF1dGhvcj5IYXJ0bWFubjwvQXV0aG9yPjxZZWFyPjIwMTI8L1llYXI+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</w:fldData>
        </w:fldChar>
      </w:r>
      <w:r w:rsidR="00DF0696">
        <w:rPr>
          <w:szCs w:val="22"/>
        </w:rPr>
        <w:instrText xml:space="preserve"> ADDIN EN.CITE </w:instrText>
      </w:r>
      <w:r w:rsidR="00DF0696">
        <w:rPr>
          <w:szCs w:val="22"/>
        </w:rPr>
        <w:fldChar w:fldCharType="begin">
          <w:fldData xml:space="preserve">PEVuZE5vdGU+PENpdGU+PEF1dGhvcj5IYXJ0bWFubjwvQXV0aG9yPjxZZWFyPjIwMTI8L1llYXI+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</w:fldData>
        </w:fldChar>
      </w:r>
      <w:r w:rsidR="00DF0696">
        <w:rPr>
          <w:szCs w:val="22"/>
        </w:rPr>
        <w:instrText xml:space="preserve"> ADDIN EN.CITE.DATA </w:instrText>
      </w:r>
      <w:r w:rsidR="00DF0696">
        <w:rPr>
          <w:szCs w:val="22"/>
        </w:rPr>
      </w:r>
      <w:r w:rsidR="00DF0696">
        <w:rPr>
          <w:szCs w:val="22"/>
        </w:rPr>
        <w:fldChar w:fldCharType="end"/>
      </w:r>
      <w:r w:rsidR="00DF0696">
        <w:rPr>
          <w:szCs w:val="22"/>
        </w:rPr>
      </w:r>
      <w:r w:rsidR="00DF0696">
        <w:rPr>
          <w:szCs w:val="22"/>
        </w:rPr>
        <w:fldChar w:fldCharType="separate"/>
      </w:r>
      <w:r w:rsidR="00DF0696">
        <w:rPr>
          <w:noProof/>
          <w:szCs w:val="22"/>
        </w:rPr>
        <w:t>(</w:t>
      </w:r>
      <w:hyperlink w:anchor="_ENREF_17" w:tooltip="Hartmann, 2012 #8" w:history="1">
        <w:r w:rsidR="00D4593C">
          <w:rPr>
            <w:noProof/>
            <w:szCs w:val="22"/>
          </w:rPr>
          <w:t>Hartmann, 2012</w:t>
        </w:r>
      </w:hyperlink>
      <w:r w:rsidR="00DF0696">
        <w:rPr>
          <w:noProof/>
          <w:szCs w:val="22"/>
        </w:rPr>
        <w:t xml:space="preserve">; </w:t>
      </w:r>
      <w:hyperlink w:anchor="_ENREF_44" w:tooltip="Powers, 2018 #9" w:history="1">
        <w:r w:rsidR="00D4593C">
          <w:rPr>
            <w:noProof/>
            <w:szCs w:val="22"/>
          </w:rPr>
          <w:t>Powers et al., 2018</w:t>
        </w:r>
      </w:hyperlink>
      <w:r w:rsidR="00DF0696">
        <w:rPr>
          <w:noProof/>
          <w:szCs w:val="22"/>
        </w:rPr>
        <w:t>)</w:t>
      </w:r>
      <w:r w:rsidR="00DF0696">
        <w:rPr>
          <w:szCs w:val="22"/>
        </w:rPr>
        <w:fldChar w:fldCharType="end"/>
      </w:r>
      <w:r w:rsidRPr="000A29BE">
        <w:rPr>
          <w:szCs w:val="22"/>
        </w:rPr>
        <w:t xml:space="preserve">. There are currently </w:t>
      </w:r>
      <w:r w:rsidR="0036001F">
        <w:rPr>
          <w:szCs w:val="22"/>
        </w:rPr>
        <w:t>3</w:t>
      </w:r>
      <w:r w:rsidR="0036001F" w:rsidRPr="000A29BE">
        <w:rPr>
          <w:szCs w:val="22"/>
        </w:rPr>
        <w:t xml:space="preserve"> </w:t>
      </w:r>
      <w:r w:rsidR="003B3FC4">
        <w:rPr>
          <w:szCs w:val="22"/>
        </w:rPr>
        <w:t>FeLV</w:t>
      </w:r>
      <w:r w:rsidRPr="000A29BE">
        <w:rPr>
          <w:szCs w:val="22"/>
        </w:rPr>
        <w:t xml:space="preserve"> vaccines that are registered for use in Australia (</w:t>
      </w:r>
      <w:hyperlink r:id="rId23" w:history="1">
        <w:r w:rsidRPr="000A29BE">
          <w:rPr>
            <w:rStyle w:val="Hyperlink"/>
            <w:szCs w:val="22"/>
          </w:rPr>
          <w:t>APVMA PubCRIS database</w:t>
        </w:r>
      </w:hyperlink>
      <w:r w:rsidRPr="000A29BE">
        <w:rPr>
          <w:szCs w:val="22"/>
        </w:rPr>
        <w:t xml:space="preserve">). These vaccines consist of </w:t>
      </w:r>
      <w:r w:rsidR="003B3FC4">
        <w:rPr>
          <w:szCs w:val="22"/>
        </w:rPr>
        <w:t>inactivated FeLV or recombinant FeLV antigen based on the glycoprotein</w:t>
      </w:r>
      <w:r w:rsidR="00E32ADC">
        <w:rPr>
          <w:szCs w:val="22"/>
        </w:rPr>
        <w:t xml:space="preserve"> to induce immune responses</w:t>
      </w:r>
      <w:r w:rsidRPr="000A29BE">
        <w:rPr>
          <w:szCs w:val="22"/>
        </w:rPr>
        <w:t xml:space="preserve">.   </w:t>
      </w:r>
    </w:p>
    <w:p w14:paraId="639E593C" w14:textId="02FE1092" w:rsidR="0091295F" w:rsidRPr="000A29BE" w:rsidRDefault="00190649" w:rsidP="00AD70A8">
      <w:pPr>
        <w:pStyle w:val="RARMPnumberedparagraphs"/>
        <w:rPr>
          <w:noProof/>
          <w:szCs w:val="22"/>
        </w:rPr>
      </w:pPr>
      <w:r>
        <w:rPr>
          <w:szCs w:val="22"/>
        </w:rPr>
        <w:t>Intervet Australia</w:t>
      </w:r>
      <w:r w:rsidR="0091295F" w:rsidRPr="000A29BE">
        <w:rPr>
          <w:szCs w:val="22"/>
        </w:rPr>
        <w:t xml:space="preserve"> </w:t>
      </w:r>
      <w:r w:rsidR="00C17777" w:rsidRPr="000A29BE">
        <w:rPr>
          <w:szCs w:val="22"/>
        </w:rPr>
        <w:t>Pty Ltd</w:t>
      </w:r>
      <w:r w:rsidR="00D061B7" w:rsidRPr="000A29BE">
        <w:rPr>
          <w:szCs w:val="22"/>
        </w:rPr>
        <w:t xml:space="preserve"> (</w:t>
      </w:r>
      <w:r>
        <w:rPr>
          <w:szCs w:val="22"/>
        </w:rPr>
        <w:t>Intervet</w:t>
      </w:r>
      <w:r w:rsidR="00D061B7" w:rsidRPr="000A29BE">
        <w:rPr>
          <w:szCs w:val="22"/>
        </w:rPr>
        <w:t>)</w:t>
      </w:r>
      <w:r w:rsidR="00C17777" w:rsidRPr="000A29BE">
        <w:rPr>
          <w:szCs w:val="22"/>
        </w:rPr>
        <w:t xml:space="preserve"> </w:t>
      </w:r>
      <w:r w:rsidR="0091295F" w:rsidRPr="000A29BE">
        <w:rPr>
          <w:szCs w:val="22"/>
        </w:rPr>
        <w:t xml:space="preserve">is seeking authorisation for the commercial supply of </w:t>
      </w:r>
      <w:r w:rsidR="00065C7C">
        <w:rPr>
          <w:szCs w:val="22"/>
        </w:rPr>
        <w:t>vaccine</w:t>
      </w:r>
      <w:r w:rsidR="00FE239D">
        <w:rPr>
          <w:szCs w:val="22"/>
        </w:rPr>
        <w:t>s</w:t>
      </w:r>
      <w:r w:rsidR="00065C7C">
        <w:rPr>
          <w:szCs w:val="22"/>
        </w:rPr>
        <w:t xml:space="preserve"> containing attenuated </w:t>
      </w:r>
      <w:r w:rsidR="00FE239D">
        <w:rPr>
          <w:szCs w:val="22"/>
        </w:rPr>
        <w:t xml:space="preserve">core vaccine viruses or bacteria </w:t>
      </w:r>
      <w:r w:rsidR="00065C7C">
        <w:rPr>
          <w:szCs w:val="22"/>
        </w:rPr>
        <w:t xml:space="preserve">and </w:t>
      </w:r>
      <w:r w:rsidR="0091295F" w:rsidRPr="000A29BE">
        <w:rPr>
          <w:szCs w:val="22"/>
        </w:rPr>
        <w:t>genetically modified (GM)</w:t>
      </w:r>
      <w:r w:rsidR="00691CD8" w:rsidRPr="000A29BE">
        <w:rPr>
          <w:szCs w:val="22"/>
        </w:rPr>
        <w:t xml:space="preserve"> </w:t>
      </w:r>
      <w:r w:rsidR="00FE239D">
        <w:rPr>
          <w:szCs w:val="22"/>
        </w:rPr>
        <w:t>VEEV</w:t>
      </w:r>
      <w:r w:rsidR="00065C7C">
        <w:rPr>
          <w:szCs w:val="22"/>
        </w:rPr>
        <w:t xml:space="preserve"> </w:t>
      </w:r>
      <w:r w:rsidR="0091295F" w:rsidRPr="000A29BE">
        <w:rPr>
          <w:szCs w:val="22"/>
        </w:rPr>
        <w:t xml:space="preserve">to prevent </w:t>
      </w:r>
      <w:r w:rsidR="00FE239D">
        <w:rPr>
          <w:szCs w:val="22"/>
        </w:rPr>
        <w:t>common</w:t>
      </w:r>
      <w:r w:rsidR="00065C7C">
        <w:rPr>
          <w:szCs w:val="22"/>
        </w:rPr>
        <w:t xml:space="preserve"> </w:t>
      </w:r>
      <w:r w:rsidR="00FE239D">
        <w:rPr>
          <w:szCs w:val="22"/>
        </w:rPr>
        <w:t>infections</w:t>
      </w:r>
      <w:r w:rsidR="00065C7C">
        <w:rPr>
          <w:szCs w:val="22"/>
        </w:rPr>
        <w:t xml:space="preserve"> </w:t>
      </w:r>
      <w:r w:rsidR="00C17777" w:rsidRPr="000A29BE">
        <w:rPr>
          <w:szCs w:val="22"/>
        </w:rPr>
        <w:t xml:space="preserve">in </w:t>
      </w:r>
      <w:r w:rsidR="00FE239D">
        <w:rPr>
          <w:szCs w:val="22"/>
        </w:rPr>
        <w:t>cats</w:t>
      </w:r>
      <w:r w:rsidR="00C17777" w:rsidRPr="000A29BE">
        <w:rPr>
          <w:szCs w:val="22"/>
        </w:rPr>
        <w:t xml:space="preserve"> </w:t>
      </w:r>
      <w:r w:rsidR="00691CD8" w:rsidRPr="000A29BE">
        <w:rPr>
          <w:szCs w:val="22"/>
        </w:rPr>
        <w:t>Australia-wide</w:t>
      </w:r>
      <w:r w:rsidR="00C17777" w:rsidRPr="000A29BE">
        <w:rPr>
          <w:szCs w:val="22"/>
        </w:rPr>
        <w:t>.</w:t>
      </w:r>
      <w:r w:rsidR="00A54D1B">
        <w:rPr>
          <w:szCs w:val="22"/>
        </w:rPr>
        <w:t xml:space="preserve"> </w:t>
      </w:r>
    </w:p>
    <w:p w14:paraId="1A20D18B" w14:textId="64FA141A" w:rsidR="00EB5879" w:rsidRPr="00EB5879" w:rsidRDefault="001D6C4D" w:rsidP="00EB5879">
      <w:pPr>
        <w:pStyle w:val="RARMPnumberedparagraphs"/>
        <w:rPr>
          <w:szCs w:val="22"/>
        </w:rPr>
      </w:pPr>
      <w:r>
        <w:rPr>
          <w:szCs w:val="22"/>
        </w:rPr>
        <w:t>As part of</w:t>
      </w:r>
      <w:r w:rsidRPr="000A29BE">
        <w:rPr>
          <w:szCs w:val="22"/>
        </w:rPr>
        <w:t xml:space="preserve"> </w:t>
      </w:r>
      <w:r w:rsidR="006C043E" w:rsidRPr="000A29BE">
        <w:rPr>
          <w:szCs w:val="22"/>
        </w:rPr>
        <w:t xml:space="preserve">the ongoing commercial supply of the </w:t>
      </w:r>
      <w:r w:rsidR="005D1F21">
        <w:rPr>
          <w:szCs w:val="22"/>
        </w:rPr>
        <w:t>vaccines containing a GMO</w:t>
      </w:r>
      <w:r w:rsidR="006C043E" w:rsidRPr="000A29BE">
        <w:rPr>
          <w:szCs w:val="22"/>
        </w:rPr>
        <w:t>, t</w:t>
      </w:r>
      <w:r w:rsidR="00E3313D" w:rsidRPr="000A29BE">
        <w:rPr>
          <w:szCs w:val="22"/>
        </w:rPr>
        <w:t xml:space="preserve">he dealings </w:t>
      </w:r>
      <w:r w:rsidR="000B3DCE" w:rsidRPr="000A29BE">
        <w:rPr>
          <w:szCs w:val="22"/>
        </w:rPr>
        <w:t>assessed by the Regulator</w:t>
      </w:r>
      <w:r w:rsidR="00514965" w:rsidRPr="000A29BE">
        <w:rPr>
          <w:szCs w:val="22"/>
        </w:rPr>
        <w:t xml:space="preserve"> </w:t>
      </w:r>
      <w:r w:rsidR="009B0D51" w:rsidRPr="000A29BE">
        <w:rPr>
          <w:szCs w:val="22"/>
        </w:rPr>
        <w:t>are</w:t>
      </w:r>
      <w:r w:rsidR="00514965" w:rsidRPr="000A29BE">
        <w:rPr>
          <w:szCs w:val="22"/>
        </w:rPr>
        <w:t xml:space="preserve"> t</w:t>
      </w:r>
      <w:r w:rsidR="00CE40D7" w:rsidRPr="000A29BE">
        <w:rPr>
          <w:szCs w:val="22"/>
        </w:rPr>
        <w:t>o</w:t>
      </w:r>
      <w:r w:rsidR="00E3313D" w:rsidRPr="000A29BE">
        <w:rPr>
          <w:szCs w:val="22"/>
        </w:rPr>
        <w:t>:</w:t>
      </w:r>
    </w:p>
    <w:p w14:paraId="5E8323C9" w14:textId="2520BE1B" w:rsidR="00EB5879" w:rsidRDefault="00EB5879" w:rsidP="00AD18FC">
      <w:pPr>
        <w:pStyle w:val="ListParagraph"/>
        <w:numPr>
          <w:ilvl w:val="0"/>
          <w:numId w:val="8"/>
        </w:numPr>
        <w:ind w:left="851" w:hanging="425"/>
        <w:rPr>
          <w:szCs w:val="22"/>
        </w:rPr>
      </w:pPr>
      <w:r>
        <w:rPr>
          <w:szCs w:val="22"/>
        </w:rPr>
        <w:t>import the GMO;</w:t>
      </w:r>
    </w:p>
    <w:p w14:paraId="32132129" w14:textId="19072250" w:rsidR="00520F69" w:rsidRPr="000A29BE" w:rsidRDefault="00520F69" w:rsidP="00AD18FC">
      <w:pPr>
        <w:pStyle w:val="ListParagraph"/>
        <w:numPr>
          <w:ilvl w:val="0"/>
          <w:numId w:val="8"/>
        </w:numPr>
        <w:ind w:left="851" w:hanging="425"/>
        <w:rPr>
          <w:szCs w:val="22"/>
        </w:rPr>
      </w:pPr>
      <w:r w:rsidRPr="000A29BE">
        <w:rPr>
          <w:szCs w:val="22"/>
        </w:rPr>
        <w:t>transport</w:t>
      </w:r>
      <w:r w:rsidR="00CE40D7" w:rsidRPr="000A29BE">
        <w:rPr>
          <w:szCs w:val="22"/>
        </w:rPr>
        <w:t xml:space="preserve"> the GMO</w:t>
      </w:r>
      <w:r w:rsidR="000A1DC3" w:rsidRPr="000A29BE">
        <w:rPr>
          <w:szCs w:val="22"/>
        </w:rPr>
        <w:t>;</w:t>
      </w:r>
    </w:p>
    <w:p w14:paraId="22EBF238" w14:textId="41BC2237" w:rsidR="00520F69" w:rsidRPr="000A29BE" w:rsidRDefault="00520F69" w:rsidP="00AD18FC">
      <w:pPr>
        <w:pStyle w:val="ListParagraph"/>
        <w:numPr>
          <w:ilvl w:val="0"/>
          <w:numId w:val="8"/>
        </w:numPr>
        <w:ind w:left="851" w:hanging="425"/>
        <w:rPr>
          <w:szCs w:val="22"/>
        </w:rPr>
      </w:pPr>
      <w:r w:rsidRPr="000A29BE">
        <w:rPr>
          <w:szCs w:val="22"/>
        </w:rPr>
        <w:t>dispos</w:t>
      </w:r>
      <w:r w:rsidR="00CE40D7" w:rsidRPr="000A29BE">
        <w:rPr>
          <w:szCs w:val="22"/>
        </w:rPr>
        <w:t>e of the GMO</w:t>
      </w:r>
      <w:r w:rsidR="00514965" w:rsidRPr="000A29BE">
        <w:rPr>
          <w:szCs w:val="22"/>
        </w:rPr>
        <w:t>;</w:t>
      </w:r>
      <w:r w:rsidRPr="000A29BE">
        <w:rPr>
          <w:szCs w:val="22"/>
        </w:rPr>
        <w:t xml:space="preserve"> </w:t>
      </w:r>
    </w:p>
    <w:p w14:paraId="50B81D64" w14:textId="4FE3E8E7" w:rsidR="00E3313D" w:rsidRPr="000A29BE" w:rsidRDefault="00962DFB" w:rsidP="00E34FA0">
      <w:pPr>
        <w:rPr>
          <w:szCs w:val="22"/>
        </w:rPr>
      </w:pPr>
      <w:r w:rsidRPr="000A29BE">
        <w:rPr>
          <w:szCs w:val="22"/>
        </w:rPr>
        <w:t xml:space="preserve">and </w:t>
      </w:r>
      <w:r w:rsidR="00E3313D" w:rsidRPr="000A29BE">
        <w:rPr>
          <w:szCs w:val="22"/>
        </w:rPr>
        <w:t>possession</w:t>
      </w:r>
      <w:r w:rsidR="00AC5442" w:rsidRPr="000A29BE">
        <w:rPr>
          <w:szCs w:val="22"/>
        </w:rPr>
        <w:t xml:space="preserve"> (including storage)</w:t>
      </w:r>
      <w:r w:rsidR="00E3313D" w:rsidRPr="000A29BE">
        <w:rPr>
          <w:szCs w:val="22"/>
        </w:rPr>
        <w:t>, supply or use of the GMO for the purposes of, or in the course of, any of the above.</w:t>
      </w:r>
    </w:p>
    <w:p w14:paraId="424C775F" w14:textId="77777777" w:rsidR="0017137D" w:rsidRPr="000A29BE" w:rsidRDefault="00143EA3" w:rsidP="0017137D">
      <w:pPr>
        <w:pStyle w:val="3RARMP"/>
      </w:pPr>
      <w:bookmarkStart w:id="124" w:name="_Toc47536744"/>
      <w:bookmarkStart w:id="125" w:name="_Ref57107502"/>
      <w:bookmarkStart w:id="126" w:name="_Ref57107516"/>
      <w:bookmarkStart w:id="127" w:name="_Ref57107551"/>
      <w:bookmarkStart w:id="128" w:name="_Ref57107555"/>
      <w:bookmarkStart w:id="129" w:name="_Ref57107559"/>
      <w:bookmarkStart w:id="130" w:name="_Ref57107567"/>
      <w:bookmarkStart w:id="131" w:name="_Ref57107597"/>
      <w:bookmarkStart w:id="132" w:name="_Ref57107659"/>
      <w:bookmarkStart w:id="133" w:name="_Ref57107711"/>
      <w:bookmarkStart w:id="134" w:name="_Ref58746028"/>
      <w:bookmarkStart w:id="135" w:name="_Ref61527344"/>
      <w:bookmarkStart w:id="136" w:name="_Ref111291986"/>
      <w:bookmarkStart w:id="137" w:name="_Ref112332997"/>
      <w:bookmarkStart w:id="138" w:name="_Ref113607466"/>
      <w:bookmarkStart w:id="139" w:name="_Ref113885300"/>
      <w:bookmarkStart w:id="140" w:name="_Toc224646034"/>
      <w:r w:rsidRPr="000A29BE">
        <w:t>Details of the proposed dealings</w:t>
      </w:r>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p>
    <w:p w14:paraId="5895C1AA" w14:textId="65F1EA22" w:rsidR="00EA3E76" w:rsidRPr="000A29BE" w:rsidRDefault="00EA3E76" w:rsidP="000B3A0E">
      <w:pPr>
        <w:pStyle w:val="RARMPnumberedparagraphs"/>
        <w:rPr>
          <w:szCs w:val="22"/>
        </w:rPr>
      </w:pPr>
      <w:r w:rsidRPr="000A29BE">
        <w:rPr>
          <w:rFonts w:cs="Calibri"/>
          <w:szCs w:val="22"/>
        </w:rPr>
        <w:t>The vaccine</w:t>
      </w:r>
      <w:r w:rsidR="00A54D1B">
        <w:rPr>
          <w:rFonts w:cs="Calibri"/>
          <w:szCs w:val="22"/>
        </w:rPr>
        <w:t>s</w:t>
      </w:r>
      <w:r w:rsidR="00756208">
        <w:rPr>
          <w:rFonts w:cs="Calibri"/>
          <w:szCs w:val="22"/>
        </w:rPr>
        <w:t>, including the GM</w:t>
      </w:r>
      <w:r w:rsidR="00BC5AD6">
        <w:rPr>
          <w:rFonts w:cs="Calibri"/>
          <w:szCs w:val="22"/>
        </w:rPr>
        <w:t>O</w:t>
      </w:r>
      <w:r w:rsidR="00756208">
        <w:rPr>
          <w:rFonts w:cs="Calibri"/>
          <w:szCs w:val="22"/>
        </w:rPr>
        <w:t>,</w:t>
      </w:r>
      <w:r w:rsidRPr="000A29BE">
        <w:rPr>
          <w:rFonts w:cs="Calibri"/>
          <w:szCs w:val="22"/>
        </w:rPr>
        <w:t xml:space="preserve"> </w:t>
      </w:r>
      <w:r w:rsidR="00DD1552" w:rsidRPr="000A29BE">
        <w:rPr>
          <w:rFonts w:cs="Calibri"/>
          <w:szCs w:val="22"/>
        </w:rPr>
        <w:t xml:space="preserve">would </w:t>
      </w:r>
      <w:r w:rsidRPr="000A29BE">
        <w:rPr>
          <w:rFonts w:cs="Calibri"/>
          <w:szCs w:val="22"/>
        </w:rPr>
        <w:t xml:space="preserve">be manufactured </w:t>
      </w:r>
      <w:r w:rsidR="002F7773">
        <w:rPr>
          <w:rFonts w:cs="Calibri"/>
          <w:szCs w:val="22"/>
        </w:rPr>
        <w:t xml:space="preserve">overseas </w:t>
      </w:r>
      <w:r w:rsidR="00E562CA">
        <w:rPr>
          <w:rFonts w:cs="Calibri"/>
          <w:szCs w:val="22"/>
        </w:rPr>
        <w:t xml:space="preserve">in GMP </w:t>
      </w:r>
      <w:r w:rsidR="00BA5918">
        <w:rPr>
          <w:rFonts w:cs="Calibri"/>
          <w:szCs w:val="22"/>
        </w:rPr>
        <w:t xml:space="preserve">licensed </w:t>
      </w:r>
      <w:r w:rsidR="00E562CA">
        <w:rPr>
          <w:rFonts w:cs="Calibri"/>
          <w:szCs w:val="22"/>
        </w:rPr>
        <w:t xml:space="preserve">sites </w:t>
      </w:r>
      <w:r w:rsidR="002F7773">
        <w:rPr>
          <w:rFonts w:cs="Calibri"/>
          <w:szCs w:val="22"/>
        </w:rPr>
        <w:t>and imported into Australia under an import permit from DAFF</w:t>
      </w:r>
      <w:r w:rsidR="00892DE6" w:rsidRPr="000A29BE">
        <w:rPr>
          <w:rFonts w:cs="Calibri"/>
          <w:szCs w:val="22"/>
        </w:rPr>
        <w:t xml:space="preserve">. </w:t>
      </w:r>
      <w:r w:rsidRPr="000A29BE">
        <w:rPr>
          <w:rFonts w:cs="Calibri"/>
          <w:szCs w:val="22"/>
        </w:rPr>
        <w:t>The product</w:t>
      </w:r>
      <w:r w:rsidR="00A54D1B">
        <w:rPr>
          <w:rFonts w:cs="Calibri"/>
          <w:szCs w:val="22"/>
        </w:rPr>
        <w:t>s</w:t>
      </w:r>
      <w:r w:rsidRPr="000A29BE">
        <w:rPr>
          <w:rFonts w:cs="Calibri"/>
          <w:szCs w:val="22"/>
        </w:rPr>
        <w:t xml:space="preserve"> would need to be registered through the APVMA before commercial use. </w:t>
      </w:r>
      <w:r w:rsidR="00AA0C2C" w:rsidRPr="000A29BE">
        <w:rPr>
          <w:rFonts w:cs="Calibri"/>
          <w:szCs w:val="22"/>
        </w:rPr>
        <w:t xml:space="preserve">As mentioned in Section </w:t>
      </w:r>
      <w:r w:rsidR="00AA0C2C" w:rsidRPr="000A29BE">
        <w:rPr>
          <w:rFonts w:cs="Calibri"/>
          <w:szCs w:val="22"/>
        </w:rPr>
        <w:fldChar w:fldCharType="begin"/>
      </w:r>
      <w:r w:rsidR="00AA0C2C" w:rsidRPr="000A29BE">
        <w:rPr>
          <w:rFonts w:cs="Calibri"/>
          <w:szCs w:val="22"/>
        </w:rPr>
        <w:instrText xml:space="preserve"> REF _Ref425251282 \r \h </w:instrText>
      </w:r>
      <w:r w:rsidR="00AA0C2C" w:rsidRPr="000A29BE">
        <w:rPr>
          <w:rFonts w:cs="Calibri"/>
          <w:szCs w:val="22"/>
        </w:rPr>
      </w:r>
      <w:r w:rsidR="00AA0C2C" w:rsidRPr="000A29BE">
        <w:rPr>
          <w:rFonts w:cs="Calibri"/>
          <w:szCs w:val="22"/>
        </w:rPr>
        <w:fldChar w:fldCharType="separate"/>
      </w:r>
      <w:r w:rsidR="001E1BD1">
        <w:rPr>
          <w:rFonts w:cs="Calibri"/>
          <w:szCs w:val="22"/>
        </w:rPr>
        <w:t>1.1</w:t>
      </w:r>
      <w:r w:rsidR="00AA0C2C" w:rsidRPr="000A29BE">
        <w:rPr>
          <w:rFonts w:cs="Calibri"/>
          <w:szCs w:val="22"/>
        </w:rPr>
        <w:fldChar w:fldCharType="end"/>
      </w:r>
      <w:r w:rsidR="00AA0C2C" w:rsidRPr="000A29BE">
        <w:rPr>
          <w:rFonts w:cs="Calibri"/>
          <w:szCs w:val="22"/>
        </w:rPr>
        <w:t>, the APVMA would also approve the labels for the vaccine</w:t>
      </w:r>
      <w:r w:rsidR="00A54D1B">
        <w:rPr>
          <w:rFonts w:cs="Calibri"/>
          <w:szCs w:val="22"/>
        </w:rPr>
        <w:t>s</w:t>
      </w:r>
      <w:r w:rsidR="00AA0C2C" w:rsidRPr="000A29BE">
        <w:rPr>
          <w:rFonts w:cs="Calibri"/>
          <w:szCs w:val="22"/>
        </w:rPr>
        <w:t xml:space="preserve">, which would contain </w:t>
      </w:r>
      <w:r w:rsidR="00AA0C2C" w:rsidRPr="000A29BE">
        <w:t>instructions for the handling</w:t>
      </w:r>
      <w:r w:rsidR="00486A11">
        <w:t xml:space="preserve"> and </w:t>
      </w:r>
      <w:r w:rsidR="00486A11" w:rsidRPr="000A29BE">
        <w:t>stor</w:t>
      </w:r>
      <w:r w:rsidR="00486A11">
        <w:t>age,</w:t>
      </w:r>
      <w:r w:rsidR="00486A11" w:rsidRPr="000A29BE">
        <w:t xml:space="preserve"> </w:t>
      </w:r>
      <w:r w:rsidR="00AA0C2C" w:rsidRPr="000A29BE">
        <w:t xml:space="preserve">and directions for supply to ensure safe use. </w:t>
      </w:r>
    </w:p>
    <w:p w14:paraId="1FBE81B4" w14:textId="51DEE8F2" w:rsidR="003F4ECE" w:rsidRPr="000A29BE" w:rsidRDefault="00EA3E76" w:rsidP="003F4ECE">
      <w:pPr>
        <w:pStyle w:val="RARMPnumberedparagraphs"/>
        <w:rPr>
          <w:szCs w:val="22"/>
        </w:rPr>
      </w:pPr>
      <w:r w:rsidRPr="000A29BE">
        <w:rPr>
          <w:szCs w:val="22"/>
        </w:rPr>
        <w:t>The vaccine</w:t>
      </w:r>
      <w:r w:rsidR="00A54D1B">
        <w:rPr>
          <w:szCs w:val="22"/>
        </w:rPr>
        <w:t>s</w:t>
      </w:r>
      <w:r w:rsidRPr="000A29BE">
        <w:rPr>
          <w:szCs w:val="22"/>
        </w:rPr>
        <w:t xml:space="preserve"> would be </w:t>
      </w:r>
      <w:r w:rsidR="00C11384" w:rsidRPr="000A29BE">
        <w:rPr>
          <w:szCs w:val="22"/>
        </w:rPr>
        <w:t xml:space="preserve">transported to </w:t>
      </w:r>
      <w:r w:rsidR="0032657F">
        <w:rPr>
          <w:szCs w:val="22"/>
        </w:rPr>
        <w:t xml:space="preserve">Schedule 4 </w:t>
      </w:r>
      <w:r w:rsidR="00BA5918">
        <w:rPr>
          <w:szCs w:val="22"/>
        </w:rPr>
        <w:t xml:space="preserve">licensed </w:t>
      </w:r>
      <w:r w:rsidR="0032657F">
        <w:rPr>
          <w:szCs w:val="22"/>
        </w:rPr>
        <w:t>warehouses</w:t>
      </w:r>
      <w:r w:rsidR="001C5FF4">
        <w:rPr>
          <w:szCs w:val="22"/>
        </w:rPr>
        <w:t xml:space="preserve"> (prescription only medicines and prescription animal remedies, </w:t>
      </w:r>
      <w:hyperlink r:id="rId24" w:history="1">
        <w:r w:rsidR="00FE2FCE" w:rsidRPr="00FE2FCE">
          <w:rPr>
            <w:rStyle w:val="Hyperlink"/>
            <w:szCs w:val="22"/>
          </w:rPr>
          <w:t>Therapeutic Goods (Poisons Standard—February 2026) Instrument 2026 - Federal Register of Legislation</w:t>
        </w:r>
      </w:hyperlink>
      <w:r w:rsidR="00FE2FCE">
        <w:rPr>
          <w:szCs w:val="22"/>
        </w:rPr>
        <w:t>)</w:t>
      </w:r>
      <w:r w:rsidR="0032657F">
        <w:rPr>
          <w:szCs w:val="22"/>
        </w:rPr>
        <w:t>. The vaccine</w:t>
      </w:r>
      <w:r w:rsidR="004C4C62">
        <w:rPr>
          <w:szCs w:val="22"/>
        </w:rPr>
        <w:t>s</w:t>
      </w:r>
      <w:r w:rsidR="0032657F">
        <w:rPr>
          <w:szCs w:val="22"/>
        </w:rPr>
        <w:t xml:space="preserve"> </w:t>
      </w:r>
      <w:r w:rsidR="004C4C62">
        <w:rPr>
          <w:szCs w:val="22"/>
        </w:rPr>
        <w:t>are</w:t>
      </w:r>
      <w:r w:rsidR="00C11384" w:rsidRPr="000A29BE">
        <w:rPr>
          <w:szCs w:val="22"/>
        </w:rPr>
        <w:t xml:space="preserve"> </w:t>
      </w:r>
      <w:r w:rsidR="00486A11">
        <w:rPr>
          <w:szCs w:val="22"/>
        </w:rPr>
        <w:t xml:space="preserve">supplied as </w:t>
      </w:r>
      <w:r w:rsidRPr="000A29BE">
        <w:rPr>
          <w:szCs w:val="22"/>
        </w:rPr>
        <w:t xml:space="preserve">freeze-dried </w:t>
      </w:r>
      <w:r w:rsidR="00486A11">
        <w:rPr>
          <w:szCs w:val="22"/>
        </w:rPr>
        <w:t xml:space="preserve">material, </w:t>
      </w:r>
      <w:r w:rsidRPr="000A29BE">
        <w:rPr>
          <w:szCs w:val="22"/>
        </w:rPr>
        <w:t xml:space="preserve">in </w:t>
      </w:r>
      <w:r w:rsidR="00F64506">
        <w:rPr>
          <w:szCs w:val="22"/>
        </w:rPr>
        <w:t>rubber stopper</w:t>
      </w:r>
      <w:r w:rsidR="005E458D">
        <w:rPr>
          <w:szCs w:val="22"/>
        </w:rPr>
        <w:t>ed</w:t>
      </w:r>
      <w:r w:rsidRPr="000A29BE">
        <w:rPr>
          <w:szCs w:val="22"/>
        </w:rPr>
        <w:t xml:space="preserve"> vials</w:t>
      </w:r>
      <w:r w:rsidR="0032657F">
        <w:rPr>
          <w:szCs w:val="22"/>
        </w:rPr>
        <w:t xml:space="preserve"> with aluminium caps</w:t>
      </w:r>
      <w:r w:rsidRPr="000A29BE">
        <w:rPr>
          <w:szCs w:val="22"/>
        </w:rPr>
        <w:t>.</w:t>
      </w:r>
      <w:r w:rsidR="0032657F">
        <w:rPr>
          <w:szCs w:val="22"/>
        </w:rPr>
        <w:t xml:space="preserve"> </w:t>
      </w:r>
      <w:r w:rsidR="00486A11">
        <w:rPr>
          <w:szCs w:val="22"/>
        </w:rPr>
        <w:t>V</w:t>
      </w:r>
      <w:r w:rsidR="0032657F">
        <w:rPr>
          <w:szCs w:val="22"/>
        </w:rPr>
        <w:t>ial</w:t>
      </w:r>
      <w:r w:rsidR="00486A11">
        <w:rPr>
          <w:szCs w:val="22"/>
        </w:rPr>
        <w:t>s are</w:t>
      </w:r>
      <w:r w:rsidR="0032657F">
        <w:rPr>
          <w:szCs w:val="22"/>
        </w:rPr>
        <w:t xml:space="preserve"> contained within a product carton containing </w:t>
      </w:r>
      <w:r w:rsidR="007D46AD">
        <w:rPr>
          <w:szCs w:val="22"/>
        </w:rPr>
        <w:t xml:space="preserve">two </w:t>
      </w:r>
      <w:r w:rsidR="0032657F">
        <w:rPr>
          <w:szCs w:val="22"/>
        </w:rPr>
        <w:t>vial</w:t>
      </w:r>
      <w:r w:rsidR="007D46AD">
        <w:rPr>
          <w:szCs w:val="22"/>
        </w:rPr>
        <w:t>s; one containing the GMO formulation and one containing</w:t>
      </w:r>
      <w:r w:rsidR="0032657F">
        <w:rPr>
          <w:szCs w:val="22"/>
        </w:rPr>
        <w:t xml:space="preserve"> enough solvent to make up one dose.</w:t>
      </w:r>
      <w:r w:rsidR="00667494">
        <w:rPr>
          <w:szCs w:val="22"/>
        </w:rPr>
        <w:t xml:space="preserve"> Cartons will be labelled with approved APVMA label</w:t>
      </w:r>
      <w:r w:rsidR="004C4C62">
        <w:rPr>
          <w:szCs w:val="22"/>
        </w:rPr>
        <w:t>s</w:t>
      </w:r>
      <w:r w:rsidR="00667494">
        <w:rPr>
          <w:szCs w:val="22"/>
        </w:rPr>
        <w:t xml:space="preserve"> indicating the contents of the vial</w:t>
      </w:r>
      <w:r w:rsidR="004C4C62">
        <w:rPr>
          <w:szCs w:val="22"/>
        </w:rPr>
        <w:t>s</w:t>
      </w:r>
      <w:r w:rsidR="00667494">
        <w:rPr>
          <w:szCs w:val="22"/>
        </w:rPr>
        <w:t xml:space="preserve"> and an accompanying leaflet with instructions for use, storage and disposal</w:t>
      </w:r>
      <w:r w:rsidR="00E717A9" w:rsidRPr="000A29BE">
        <w:rPr>
          <w:szCs w:val="22"/>
        </w:rPr>
        <w:t xml:space="preserve">. </w:t>
      </w:r>
      <w:r w:rsidR="00466360">
        <w:rPr>
          <w:szCs w:val="22"/>
        </w:rPr>
        <w:t>The label does not indicate that th</w:t>
      </w:r>
      <w:r w:rsidR="004C4C62">
        <w:rPr>
          <w:szCs w:val="22"/>
        </w:rPr>
        <w:t>e</w:t>
      </w:r>
      <w:r w:rsidR="00466360">
        <w:rPr>
          <w:szCs w:val="22"/>
        </w:rPr>
        <w:t xml:space="preserve"> vaccine</w:t>
      </w:r>
      <w:r w:rsidR="004C4C62">
        <w:rPr>
          <w:szCs w:val="22"/>
        </w:rPr>
        <w:t>s</w:t>
      </w:r>
      <w:r w:rsidR="00466360">
        <w:rPr>
          <w:szCs w:val="22"/>
        </w:rPr>
        <w:t xml:space="preserve"> contain a GM</w:t>
      </w:r>
      <w:r w:rsidR="002B5587">
        <w:rPr>
          <w:szCs w:val="22"/>
        </w:rPr>
        <w:t>O</w:t>
      </w:r>
      <w:r w:rsidR="00466360">
        <w:rPr>
          <w:szCs w:val="22"/>
        </w:rPr>
        <w:t xml:space="preserve"> but as part </w:t>
      </w:r>
      <w:r w:rsidR="007E0677">
        <w:rPr>
          <w:szCs w:val="22"/>
        </w:rPr>
        <w:t xml:space="preserve">of </w:t>
      </w:r>
      <w:r w:rsidR="00466360">
        <w:rPr>
          <w:szCs w:val="22"/>
        </w:rPr>
        <w:t>the constituent statements</w:t>
      </w:r>
      <w:r w:rsidR="00AF6D3A">
        <w:rPr>
          <w:szCs w:val="22"/>
        </w:rPr>
        <w:t>, the label</w:t>
      </w:r>
      <w:r w:rsidR="004C4C62">
        <w:rPr>
          <w:szCs w:val="22"/>
        </w:rPr>
        <w:t>s</w:t>
      </w:r>
      <w:r w:rsidR="00466360">
        <w:rPr>
          <w:szCs w:val="22"/>
        </w:rPr>
        <w:t xml:space="preserve"> </w:t>
      </w:r>
      <w:r w:rsidR="00AF6D3A">
        <w:rPr>
          <w:szCs w:val="22"/>
        </w:rPr>
        <w:t>indicate</w:t>
      </w:r>
      <w:r w:rsidR="00466360">
        <w:rPr>
          <w:szCs w:val="22"/>
        </w:rPr>
        <w:t xml:space="preserve"> </w:t>
      </w:r>
      <w:r w:rsidR="004C4C62">
        <w:rPr>
          <w:szCs w:val="22"/>
        </w:rPr>
        <w:t xml:space="preserve">the combination for each dose of live attenuated strains (Feline herpesvirus type 1 strain G2620A, Feline calicivirus strain F9, Feline panleukopenia virus strain MW-1, </w:t>
      </w:r>
      <w:r w:rsidR="004C4C62" w:rsidRPr="004C4C62">
        <w:rPr>
          <w:i/>
          <w:iCs/>
          <w:szCs w:val="22"/>
        </w:rPr>
        <w:t>Chlamydophila felis</w:t>
      </w:r>
      <w:r w:rsidR="004C4C62">
        <w:rPr>
          <w:szCs w:val="22"/>
        </w:rPr>
        <w:t xml:space="preserve"> strain Baker) and the GMO labelled as FeLV RNA-particle</w:t>
      </w:r>
      <w:r w:rsidR="006D3149">
        <w:rPr>
          <w:szCs w:val="22"/>
        </w:rPr>
        <w:t xml:space="preserve"> (RP-FeLV)</w:t>
      </w:r>
      <w:r w:rsidR="00466360">
        <w:rPr>
          <w:rFonts w:ascii="ArialUnicodeMS" w:hAnsi="ArialUnicodeMS" w:cs="ArialUnicodeMS"/>
          <w:sz w:val="20"/>
          <w:szCs w:val="20"/>
        </w:rPr>
        <w:t>.</w:t>
      </w:r>
    </w:p>
    <w:p w14:paraId="754B5FA1" w14:textId="01123F8B" w:rsidR="00136ED0" w:rsidRPr="000A29BE" w:rsidRDefault="006D49E8" w:rsidP="00136ED0">
      <w:pPr>
        <w:pStyle w:val="RARMPnumberedparagraphs"/>
        <w:rPr>
          <w:szCs w:val="22"/>
        </w:rPr>
      </w:pPr>
      <w:r w:rsidRPr="000A29BE">
        <w:rPr>
          <w:szCs w:val="22"/>
        </w:rPr>
        <w:t>The vaccine</w:t>
      </w:r>
      <w:r w:rsidR="004C4C62">
        <w:rPr>
          <w:szCs w:val="22"/>
        </w:rPr>
        <w:t>s</w:t>
      </w:r>
      <w:r w:rsidRPr="000A29BE">
        <w:rPr>
          <w:szCs w:val="22"/>
        </w:rPr>
        <w:t xml:space="preserve"> would be administered </w:t>
      </w:r>
      <w:r w:rsidR="00701FC8" w:rsidRPr="000A29BE">
        <w:rPr>
          <w:szCs w:val="22"/>
        </w:rPr>
        <w:t xml:space="preserve">to </w:t>
      </w:r>
      <w:r w:rsidR="004C4C62">
        <w:rPr>
          <w:szCs w:val="22"/>
        </w:rPr>
        <w:t>cats</w:t>
      </w:r>
      <w:r w:rsidR="00A95508">
        <w:rPr>
          <w:szCs w:val="22"/>
        </w:rPr>
        <w:t xml:space="preserve"> </w:t>
      </w:r>
      <w:r w:rsidR="007D46AD">
        <w:rPr>
          <w:szCs w:val="22"/>
        </w:rPr>
        <w:t xml:space="preserve">according to the recommended </w:t>
      </w:r>
      <w:r w:rsidR="00A95508">
        <w:rPr>
          <w:szCs w:val="22"/>
        </w:rPr>
        <w:t>vaccination schedules</w:t>
      </w:r>
      <w:r w:rsidR="007D46AD">
        <w:rPr>
          <w:szCs w:val="22"/>
        </w:rPr>
        <w:t xml:space="preserve"> for cats</w:t>
      </w:r>
      <w:r w:rsidR="00A95508">
        <w:rPr>
          <w:szCs w:val="22"/>
        </w:rPr>
        <w:t xml:space="preserve">, </w:t>
      </w:r>
      <w:r w:rsidR="004C4C62">
        <w:rPr>
          <w:szCs w:val="22"/>
        </w:rPr>
        <w:t>from</w:t>
      </w:r>
      <w:r w:rsidR="00A95508">
        <w:rPr>
          <w:szCs w:val="22"/>
        </w:rPr>
        <w:t xml:space="preserve"> </w:t>
      </w:r>
      <w:r w:rsidR="004C4C62">
        <w:rPr>
          <w:szCs w:val="22"/>
        </w:rPr>
        <w:t>8</w:t>
      </w:r>
      <w:r w:rsidR="00A95508">
        <w:rPr>
          <w:szCs w:val="22"/>
        </w:rPr>
        <w:t xml:space="preserve"> weeks of age. At this age, most young </w:t>
      </w:r>
      <w:r w:rsidR="00D10919">
        <w:rPr>
          <w:szCs w:val="22"/>
        </w:rPr>
        <w:t>cat</w:t>
      </w:r>
      <w:r w:rsidR="00A95508">
        <w:rPr>
          <w:szCs w:val="22"/>
        </w:rPr>
        <w:t>s are still with a breeder and are kept isolated to limit exposure to diseases</w:t>
      </w:r>
      <w:r w:rsidR="00296F69">
        <w:rPr>
          <w:szCs w:val="22"/>
        </w:rPr>
        <w:t xml:space="preserve"> </w:t>
      </w:r>
      <w:r w:rsidR="00DF0696">
        <w:rPr>
          <w:szCs w:val="22"/>
        </w:rPr>
        <w:fldChar w:fldCharType="begin"/>
      </w:r>
      <w:r w:rsidR="00DF0696">
        <w:rPr>
          <w:szCs w:val="22"/>
        </w:rPr>
        <w:instrText xml:space="preserve"> ADDIN EN.CITE &lt;EndNote&gt;&lt;Cite&gt;&lt;Author&gt;Squires&lt;/Author&gt;&lt;Year&gt;2024&lt;/Year&gt;&lt;RecNum&gt;1&lt;/RecNum&gt;&lt;DisplayText&gt;(Squires et al., 2024)&lt;/DisplayText&gt;&lt;record&gt;&lt;rec-number&gt;1&lt;/rec-number&gt;&lt;foreign-keys&gt;&lt;key app="EN" db-id="t2arpfetppzveoex0v05zs9vadr9905spa2t" timestamp="1761530897"&gt;1&lt;/key&gt;&lt;/foreign-keys&gt;&lt;ref-type name="Journal Article"&gt;17&lt;/ref-type&gt;&lt;contributors&gt;&lt;authors&gt;&lt;author&gt;Squires, Richard A&lt;/author&gt;&lt;author&gt;Crawford, C&lt;/author&gt;&lt;author&gt;Marcondes, M&lt;/author&gt;&lt;author&gt;Whitley, N&lt;/author&gt;&lt;/authors&gt;&lt;/contributors&gt;&lt;titles&gt;&lt;title&gt;2024 guidelines for the vaccination of dogs and cats–compiled by the Vaccination Guidelines Group (VGG) of the World Small Animal Veterinary Association (WSAVA)&lt;/title&gt;&lt;secondary-title&gt;Journal of small animal practice&lt;/secondary-title&gt;&lt;/titles&gt;&lt;periodical&gt;&lt;full-title&gt;Journal of small animal practice&lt;/full-title&gt;&lt;/periodical&gt;&lt;pages&gt;277-316&lt;/pages&gt;&lt;volume&gt;65&lt;/volume&gt;&lt;number&gt;5&lt;/number&gt;&lt;dates&gt;&lt;year&gt;2024&lt;/year&gt;&lt;/dates&gt;&lt;isbn&gt;0022-4510&lt;/isbn&gt;&lt;urls&gt;&lt;/urls&gt;&lt;/record&gt;&lt;/Cite&gt;&lt;/EndNote&gt;</w:instrText>
      </w:r>
      <w:r w:rsidR="00DF0696">
        <w:rPr>
          <w:szCs w:val="22"/>
        </w:rPr>
        <w:fldChar w:fldCharType="separate"/>
      </w:r>
      <w:r w:rsidR="00DF0696">
        <w:rPr>
          <w:noProof/>
          <w:szCs w:val="22"/>
        </w:rPr>
        <w:t>(</w:t>
      </w:r>
      <w:hyperlink w:anchor="_ENREF_58" w:tooltip="Squires, 2024 #1" w:history="1">
        <w:r w:rsidR="00D4593C">
          <w:rPr>
            <w:noProof/>
            <w:szCs w:val="22"/>
          </w:rPr>
          <w:t>Squires et al., 2024</w:t>
        </w:r>
      </w:hyperlink>
      <w:r w:rsidR="00DF0696">
        <w:rPr>
          <w:noProof/>
          <w:szCs w:val="22"/>
        </w:rPr>
        <w:t>)</w:t>
      </w:r>
      <w:r w:rsidR="00DF0696">
        <w:rPr>
          <w:szCs w:val="22"/>
        </w:rPr>
        <w:fldChar w:fldCharType="end"/>
      </w:r>
      <w:r w:rsidR="00A95508">
        <w:rPr>
          <w:szCs w:val="22"/>
        </w:rPr>
        <w:t xml:space="preserve">. </w:t>
      </w:r>
      <w:r w:rsidR="00296F69">
        <w:rPr>
          <w:szCs w:val="22"/>
        </w:rPr>
        <w:t xml:space="preserve">Generally, owners are advised to keep cats indoors or allowed enclosed outdoor access only </w:t>
      </w:r>
      <w:r w:rsidR="007B3270">
        <w:rPr>
          <w:szCs w:val="22"/>
        </w:rPr>
        <w:t xml:space="preserve">in order </w:t>
      </w:r>
      <w:r w:rsidR="00296F69">
        <w:rPr>
          <w:szCs w:val="22"/>
        </w:rPr>
        <w:t xml:space="preserve">to limit </w:t>
      </w:r>
      <w:r w:rsidR="00A95508">
        <w:rPr>
          <w:szCs w:val="22"/>
        </w:rPr>
        <w:t xml:space="preserve">exposure </w:t>
      </w:r>
      <w:r w:rsidR="007B3270">
        <w:rPr>
          <w:szCs w:val="22"/>
        </w:rPr>
        <w:t xml:space="preserve">of vaccinated </w:t>
      </w:r>
      <w:r w:rsidR="00A95508">
        <w:rPr>
          <w:szCs w:val="22"/>
        </w:rPr>
        <w:t xml:space="preserve">animals </w:t>
      </w:r>
      <w:r w:rsidR="007B3270">
        <w:rPr>
          <w:szCs w:val="22"/>
        </w:rPr>
        <w:t>to pathogens in the environment before onset of immunity</w:t>
      </w:r>
      <w:r w:rsidR="00A95508">
        <w:rPr>
          <w:szCs w:val="22"/>
        </w:rPr>
        <w:t xml:space="preserve">. </w:t>
      </w:r>
    </w:p>
    <w:p w14:paraId="53FF91BE" w14:textId="704478E9" w:rsidR="007001AA" w:rsidRPr="000A29BE" w:rsidRDefault="00B0173E">
      <w:pPr>
        <w:pStyle w:val="RARMPnumberedparagraphs"/>
        <w:rPr>
          <w:szCs w:val="22"/>
        </w:rPr>
      </w:pPr>
      <w:r w:rsidRPr="000A29BE">
        <w:t xml:space="preserve">The </w:t>
      </w:r>
      <w:r w:rsidR="00C167D0" w:rsidRPr="000A29BE">
        <w:t xml:space="preserve">vaccine would be used per </w:t>
      </w:r>
      <w:r w:rsidR="00A95508">
        <w:t>an</w:t>
      </w:r>
      <w:r w:rsidR="00C167D0" w:rsidRPr="000A29BE">
        <w:t xml:space="preserve"> approved APVMA </w:t>
      </w:r>
      <w:r w:rsidR="00A95508">
        <w:t>registration</w:t>
      </w:r>
      <w:r w:rsidR="00C167D0" w:rsidRPr="000A29BE">
        <w:t xml:space="preserve">. </w:t>
      </w:r>
    </w:p>
    <w:p w14:paraId="30CABD7D" w14:textId="721B0DD0" w:rsidR="004B2C6C" w:rsidRPr="000A29BE" w:rsidRDefault="009977FF" w:rsidP="0070649F">
      <w:pPr>
        <w:pStyle w:val="RARMPnumberedparagraphs"/>
        <w:rPr>
          <w:szCs w:val="22"/>
        </w:rPr>
      </w:pPr>
      <w:r>
        <w:rPr>
          <w:szCs w:val="22"/>
        </w:rPr>
        <w:t>T</w:t>
      </w:r>
      <w:r w:rsidRPr="000A29BE">
        <w:rPr>
          <w:szCs w:val="22"/>
        </w:rPr>
        <w:t xml:space="preserve">he </w:t>
      </w:r>
      <w:r w:rsidR="00701FC8" w:rsidRPr="000A29BE">
        <w:rPr>
          <w:szCs w:val="22"/>
        </w:rPr>
        <w:t xml:space="preserve">vaccine </w:t>
      </w:r>
      <w:r w:rsidR="00F64506">
        <w:rPr>
          <w:szCs w:val="22"/>
        </w:rPr>
        <w:t xml:space="preserve">will </w:t>
      </w:r>
      <w:r>
        <w:rPr>
          <w:szCs w:val="22"/>
        </w:rPr>
        <w:t xml:space="preserve">be administered by trained veterinarians, </w:t>
      </w:r>
      <w:r w:rsidR="00F64506">
        <w:rPr>
          <w:szCs w:val="22"/>
        </w:rPr>
        <w:t>via subcutaneous injection into the scruff of the neck.</w:t>
      </w:r>
      <w:r w:rsidR="00C54F3E" w:rsidRPr="000A29BE">
        <w:rPr>
          <w:szCs w:val="22"/>
        </w:rPr>
        <w:t xml:space="preserve"> </w:t>
      </w:r>
      <w:r w:rsidR="005450B5" w:rsidRPr="000A29BE">
        <w:rPr>
          <w:szCs w:val="22"/>
        </w:rPr>
        <w:t>The applicant propose</w:t>
      </w:r>
      <w:r w:rsidR="00136ED0" w:rsidRPr="000A29BE">
        <w:rPr>
          <w:szCs w:val="22"/>
        </w:rPr>
        <w:t>s</w:t>
      </w:r>
      <w:r w:rsidR="005450B5" w:rsidRPr="000A29BE">
        <w:rPr>
          <w:szCs w:val="22"/>
        </w:rPr>
        <w:t xml:space="preserve"> to register this method of administration </w:t>
      </w:r>
      <w:r w:rsidR="00FF015F" w:rsidRPr="000A29BE">
        <w:rPr>
          <w:szCs w:val="22"/>
        </w:rPr>
        <w:t xml:space="preserve">with </w:t>
      </w:r>
      <w:r w:rsidR="005450B5" w:rsidRPr="000A29BE">
        <w:rPr>
          <w:szCs w:val="22"/>
        </w:rPr>
        <w:t>the APVM</w:t>
      </w:r>
      <w:r w:rsidR="00A76496" w:rsidRPr="000A29BE">
        <w:rPr>
          <w:szCs w:val="22"/>
        </w:rPr>
        <w:t>A</w:t>
      </w:r>
      <w:r w:rsidR="00FF015F" w:rsidRPr="000A29BE">
        <w:rPr>
          <w:szCs w:val="22"/>
        </w:rPr>
        <w:t>.</w:t>
      </w:r>
    </w:p>
    <w:p w14:paraId="37B84004" w14:textId="5CE90022" w:rsidR="00DD3088" w:rsidRPr="000A29BE" w:rsidRDefault="00EE4182" w:rsidP="00895FDC">
      <w:pPr>
        <w:pStyle w:val="RARMPnumberedparagraphs"/>
      </w:pPr>
      <w:r w:rsidRPr="000A29BE">
        <w:t>A</w:t>
      </w:r>
      <w:r w:rsidR="00DD3088" w:rsidRPr="000A29BE">
        <w:t>ll residua</w:t>
      </w:r>
      <w:r w:rsidR="00ED3343" w:rsidRPr="000A29BE">
        <w:t>l vaccine and waste</w:t>
      </w:r>
      <w:r w:rsidR="008E579B" w:rsidRPr="000A29BE">
        <w:t xml:space="preserve"> </w:t>
      </w:r>
      <w:r w:rsidR="009D13DF" w:rsidRPr="000A29BE">
        <w:t xml:space="preserve">which has </w:t>
      </w:r>
      <w:r w:rsidR="008E579B" w:rsidRPr="000A29BE">
        <w:t xml:space="preserve">come in to contact </w:t>
      </w:r>
      <w:r w:rsidR="00D224CA" w:rsidRPr="000A29BE">
        <w:t xml:space="preserve">with </w:t>
      </w:r>
      <w:r w:rsidR="00203D1E" w:rsidRPr="000A29BE">
        <w:t xml:space="preserve">the </w:t>
      </w:r>
      <w:r w:rsidR="00D224CA" w:rsidRPr="000A29BE">
        <w:t>vaccin</w:t>
      </w:r>
      <w:r w:rsidR="007E3921" w:rsidRPr="000A29BE">
        <w:t>e</w:t>
      </w:r>
      <w:r w:rsidR="00FA5E66" w:rsidRPr="000A29BE">
        <w:t xml:space="preserve"> </w:t>
      </w:r>
      <w:r w:rsidR="00ED3343" w:rsidRPr="000A29BE">
        <w:t>(</w:t>
      </w:r>
      <w:r w:rsidR="00DD3088" w:rsidRPr="000A29BE">
        <w:t>such as syringes</w:t>
      </w:r>
      <w:r w:rsidR="00A95508">
        <w:t xml:space="preserve"> and</w:t>
      </w:r>
      <w:r w:rsidR="00A611CA" w:rsidRPr="000A29BE">
        <w:t xml:space="preserve"> </w:t>
      </w:r>
      <w:r w:rsidR="00304823" w:rsidRPr="000A29BE">
        <w:t>vials</w:t>
      </w:r>
      <w:r w:rsidR="005450B5" w:rsidRPr="000A29BE">
        <w:t>) would</w:t>
      </w:r>
      <w:r w:rsidR="00FA5E66" w:rsidRPr="000A29BE">
        <w:t xml:space="preserve"> </w:t>
      </w:r>
      <w:r w:rsidR="00DD3088" w:rsidRPr="000A29BE">
        <w:t xml:space="preserve">be discarded </w:t>
      </w:r>
      <w:r w:rsidR="00A95508">
        <w:t>in veterinary clinics in accordance with</w:t>
      </w:r>
      <w:r w:rsidR="00304823" w:rsidRPr="000A29BE">
        <w:t xml:space="preserve"> </w:t>
      </w:r>
      <w:r w:rsidR="009977FF">
        <w:t xml:space="preserve">relevant </w:t>
      </w:r>
      <w:r w:rsidR="0051438E" w:rsidRPr="000A29BE">
        <w:t>State/Territory</w:t>
      </w:r>
      <w:r w:rsidR="00147400" w:rsidRPr="000A29BE">
        <w:t xml:space="preserve">, </w:t>
      </w:r>
      <w:r w:rsidR="0051438E" w:rsidRPr="000A29BE">
        <w:t>local council</w:t>
      </w:r>
      <w:r w:rsidR="00147400" w:rsidRPr="000A29BE">
        <w:t xml:space="preserve"> and Environmental Protection Agency (EPA)</w:t>
      </w:r>
      <w:r w:rsidR="0051438E" w:rsidRPr="000A29BE">
        <w:t xml:space="preserve"> requirements</w:t>
      </w:r>
      <w:r w:rsidR="00A95508">
        <w:t>,</w:t>
      </w:r>
      <w:r w:rsidR="00BB1397" w:rsidRPr="000A29BE">
        <w:t xml:space="preserve"> and conditions imposed by the APVMA</w:t>
      </w:r>
      <w:r w:rsidR="00756424" w:rsidRPr="000A29BE">
        <w:t xml:space="preserve"> registration of the </w:t>
      </w:r>
      <w:r w:rsidR="00C946F7">
        <w:t>vaccine</w:t>
      </w:r>
      <w:r w:rsidR="00EA5174" w:rsidRPr="000A29BE">
        <w:t xml:space="preserve">. These requirements </w:t>
      </w:r>
      <w:r w:rsidR="00DF4E24" w:rsidRPr="000A29BE">
        <w:t xml:space="preserve">all </w:t>
      </w:r>
      <w:r w:rsidR="005450B5" w:rsidRPr="000A29BE">
        <w:t xml:space="preserve">aim to </w:t>
      </w:r>
      <w:r w:rsidR="00EA5174" w:rsidRPr="000A29BE">
        <w:t>limit th</w:t>
      </w:r>
      <w:r w:rsidR="00DF4E24" w:rsidRPr="000A29BE">
        <w:t xml:space="preserve">e </w:t>
      </w:r>
      <w:r w:rsidR="00EA5174" w:rsidRPr="000A29BE">
        <w:t>exposure of other people or animals to the waste</w:t>
      </w:r>
      <w:r w:rsidR="00EF1C16" w:rsidRPr="000A29BE">
        <w:rPr>
          <w:rFonts w:asciiTheme="minorHAnsi" w:hAnsiTheme="minorHAnsi"/>
        </w:rPr>
        <w:t>.</w:t>
      </w:r>
    </w:p>
    <w:p w14:paraId="08D96F19" w14:textId="1CCC1B93" w:rsidR="00A63D42" w:rsidRPr="000A29BE" w:rsidRDefault="006F39CD" w:rsidP="00E1104A">
      <w:pPr>
        <w:pStyle w:val="2RARMP"/>
      </w:pPr>
      <w:bookmarkStart w:id="141" w:name="_Toc47536745"/>
      <w:bookmarkStart w:id="142" w:name="_Ref57119182"/>
      <w:bookmarkStart w:id="143" w:name="_Ref110844741"/>
      <w:bookmarkStart w:id="144" w:name="_Ref111102344"/>
      <w:bookmarkStart w:id="145" w:name="_Toc224646035"/>
      <w:r w:rsidRPr="000A29BE">
        <w:lastRenderedPageBreak/>
        <w:t>P</w:t>
      </w:r>
      <w:r w:rsidR="00A63D42" w:rsidRPr="000A29BE">
        <w:t>arent organism</w:t>
      </w:r>
      <w:bookmarkEnd w:id="141"/>
      <w:bookmarkEnd w:id="142"/>
      <w:bookmarkEnd w:id="143"/>
      <w:bookmarkEnd w:id="144"/>
      <w:bookmarkEnd w:id="145"/>
    </w:p>
    <w:p w14:paraId="007290B5" w14:textId="627CA615" w:rsidR="00A33B84" w:rsidRPr="00427F49" w:rsidRDefault="006F39CD" w:rsidP="009027BC">
      <w:pPr>
        <w:pStyle w:val="RARMPnumberedparagraphs"/>
        <w:rPr>
          <w:rFonts w:cs="Calibri"/>
          <w:szCs w:val="22"/>
        </w:rPr>
      </w:pPr>
      <w:bookmarkStart w:id="146" w:name="_Toc94337968"/>
      <w:bookmarkStart w:id="147" w:name="_Toc97019190"/>
      <w:bookmarkStart w:id="148" w:name="_Toc121209907"/>
      <w:bookmarkEnd w:id="101"/>
      <w:bookmarkEnd w:id="102"/>
      <w:bookmarkEnd w:id="103"/>
      <w:r w:rsidRPr="000A29BE">
        <w:rPr>
          <w:szCs w:val="22"/>
        </w:rPr>
        <w:t xml:space="preserve">The </w:t>
      </w:r>
      <w:r w:rsidR="00D224CA" w:rsidRPr="000A29BE">
        <w:rPr>
          <w:szCs w:val="22"/>
        </w:rPr>
        <w:t>vaccine</w:t>
      </w:r>
      <w:r w:rsidR="003A2FA2">
        <w:rPr>
          <w:szCs w:val="22"/>
        </w:rPr>
        <w:t>s</w:t>
      </w:r>
      <w:r w:rsidR="00D224CA" w:rsidRPr="000A29BE">
        <w:rPr>
          <w:szCs w:val="22"/>
        </w:rPr>
        <w:t xml:space="preserve"> </w:t>
      </w:r>
      <w:r w:rsidR="00756208">
        <w:rPr>
          <w:szCs w:val="22"/>
        </w:rPr>
        <w:t xml:space="preserve">contain </w:t>
      </w:r>
      <w:r w:rsidR="003A2FA2">
        <w:rPr>
          <w:szCs w:val="22"/>
        </w:rPr>
        <w:t xml:space="preserve">combinations of live attenuated Feline herpesvirus type 1 strain G2620A, Feline calicivirus strain F9, Feline panleukopenia virus strain MW-1, </w:t>
      </w:r>
      <w:r w:rsidR="003A2FA2" w:rsidRPr="004C4C62">
        <w:rPr>
          <w:i/>
          <w:iCs/>
          <w:szCs w:val="22"/>
        </w:rPr>
        <w:t>Chlamydophila felis</w:t>
      </w:r>
      <w:r w:rsidR="003A2FA2">
        <w:rPr>
          <w:szCs w:val="22"/>
        </w:rPr>
        <w:t xml:space="preserve"> strain Baker</w:t>
      </w:r>
      <w:r w:rsidR="00A33B84">
        <w:rPr>
          <w:szCs w:val="22"/>
        </w:rPr>
        <w:t>,</w:t>
      </w:r>
      <w:r w:rsidR="003A2FA2">
        <w:rPr>
          <w:szCs w:val="22"/>
        </w:rPr>
        <w:t xml:space="preserve"> </w:t>
      </w:r>
      <w:r w:rsidR="00A33B84">
        <w:rPr>
          <w:szCs w:val="22"/>
        </w:rPr>
        <w:t>and</w:t>
      </w:r>
      <w:r w:rsidR="003A2FA2">
        <w:rPr>
          <w:szCs w:val="22"/>
        </w:rPr>
        <w:t xml:space="preserve"> GM VEEV</w:t>
      </w:r>
      <w:r w:rsidR="009E0500">
        <w:rPr>
          <w:szCs w:val="22"/>
        </w:rPr>
        <w:t xml:space="preserve"> (</w:t>
      </w:r>
      <w:r w:rsidR="00C946F7">
        <w:rPr>
          <w:szCs w:val="22"/>
        </w:rPr>
        <w:t>the GMO</w:t>
      </w:r>
      <w:r w:rsidR="009E0500">
        <w:rPr>
          <w:szCs w:val="22"/>
        </w:rPr>
        <w:t>)</w:t>
      </w:r>
      <w:r w:rsidR="003A2FA2">
        <w:rPr>
          <w:szCs w:val="22"/>
        </w:rPr>
        <w:t xml:space="preserve">. </w:t>
      </w:r>
      <w:r w:rsidR="009977FF">
        <w:rPr>
          <w:szCs w:val="22"/>
        </w:rPr>
        <w:t xml:space="preserve">The combinations include either all 4 </w:t>
      </w:r>
      <w:r w:rsidR="00612F58">
        <w:rPr>
          <w:szCs w:val="22"/>
        </w:rPr>
        <w:t>attenuated</w:t>
      </w:r>
      <w:r w:rsidR="009977FF">
        <w:rPr>
          <w:szCs w:val="22"/>
        </w:rPr>
        <w:t xml:space="preserve"> strains and the GMO, or 3 </w:t>
      </w:r>
      <w:r w:rsidR="00612F58">
        <w:rPr>
          <w:szCs w:val="22"/>
        </w:rPr>
        <w:t xml:space="preserve">attenuated </w:t>
      </w:r>
      <w:r w:rsidR="009977FF">
        <w:rPr>
          <w:szCs w:val="22"/>
        </w:rPr>
        <w:t xml:space="preserve">strains (no </w:t>
      </w:r>
      <w:r w:rsidR="009977FF" w:rsidRPr="0045443D">
        <w:rPr>
          <w:i/>
          <w:iCs/>
          <w:szCs w:val="22"/>
        </w:rPr>
        <w:t>C. felis</w:t>
      </w:r>
      <w:r w:rsidR="009977FF">
        <w:rPr>
          <w:szCs w:val="22"/>
        </w:rPr>
        <w:t xml:space="preserve">) and the GMO. </w:t>
      </w:r>
      <w:r w:rsidR="00756208">
        <w:rPr>
          <w:szCs w:val="22"/>
        </w:rPr>
        <w:t>This assessment</w:t>
      </w:r>
      <w:r w:rsidR="003247E1">
        <w:rPr>
          <w:szCs w:val="22"/>
        </w:rPr>
        <w:t xml:space="preserve"> </w:t>
      </w:r>
      <w:r w:rsidR="00756208">
        <w:rPr>
          <w:szCs w:val="22"/>
        </w:rPr>
        <w:t xml:space="preserve">focuses on the </w:t>
      </w:r>
      <w:r w:rsidR="00427F49">
        <w:rPr>
          <w:szCs w:val="22"/>
        </w:rPr>
        <w:t>GMO</w:t>
      </w:r>
      <w:r w:rsidR="00756208">
        <w:rPr>
          <w:szCs w:val="22"/>
        </w:rPr>
        <w:t xml:space="preserve">. </w:t>
      </w:r>
      <w:r w:rsidR="00DD29CB">
        <w:rPr>
          <w:szCs w:val="22"/>
        </w:rPr>
        <w:t xml:space="preserve">The GMO is derived from an attenuated strain called VEEV TC-83 that has been used as a vaccine since 1961 </w:t>
      </w:r>
      <w:r w:rsidR="00DD29CB">
        <w:rPr>
          <w:szCs w:val="22"/>
        </w:rPr>
        <w:fldChar w:fldCharType="begin"/>
      </w:r>
      <w:r w:rsidR="00DD29CB">
        <w:rPr>
          <w:szCs w:val="22"/>
        </w:rPr>
        <w:instrText xml:space="preserve"> ADDIN EN.CITE &lt;EndNote&gt;&lt;Cite&gt;&lt;Author&gt;Alevizatos&lt;/Author&gt;&lt;Year&gt;1967&lt;/Year&gt;&lt;RecNum&gt;3&lt;/RecNum&gt;&lt;DisplayText&gt;(Alevizatos et al., 1967; Pittman and Plotkin, 2017)&lt;/DisplayText&gt;&lt;record&gt;&lt;rec-number&gt;3&lt;/rec-number&gt;&lt;foreign-keys&gt;&lt;key app="EN" db-id="t2arpfetppzveoex0v05zs9vadr9905spa2t" timestamp="1761799948"&gt;3&lt;/key&gt;&lt;/foreign-keys&gt;&lt;ref-type name="Journal Article"&gt;17&lt;/ref-type&gt;&lt;contributors&gt;&lt;authors&gt;&lt;author&gt;Alevizatos, Aristides C&lt;/author&gt;&lt;author&gt;McKinney, Robert W&lt;/author&gt;&lt;author&gt;Feigin, Ralph D&lt;/author&gt;&lt;author&gt;Jaeger, RF&lt;/author&gt;&lt;/authors&gt;&lt;/contributors&gt;&lt;titles&gt;&lt;title&gt;Live, attenuated Venezuelan equine encephalomyelitis virus vaccine. I. Clinical effects in man&lt;/title&gt;&lt;/titles&gt;&lt;dates&gt;&lt;year&gt;1967&lt;/year&gt;&lt;/dates&gt;&lt;urls&gt;&lt;/urls&gt;&lt;/record&gt;&lt;/Cite&gt;&lt;Cite&gt;&lt;Author&gt;Pittman&lt;/Author&gt;&lt;Year&gt;2017&lt;/Year&gt;&lt;RecNum&gt;24&lt;/RecNum&gt;&lt;record&gt;&lt;rec-number&gt;24&lt;/rec-number&gt;&lt;foreign-keys&gt;&lt;key app="EN" db-id="t2arpfetppzveoex0v05zs9vadr9905spa2t" timestamp="1762903968"&gt;24&lt;/key&gt;&lt;/foreign-keys&gt;&lt;ref-type name="Journal Article"&gt;17&lt;/ref-type&gt;&lt;contributors&gt;&lt;authors&gt;&lt;author&gt;Pittman, Phillip R&lt;/author&gt;&lt;author&gt;Plotkin, Stanley A&lt;/author&gt;&lt;/authors&gt;&lt;/contributors&gt;&lt;titles&gt;&lt;title&gt;Biodefense and special pathogen vaccines&lt;/title&gt;&lt;secondary-title&gt;Plotkin&amp;apos;s Vaccines&lt;/secondary-title&gt;&lt;/titles&gt;&lt;periodical&gt;&lt;full-title&gt;Plotkin&amp;apos;s Vaccines&lt;/full-title&gt;&lt;/periodical&gt;&lt;pages&gt;149&lt;/pages&gt;&lt;dates&gt;&lt;year&gt;2017&lt;/year&gt;&lt;/dates&gt;&lt;urls&gt;&lt;/urls&gt;&lt;/record&gt;&lt;/Cite&gt;&lt;/EndNote&gt;</w:instrText>
      </w:r>
      <w:r w:rsidR="00DD29CB">
        <w:rPr>
          <w:szCs w:val="22"/>
        </w:rPr>
        <w:fldChar w:fldCharType="separate"/>
      </w:r>
      <w:r w:rsidR="00DD29CB">
        <w:rPr>
          <w:noProof/>
          <w:szCs w:val="22"/>
        </w:rPr>
        <w:t>(</w:t>
      </w:r>
      <w:hyperlink w:anchor="_ENREF_2" w:tooltip="Alevizatos, 1967 #3" w:history="1">
        <w:r w:rsidR="00D4593C">
          <w:rPr>
            <w:noProof/>
            <w:szCs w:val="22"/>
          </w:rPr>
          <w:t>Alevizatos et al., 1967</w:t>
        </w:r>
      </w:hyperlink>
      <w:r w:rsidR="00DD29CB">
        <w:rPr>
          <w:noProof/>
          <w:szCs w:val="22"/>
        </w:rPr>
        <w:t xml:space="preserve">; </w:t>
      </w:r>
      <w:hyperlink w:anchor="_ENREF_43" w:tooltip="Pittman, 2017 #24" w:history="1">
        <w:r w:rsidR="00D4593C">
          <w:rPr>
            <w:noProof/>
            <w:szCs w:val="22"/>
          </w:rPr>
          <w:t>Pittman and Plotkin, 2017</w:t>
        </w:r>
      </w:hyperlink>
      <w:r w:rsidR="00DD29CB">
        <w:rPr>
          <w:noProof/>
          <w:szCs w:val="22"/>
        </w:rPr>
        <w:t>)</w:t>
      </w:r>
      <w:r w:rsidR="00DD29CB">
        <w:rPr>
          <w:szCs w:val="22"/>
        </w:rPr>
        <w:fldChar w:fldCharType="end"/>
      </w:r>
      <w:r w:rsidR="00DD29CB">
        <w:rPr>
          <w:szCs w:val="22"/>
        </w:rPr>
        <w:t>. The characteristics of the parent organism provide a baseline for comparing the potential harm from dealings with vaccines containing the GMO. As such, the relevant properties of VEEV and VEEV TC-83 will be discussed here.</w:t>
      </w:r>
    </w:p>
    <w:p w14:paraId="48264EB6" w14:textId="2D6DA42E" w:rsidR="009027BC" w:rsidRPr="0092416C" w:rsidRDefault="00660DF4" w:rsidP="0092416C">
      <w:pPr>
        <w:pStyle w:val="RARMPnumberedparagraphs"/>
        <w:rPr>
          <w:szCs w:val="22"/>
        </w:rPr>
      </w:pPr>
      <w:r>
        <w:rPr>
          <w:szCs w:val="22"/>
        </w:rPr>
        <w:t>VEEV</w:t>
      </w:r>
      <w:r w:rsidRPr="000A29BE">
        <w:rPr>
          <w:szCs w:val="22"/>
        </w:rPr>
        <w:t xml:space="preserve"> is a member of the </w:t>
      </w:r>
      <w:r>
        <w:rPr>
          <w:i/>
          <w:iCs/>
          <w:szCs w:val="22"/>
        </w:rPr>
        <w:t>Toga</w:t>
      </w:r>
      <w:r w:rsidRPr="000A29BE">
        <w:rPr>
          <w:i/>
          <w:iCs/>
          <w:szCs w:val="22"/>
        </w:rPr>
        <w:t>viridae</w:t>
      </w:r>
      <w:r w:rsidRPr="000A29BE">
        <w:rPr>
          <w:szCs w:val="22"/>
        </w:rPr>
        <w:t xml:space="preserve"> family, </w:t>
      </w:r>
      <w:r>
        <w:rPr>
          <w:i/>
          <w:iCs/>
          <w:szCs w:val="22"/>
        </w:rPr>
        <w:t>Alphavirus</w:t>
      </w:r>
      <w:r w:rsidRPr="000A29BE">
        <w:rPr>
          <w:szCs w:val="22"/>
        </w:rPr>
        <w:t xml:space="preserve"> </w:t>
      </w:r>
      <w:r>
        <w:rPr>
          <w:szCs w:val="22"/>
        </w:rPr>
        <w:t xml:space="preserve">genus </w:t>
      </w:r>
      <w:r w:rsidR="00DF0696">
        <w:rPr>
          <w:szCs w:val="22"/>
        </w:rPr>
        <w:fldChar w:fldCharType="begin"/>
      </w:r>
      <w:r w:rsidR="00DF0696">
        <w:rPr>
          <w:szCs w:val="22"/>
        </w:rPr>
        <w:instrText xml:space="preserve"> ADDIN EN.CITE &lt;EndNote&gt;&lt;Cite&gt;&lt;Author&gt;Luethy&lt;/Author&gt;&lt;Year&gt;2023&lt;/Year&gt;&lt;RecNum&gt;4&lt;/RecNum&gt;&lt;DisplayText&gt;(Luethy, 2023)&lt;/DisplayText&gt;&lt;record&gt;&lt;rec-number&gt;4&lt;/rec-number&gt;&lt;foreign-keys&gt;&lt;key app="EN" db-id="t2arpfetppzveoex0v05zs9vadr9905spa2t" timestamp="1761800482"&gt;4&lt;/key&gt;&lt;/foreign-keys&gt;&lt;ref-type name="Journal Article"&gt;17&lt;/ref-type&gt;&lt;contributors&gt;&lt;authors&gt;&lt;author&gt;Luethy, Daniela&lt;/author&gt;&lt;/authors&gt;&lt;/contributors&gt;&lt;titles&gt;&lt;title&gt;Eastern, Western, and Venezuelan equine encephalitis and West Nile viruses: clinical and public health considerations&lt;/title&gt;&lt;secondary-title&gt;Veterinary Clinics: Equine Practice&lt;/secondary-title&gt;&lt;/titles&gt;&lt;periodical&gt;&lt;full-title&gt;Veterinary Clinics: Equine Practice&lt;/full-title&gt;&lt;/periodical&gt;&lt;pages&gt;99-113&lt;/pages&gt;&lt;volume&gt;39&lt;/volume&gt;&lt;number&gt;1&lt;/number&gt;&lt;dates&gt;&lt;year&gt;2023&lt;/year&gt;&lt;/dates&gt;&lt;isbn&gt;0749-0739&lt;/isbn&gt;&lt;urls&gt;&lt;/urls&gt;&lt;/record&gt;&lt;/Cite&gt;&lt;/EndNote&gt;</w:instrText>
      </w:r>
      <w:r w:rsidR="00DF0696">
        <w:rPr>
          <w:szCs w:val="22"/>
        </w:rPr>
        <w:fldChar w:fldCharType="separate"/>
      </w:r>
      <w:r w:rsidR="00DF0696">
        <w:rPr>
          <w:noProof/>
          <w:szCs w:val="22"/>
        </w:rPr>
        <w:t>(</w:t>
      </w:r>
      <w:hyperlink w:anchor="_ENREF_32" w:tooltip="Luethy, 2023 #4" w:history="1">
        <w:r w:rsidR="00D4593C">
          <w:rPr>
            <w:noProof/>
            <w:szCs w:val="22"/>
          </w:rPr>
          <w:t>Luethy, 2023</w:t>
        </w:r>
      </w:hyperlink>
      <w:r w:rsidR="00DF0696">
        <w:rPr>
          <w:noProof/>
          <w:szCs w:val="22"/>
        </w:rPr>
        <w:t>)</w:t>
      </w:r>
      <w:r w:rsidR="00DF0696">
        <w:rPr>
          <w:szCs w:val="22"/>
        </w:rPr>
        <w:fldChar w:fldCharType="end"/>
      </w:r>
      <w:r>
        <w:rPr>
          <w:szCs w:val="22"/>
        </w:rPr>
        <w:t xml:space="preserve">. </w:t>
      </w:r>
      <w:r w:rsidR="00DD29CB">
        <w:rPr>
          <w:rFonts w:asciiTheme="minorHAnsi" w:hAnsiTheme="minorHAnsi"/>
          <w:szCs w:val="22"/>
        </w:rPr>
        <w:t xml:space="preserve">VEEV comprises 7 species with 14 antigenic varieties that vary in virulence and in </w:t>
      </w:r>
      <w:r w:rsidR="00DD29CB">
        <w:t>enzootic or epizootic</w:t>
      </w:r>
      <w:r w:rsidR="00DD29CB">
        <w:rPr>
          <w:rStyle w:val="FootnoteReference"/>
        </w:rPr>
        <w:footnoteReference w:id="2"/>
      </w:r>
      <w:r w:rsidR="00DD29CB">
        <w:t xml:space="preserve"> potential. Enzootic subtypes (ID, IE, IF and II-VI) are primarily maintained in reservoir hosts and are largely considered non-pathogenic </w:t>
      </w:r>
      <w:r w:rsidR="00DD29CB">
        <w:fldChar w:fldCharType="begin"/>
      </w:r>
      <w:r w:rsidR="00DD29CB">
        <w:instrText xml:space="preserve"> ADDIN EN.CITE &lt;EndNote&gt;&lt;Cite&gt;&lt;Author&gt;Han&lt;/Author&gt;&lt;Year&gt;2023&lt;/Year&gt;&lt;RecNum&gt;5&lt;/RecNum&gt;&lt;DisplayText&gt;(Sharma and Knollmann-Ritschel, 2019; Han et al., 2023)&lt;/DisplayText&gt;&lt;record&gt;&lt;rec-number&gt;5&lt;/rec-number&gt;&lt;foreign-keys&gt;&lt;key app="EN" db-id="t2arpfetppzveoex0v05zs9vadr9905spa2t" timestamp="1761860849"&gt;5&lt;/key&gt;&lt;/foreign-keys&gt;&lt;ref-type name="Journal Article"&gt;17&lt;/ref-type&gt;&lt;contributors&gt;&lt;authors&gt;&lt;author&gt;Han, Lulu&lt;/author&gt;&lt;author&gt;Song, Shuai&lt;/author&gt;&lt;author&gt;Feng, Huilin&lt;/author&gt;&lt;author&gt;Ma, Jing&lt;/author&gt;&lt;author&gt;Wei, Wenqiang&lt;/author&gt;&lt;author&gt;Si, Fusheng&lt;/author&gt;&lt;/authors&gt;&lt;/contributors&gt;&lt;titles&gt;&lt;title&gt;A roadmap for developing Venezuelan equine encephalitis virus (VEEV) vaccines: Lessons from the past, strategies for the future&lt;/title&gt;&lt;secondary-title&gt;International journal of biological macromolecules&lt;/secondary-title&gt;&lt;/titles&gt;&lt;periodical&gt;&lt;full-title&gt;International journal of biological macromolecules&lt;/full-title&gt;&lt;/periodical&gt;&lt;pages&gt;125514&lt;/pages&gt;&lt;volume&gt;245&lt;/volume&gt;&lt;dates&gt;&lt;year&gt;2023&lt;/year&gt;&lt;/dates&gt;&lt;isbn&gt;0141-8130&lt;/isbn&gt;&lt;urls&gt;&lt;/urls&gt;&lt;/record&gt;&lt;/Cite&gt;&lt;Cite&gt;&lt;Author&gt;Sharma&lt;/Author&gt;&lt;Year&gt;2019&lt;/Year&gt;&lt;RecNum&gt;19&lt;/RecNum&gt;&lt;record&gt;&lt;rec-number&gt;19&lt;/rec-number&gt;&lt;foreign-keys&gt;&lt;key app="EN" db-id="t2arpfetppzveoex0v05zs9vadr9905spa2t" timestamp="1762739041"&gt;19&lt;/key&gt;&lt;/foreign-keys&gt;&lt;ref-type name="Journal Article"&gt;17&lt;/ref-type&gt;&lt;contributors&gt;&lt;authors&gt;&lt;author&gt;Sharma, Anuj&lt;/author&gt;&lt;author&gt;Knollmann-Ritschel, Barbara&lt;/author&gt;&lt;/authors&gt;&lt;/contributors&gt;&lt;titles&gt;&lt;title&gt;Current Understanding of the Molecular Basis of Venezuelan Equine Encephalitis Virus Pathogenesis and Vaccine Development&lt;/title&gt;&lt;secondary-title&gt;Viruses&lt;/secondary-title&gt;&lt;/titles&gt;&lt;periodical&gt;&lt;full-title&gt;Viruses&lt;/full-title&gt;&lt;/periodical&gt;&lt;pages&gt;164&lt;/pages&gt;&lt;volume&gt;11&lt;/volume&gt;&lt;number&gt;2&lt;/number&gt;&lt;dates&gt;&lt;year&gt;2019&lt;/year&gt;&lt;/dates&gt;&lt;isbn&gt;1999-4915&lt;/isbn&gt;&lt;accession-num&gt;doi:10.3390/v11020164&lt;/accession-num&gt;&lt;urls&gt;&lt;related-urls&gt;&lt;url&gt;https://www.mdpi.com/1999-4915/11/2/164&lt;/url&gt;&lt;/related-urls&gt;&lt;/urls&gt;&lt;/record&gt;&lt;/Cite&gt;&lt;/EndNote&gt;</w:instrText>
      </w:r>
      <w:r w:rsidR="00DD29CB">
        <w:fldChar w:fldCharType="separate"/>
      </w:r>
      <w:r w:rsidR="00DD29CB">
        <w:rPr>
          <w:noProof/>
        </w:rPr>
        <w:t>(</w:t>
      </w:r>
      <w:hyperlink w:anchor="_ENREF_51" w:tooltip="Sharma, 2019 #19" w:history="1">
        <w:r w:rsidR="00D4593C">
          <w:rPr>
            <w:noProof/>
          </w:rPr>
          <w:t>Sharma and Knollmann-Ritschel, 2019</w:t>
        </w:r>
      </w:hyperlink>
      <w:r w:rsidR="00DD29CB">
        <w:rPr>
          <w:noProof/>
        </w:rPr>
        <w:t xml:space="preserve">; </w:t>
      </w:r>
      <w:hyperlink w:anchor="_ENREF_16" w:tooltip="Han, 2023 #5" w:history="1">
        <w:r w:rsidR="00D4593C">
          <w:rPr>
            <w:noProof/>
          </w:rPr>
          <w:t>Han et al., 2023</w:t>
        </w:r>
      </w:hyperlink>
      <w:r w:rsidR="00DD29CB">
        <w:rPr>
          <w:noProof/>
        </w:rPr>
        <w:t>)</w:t>
      </w:r>
      <w:r w:rsidR="00DD29CB">
        <w:fldChar w:fldCharType="end"/>
      </w:r>
      <w:r w:rsidR="00DD29CB">
        <w:t xml:space="preserve">. Epizootic subtypes (IA/B and IC) are associated with outbreaks in horses and humans, and have historically affected 75,000-200,000 people, largely in South America </w:t>
      </w:r>
      <w:r w:rsidR="00DD29CB">
        <w:fldChar w:fldCharType="begin"/>
      </w:r>
      <w:r w:rsidR="00DD29CB">
        <w:instrText xml:space="preserve"> ADDIN EN.CITE &lt;EndNote&gt;&lt;Cite&gt;&lt;Author&gt;Han&lt;/Author&gt;&lt;Year&gt;2023&lt;/Year&gt;&lt;RecNum&gt;5&lt;/RecNum&gt;&lt;DisplayText&gt;(Sharma and Knollmann-Ritschel, 2019; Han et al., 2023)&lt;/DisplayText&gt;&lt;record&gt;&lt;rec-number&gt;5&lt;/rec-number&gt;&lt;foreign-keys&gt;&lt;key app="EN" db-id="t2arpfetppzveoex0v05zs9vadr9905spa2t" timestamp="1761860849"&gt;5&lt;/key&gt;&lt;/foreign-keys&gt;&lt;ref-type name="Journal Article"&gt;17&lt;/ref-type&gt;&lt;contributors&gt;&lt;authors&gt;&lt;author&gt;Han, Lulu&lt;/author&gt;&lt;author&gt;Song, Shuai&lt;/author&gt;&lt;author&gt;Feng, Huilin&lt;/author&gt;&lt;author&gt;Ma, Jing&lt;/author&gt;&lt;author&gt;Wei, Wenqiang&lt;/author&gt;&lt;author&gt;Si, Fusheng&lt;/author&gt;&lt;/authors&gt;&lt;/contributors&gt;&lt;titles&gt;&lt;title&gt;A roadmap for developing Venezuelan equine encephalitis virus (VEEV) vaccines: Lessons from the past, strategies for the future&lt;/title&gt;&lt;secondary-title&gt;International journal of biological macromolecules&lt;/secondary-title&gt;&lt;/titles&gt;&lt;periodical&gt;&lt;full-title&gt;International journal of biological macromolecules&lt;/full-title&gt;&lt;/periodical&gt;&lt;pages&gt;125514&lt;/pages&gt;&lt;volume&gt;245&lt;/volume&gt;&lt;dates&gt;&lt;year&gt;2023&lt;/year&gt;&lt;/dates&gt;&lt;isbn&gt;0141-8130&lt;/isbn&gt;&lt;urls&gt;&lt;/urls&gt;&lt;/record&gt;&lt;/Cite&gt;&lt;Cite&gt;&lt;Author&gt;Sharma&lt;/Author&gt;&lt;Year&gt;2019&lt;/Year&gt;&lt;RecNum&gt;19&lt;/RecNum&gt;&lt;record&gt;&lt;rec-number&gt;19&lt;/rec-number&gt;&lt;foreign-keys&gt;&lt;key app="EN" db-id="t2arpfetppzveoex0v05zs9vadr9905spa2t" timestamp="1762739041"&gt;19&lt;/key&gt;&lt;/foreign-keys&gt;&lt;ref-type name="Journal Article"&gt;17&lt;/ref-type&gt;&lt;contributors&gt;&lt;authors&gt;&lt;author&gt;Sharma, Anuj&lt;/author&gt;&lt;author&gt;Knollmann-Ritschel, Barbara&lt;/author&gt;&lt;/authors&gt;&lt;/contributors&gt;&lt;titles&gt;&lt;title&gt;Current Understanding of the Molecular Basis of Venezuelan Equine Encephalitis Virus Pathogenesis and Vaccine Development&lt;/title&gt;&lt;secondary-title&gt;Viruses&lt;/secondary-title&gt;&lt;/titles&gt;&lt;periodical&gt;&lt;full-title&gt;Viruses&lt;/full-title&gt;&lt;/periodical&gt;&lt;pages&gt;164&lt;/pages&gt;&lt;volume&gt;11&lt;/volume&gt;&lt;number&gt;2&lt;/number&gt;&lt;dates&gt;&lt;year&gt;2019&lt;/year&gt;&lt;/dates&gt;&lt;isbn&gt;1999-4915&lt;/isbn&gt;&lt;accession-num&gt;doi:10.3390/v11020164&lt;/accession-num&gt;&lt;urls&gt;&lt;related-urls&gt;&lt;url&gt;https://www.mdpi.com/1999-4915/11/2/164&lt;/url&gt;&lt;/related-urls&gt;&lt;/urls&gt;&lt;/record&gt;&lt;/Cite&gt;&lt;/EndNote&gt;</w:instrText>
      </w:r>
      <w:r w:rsidR="00DD29CB">
        <w:fldChar w:fldCharType="separate"/>
      </w:r>
      <w:r w:rsidR="00DD29CB">
        <w:rPr>
          <w:noProof/>
        </w:rPr>
        <w:t>(</w:t>
      </w:r>
      <w:hyperlink w:anchor="_ENREF_51" w:tooltip="Sharma, 2019 #19" w:history="1">
        <w:r w:rsidR="00D4593C">
          <w:rPr>
            <w:noProof/>
          </w:rPr>
          <w:t>Sharma and Knollmann-Ritschel, 2019</w:t>
        </w:r>
      </w:hyperlink>
      <w:r w:rsidR="00DD29CB">
        <w:rPr>
          <w:noProof/>
        </w:rPr>
        <w:t xml:space="preserve">; </w:t>
      </w:r>
      <w:hyperlink w:anchor="_ENREF_16" w:tooltip="Han, 2023 #5" w:history="1">
        <w:r w:rsidR="00D4593C">
          <w:rPr>
            <w:noProof/>
          </w:rPr>
          <w:t>Han et al., 2023</w:t>
        </w:r>
      </w:hyperlink>
      <w:r w:rsidR="00DD29CB">
        <w:rPr>
          <w:noProof/>
        </w:rPr>
        <w:t>)</w:t>
      </w:r>
      <w:r w:rsidR="00DD29CB">
        <w:fldChar w:fldCharType="end"/>
      </w:r>
      <w:r w:rsidR="00DD29CB">
        <w:t xml:space="preserve">. </w:t>
      </w:r>
    </w:p>
    <w:p w14:paraId="13670F59" w14:textId="12A95C98" w:rsidR="00634C1B" w:rsidRPr="000A29BE" w:rsidRDefault="000A657C" w:rsidP="00FC51AB">
      <w:pPr>
        <w:pStyle w:val="3RARMP"/>
      </w:pPr>
      <w:bookmarkStart w:id="149" w:name="_Ref110612402"/>
      <w:bookmarkStart w:id="150" w:name="_Toc224646036"/>
      <w:r w:rsidRPr="000A29BE">
        <w:t>Pathology</w:t>
      </w:r>
      <w:bookmarkEnd w:id="149"/>
      <w:bookmarkEnd w:id="150"/>
    </w:p>
    <w:p w14:paraId="0671C03A" w14:textId="39FAAD5E" w:rsidR="00825973" w:rsidRDefault="0092416C" w:rsidP="00227756">
      <w:pPr>
        <w:pStyle w:val="RARMPnumberedparagraphs"/>
        <w:rPr>
          <w:rFonts w:asciiTheme="minorHAnsi" w:hAnsiTheme="minorHAnsi"/>
          <w:szCs w:val="22"/>
        </w:rPr>
      </w:pPr>
      <w:r>
        <w:rPr>
          <w:rFonts w:asciiTheme="minorHAnsi" w:hAnsiTheme="minorHAnsi"/>
          <w:szCs w:val="22"/>
        </w:rPr>
        <w:t>VEEV infection causes symptomatic disease in e</w:t>
      </w:r>
      <w:r w:rsidR="003878AD">
        <w:rPr>
          <w:rFonts w:asciiTheme="minorHAnsi" w:hAnsiTheme="minorHAnsi"/>
          <w:szCs w:val="22"/>
        </w:rPr>
        <w:t xml:space="preserve">quids and humans. </w:t>
      </w:r>
      <w:r>
        <w:rPr>
          <w:szCs w:val="22"/>
        </w:rPr>
        <w:t xml:space="preserve">The virus causes severe disease in equids including horses, mules, donkeys and zebras, ranging from general illness to progressive central nervous system disorders to sudden death </w:t>
      </w:r>
      <w:r>
        <w:rPr>
          <w:szCs w:val="22"/>
        </w:rPr>
        <w:fldChar w:fldCharType="begin">
          <w:fldData xml:space="preserve">PEVuZE5vdGU+PENpdGU+PEF1dGhvcj5HdXptw6FuLVRlcsOhbjwvQXV0aG9yPjxZZWFyPjIwMjA8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=
</w:fldData>
        </w:fldChar>
      </w:r>
      <w:r>
        <w:rPr>
          <w:szCs w:val="22"/>
        </w:rPr>
        <w:instrText xml:space="preserve"> ADDIN EN.CITE </w:instrText>
      </w:r>
      <w:r>
        <w:rPr>
          <w:szCs w:val="22"/>
        </w:rPr>
        <w:fldChar w:fldCharType="begin">
          <w:fldData xml:space="preserve">PEVuZE5vdGU+PENpdGU+PEF1dGhvcj5HdXptw6FuLVRlcsOhbjwvQXV0aG9yPjxZZWFyPjIwMjA8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=
</w:fldData>
        </w:fldChar>
      </w:r>
      <w:r>
        <w:rPr>
          <w:szCs w:val="22"/>
        </w:rPr>
        <w:instrText xml:space="preserve"> ADDIN EN.CITE.DATA </w:instrText>
      </w:r>
      <w:r>
        <w:rPr>
          <w:szCs w:val="22"/>
        </w:rPr>
      </w:r>
      <w:r>
        <w:rPr>
          <w:szCs w:val="22"/>
        </w:rPr>
        <w:fldChar w:fldCharType="end"/>
      </w:r>
      <w:r>
        <w:rPr>
          <w:szCs w:val="22"/>
        </w:rPr>
      </w:r>
      <w:r>
        <w:rPr>
          <w:szCs w:val="22"/>
        </w:rPr>
        <w:fldChar w:fldCharType="separate"/>
      </w:r>
      <w:r>
        <w:rPr>
          <w:noProof/>
          <w:szCs w:val="22"/>
        </w:rPr>
        <w:t>(</w:t>
      </w:r>
      <w:hyperlink w:anchor="_ENREF_51" w:tooltip="Sharma, 2019 #19" w:history="1">
        <w:r w:rsidR="00D4593C">
          <w:rPr>
            <w:noProof/>
            <w:szCs w:val="22"/>
          </w:rPr>
          <w:t>Sharma and Knollmann-Ritschel, 2019</w:t>
        </w:r>
      </w:hyperlink>
      <w:r>
        <w:rPr>
          <w:noProof/>
          <w:szCs w:val="22"/>
        </w:rPr>
        <w:t xml:space="preserve">; </w:t>
      </w:r>
      <w:hyperlink w:anchor="_ENREF_15" w:tooltip="Guzmán-Terán, 2020 #18" w:history="1">
        <w:r w:rsidR="00D4593C">
          <w:rPr>
            <w:noProof/>
            <w:szCs w:val="22"/>
          </w:rPr>
          <w:t>Guzmán-Terán et al., 2020</w:t>
        </w:r>
      </w:hyperlink>
      <w:r>
        <w:rPr>
          <w:noProof/>
          <w:szCs w:val="22"/>
        </w:rPr>
        <w:t xml:space="preserve">; </w:t>
      </w:r>
      <w:hyperlink w:anchor="_ENREF_32" w:tooltip="Luethy, 2023 #4" w:history="1">
        <w:r w:rsidR="00D4593C">
          <w:rPr>
            <w:noProof/>
            <w:szCs w:val="22"/>
          </w:rPr>
          <w:t>Luethy, 2023</w:t>
        </w:r>
      </w:hyperlink>
      <w:r>
        <w:rPr>
          <w:noProof/>
          <w:szCs w:val="22"/>
        </w:rPr>
        <w:t>)</w:t>
      </w:r>
      <w:r>
        <w:rPr>
          <w:szCs w:val="22"/>
        </w:rPr>
        <w:fldChar w:fldCharType="end"/>
      </w:r>
      <w:r>
        <w:rPr>
          <w:szCs w:val="22"/>
        </w:rPr>
        <w:t xml:space="preserve">. The virus can also infect humans, causing disease that ranges from mild flu-like symptoms to severe neurological illness that can be fatal </w:t>
      </w:r>
      <w:r>
        <w:rPr>
          <w:szCs w:val="22"/>
        </w:rPr>
        <w:fldChar w:fldCharType="begin">
          <w:fldData xml:space="preserve">PEVuZE5vdGU+PENpdGU+PEF1dGhvcj5HdXptw6FuLVRlcsOhbjwvQXV0aG9yPjxZZWFyPjIwMjA8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=
</w:fldData>
        </w:fldChar>
      </w:r>
      <w:r>
        <w:rPr>
          <w:szCs w:val="22"/>
        </w:rPr>
        <w:instrText xml:space="preserve"> ADDIN EN.CITE </w:instrText>
      </w:r>
      <w:r>
        <w:rPr>
          <w:szCs w:val="22"/>
        </w:rPr>
        <w:fldChar w:fldCharType="begin">
          <w:fldData xml:space="preserve">PEVuZE5vdGU+PENpdGU+PEF1dGhvcj5HdXptw6FuLVRlcsOhbjwvQXV0aG9yPjxZZWFyPjIwMjA8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=
</w:fldData>
        </w:fldChar>
      </w:r>
      <w:r>
        <w:rPr>
          <w:szCs w:val="22"/>
        </w:rPr>
        <w:instrText xml:space="preserve"> ADDIN EN.CITE.DATA </w:instrText>
      </w:r>
      <w:r>
        <w:rPr>
          <w:szCs w:val="22"/>
        </w:rPr>
      </w:r>
      <w:r>
        <w:rPr>
          <w:szCs w:val="22"/>
        </w:rPr>
        <w:fldChar w:fldCharType="end"/>
      </w:r>
      <w:r>
        <w:rPr>
          <w:szCs w:val="22"/>
        </w:rPr>
      </w:r>
      <w:r>
        <w:rPr>
          <w:szCs w:val="22"/>
        </w:rPr>
        <w:fldChar w:fldCharType="separate"/>
      </w:r>
      <w:r>
        <w:rPr>
          <w:noProof/>
          <w:szCs w:val="22"/>
        </w:rPr>
        <w:t>(</w:t>
      </w:r>
      <w:hyperlink w:anchor="_ENREF_51" w:tooltip="Sharma, 2019 #19" w:history="1">
        <w:r w:rsidR="00D4593C">
          <w:rPr>
            <w:noProof/>
            <w:szCs w:val="22"/>
          </w:rPr>
          <w:t>Sharma and Knollmann-Ritschel, 2019</w:t>
        </w:r>
      </w:hyperlink>
      <w:r>
        <w:rPr>
          <w:noProof/>
          <w:szCs w:val="22"/>
        </w:rPr>
        <w:t xml:space="preserve">; </w:t>
      </w:r>
      <w:hyperlink w:anchor="_ENREF_15" w:tooltip="Guzmán-Terán, 2020 #18" w:history="1">
        <w:r w:rsidR="00D4593C">
          <w:rPr>
            <w:noProof/>
            <w:szCs w:val="22"/>
          </w:rPr>
          <w:t>Guzmán-Terán et al., 2020</w:t>
        </w:r>
      </w:hyperlink>
      <w:r>
        <w:rPr>
          <w:noProof/>
          <w:szCs w:val="22"/>
        </w:rPr>
        <w:t xml:space="preserve">; </w:t>
      </w:r>
      <w:hyperlink w:anchor="_ENREF_32" w:tooltip="Luethy, 2023 #4" w:history="1">
        <w:r w:rsidR="00D4593C">
          <w:rPr>
            <w:noProof/>
            <w:szCs w:val="22"/>
          </w:rPr>
          <w:t>Luethy, 2023</w:t>
        </w:r>
      </w:hyperlink>
      <w:r>
        <w:rPr>
          <w:noProof/>
          <w:szCs w:val="22"/>
        </w:rPr>
        <w:t>)</w:t>
      </w:r>
      <w:r>
        <w:rPr>
          <w:szCs w:val="22"/>
        </w:rPr>
        <w:fldChar w:fldCharType="end"/>
      </w:r>
      <w:r>
        <w:rPr>
          <w:szCs w:val="22"/>
        </w:rPr>
        <w:t xml:space="preserve">. </w:t>
      </w:r>
      <w:r w:rsidR="00131661">
        <w:rPr>
          <w:rFonts w:asciiTheme="minorHAnsi" w:hAnsiTheme="minorHAnsi"/>
          <w:szCs w:val="22"/>
        </w:rPr>
        <w:t>Initial symptoms in equids</w:t>
      </w:r>
      <w:r w:rsidR="00B26FDB">
        <w:rPr>
          <w:rFonts w:asciiTheme="minorHAnsi" w:hAnsiTheme="minorHAnsi"/>
          <w:szCs w:val="22"/>
        </w:rPr>
        <w:t xml:space="preserve"> and humans</w:t>
      </w:r>
      <w:r w:rsidR="00131661">
        <w:rPr>
          <w:rFonts w:asciiTheme="minorHAnsi" w:hAnsiTheme="minorHAnsi"/>
          <w:szCs w:val="22"/>
        </w:rPr>
        <w:t xml:space="preserve"> include fever, chills, nausea and vomiting</w:t>
      </w:r>
      <w:r w:rsidR="00AB0ED8">
        <w:rPr>
          <w:rFonts w:asciiTheme="minorHAnsi" w:hAnsiTheme="minorHAnsi"/>
          <w:szCs w:val="22"/>
        </w:rPr>
        <w:t xml:space="preserve"> </w:t>
      </w:r>
      <w:r w:rsidR="00600123">
        <w:rPr>
          <w:rFonts w:asciiTheme="minorHAnsi" w:hAnsiTheme="minorHAnsi"/>
          <w:szCs w:val="22"/>
        </w:rPr>
        <w:fldChar w:fldCharType="begin"/>
      </w:r>
      <w:r w:rsidR="00600123">
        <w:rPr>
          <w:rFonts w:asciiTheme="minorHAnsi" w:hAnsiTheme="minorHAnsi"/>
          <w:szCs w:val="22"/>
        </w:rPr>
        <w:instrText xml:space="preserve"> ADDIN EN.CITE &lt;EndNote&gt;&lt;Cite&gt;&lt;Author&gt;Guzmán-Terán&lt;/Author&gt;&lt;Year&gt;2020&lt;/Year&gt;&lt;RecNum&gt;18&lt;/RecNum&gt;&lt;DisplayText&gt;(Sharma and Knollmann-Ritschel, 2019; Guzmán-Terán et al., 2020)&lt;/DisplayText&gt;&lt;record&gt;&lt;rec-number&gt;18&lt;/rec-number&gt;&lt;foreign-keys&gt;&lt;key app="EN" db-id="t2arpfetppzveoex0v05zs9vadr9905spa2t" timestamp="1762736893"&gt;18&lt;/key&gt;&lt;/foreign-keys&gt;&lt;ref-type name="Journal Article"&gt;17&lt;/ref-type&gt;&lt;contributors&gt;&lt;authors&gt;&lt;author&gt;Guzmán-Terán, Camilo&lt;/author&gt;&lt;author&gt;Calderón-Rangel, Alfonso&lt;/author&gt;&lt;author&gt;Rodriguez-Morales, Alfonso&lt;/author&gt;&lt;author&gt;Mattar, Salim&lt;/author&gt;&lt;/authors&gt;&lt;/contributors&gt;&lt;titles&gt;&lt;title&gt;Venezuelan equine encephalitis virus: the problem is not over for tropical America&lt;/title&gt;&lt;secondary-title&gt;Annals of clinical microbiology and antimicrobials&lt;/secondary-title&gt;&lt;/titles&gt;&lt;periodical&gt;&lt;full-title&gt;Annals of clinical microbiology and antimicrobials&lt;/full-title&gt;&lt;/periodical&gt;&lt;pages&gt;19&lt;/pages&gt;&lt;volume&gt;19&lt;/volume&gt;&lt;number&gt;1&lt;/number&gt;&lt;dates&gt;&lt;year&gt;2020&lt;/year&gt;&lt;/dates&gt;&lt;isbn&gt;1476-0711&lt;/isbn&gt;&lt;urls&gt;&lt;/urls&gt;&lt;/record&gt;&lt;/Cite&gt;&lt;Cite&gt;&lt;Author&gt;Sharma&lt;/Author&gt;&lt;Year&gt;2019&lt;/Year&gt;&lt;RecNum&gt;19&lt;/RecNum&gt;&lt;record&gt;&lt;rec-number&gt;19&lt;/rec-number&gt;&lt;foreign-keys&gt;&lt;key app="EN" db-id="t2arpfetppzveoex0v05zs9vadr9905spa2t" timestamp="1762739041"&gt;19&lt;/key&gt;&lt;/foreign-keys&gt;&lt;ref-type name="Journal Article"&gt;17&lt;/ref-type&gt;&lt;contributors&gt;&lt;authors&gt;&lt;author&gt;Sharma, Anuj&lt;/author&gt;&lt;author&gt;Knollmann-Ritschel, Barbara&lt;/author&gt;&lt;/authors&gt;&lt;/contributors&gt;&lt;titles&gt;&lt;title&gt;Current Understanding of the Molecular Basis of Venezuelan Equine Encephalitis Virus Pathogenesis and Vaccine Development&lt;/title&gt;&lt;secondary-title&gt;Viruses&lt;/secondary-title&gt;&lt;/titles&gt;&lt;periodical&gt;&lt;full-title&gt;Viruses&lt;/full-title&gt;&lt;/periodical&gt;&lt;pages&gt;164&lt;/pages&gt;&lt;volume&gt;11&lt;/volume&gt;&lt;number&gt;2&lt;/number&gt;&lt;dates&gt;&lt;year&gt;2019&lt;/year&gt;&lt;/dates&gt;&lt;isbn&gt;1999-4915&lt;/isbn&gt;&lt;accession-num&gt;doi:10.3390/v11020164&lt;/accession-num&gt;&lt;urls&gt;&lt;related-urls&gt;&lt;url&gt;https://www.mdpi.com/1999-4915/11/2/164&lt;/url&gt;&lt;/related-urls&gt;&lt;/urls&gt;&lt;/record&gt;&lt;/Cite&gt;&lt;/EndNote&gt;</w:instrText>
      </w:r>
      <w:r w:rsidR="00600123">
        <w:rPr>
          <w:rFonts w:asciiTheme="minorHAnsi" w:hAnsiTheme="minorHAnsi"/>
          <w:szCs w:val="22"/>
        </w:rPr>
        <w:fldChar w:fldCharType="separate"/>
      </w:r>
      <w:r w:rsidR="00600123">
        <w:rPr>
          <w:rFonts w:asciiTheme="minorHAnsi" w:hAnsiTheme="minorHAnsi"/>
          <w:noProof/>
          <w:szCs w:val="22"/>
        </w:rPr>
        <w:t>(</w:t>
      </w:r>
      <w:hyperlink w:anchor="_ENREF_51" w:tooltip="Sharma, 2019 #19" w:history="1">
        <w:r w:rsidR="00D4593C">
          <w:rPr>
            <w:rFonts w:asciiTheme="minorHAnsi" w:hAnsiTheme="minorHAnsi"/>
            <w:noProof/>
            <w:szCs w:val="22"/>
          </w:rPr>
          <w:t>Sharma and Knollmann-Ritschel, 2019</w:t>
        </w:r>
      </w:hyperlink>
      <w:r w:rsidR="00600123">
        <w:rPr>
          <w:rFonts w:asciiTheme="minorHAnsi" w:hAnsiTheme="minorHAnsi"/>
          <w:noProof/>
          <w:szCs w:val="22"/>
        </w:rPr>
        <w:t xml:space="preserve">; </w:t>
      </w:r>
      <w:hyperlink w:anchor="_ENREF_15" w:tooltip="Guzmán-Terán, 2020 #18" w:history="1">
        <w:r w:rsidR="00D4593C">
          <w:rPr>
            <w:rFonts w:asciiTheme="minorHAnsi" w:hAnsiTheme="minorHAnsi"/>
            <w:noProof/>
            <w:szCs w:val="22"/>
          </w:rPr>
          <w:t>Guzmán-Terán et al., 2020</w:t>
        </w:r>
      </w:hyperlink>
      <w:r w:rsidR="00600123">
        <w:rPr>
          <w:rFonts w:asciiTheme="minorHAnsi" w:hAnsiTheme="minorHAnsi"/>
          <w:noProof/>
          <w:szCs w:val="22"/>
        </w:rPr>
        <w:t>)</w:t>
      </w:r>
      <w:r w:rsidR="00600123">
        <w:rPr>
          <w:rFonts w:asciiTheme="minorHAnsi" w:hAnsiTheme="minorHAnsi"/>
          <w:szCs w:val="22"/>
        </w:rPr>
        <w:fldChar w:fldCharType="end"/>
      </w:r>
      <w:r w:rsidR="001500EC">
        <w:rPr>
          <w:rFonts w:asciiTheme="minorHAnsi" w:hAnsiTheme="minorHAnsi"/>
          <w:szCs w:val="22"/>
        </w:rPr>
        <w:t xml:space="preserve">. </w:t>
      </w:r>
      <w:r w:rsidR="00227756" w:rsidRPr="000A29BE">
        <w:rPr>
          <w:rFonts w:asciiTheme="minorHAnsi" w:hAnsiTheme="minorHAnsi"/>
          <w:szCs w:val="22"/>
        </w:rPr>
        <w:t xml:space="preserve">Clinical signs generally appear between </w:t>
      </w:r>
      <w:r w:rsidR="00983A50">
        <w:rPr>
          <w:rFonts w:asciiTheme="minorHAnsi" w:hAnsiTheme="minorHAnsi"/>
          <w:szCs w:val="22"/>
        </w:rPr>
        <w:t>1</w:t>
      </w:r>
      <w:r w:rsidR="001500EC">
        <w:rPr>
          <w:rFonts w:asciiTheme="minorHAnsi" w:hAnsiTheme="minorHAnsi"/>
          <w:szCs w:val="22"/>
        </w:rPr>
        <w:t>-</w:t>
      </w:r>
      <w:r w:rsidR="00B26FDB">
        <w:rPr>
          <w:rFonts w:asciiTheme="minorHAnsi" w:hAnsiTheme="minorHAnsi"/>
          <w:szCs w:val="22"/>
        </w:rPr>
        <w:t>5</w:t>
      </w:r>
      <w:r w:rsidR="001500EC">
        <w:rPr>
          <w:rFonts w:asciiTheme="minorHAnsi" w:hAnsiTheme="minorHAnsi"/>
          <w:szCs w:val="22"/>
        </w:rPr>
        <w:t xml:space="preserve"> days </w:t>
      </w:r>
      <w:r w:rsidR="00227756" w:rsidRPr="000A29BE">
        <w:rPr>
          <w:rFonts w:asciiTheme="minorHAnsi" w:hAnsiTheme="minorHAnsi"/>
          <w:szCs w:val="22"/>
        </w:rPr>
        <w:t>following exposure</w:t>
      </w:r>
      <w:r w:rsidR="00F26955">
        <w:rPr>
          <w:rFonts w:asciiTheme="minorHAnsi" w:hAnsiTheme="minorHAnsi"/>
          <w:szCs w:val="22"/>
        </w:rPr>
        <w:t xml:space="preserve"> </w:t>
      </w:r>
      <w:r w:rsidR="00B26FDB">
        <w:rPr>
          <w:rFonts w:asciiTheme="minorHAnsi" w:hAnsiTheme="minorHAnsi"/>
          <w:szCs w:val="22"/>
        </w:rPr>
        <w:t xml:space="preserve">in horses, or 1-2 weeks in humans </w:t>
      </w:r>
      <w:r w:rsidR="00DF0696">
        <w:rPr>
          <w:rFonts w:asciiTheme="minorHAnsi" w:hAnsiTheme="minorHAnsi"/>
          <w:szCs w:val="22"/>
        </w:rPr>
        <w:t xml:space="preserve">after symptom onset in horses </w:t>
      </w:r>
      <w:r w:rsidR="00A32FC4">
        <w:rPr>
          <w:rFonts w:asciiTheme="minorHAnsi" w:hAnsiTheme="minorHAnsi"/>
          <w:szCs w:val="22"/>
        </w:rPr>
        <w:fldChar w:fldCharType="begin"/>
      </w:r>
      <w:r w:rsidR="00DF0696">
        <w:rPr>
          <w:rFonts w:asciiTheme="minorHAnsi" w:hAnsiTheme="minorHAnsi"/>
          <w:szCs w:val="22"/>
        </w:rPr>
        <w:instrText xml:space="preserve"> ADDIN EN.CITE &lt;EndNote&gt;&lt;Cite&gt;&lt;Author&gt;Han&lt;/Author&gt;&lt;Year&gt;2023&lt;/Year&gt;&lt;RecNum&gt;5&lt;/RecNum&gt;&lt;DisplayText&gt;(Han et al., 2023)&lt;/DisplayText&gt;&lt;record&gt;&lt;rec-number&gt;5&lt;/rec-number&gt;&lt;foreign-keys&gt;&lt;key app="EN" db-id="t2arpfetppzveoex0v05zs9vadr9905spa2t" timestamp="1761860849"&gt;5&lt;/key&gt;&lt;/foreign-keys&gt;&lt;ref-type name="Journal Article"&gt;17&lt;/ref-type&gt;&lt;contributors&gt;&lt;authors&gt;&lt;author&gt;Han, Lulu&lt;/author&gt;&lt;author&gt;Song, Shuai&lt;/author&gt;&lt;author&gt;Feng, Huilin&lt;/author&gt;&lt;author&gt;Ma, Jing&lt;/author&gt;&lt;author&gt;Wei, Wenqiang&lt;/author&gt;&lt;author&gt;Si, Fusheng&lt;/author&gt;&lt;/authors&gt;&lt;/contributors&gt;&lt;titles&gt;&lt;title&gt;A roadmap for developing Venezuelan equine encephalitis virus (VEEV) vaccines: Lessons from the past, strategies for the future&lt;/title&gt;&lt;secondary-title&gt;International journal of biological macromolecules&lt;/secondary-title&gt;&lt;/titles&gt;&lt;periodical&gt;&lt;full-title&gt;International journal of biological macromolecules&lt;/full-title&gt;&lt;/periodical&gt;&lt;pages&gt;125514&lt;/pages&gt;&lt;volume&gt;245&lt;/volume&gt;&lt;dates&gt;&lt;year&gt;2023&lt;/year&gt;&lt;/dates&gt;&lt;isbn&gt;0141-8130&lt;/isbn&gt;&lt;urls&gt;&lt;/urls&gt;&lt;/record&gt;&lt;/Cite&gt;&lt;/EndNote&gt;</w:instrText>
      </w:r>
      <w:r w:rsidR="00A32FC4">
        <w:rPr>
          <w:rFonts w:asciiTheme="minorHAnsi" w:hAnsiTheme="minorHAnsi"/>
          <w:szCs w:val="22"/>
        </w:rPr>
        <w:fldChar w:fldCharType="separate"/>
      </w:r>
      <w:r w:rsidR="00DF0696">
        <w:rPr>
          <w:rFonts w:asciiTheme="minorHAnsi" w:hAnsiTheme="minorHAnsi"/>
          <w:noProof/>
          <w:szCs w:val="22"/>
        </w:rPr>
        <w:t>(</w:t>
      </w:r>
      <w:hyperlink w:anchor="_ENREF_16" w:tooltip="Han, 2023 #5" w:history="1">
        <w:r w:rsidR="00D4593C">
          <w:rPr>
            <w:rFonts w:asciiTheme="minorHAnsi" w:hAnsiTheme="minorHAnsi"/>
            <w:noProof/>
            <w:szCs w:val="22"/>
          </w:rPr>
          <w:t>Han et al., 2023</w:t>
        </w:r>
      </w:hyperlink>
      <w:r w:rsidR="00DF0696">
        <w:rPr>
          <w:rFonts w:asciiTheme="minorHAnsi" w:hAnsiTheme="minorHAnsi"/>
          <w:noProof/>
          <w:szCs w:val="22"/>
        </w:rPr>
        <w:t>)</w:t>
      </w:r>
      <w:r w:rsidR="00A32FC4">
        <w:rPr>
          <w:rFonts w:asciiTheme="minorHAnsi" w:hAnsiTheme="minorHAnsi"/>
          <w:szCs w:val="22"/>
        </w:rPr>
        <w:fldChar w:fldCharType="end"/>
      </w:r>
      <w:r w:rsidR="001500EC">
        <w:rPr>
          <w:rFonts w:asciiTheme="minorHAnsi" w:hAnsiTheme="minorHAnsi"/>
          <w:szCs w:val="22"/>
        </w:rPr>
        <w:t>.</w:t>
      </w:r>
      <w:r w:rsidR="008D33AE" w:rsidRPr="000A29BE">
        <w:rPr>
          <w:rFonts w:asciiTheme="minorHAnsi" w:hAnsiTheme="minorHAnsi"/>
          <w:szCs w:val="22"/>
        </w:rPr>
        <w:t xml:space="preserve"> </w:t>
      </w:r>
    </w:p>
    <w:p w14:paraId="0C7AC43A" w14:textId="102D0A68" w:rsidR="00825973" w:rsidRDefault="00825973" w:rsidP="00227756">
      <w:pPr>
        <w:pStyle w:val="RARMPnumberedparagraphs"/>
        <w:rPr>
          <w:rFonts w:asciiTheme="minorHAnsi" w:hAnsiTheme="minorHAnsi"/>
          <w:szCs w:val="22"/>
        </w:rPr>
      </w:pPr>
      <w:r>
        <w:rPr>
          <w:rFonts w:asciiTheme="minorHAnsi" w:hAnsiTheme="minorHAnsi"/>
          <w:szCs w:val="22"/>
        </w:rPr>
        <w:t xml:space="preserve">In horses, the course of disease is variable depending on viremia, occurring </w:t>
      </w:r>
      <w:r w:rsidR="00D321D9">
        <w:rPr>
          <w:rFonts w:asciiTheme="minorHAnsi" w:hAnsiTheme="minorHAnsi"/>
          <w:szCs w:val="22"/>
        </w:rPr>
        <w:t xml:space="preserve">either </w:t>
      </w:r>
      <w:r>
        <w:rPr>
          <w:rFonts w:asciiTheme="minorHAnsi" w:hAnsiTheme="minorHAnsi"/>
          <w:szCs w:val="22"/>
        </w:rPr>
        <w:t>as a subclinical infection with low grade fever,</w:t>
      </w:r>
      <w:r w:rsidR="00AB0ED8">
        <w:rPr>
          <w:rFonts w:asciiTheme="minorHAnsi" w:hAnsiTheme="minorHAnsi"/>
          <w:szCs w:val="22"/>
        </w:rPr>
        <w:t xml:space="preserve"> </w:t>
      </w:r>
      <w:r w:rsidR="00A22E51">
        <w:rPr>
          <w:rFonts w:asciiTheme="minorHAnsi" w:hAnsiTheme="minorHAnsi"/>
          <w:szCs w:val="22"/>
        </w:rPr>
        <w:t xml:space="preserve">or as a clinical infection with </w:t>
      </w:r>
      <w:r>
        <w:rPr>
          <w:rFonts w:asciiTheme="minorHAnsi" w:hAnsiTheme="minorHAnsi"/>
          <w:szCs w:val="22"/>
        </w:rPr>
        <w:t xml:space="preserve">general febrile illness </w:t>
      </w:r>
      <w:r w:rsidR="00A22E51">
        <w:rPr>
          <w:rFonts w:asciiTheme="minorHAnsi" w:hAnsiTheme="minorHAnsi"/>
          <w:szCs w:val="22"/>
        </w:rPr>
        <w:t>with or without</w:t>
      </w:r>
      <w:r w:rsidR="00DE1F7E">
        <w:rPr>
          <w:rFonts w:asciiTheme="minorHAnsi" w:hAnsiTheme="minorHAnsi"/>
          <w:szCs w:val="22"/>
        </w:rPr>
        <w:t xml:space="preserve"> </w:t>
      </w:r>
      <w:r>
        <w:rPr>
          <w:rFonts w:asciiTheme="minorHAnsi" w:hAnsiTheme="minorHAnsi"/>
          <w:szCs w:val="22"/>
        </w:rPr>
        <w:t xml:space="preserve">encephalitis </w:t>
      </w:r>
      <w:r w:rsidR="00600123">
        <w:rPr>
          <w:rFonts w:asciiTheme="minorHAnsi" w:hAnsiTheme="minorHAnsi"/>
          <w:szCs w:val="22"/>
        </w:rPr>
        <w:fldChar w:fldCharType="begin"/>
      </w:r>
      <w:r w:rsidR="00600123">
        <w:rPr>
          <w:rFonts w:asciiTheme="minorHAnsi" w:hAnsiTheme="minorHAnsi"/>
          <w:szCs w:val="22"/>
        </w:rPr>
        <w:instrText xml:space="preserve"> ADDIN EN.CITE &lt;EndNote&gt;&lt;Cite&gt;&lt;Author&gt;Luethy&lt;/Author&gt;&lt;Year&gt;2023&lt;/Year&gt;&lt;RecNum&gt;4&lt;/RecNum&gt;&lt;DisplayText&gt;(Luethy, 2023)&lt;/DisplayText&gt;&lt;record&gt;&lt;rec-number&gt;4&lt;/rec-number&gt;&lt;foreign-keys&gt;&lt;key app="EN" db-id="t2arpfetppzveoex0v05zs9vadr9905spa2t" timestamp="1761800482"&gt;4&lt;/key&gt;&lt;/foreign-keys&gt;&lt;ref-type name="Journal Article"&gt;17&lt;/ref-type&gt;&lt;contributors&gt;&lt;authors&gt;&lt;author&gt;Luethy, Daniela&lt;/author&gt;&lt;/authors&gt;&lt;/contributors&gt;&lt;titles&gt;&lt;title&gt;Eastern, Western, and Venezuelan equine encephalitis and West Nile viruses: clinical and public health considerations&lt;/title&gt;&lt;secondary-title&gt;Veterinary Clinics: Equine Practice&lt;/secondary-title&gt;&lt;/titles&gt;&lt;periodical&gt;&lt;full-title&gt;Veterinary Clinics: Equine Practice&lt;/full-title&gt;&lt;/periodical&gt;&lt;pages&gt;99-113&lt;/pages&gt;&lt;volume&gt;39&lt;/volume&gt;&lt;number&gt;1&lt;/number&gt;&lt;dates&gt;&lt;year&gt;2023&lt;/year&gt;&lt;/dates&gt;&lt;isbn&gt;0749-0739&lt;/isbn&gt;&lt;urls&gt;&lt;/urls&gt;&lt;/record&gt;&lt;/Cite&gt;&lt;/EndNote&gt;</w:instrText>
      </w:r>
      <w:r w:rsidR="00600123">
        <w:rPr>
          <w:rFonts w:asciiTheme="minorHAnsi" w:hAnsiTheme="minorHAnsi"/>
          <w:szCs w:val="22"/>
        </w:rPr>
        <w:fldChar w:fldCharType="separate"/>
      </w:r>
      <w:r w:rsidR="00600123">
        <w:rPr>
          <w:rFonts w:asciiTheme="minorHAnsi" w:hAnsiTheme="minorHAnsi"/>
          <w:noProof/>
          <w:szCs w:val="22"/>
        </w:rPr>
        <w:t>(</w:t>
      </w:r>
      <w:hyperlink w:anchor="_ENREF_32" w:tooltip="Luethy, 2023 #4" w:history="1">
        <w:r w:rsidR="00D4593C">
          <w:rPr>
            <w:rFonts w:asciiTheme="minorHAnsi" w:hAnsiTheme="minorHAnsi"/>
            <w:noProof/>
            <w:szCs w:val="22"/>
          </w:rPr>
          <w:t>Luethy, 2023</w:t>
        </w:r>
      </w:hyperlink>
      <w:r w:rsidR="00600123">
        <w:rPr>
          <w:rFonts w:asciiTheme="minorHAnsi" w:hAnsiTheme="minorHAnsi"/>
          <w:noProof/>
          <w:szCs w:val="22"/>
        </w:rPr>
        <w:t>)</w:t>
      </w:r>
      <w:r w:rsidR="00600123">
        <w:rPr>
          <w:rFonts w:asciiTheme="minorHAnsi" w:hAnsiTheme="minorHAnsi"/>
          <w:szCs w:val="22"/>
        </w:rPr>
        <w:fldChar w:fldCharType="end"/>
      </w:r>
      <w:r>
        <w:rPr>
          <w:rFonts w:asciiTheme="minorHAnsi" w:hAnsiTheme="minorHAnsi"/>
          <w:szCs w:val="22"/>
        </w:rPr>
        <w:t xml:space="preserve">. The encephalitis presentation presents between 7-14 days after infection and is often lethal 2-3 days after neurologic symptom onset </w:t>
      </w:r>
      <w:r w:rsidR="00600123">
        <w:rPr>
          <w:rFonts w:asciiTheme="minorHAnsi" w:hAnsiTheme="minorHAnsi"/>
          <w:szCs w:val="22"/>
        </w:rPr>
        <w:fldChar w:fldCharType="begin"/>
      </w:r>
      <w:r w:rsidR="00600123">
        <w:rPr>
          <w:rFonts w:asciiTheme="minorHAnsi" w:hAnsiTheme="minorHAnsi"/>
          <w:szCs w:val="22"/>
        </w:rPr>
        <w:instrText xml:space="preserve"> ADDIN EN.CITE &lt;EndNote&gt;&lt;Cite&gt;&lt;Author&gt;Luethy&lt;/Author&gt;&lt;Year&gt;2023&lt;/Year&gt;&lt;RecNum&gt;4&lt;/RecNum&gt;&lt;DisplayText&gt;(Luethy, 2023)&lt;/DisplayText&gt;&lt;record&gt;&lt;rec-number&gt;4&lt;/rec-number&gt;&lt;foreign-keys&gt;&lt;key app="EN" db-id="t2arpfetppzveoex0v05zs9vadr9905spa2t" timestamp="1761800482"&gt;4&lt;/key&gt;&lt;/foreign-keys&gt;&lt;ref-type name="Journal Article"&gt;17&lt;/ref-type&gt;&lt;contributors&gt;&lt;authors&gt;&lt;author&gt;Luethy, Daniela&lt;/author&gt;&lt;/authors&gt;&lt;/contributors&gt;&lt;titles&gt;&lt;title&gt;Eastern, Western, and Venezuelan equine encephalitis and West Nile viruses: clinical and public health considerations&lt;/title&gt;&lt;secondary-title&gt;Veterinary Clinics: Equine Practice&lt;/secondary-title&gt;&lt;/titles&gt;&lt;periodical&gt;&lt;full-title&gt;Veterinary Clinics: Equine Practice&lt;/full-title&gt;&lt;/periodical&gt;&lt;pages&gt;99-113&lt;/pages&gt;&lt;volume&gt;39&lt;/volume&gt;&lt;number&gt;1&lt;/number&gt;&lt;dates&gt;&lt;year&gt;2023&lt;/year&gt;&lt;/dates&gt;&lt;isbn&gt;0749-0739&lt;/isbn&gt;&lt;urls&gt;&lt;/urls&gt;&lt;/record&gt;&lt;/Cite&gt;&lt;/EndNote&gt;</w:instrText>
      </w:r>
      <w:r w:rsidR="00600123">
        <w:rPr>
          <w:rFonts w:asciiTheme="minorHAnsi" w:hAnsiTheme="minorHAnsi"/>
          <w:szCs w:val="22"/>
        </w:rPr>
        <w:fldChar w:fldCharType="separate"/>
      </w:r>
      <w:r w:rsidR="00600123">
        <w:rPr>
          <w:rFonts w:asciiTheme="minorHAnsi" w:hAnsiTheme="minorHAnsi"/>
          <w:noProof/>
          <w:szCs w:val="22"/>
        </w:rPr>
        <w:t>(</w:t>
      </w:r>
      <w:hyperlink w:anchor="_ENREF_32" w:tooltip="Luethy, 2023 #4" w:history="1">
        <w:r w:rsidR="00D4593C">
          <w:rPr>
            <w:rFonts w:asciiTheme="minorHAnsi" w:hAnsiTheme="minorHAnsi"/>
            <w:noProof/>
            <w:szCs w:val="22"/>
          </w:rPr>
          <w:t>Luethy, 2023</w:t>
        </w:r>
      </w:hyperlink>
      <w:r w:rsidR="00600123">
        <w:rPr>
          <w:rFonts w:asciiTheme="minorHAnsi" w:hAnsiTheme="minorHAnsi"/>
          <w:noProof/>
          <w:szCs w:val="22"/>
        </w:rPr>
        <w:t>)</w:t>
      </w:r>
      <w:r w:rsidR="00600123">
        <w:rPr>
          <w:rFonts w:asciiTheme="minorHAnsi" w:hAnsiTheme="minorHAnsi"/>
          <w:szCs w:val="22"/>
        </w:rPr>
        <w:fldChar w:fldCharType="end"/>
      </w:r>
      <w:r>
        <w:rPr>
          <w:rFonts w:asciiTheme="minorHAnsi" w:hAnsiTheme="minorHAnsi"/>
          <w:szCs w:val="22"/>
        </w:rPr>
        <w:t xml:space="preserve">. </w:t>
      </w:r>
      <w:r w:rsidR="002E0FD2">
        <w:rPr>
          <w:rFonts w:asciiTheme="minorHAnsi" w:hAnsiTheme="minorHAnsi"/>
          <w:szCs w:val="22"/>
        </w:rPr>
        <w:t xml:space="preserve">The mortality rate in horses is estimated to </w:t>
      </w:r>
      <w:r w:rsidR="00DE1F7E">
        <w:rPr>
          <w:rFonts w:asciiTheme="minorHAnsi" w:hAnsiTheme="minorHAnsi"/>
          <w:szCs w:val="22"/>
        </w:rPr>
        <w:t xml:space="preserve">range between </w:t>
      </w:r>
      <w:r w:rsidR="002E0FD2">
        <w:rPr>
          <w:rFonts w:asciiTheme="minorHAnsi" w:hAnsiTheme="minorHAnsi"/>
          <w:szCs w:val="22"/>
        </w:rPr>
        <w:t>20</w:t>
      </w:r>
      <w:r w:rsidR="00612F58">
        <w:rPr>
          <w:rFonts w:asciiTheme="minorHAnsi" w:hAnsiTheme="minorHAnsi"/>
          <w:szCs w:val="22"/>
        </w:rPr>
        <w:t>-</w:t>
      </w:r>
      <w:r w:rsidR="002E0FD2">
        <w:rPr>
          <w:rFonts w:asciiTheme="minorHAnsi" w:hAnsiTheme="minorHAnsi"/>
          <w:szCs w:val="22"/>
        </w:rPr>
        <w:t>80%</w:t>
      </w:r>
      <w:r w:rsidR="00934F48">
        <w:rPr>
          <w:rFonts w:asciiTheme="minorHAnsi" w:hAnsiTheme="minorHAnsi"/>
          <w:szCs w:val="22"/>
        </w:rPr>
        <w:t xml:space="preserve"> </w:t>
      </w:r>
      <w:r w:rsidR="00600123">
        <w:rPr>
          <w:rFonts w:asciiTheme="minorHAnsi" w:hAnsiTheme="minorHAnsi"/>
          <w:szCs w:val="22"/>
        </w:rPr>
        <w:fldChar w:fldCharType="begin"/>
      </w:r>
      <w:r w:rsidR="00600123">
        <w:rPr>
          <w:rFonts w:asciiTheme="minorHAnsi" w:hAnsiTheme="minorHAnsi"/>
          <w:szCs w:val="22"/>
        </w:rPr>
        <w:instrText xml:space="preserve"> ADDIN EN.CITE &lt;EndNote&gt;&lt;Cite&gt;&lt;Author&gt;Guzmán-Terán&lt;/Author&gt;&lt;Year&gt;2020&lt;/Year&gt;&lt;RecNum&gt;18&lt;/RecNum&gt;&lt;DisplayText&gt;(Guzmán-Terán et al., 2020)&lt;/DisplayText&gt;&lt;record&gt;&lt;rec-number&gt;18&lt;/rec-number&gt;&lt;foreign-keys&gt;&lt;key app="EN" db-id="t2arpfetppzveoex0v05zs9vadr9905spa2t" timestamp="1762736893"&gt;18&lt;/key&gt;&lt;/foreign-keys&gt;&lt;ref-type name="Journal Article"&gt;17&lt;/ref-type&gt;&lt;contributors&gt;&lt;authors&gt;&lt;author&gt;Guzmán-Terán, Camilo&lt;/author&gt;&lt;author&gt;Calderón-Rangel, Alfonso&lt;/author&gt;&lt;author&gt;Rodriguez-Morales, Alfonso&lt;/author&gt;&lt;author&gt;Mattar, Salim&lt;/author&gt;&lt;/authors&gt;&lt;/contributors&gt;&lt;titles&gt;&lt;title&gt;Venezuelan equine encephalitis virus: the problem is not over for tropical America&lt;/title&gt;&lt;secondary-title&gt;Annals of clinical microbiology and antimicrobials&lt;/secondary-title&gt;&lt;/titles&gt;&lt;periodical&gt;&lt;full-title&gt;Annals of clinical microbiology and antimicrobials&lt;/full-title&gt;&lt;/periodical&gt;&lt;pages&gt;19&lt;/pages&gt;&lt;volume&gt;19&lt;/volume&gt;&lt;number&gt;1&lt;/number&gt;&lt;dates&gt;&lt;year&gt;2020&lt;/year&gt;&lt;/dates&gt;&lt;isbn&gt;1476-0711&lt;/isbn&gt;&lt;urls&gt;&lt;/urls&gt;&lt;/record&gt;&lt;/Cite&gt;&lt;/EndNote&gt;</w:instrText>
      </w:r>
      <w:r w:rsidR="00600123">
        <w:rPr>
          <w:rFonts w:asciiTheme="minorHAnsi" w:hAnsiTheme="minorHAnsi"/>
          <w:szCs w:val="22"/>
        </w:rPr>
        <w:fldChar w:fldCharType="separate"/>
      </w:r>
      <w:r w:rsidR="00600123">
        <w:rPr>
          <w:rFonts w:asciiTheme="minorHAnsi" w:hAnsiTheme="minorHAnsi"/>
          <w:noProof/>
          <w:szCs w:val="22"/>
        </w:rPr>
        <w:t>(</w:t>
      </w:r>
      <w:hyperlink w:anchor="_ENREF_15" w:tooltip="Guzmán-Terán, 2020 #18" w:history="1">
        <w:r w:rsidR="00D4593C">
          <w:rPr>
            <w:rFonts w:asciiTheme="minorHAnsi" w:hAnsiTheme="minorHAnsi"/>
            <w:noProof/>
            <w:szCs w:val="22"/>
          </w:rPr>
          <w:t>Guzmán-Terán et al., 2020</w:t>
        </w:r>
      </w:hyperlink>
      <w:r w:rsidR="00600123">
        <w:rPr>
          <w:rFonts w:asciiTheme="minorHAnsi" w:hAnsiTheme="minorHAnsi"/>
          <w:noProof/>
          <w:szCs w:val="22"/>
        </w:rPr>
        <w:t>)</w:t>
      </w:r>
      <w:r w:rsidR="00600123">
        <w:rPr>
          <w:rFonts w:asciiTheme="minorHAnsi" w:hAnsiTheme="minorHAnsi"/>
          <w:szCs w:val="22"/>
        </w:rPr>
        <w:fldChar w:fldCharType="end"/>
      </w:r>
      <w:r w:rsidR="00934F48">
        <w:rPr>
          <w:rFonts w:asciiTheme="minorHAnsi" w:hAnsiTheme="minorHAnsi"/>
          <w:szCs w:val="22"/>
        </w:rPr>
        <w:t xml:space="preserve">. </w:t>
      </w:r>
      <w:r>
        <w:rPr>
          <w:rFonts w:asciiTheme="minorHAnsi" w:hAnsiTheme="minorHAnsi"/>
          <w:szCs w:val="22"/>
        </w:rPr>
        <w:t xml:space="preserve">Treatment </w:t>
      </w:r>
      <w:r w:rsidR="00DE1F7E">
        <w:rPr>
          <w:rFonts w:asciiTheme="minorHAnsi" w:hAnsiTheme="minorHAnsi"/>
          <w:szCs w:val="22"/>
        </w:rPr>
        <w:t xml:space="preserve">of </w:t>
      </w:r>
      <w:r>
        <w:rPr>
          <w:rFonts w:asciiTheme="minorHAnsi" w:hAnsiTheme="minorHAnsi"/>
          <w:szCs w:val="22"/>
        </w:rPr>
        <w:t xml:space="preserve">infected horses is primarily supportive care and medication to manage symptoms such as seizures and inflammation </w:t>
      </w:r>
      <w:r w:rsidR="00600123">
        <w:rPr>
          <w:rFonts w:asciiTheme="minorHAnsi" w:hAnsiTheme="minorHAnsi"/>
          <w:szCs w:val="22"/>
        </w:rPr>
        <w:fldChar w:fldCharType="begin"/>
      </w:r>
      <w:r w:rsidR="00600123">
        <w:rPr>
          <w:rFonts w:asciiTheme="minorHAnsi" w:hAnsiTheme="minorHAnsi"/>
          <w:szCs w:val="22"/>
        </w:rPr>
        <w:instrText xml:space="preserve"> ADDIN EN.CITE &lt;EndNote&gt;&lt;Cite&gt;&lt;Author&gt;Luethy&lt;/Author&gt;&lt;Year&gt;2023&lt;/Year&gt;&lt;RecNum&gt;4&lt;/RecNum&gt;&lt;DisplayText&gt;(Luethy, 2023)&lt;/DisplayText&gt;&lt;record&gt;&lt;rec-number&gt;4&lt;/rec-number&gt;&lt;foreign-keys&gt;&lt;key app="EN" db-id="t2arpfetppzveoex0v05zs9vadr9905spa2t" timestamp="1761800482"&gt;4&lt;/key&gt;&lt;/foreign-keys&gt;&lt;ref-type name="Journal Article"&gt;17&lt;/ref-type&gt;&lt;contributors&gt;&lt;authors&gt;&lt;author&gt;Luethy, Daniela&lt;/author&gt;&lt;/authors&gt;&lt;/contributors&gt;&lt;titles&gt;&lt;title&gt;Eastern, Western, and Venezuelan equine encephalitis and West Nile viruses: clinical and public health considerations&lt;/title&gt;&lt;secondary-title&gt;Veterinary Clinics: Equine Practice&lt;/secondary-title&gt;&lt;/titles&gt;&lt;periodical&gt;&lt;full-title&gt;Veterinary Clinics: Equine Practice&lt;/full-title&gt;&lt;/periodical&gt;&lt;pages&gt;99-113&lt;/pages&gt;&lt;volume&gt;39&lt;/volume&gt;&lt;number&gt;1&lt;/number&gt;&lt;dates&gt;&lt;year&gt;2023&lt;/year&gt;&lt;/dates&gt;&lt;isbn&gt;0749-0739&lt;/isbn&gt;&lt;urls&gt;&lt;/urls&gt;&lt;/record&gt;&lt;/Cite&gt;&lt;/EndNote&gt;</w:instrText>
      </w:r>
      <w:r w:rsidR="00600123">
        <w:rPr>
          <w:rFonts w:asciiTheme="minorHAnsi" w:hAnsiTheme="minorHAnsi"/>
          <w:szCs w:val="22"/>
        </w:rPr>
        <w:fldChar w:fldCharType="separate"/>
      </w:r>
      <w:r w:rsidR="00600123">
        <w:rPr>
          <w:rFonts w:asciiTheme="minorHAnsi" w:hAnsiTheme="minorHAnsi"/>
          <w:noProof/>
          <w:szCs w:val="22"/>
        </w:rPr>
        <w:t>(</w:t>
      </w:r>
      <w:hyperlink w:anchor="_ENREF_32" w:tooltip="Luethy, 2023 #4" w:history="1">
        <w:r w:rsidR="00D4593C">
          <w:rPr>
            <w:rFonts w:asciiTheme="minorHAnsi" w:hAnsiTheme="minorHAnsi"/>
            <w:noProof/>
            <w:szCs w:val="22"/>
          </w:rPr>
          <w:t>Luethy, 2023</w:t>
        </w:r>
      </w:hyperlink>
      <w:r w:rsidR="00600123">
        <w:rPr>
          <w:rFonts w:asciiTheme="minorHAnsi" w:hAnsiTheme="minorHAnsi"/>
          <w:noProof/>
          <w:szCs w:val="22"/>
        </w:rPr>
        <w:t>)</w:t>
      </w:r>
      <w:r w:rsidR="00600123">
        <w:rPr>
          <w:rFonts w:asciiTheme="minorHAnsi" w:hAnsiTheme="minorHAnsi"/>
          <w:szCs w:val="22"/>
        </w:rPr>
        <w:fldChar w:fldCharType="end"/>
      </w:r>
      <w:r>
        <w:rPr>
          <w:rFonts w:asciiTheme="minorHAnsi" w:hAnsiTheme="minorHAnsi"/>
          <w:szCs w:val="22"/>
        </w:rPr>
        <w:t xml:space="preserve">. </w:t>
      </w:r>
    </w:p>
    <w:p w14:paraId="04329F1E" w14:textId="09D11662" w:rsidR="00313361" w:rsidRDefault="00825973" w:rsidP="00412E16">
      <w:pPr>
        <w:pStyle w:val="RARMPnumberedparagraphs"/>
        <w:rPr>
          <w:rFonts w:asciiTheme="minorHAnsi" w:hAnsiTheme="minorHAnsi"/>
          <w:szCs w:val="22"/>
        </w:rPr>
      </w:pPr>
      <w:r>
        <w:rPr>
          <w:rFonts w:asciiTheme="minorHAnsi" w:hAnsiTheme="minorHAnsi"/>
          <w:szCs w:val="22"/>
        </w:rPr>
        <w:t>In humans, VEEV most commonly causes flu-like symptoms, with neurological complications occurring in 4</w:t>
      </w:r>
      <w:r w:rsidR="00DE1F7E">
        <w:rPr>
          <w:rFonts w:asciiTheme="minorHAnsi" w:hAnsiTheme="minorHAnsi"/>
          <w:szCs w:val="22"/>
        </w:rPr>
        <w:t xml:space="preserve"> to </w:t>
      </w:r>
      <w:r>
        <w:rPr>
          <w:rFonts w:asciiTheme="minorHAnsi" w:hAnsiTheme="minorHAnsi"/>
          <w:szCs w:val="22"/>
        </w:rPr>
        <w:t>14% of cases</w:t>
      </w:r>
      <w:r w:rsidR="009B5C75">
        <w:rPr>
          <w:rFonts w:asciiTheme="minorHAnsi" w:hAnsiTheme="minorHAnsi"/>
          <w:szCs w:val="22"/>
        </w:rPr>
        <w:t xml:space="preserve"> </w:t>
      </w:r>
      <w:r w:rsidR="00600123">
        <w:rPr>
          <w:rFonts w:asciiTheme="minorHAnsi" w:hAnsiTheme="minorHAnsi"/>
          <w:szCs w:val="22"/>
        </w:rPr>
        <w:fldChar w:fldCharType="begin"/>
      </w:r>
      <w:r w:rsidR="00600123">
        <w:rPr>
          <w:rFonts w:asciiTheme="minorHAnsi" w:hAnsiTheme="minorHAnsi"/>
          <w:szCs w:val="22"/>
        </w:rPr>
        <w:instrText xml:space="preserve"> ADDIN EN.CITE &lt;EndNote&gt;&lt;Cite&gt;&lt;Author&gt;Sharma&lt;/Author&gt;&lt;Year&gt;2019&lt;/Year&gt;&lt;RecNum&gt;19&lt;/RecNum&gt;&lt;DisplayText&gt;(Sharma and Knollmann-Ritschel, 2019)&lt;/DisplayText&gt;&lt;record&gt;&lt;rec-number&gt;19&lt;/rec-number&gt;&lt;foreign-keys&gt;&lt;key app="EN" db-id="t2arpfetppzveoex0v05zs9vadr9905spa2t" timestamp="1762739041"&gt;19&lt;/key&gt;&lt;/foreign-keys&gt;&lt;ref-type name="Journal Article"&gt;17&lt;/ref-type&gt;&lt;contributors&gt;&lt;authors&gt;&lt;author&gt;Sharma, Anuj&lt;/author&gt;&lt;author&gt;Knollmann-Ritschel, Barbara&lt;/author&gt;&lt;/authors&gt;&lt;/contributors&gt;&lt;titles&gt;&lt;title&gt;Current Understanding of the Molecular Basis of Venezuelan Equine Encephalitis Virus Pathogenesis and Vaccine Development&lt;/title&gt;&lt;secondary-title&gt;Viruses&lt;/secondary-title&gt;&lt;/titles&gt;&lt;periodical&gt;&lt;full-title&gt;Viruses&lt;/full-title&gt;&lt;/periodical&gt;&lt;pages&gt;164&lt;/pages&gt;&lt;volume&gt;11&lt;/volume&gt;&lt;number&gt;2&lt;/number&gt;&lt;dates&gt;&lt;year&gt;2019&lt;/year&gt;&lt;/dates&gt;&lt;isbn&gt;1999-4915&lt;/isbn&gt;&lt;accession-num&gt;doi:10.3390/v11020164&lt;/accession-num&gt;&lt;urls&gt;&lt;related-urls&gt;&lt;url&gt;https://www.mdpi.com/1999-4915/11/2/164&lt;/url&gt;&lt;/related-urls&gt;&lt;/urls&gt;&lt;/record&gt;&lt;/Cite&gt;&lt;/EndNote&gt;</w:instrText>
      </w:r>
      <w:r w:rsidR="00600123">
        <w:rPr>
          <w:rFonts w:asciiTheme="minorHAnsi" w:hAnsiTheme="minorHAnsi"/>
          <w:szCs w:val="22"/>
        </w:rPr>
        <w:fldChar w:fldCharType="separate"/>
      </w:r>
      <w:r w:rsidR="00600123">
        <w:rPr>
          <w:rFonts w:asciiTheme="minorHAnsi" w:hAnsiTheme="minorHAnsi"/>
          <w:noProof/>
          <w:szCs w:val="22"/>
        </w:rPr>
        <w:t>(</w:t>
      </w:r>
      <w:hyperlink w:anchor="_ENREF_51" w:tooltip="Sharma, 2019 #19" w:history="1">
        <w:r w:rsidR="00D4593C">
          <w:rPr>
            <w:rFonts w:asciiTheme="minorHAnsi" w:hAnsiTheme="minorHAnsi"/>
            <w:noProof/>
            <w:szCs w:val="22"/>
          </w:rPr>
          <w:t>Sharma and Knollmann-Ritschel, 2019</w:t>
        </w:r>
      </w:hyperlink>
      <w:r w:rsidR="00600123">
        <w:rPr>
          <w:rFonts w:asciiTheme="minorHAnsi" w:hAnsiTheme="minorHAnsi"/>
          <w:noProof/>
          <w:szCs w:val="22"/>
        </w:rPr>
        <w:t>)</w:t>
      </w:r>
      <w:r w:rsidR="00600123">
        <w:rPr>
          <w:rFonts w:asciiTheme="minorHAnsi" w:hAnsiTheme="minorHAnsi"/>
          <w:szCs w:val="22"/>
        </w:rPr>
        <w:fldChar w:fldCharType="end"/>
      </w:r>
      <w:r>
        <w:rPr>
          <w:rFonts w:asciiTheme="minorHAnsi" w:hAnsiTheme="minorHAnsi"/>
          <w:szCs w:val="22"/>
        </w:rPr>
        <w:t xml:space="preserve">. </w:t>
      </w:r>
      <w:r w:rsidR="00AD19F9">
        <w:rPr>
          <w:rFonts w:asciiTheme="minorHAnsi" w:hAnsiTheme="minorHAnsi"/>
          <w:szCs w:val="22"/>
        </w:rPr>
        <w:t xml:space="preserve">Neurological complications </w:t>
      </w:r>
      <w:r w:rsidR="009F414F">
        <w:rPr>
          <w:rFonts w:asciiTheme="minorHAnsi" w:hAnsiTheme="minorHAnsi"/>
          <w:szCs w:val="22"/>
        </w:rPr>
        <w:t xml:space="preserve">occur following </w:t>
      </w:r>
      <w:r w:rsidR="00DE1F7E">
        <w:rPr>
          <w:rFonts w:asciiTheme="minorHAnsi" w:hAnsiTheme="minorHAnsi"/>
          <w:szCs w:val="22"/>
        </w:rPr>
        <w:t xml:space="preserve">viral </w:t>
      </w:r>
      <w:r w:rsidR="009F414F">
        <w:rPr>
          <w:rFonts w:asciiTheme="minorHAnsi" w:hAnsiTheme="minorHAnsi"/>
          <w:szCs w:val="22"/>
        </w:rPr>
        <w:t>invasion of the central nervous system</w:t>
      </w:r>
      <w:r w:rsidR="00DE1F7E">
        <w:rPr>
          <w:rFonts w:asciiTheme="minorHAnsi" w:hAnsiTheme="minorHAnsi"/>
          <w:szCs w:val="22"/>
        </w:rPr>
        <w:t>,</w:t>
      </w:r>
      <w:r w:rsidR="009F414F">
        <w:rPr>
          <w:rFonts w:asciiTheme="minorHAnsi" w:hAnsiTheme="minorHAnsi"/>
          <w:szCs w:val="22"/>
        </w:rPr>
        <w:t xml:space="preserve"> causing encephalitis with </w:t>
      </w:r>
      <w:r w:rsidR="00EF7660">
        <w:rPr>
          <w:rFonts w:asciiTheme="minorHAnsi" w:hAnsiTheme="minorHAnsi"/>
          <w:szCs w:val="22"/>
        </w:rPr>
        <w:t xml:space="preserve">clinical symptoms including convulsions, </w:t>
      </w:r>
      <w:r w:rsidR="0021515E">
        <w:rPr>
          <w:rFonts w:asciiTheme="minorHAnsi" w:hAnsiTheme="minorHAnsi"/>
          <w:szCs w:val="22"/>
        </w:rPr>
        <w:t xml:space="preserve">seizures, </w:t>
      </w:r>
      <w:r w:rsidR="00EF7660">
        <w:rPr>
          <w:rFonts w:asciiTheme="minorHAnsi" w:hAnsiTheme="minorHAnsi"/>
          <w:szCs w:val="22"/>
        </w:rPr>
        <w:t>behavioural changes, altered consciousness, coma or death</w:t>
      </w:r>
      <w:r w:rsidR="002B4AED">
        <w:rPr>
          <w:rFonts w:asciiTheme="minorHAnsi" w:hAnsiTheme="minorHAnsi"/>
          <w:szCs w:val="22"/>
        </w:rPr>
        <w:t xml:space="preserve"> </w:t>
      </w:r>
      <w:r w:rsidR="00600123">
        <w:rPr>
          <w:rFonts w:asciiTheme="minorHAnsi" w:hAnsiTheme="minorHAnsi"/>
          <w:szCs w:val="22"/>
        </w:rPr>
        <w:fldChar w:fldCharType="begin"/>
      </w:r>
      <w:r w:rsidR="00600123">
        <w:rPr>
          <w:rFonts w:asciiTheme="minorHAnsi" w:hAnsiTheme="minorHAnsi"/>
          <w:szCs w:val="22"/>
        </w:rPr>
        <w:instrText xml:space="preserve"> ADDIN EN.CITE &lt;EndNote&gt;&lt;Cite&gt;&lt;Author&gt;Sharma&lt;/Author&gt;&lt;Year&gt;2019&lt;/Year&gt;&lt;RecNum&gt;19&lt;/RecNum&gt;&lt;DisplayText&gt;(Sharma and Knollmann-Ritschel, 2019)&lt;/DisplayText&gt;&lt;record&gt;&lt;rec-number&gt;19&lt;/rec-number&gt;&lt;foreign-keys&gt;&lt;key app="EN" db-id="t2arpfetppzveoex0v05zs9vadr9905spa2t" timestamp="1762739041"&gt;19&lt;/key&gt;&lt;/foreign-keys&gt;&lt;ref-type name="Journal Article"&gt;17&lt;/ref-type&gt;&lt;contributors&gt;&lt;authors&gt;&lt;author&gt;Sharma, Anuj&lt;/author&gt;&lt;author&gt;Knollmann-Ritschel, Barbara&lt;/author&gt;&lt;/authors&gt;&lt;/contributors&gt;&lt;titles&gt;&lt;title&gt;Current Understanding of the Molecular Basis of Venezuelan Equine Encephalitis Virus Pathogenesis and Vaccine Development&lt;/title&gt;&lt;secondary-title&gt;Viruses&lt;/secondary-title&gt;&lt;/titles&gt;&lt;periodical&gt;&lt;full-title&gt;Viruses&lt;/full-title&gt;&lt;/periodical&gt;&lt;pages&gt;164&lt;/pages&gt;&lt;volume&gt;11&lt;/volume&gt;&lt;number&gt;2&lt;/number&gt;&lt;dates&gt;&lt;year&gt;2019&lt;/year&gt;&lt;/dates&gt;&lt;isbn&gt;1999-4915&lt;/isbn&gt;&lt;accession-num&gt;doi:10.3390/v11020164&lt;/accession-num&gt;&lt;urls&gt;&lt;related-urls&gt;&lt;url&gt;https://www.mdpi.com/1999-4915/11/2/164&lt;/url&gt;&lt;/related-urls&gt;&lt;/urls&gt;&lt;/record&gt;&lt;/Cite&gt;&lt;/EndNote&gt;</w:instrText>
      </w:r>
      <w:r w:rsidR="00600123">
        <w:rPr>
          <w:rFonts w:asciiTheme="minorHAnsi" w:hAnsiTheme="minorHAnsi"/>
          <w:szCs w:val="22"/>
        </w:rPr>
        <w:fldChar w:fldCharType="separate"/>
      </w:r>
      <w:r w:rsidR="00600123">
        <w:rPr>
          <w:rFonts w:asciiTheme="minorHAnsi" w:hAnsiTheme="minorHAnsi"/>
          <w:noProof/>
          <w:szCs w:val="22"/>
        </w:rPr>
        <w:t>(</w:t>
      </w:r>
      <w:hyperlink w:anchor="_ENREF_51" w:tooltip="Sharma, 2019 #19" w:history="1">
        <w:r w:rsidR="00D4593C">
          <w:rPr>
            <w:rFonts w:asciiTheme="minorHAnsi" w:hAnsiTheme="minorHAnsi"/>
            <w:noProof/>
            <w:szCs w:val="22"/>
          </w:rPr>
          <w:t>Sharma and Knollmann-Ritschel, 2019</w:t>
        </w:r>
      </w:hyperlink>
      <w:r w:rsidR="00600123">
        <w:rPr>
          <w:rFonts w:asciiTheme="minorHAnsi" w:hAnsiTheme="minorHAnsi"/>
          <w:noProof/>
          <w:szCs w:val="22"/>
        </w:rPr>
        <w:t>)</w:t>
      </w:r>
      <w:r w:rsidR="00600123">
        <w:rPr>
          <w:rFonts w:asciiTheme="minorHAnsi" w:hAnsiTheme="minorHAnsi"/>
          <w:szCs w:val="22"/>
        </w:rPr>
        <w:fldChar w:fldCharType="end"/>
      </w:r>
      <w:r w:rsidR="002B4AED">
        <w:rPr>
          <w:rFonts w:asciiTheme="minorHAnsi" w:hAnsiTheme="minorHAnsi"/>
          <w:szCs w:val="22"/>
        </w:rPr>
        <w:t>.</w:t>
      </w:r>
      <w:r>
        <w:rPr>
          <w:rFonts w:asciiTheme="minorHAnsi" w:hAnsiTheme="minorHAnsi"/>
          <w:szCs w:val="22"/>
        </w:rPr>
        <w:t xml:space="preserve"> </w:t>
      </w:r>
      <w:r w:rsidR="003E06F0">
        <w:rPr>
          <w:rFonts w:asciiTheme="minorHAnsi" w:hAnsiTheme="minorHAnsi"/>
          <w:szCs w:val="22"/>
        </w:rPr>
        <w:t>Both clinical presentations</w:t>
      </w:r>
      <w:r w:rsidR="00983A50">
        <w:rPr>
          <w:rFonts w:asciiTheme="minorHAnsi" w:hAnsiTheme="minorHAnsi"/>
          <w:szCs w:val="22"/>
        </w:rPr>
        <w:t xml:space="preserve"> </w:t>
      </w:r>
      <w:r w:rsidR="003E06F0">
        <w:rPr>
          <w:rFonts w:asciiTheme="minorHAnsi" w:hAnsiTheme="minorHAnsi"/>
          <w:szCs w:val="22"/>
        </w:rPr>
        <w:t>typically</w:t>
      </w:r>
      <w:r w:rsidR="00983A50">
        <w:rPr>
          <w:rFonts w:asciiTheme="minorHAnsi" w:hAnsiTheme="minorHAnsi"/>
          <w:szCs w:val="22"/>
        </w:rPr>
        <w:t xml:space="preserve"> </w:t>
      </w:r>
      <w:r w:rsidR="003E06F0">
        <w:rPr>
          <w:rFonts w:asciiTheme="minorHAnsi" w:hAnsiTheme="minorHAnsi"/>
          <w:szCs w:val="22"/>
        </w:rPr>
        <w:t xml:space="preserve">resolve </w:t>
      </w:r>
      <w:r w:rsidR="00983A50">
        <w:rPr>
          <w:rFonts w:asciiTheme="minorHAnsi" w:hAnsiTheme="minorHAnsi"/>
          <w:szCs w:val="22"/>
        </w:rPr>
        <w:t xml:space="preserve">4-7 days after disease </w:t>
      </w:r>
      <w:r w:rsidR="00B26FDB">
        <w:rPr>
          <w:rFonts w:asciiTheme="minorHAnsi" w:hAnsiTheme="minorHAnsi"/>
          <w:szCs w:val="22"/>
        </w:rPr>
        <w:t>onset</w:t>
      </w:r>
      <w:r w:rsidR="00983A50">
        <w:rPr>
          <w:rFonts w:asciiTheme="minorHAnsi" w:hAnsiTheme="minorHAnsi"/>
          <w:szCs w:val="22"/>
        </w:rPr>
        <w:t xml:space="preserve">. </w:t>
      </w:r>
      <w:r w:rsidR="00631A01">
        <w:rPr>
          <w:rFonts w:asciiTheme="minorHAnsi" w:hAnsiTheme="minorHAnsi"/>
          <w:szCs w:val="22"/>
        </w:rPr>
        <w:t>Cases progressing to</w:t>
      </w:r>
      <w:r w:rsidR="00983A50">
        <w:rPr>
          <w:rFonts w:asciiTheme="minorHAnsi" w:hAnsiTheme="minorHAnsi"/>
          <w:szCs w:val="22"/>
        </w:rPr>
        <w:t xml:space="preserve"> encephalitis </w:t>
      </w:r>
      <w:r w:rsidR="003F18F1">
        <w:rPr>
          <w:rFonts w:asciiTheme="minorHAnsi" w:hAnsiTheme="minorHAnsi"/>
          <w:szCs w:val="22"/>
        </w:rPr>
        <w:t>also result</w:t>
      </w:r>
      <w:r w:rsidR="0018712C">
        <w:rPr>
          <w:rFonts w:asciiTheme="minorHAnsi" w:hAnsiTheme="minorHAnsi"/>
          <w:szCs w:val="22"/>
        </w:rPr>
        <w:t xml:space="preserve"> in</w:t>
      </w:r>
      <w:r w:rsidR="00B26FDB">
        <w:rPr>
          <w:rFonts w:asciiTheme="minorHAnsi" w:hAnsiTheme="minorHAnsi"/>
          <w:szCs w:val="22"/>
        </w:rPr>
        <w:t xml:space="preserve"> brain lesions, with damage observed in the cerebral cortex, hippocampus and cerebellum</w:t>
      </w:r>
      <w:r w:rsidR="003F18F1">
        <w:rPr>
          <w:rFonts w:asciiTheme="minorHAnsi" w:hAnsiTheme="minorHAnsi"/>
          <w:szCs w:val="22"/>
        </w:rPr>
        <w:t xml:space="preserve"> that can have </w:t>
      </w:r>
      <w:r w:rsidR="003160B8">
        <w:rPr>
          <w:rFonts w:asciiTheme="minorHAnsi" w:hAnsiTheme="minorHAnsi"/>
          <w:szCs w:val="22"/>
        </w:rPr>
        <w:t>long-</w:t>
      </w:r>
      <w:r w:rsidR="003F18F1">
        <w:rPr>
          <w:rFonts w:asciiTheme="minorHAnsi" w:hAnsiTheme="minorHAnsi"/>
          <w:szCs w:val="22"/>
        </w:rPr>
        <w:t xml:space="preserve">lasting </w:t>
      </w:r>
      <w:r w:rsidR="003160B8">
        <w:rPr>
          <w:rFonts w:asciiTheme="minorHAnsi" w:hAnsiTheme="minorHAnsi"/>
          <w:szCs w:val="22"/>
        </w:rPr>
        <w:t xml:space="preserve">neurological </w:t>
      </w:r>
      <w:r w:rsidR="003F18F1">
        <w:rPr>
          <w:rFonts w:asciiTheme="minorHAnsi" w:hAnsiTheme="minorHAnsi"/>
          <w:szCs w:val="22"/>
        </w:rPr>
        <w:t>effects</w:t>
      </w:r>
      <w:r w:rsidR="008E5130">
        <w:rPr>
          <w:rFonts w:asciiTheme="minorHAnsi" w:hAnsiTheme="minorHAnsi"/>
          <w:szCs w:val="22"/>
        </w:rPr>
        <w:t xml:space="preserve"> </w:t>
      </w:r>
      <w:r w:rsidR="00600123">
        <w:rPr>
          <w:rFonts w:asciiTheme="minorHAnsi" w:hAnsiTheme="minorHAnsi"/>
          <w:szCs w:val="22"/>
        </w:rPr>
        <w:fldChar w:fldCharType="begin"/>
      </w:r>
      <w:r w:rsidR="00600123">
        <w:rPr>
          <w:rFonts w:asciiTheme="minorHAnsi" w:hAnsiTheme="minorHAnsi"/>
          <w:szCs w:val="22"/>
        </w:rPr>
        <w:instrText xml:space="preserve"> ADDIN EN.CITE &lt;EndNote&gt;&lt;Cite&gt;&lt;Author&gt;Han&lt;/Author&gt;&lt;Year&gt;2023&lt;/Year&gt;&lt;RecNum&gt;5&lt;/RecNum&gt;&lt;DisplayText&gt;(Sharma and Knollmann-Ritschel, 2019; Han et al., 2023)&lt;/DisplayText&gt;&lt;record&gt;&lt;rec-number&gt;5&lt;/rec-number&gt;&lt;foreign-keys&gt;&lt;key app="EN" db-id="t2arpfetppzveoex0v05zs9vadr9905spa2t" timestamp="1761860849"&gt;5&lt;/key&gt;&lt;/foreign-keys&gt;&lt;ref-type name="Journal Article"&gt;17&lt;/ref-type&gt;&lt;contributors&gt;&lt;authors&gt;&lt;author&gt;Han, Lulu&lt;/author&gt;&lt;author&gt;Song, Shuai&lt;/author&gt;&lt;author&gt;Feng, Huilin&lt;/author&gt;&lt;author&gt;Ma, Jing&lt;/author&gt;&lt;author&gt;Wei, Wenqiang&lt;/author&gt;&lt;author&gt;Si, Fusheng&lt;/author&gt;&lt;/authors&gt;&lt;/contributors&gt;&lt;titles&gt;&lt;title&gt;A roadmap for developing Venezuelan equine encephalitis virus (VEEV) vaccines: Lessons from the past, strategies for the future&lt;/title&gt;&lt;secondary-title&gt;International journal of biological macromolecules&lt;/secondary-title&gt;&lt;/titles&gt;&lt;periodical&gt;&lt;full-title&gt;International journal of biological macromolecules&lt;/full-title&gt;&lt;/periodical&gt;&lt;pages&gt;125514&lt;/pages&gt;&lt;volume&gt;245&lt;/volume&gt;&lt;dates&gt;&lt;year&gt;2023&lt;/year&gt;&lt;/dates&gt;&lt;isbn&gt;0141-8130&lt;/isbn&gt;&lt;urls&gt;&lt;/urls&gt;&lt;/record&gt;&lt;/Cite&gt;&lt;Cite&gt;&lt;Author&gt;Sharma&lt;/Author&gt;&lt;Year&gt;2019&lt;/Year&gt;&lt;RecNum&gt;19&lt;/RecNum&gt;&lt;record&gt;&lt;rec-number&gt;19&lt;/rec-number&gt;&lt;foreign-keys&gt;&lt;key app="EN" db-id="t2arpfetppzveoex0v05zs9vadr9905spa2t" timestamp="1762739041"&gt;19&lt;/key&gt;&lt;/foreign-keys&gt;&lt;ref-type name="Journal Article"&gt;17&lt;/ref-type&gt;&lt;contributors&gt;&lt;authors&gt;&lt;author&gt;Sharma, Anuj&lt;/author&gt;&lt;author&gt;Knollmann-Ritschel, Barbara&lt;/author&gt;&lt;/authors&gt;&lt;/contributors&gt;&lt;titles&gt;&lt;title&gt;Current Understanding of the Molecular Basis of Venezuelan Equine Encephalitis Virus Pathogenesis and Vaccine Development&lt;/title&gt;&lt;secondary-title&gt;Viruses&lt;/secondary-title&gt;&lt;/titles&gt;&lt;periodical&gt;&lt;full-title&gt;Viruses&lt;/full-title&gt;&lt;/periodical&gt;&lt;pages&gt;164&lt;/pages&gt;&lt;volume&gt;11&lt;/volume&gt;&lt;number&gt;2&lt;/number&gt;&lt;dates&gt;&lt;year&gt;2019&lt;/year&gt;&lt;/dates&gt;&lt;isbn&gt;1999-4915&lt;/isbn&gt;&lt;accession-num&gt;doi:10.3390/v11020164&lt;/accession-num&gt;&lt;urls&gt;&lt;related-urls&gt;&lt;url&gt;https://www.mdpi.com/1999-4915/11/2/164&lt;/url&gt;&lt;/related-urls&gt;&lt;/urls&gt;&lt;/record&gt;&lt;/Cite&gt;&lt;/EndNote&gt;</w:instrText>
      </w:r>
      <w:r w:rsidR="00600123">
        <w:rPr>
          <w:rFonts w:asciiTheme="minorHAnsi" w:hAnsiTheme="minorHAnsi"/>
          <w:szCs w:val="22"/>
        </w:rPr>
        <w:fldChar w:fldCharType="separate"/>
      </w:r>
      <w:r w:rsidR="00600123">
        <w:rPr>
          <w:rFonts w:asciiTheme="minorHAnsi" w:hAnsiTheme="minorHAnsi"/>
          <w:noProof/>
          <w:szCs w:val="22"/>
        </w:rPr>
        <w:t>(</w:t>
      </w:r>
      <w:hyperlink w:anchor="_ENREF_51" w:tooltip="Sharma, 2019 #19" w:history="1">
        <w:r w:rsidR="00D4593C">
          <w:rPr>
            <w:rFonts w:asciiTheme="minorHAnsi" w:hAnsiTheme="minorHAnsi"/>
            <w:noProof/>
            <w:szCs w:val="22"/>
          </w:rPr>
          <w:t>Sharma and Knollmann-Ritschel, 2019</w:t>
        </w:r>
      </w:hyperlink>
      <w:r w:rsidR="00600123">
        <w:rPr>
          <w:rFonts w:asciiTheme="minorHAnsi" w:hAnsiTheme="minorHAnsi"/>
          <w:noProof/>
          <w:szCs w:val="22"/>
        </w:rPr>
        <w:t xml:space="preserve">; </w:t>
      </w:r>
      <w:hyperlink w:anchor="_ENREF_16" w:tooltip="Han, 2023 #5" w:history="1">
        <w:r w:rsidR="00D4593C">
          <w:rPr>
            <w:rFonts w:asciiTheme="minorHAnsi" w:hAnsiTheme="minorHAnsi"/>
            <w:noProof/>
            <w:szCs w:val="22"/>
          </w:rPr>
          <w:t>Han et al., 2023</w:t>
        </w:r>
      </w:hyperlink>
      <w:r w:rsidR="00600123">
        <w:rPr>
          <w:rFonts w:asciiTheme="minorHAnsi" w:hAnsiTheme="minorHAnsi"/>
          <w:noProof/>
          <w:szCs w:val="22"/>
        </w:rPr>
        <w:t>)</w:t>
      </w:r>
      <w:r w:rsidR="00600123">
        <w:rPr>
          <w:rFonts w:asciiTheme="minorHAnsi" w:hAnsiTheme="minorHAnsi"/>
          <w:szCs w:val="22"/>
        </w:rPr>
        <w:fldChar w:fldCharType="end"/>
      </w:r>
      <w:r w:rsidR="00B26FDB">
        <w:rPr>
          <w:rFonts w:asciiTheme="minorHAnsi" w:hAnsiTheme="minorHAnsi"/>
          <w:szCs w:val="22"/>
        </w:rPr>
        <w:t>.</w:t>
      </w:r>
      <w:r w:rsidR="00DF0696">
        <w:rPr>
          <w:rFonts w:asciiTheme="minorHAnsi" w:hAnsiTheme="minorHAnsi"/>
          <w:szCs w:val="22"/>
        </w:rPr>
        <w:t xml:space="preserve"> The mortality rate </w:t>
      </w:r>
      <w:r w:rsidR="003F18F1">
        <w:rPr>
          <w:rFonts w:asciiTheme="minorHAnsi" w:hAnsiTheme="minorHAnsi"/>
          <w:szCs w:val="22"/>
        </w:rPr>
        <w:t xml:space="preserve">of infections </w:t>
      </w:r>
      <w:r w:rsidR="003160B8">
        <w:rPr>
          <w:rFonts w:asciiTheme="minorHAnsi" w:hAnsiTheme="minorHAnsi"/>
          <w:szCs w:val="22"/>
        </w:rPr>
        <w:t>progressing to encephalitis is approximately 1% in adults and up to</w:t>
      </w:r>
      <w:r w:rsidR="00DF0696">
        <w:rPr>
          <w:rFonts w:asciiTheme="minorHAnsi" w:hAnsiTheme="minorHAnsi"/>
          <w:szCs w:val="22"/>
        </w:rPr>
        <w:t xml:space="preserve"> 20% in children </w:t>
      </w:r>
      <w:r w:rsidR="00600123">
        <w:rPr>
          <w:rFonts w:asciiTheme="minorHAnsi" w:hAnsiTheme="minorHAnsi"/>
          <w:szCs w:val="22"/>
        </w:rPr>
        <w:fldChar w:fldCharType="begin"/>
      </w:r>
      <w:r w:rsidR="00600123">
        <w:rPr>
          <w:rFonts w:asciiTheme="minorHAnsi" w:hAnsiTheme="minorHAnsi"/>
          <w:szCs w:val="22"/>
        </w:rPr>
        <w:instrText xml:space="preserve"> ADDIN EN.CITE &lt;EndNote&gt;&lt;Cite&gt;&lt;Author&gt;Han&lt;/Author&gt;&lt;Year&gt;2023&lt;/Year&gt;&lt;RecNum&gt;5&lt;/RecNum&gt;&lt;DisplayText&gt;(Sharma and Knollmann-Ritschel, 2019; Han et al., 2023)&lt;/DisplayText&gt;&lt;record&gt;&lt;rec-number&gt;5&lt;/rec-number&gt;&lt;foreign-keys&gt;&lt;key app="EN" db-id="t2arpfetppzveoex0v05zs9vadr9905spa2t" timestamp="1761860849"&gt;5&lt;/key&gt;&lt;/foreign-keys&gt;&lt;ref-type name="Journal Article"&gt;17&lt;/ref-type&gt;&lt;contributors&gt;&lt;authors&gt;&lt;author&gt;Han, Lulu&lt;/author&gt;&lt;author&gt;Song, Shuai&lt;/author&gt;&lt;author&gt;Feng, Huilin&lt;/author&gt;&lt;author&gt;Ma, Jing&lt;/author&gt;&lt;author&gt;Wei, Wenqiang&lt;/author&gt;&lt;author&gt;Si, Fusheng&lt;/author&gt;&lt;/authors&gt;&lt;/contributors&gt;&lt;titles&gt;&lt;title&gt;A roadmap for developing Venezuelan equine encephalitis virus (VEEV) vaccines: Lessons from the past, strategies for the future&lt;/title&gt;&lt;secondary-title&gt;International journal of biological macromolecules&lt;/secondary-title&gt;&lt;/titles&gt;&lt;periodical&gt;&lt;full-title&gt;International journal of biological macromolecules&lt;/full-title&gt;&lt;/periodical&gt;&lt;pages&gt;125514&lt;/pages&gt;&lt;volume&gt;245&lt;/volume&gt;&lt;dates&gt;&lt;year&gt;2023&lt;/year&gt;&lt;/dates&gt;&lt;isbn&gt;0141-8130&lt;/isbn&gt;&lt;urls&gt;&lt;/urls&gt;&lt;/record&gt;&lt;/Cite&gt;&lt;Cite&gt;&lt;Author&gt;Sharma&lt;/Author&gt;&lt;Year&gt;2019&lt;/Year&gt;&lt;RecNum&gt;19&lt;/RecNum&gt;&lt;record&gt;&lt;rec-number&gt;19&lt;/rec-number&gt;&lt;foreign-keys&gt;&lt;key app="EN" db-id="t2arpfetppzveoex0v05zs9vadr9905spa2t" timestamp="1762739041"&gt;19&lt;/key&gt;&lt;/foreign-keys&gt;&lt;ref-type name="Journal Article"&gt;17&lt;/ref-type&gt;&lt;contributors&gt;&lt;authors&gt;&lt;author&gt;Sharma, Anuj&lt;/author&gt;&lt;author&gt;Knollmann-Ritschel, Barbara&lt;/author&gt;&lt;/authors&gt;&lt;/contributors&gt;&lt;titles&gt;&lt;title&gt;Current Understanding of the Molecular Basis of Venezuelan Equine Encephalitis Virus Pathogenesis and Vaccine Development&lt;/title&gt;&lt;secondary-title&gt;Viruses&lt;/secondary-title&gt;&lt;/titles&gt;&lt;periodical&gt;&lt;full-title&gt;Viruses&lt;/full-title&gt;&lt;/periodical&gt;&lt;pages&gt;164&lt;/pages&gt;&lt;volume&gt;11&lt;/volume&gt;&lt;number&gt;2&lt;/number&gt;&lt;dates&gt;&lt;year&gt;2019&lt;/year&gt;&lt;/dates&gt;&lt;isbn&gt;1999-4915&lt;/isbn&gt;&lt;accession-num&gt;doi:10.3390/v11020164&lt;/accession-num&gt;&lt;urls&gt;&lt;related-urls&gt;&lt;url&gt;https://www.mdpi.com/1999-4915/11/2/164&lt;/url&gt;&lt;/related-urls&gt;&lt;/urls&gt;&lt;/record&gt;&lt;/Cite&gt;&lt;/EndNote&gt;</w:instrText>
      </w:r>
      <w:r w:rsidR="00600123">
        <w:rPr>
          <w:rFonts w:asciiTheme="minorHAnsi" w:hAnsiTheme="minorHAnsi"/>
          <w:szCs w:val="22"/>
        </w:rPr>
        <w:fldChar w:fldCharType="separate"/>
      </w:r>
      <w:r w:rsidR="00600123">
        <w:rPr>
          <w:rFonts w:asciiTheme="minorHAnsi" w:hAnsiTheme="minorHAnsi"/>
          <w:noProof/>
          <w:szCs w:val="22"/>
        </w:rPr>
        <w:t>(</w:t>
      </w:r>
      <w:hyperlink w:anchor="_ENREF_51" w:tooltip="Sharma, 2019 #19" w:history="1">
        <w:r w:rsidR="00D4593C">
          <w:rPr>
            <w:rFonts w:asciiTheme="minorHAnsi" w:hAnsiTheme="minorHAnsi"/>
            <w:noProof/>
            <w:szCs w:val="22"/>
          </w:rPr>
          <w:t>Sharma and Knollmann-Ritschel, 2019</w:t>
        </w:r>
      </w:hyperlink>
      <w:r w:rsidR="00600123">
        <w:rPr>
          <w:rFonts w:asciiTheme="minorHAnsi" w:hAnsiTheme="minorHAnsi"/>
          <w:noProof/>
          <w:szCs w:val="22"/>
        </w:rPr>
        <w:t xml:space="preserve">; </w:t>
      </w:r>
      <w:hyperlink w:anchor="_ENREF_16" w:tooltip="Han, 2023 #5" w:history="1">
        <w:r w:rsidR="00D4593C">
          <w:rPr>
            <w:rFonts w:asciiTheme="minorHAnsi" w:hAnsiTheme="minorHAnsi"/>
            <w:noProof/>
            <w:szCs w:val="22"/>
          </w:rPr>
          <w:t>Han et al., 2023</w:t>
        </w:r>
      </w:hyperlink>
      <w:r w:rsidR="00600123">
        <w:rPr>
          <w:rFonts w:asciiTheme="minorHAnsi" w:hAnsiTheme="minorHAnsi"/>
          <w:noProof/>
          <w:szCs w:val="22"/>
        </w:rPr>
        <w:t>)</w:t>
      </w:r>
      <w:r w:rsidR="00600123">
        <w:rPr>
          <w:rFonts w:asciiTheme="minorHAnsi" w:hAnsiTheme="minorHAnsi"/>
          <w:szCs w:val="22"/>
        </w:rPr>
        <w:fldChar w:fldCharType="end"/>
      </w:r>
      <w:r w:rsidR="00756208">
        <w:rPr>
          <w:rFonts w:asciiTheme="minorHAnsi" w:hAnsiTheme="minorHAnsi"/>
          <w:szCs w:val="22"/>
        </w:rPr>
        <w:t>.</w:t>
      </w:r>
      <w:bookmarkStart w:id="151" w:name="_Hlk213413279"/>
      <w:r w:rsidR="007E7887">
        <w:rPr>
          <w:rFonts w:asciiTheme="minorHAnsi" w:hAnsiTheme="minorHAnsi"/>
          <w:szCs w:val="22"/>
        </w:rPr>
        <w:t xml:space="preserve"> </w:t>
      </w:r>
    </w:p>
    <w:p w14:paraId="3DF36F38" w14:textId="0644D883" w:rsidR="00FF394E" w:rsidRDefault="007E7887" w:rsidP="00FF394E">
      <w:pPr>
        <w:pStyle w:val="RARMPnumberedparagraphs"/>
      </w:pPr>
      <w:r>
        <w:lastRenderedPageBreak/>
        <w:t xml:space="preserve">Inflammatory responses are a major contributor to </w:t>
      </w:r>
      <w:r w:rsidR="00A13846">
        <w:t>VEEV pathology, correlated with viral titre and replication</w:t>
      </w:r>
      <w:r w:rsidR="00B855A7">
        <w:t>. S</w:t>
      </w:r>
      <w:r w:rsidR="005A75CE">
        <w:t>ymptom severity can be reduced with anti-inflammatory medications</w:t>
      </w:r>
      <w:r w:rsidR="00A13846">
        <w:t xml:space="preserve"> </w:t>
      </w:r>
      <w:r w:rsidR="00600123">
        <w:fldChar w:fldCharType="begin"/>
      </w:r>
      <w:r w:rsidR="00600123">
        <w:instrText xml:space="preserve"> ADDIN EN.CITE &lt;EndNote&gt;&lt;Cite&gt;&lt;Author&gt;Sharma&lt;/Author&gt;&lt;Year&gt;2019&lt;/Year&gt;&lt;RecNum&gt;19&lt;/RecNum&gt;&lt;DisplayText&gt;(Sharma and Knollmann-Ritschel, 2019)&lt;/DisplayText&gt;&lt;record&gt;&lt;rec-number&gt;19&lt;/rec-number&gt;&lt;foreign-keys&gt;&lt;key app="EN" db-id="t2arpfetppzveoex0v05zs9vadr9905spa2t" timestamp="1762739041"&gt;19&lt;/key&gt;&lt;/foreign-keys&gt;&lt;ref-type name="Journal Article"&gt;17&lt;/ref-type&gt;&lt;contributors&gt;&lt;authors&gt;&lt;author&gt;Sharma, Anuj&lt;/author&gt;&lt;author&gt;Knollmann-Ritschel, Barbara&lt;/author&gt;&lt;/authors&gt;&lt;/contributors&gt;&lt;titles&gt;&lt;title&gt;Current Understanding of the Molecular Basis of Venezuelan Equine Encephalitis Virus Pathogenesis and Vaccine Development&lt;/title&gt;&lt;secondary-title&gt;Viruses&lt;/secondary-title&gt;&lt;/titles&gt;&lt;periodical&gt;&lt;full-title&gt;Viruses&lt;/full-title&gt;&lt;/periodical&gt;&lt;pages&gt;164&lt;/pages&gt;&lt;volume&gt;11&lt;/volume&gt;&lt;number&gt;2&lt;/number&gt;&lt;dates&gt;&lt;year&gt;2019&lt;/year&gt;&lt;/dates&gt;&lt;isbn&gt;1999-4915&lt;/isbn&gt;&lt;accession-num&gt;doi:10.3390/v11020164&lt;/accession-num&gt;&lt;urls&gt;&lt;related-urls&gt;&lt;url&gt;https://www.mdpi.com/1999-4915/11/2/164&lt;/url&gt;&lt;/related-urls&gt;&lt;/urls&gt;&lt;/record&gt;&lt;/Cite&gt;&lt;/EndNote&gt;</w:instrText>
      </w:r>
      <w:r w:rsidR="00600123">
        <w:fldChar w:fldCharType="separate"/>
      </w:r>
      <w:r w:rsidR="00600123">
        <w:rPr>
          <w:noProof/>
        </w:rPr>
        <w:t>(</w:t>
      </w:r>
      <w:hyperlink w:anchor="_ENREF_51" w:tooltip="Sharma, 2019 #19" w:history="1">
        <w:r w:rsidR="00D4593C">
          <w:rPr>
            <w:noProof/>
          </w:rPr>
          <w:t>Sharma and Knollmann-Ritschel, 2019</w:t>
        </w:r>
      </w:hyperlink>
      <w:r w:rsidR="00600123">
        <w:rPr>
          <w:noProof/>
        </w:rPr>
        <w:t>)</w:t>
      </w:r>
      <w:r w:rsidR="00600123">
        <w:fldChar w:fldCharType="end"/>
      </w:r>
      <w:r w:rsidR="00A13846">
        <w:t xml:space="preserve">. </w:t>
      </w:r>
      <w:bookmarkStart w:id="152" w:name="_Ref223099608"/>
      <w:bookmarkStart w:id="153" w:name="_Toc53666209"/>
      <w:bookmarkStart w:id="154" w:name="_Toc53675470"/>
      <w:bookmarkEnd w:id="151"/>
    </w:p>
    <w:p w14:paraId="40E2A64B" w14:textId="44506AD5" w:rsidR="00922F34" w:rsidRDefault="003534AF" w:rsidP="00FF394E">
      <w:pPr>
        <w:pStyle w:val="3RARMP"/>
      </w:pPr>
      <w:bookmarkStart w:id="155" w:name="_Toc224646037"/>
      <w:r w:rsidRPr="000A29BE">
        <w:t>Structure and genomic organisation</w:t>
      </w:r>
      <w:bookmarkEnd w:id="152"/>
      <w:bookmarkEnd w:id="155"/>
      <w:r w:rsidRPr="000A29BE">
        <w:t xml:space="preserve"> </w:t>
      </w:r>
      <w:bookmarkEnd w:id="153"/>
      <w:bookmarkEnd w:id="154"/>
    </w:p>
    <w:p w14:paraId="0754310F" w14:textId="26E89E99" w:rsidR="005E70B0" w:rsidRPr="00885AB4" w:rsidRDefault="00BF2763" w:rsidP="00885AB4">
      <w:pPr>
        <w:pStyle w:val="RARMPnumberedparagraphs"/>
      </w:pPr>
      <w:r w:rsidRPr="00885AB4">
        <w:rPr>
          <w:szCs w:val="22"/>
        </w:rPr>
        <w:t>VEEV</w:t>
      </w:r>
      <w:r w:rsidR="00227756" w:rsidRPr="00885AB4">
        <w:rPr>
          <w:szCs w:val="22"/>
        </w:rPr>
        <w:t xml:space="preserve"> has a </w:t>
      </w:r>
      <w:r w:rsidR="00252ABD" w:rsidRPr="00885AB4">
        <w:rPr>
          <w:szCs w:val="22"/>
        </w:rPr>
        <w:t>single</w:t>
      </w:r>
      <w:r w:rsidR="00227756" w:rsidRPr="00885AB4">
        <w:rPr>
          <w:szCs w:val="22"/>
        </w:rPr>
        <w:t xml:space="preserve">-stranded </w:t>
      </w:r>
      <w:r w:rsidRPr="00885AB4">
        <w:rPr>
          <w:szCs w:val="22"/>
        </w:rPr>
        <w:t>R</w:t>
      </w:r>
      <w:r w:rsidR="00227756" w:rsidRPr="00885AB4">
        <w:rPr>
          <w:szCs w:val="22"/>
        </w:rPr>
        <w:t xml:space="preserve">NA genome approximately </w:t>
      </w:r>
      <w:r w:rsidRPr="00885AB4">
        <w:rPr>
          <w:szCs w:val="22"/>
        </w:rPr>
        <w:t>11</w:t>
      </w:r>
      <w:r w:rsidR="00252ABD" w:rsidRPr="00885AB4">
        <w:rPr>
          <w:szCs w:val="22"/>
        </w:rPr>
        <w:t>,</w:t>
      </w:r>
      <w:r w:rsidR="0050394E" w:rsidRPr="00885AB4">
        <w:rPr>
          <w:szCs w:val="22"/>
        </w:rPr>
        <w:t>5</w:t>
      </w:r>
      <w:r w:rsidR="00252ABD" w:rsidRPr="00885AB4">
        <w:rPr>
          <w:szCs w:val="22"/>
        </w:rPr>
        <w:t>00</w:t>
      </w:r>
      <w:r w:rsidR="00227756" w:rsidRPr="00885AB4">
        <w:rPr>
          <w:szCs w:val="22"/>
        </w:rPr>
        <w:t xml:space="preserve"> base pairs (b</w:t>
      </w:r>
      <w:r w:rsidR="00AF2ADB" w:rsidRPr="00885AB4">
        <w:rPr>
          <w:szCs w:val="22"/>
        </w:rPr>
        <w:t>p</w:t>
      </w:r>
      <w:r w:rsidR="00227756" w:rsidRPr="00885AB4">
        <w:rPr>
          <w:szCs w:val="22"/>
        </w:rPr>
        <w:t>) in length</w:t>
      </w:r>
      <w:r w:rsidR="00600123">
        <w:rPr>
          <w:szCs w:val="22"/>
        </w:rPr>
        <w:t xml:space="preserve"> (Figure 2)</w:t>
      </w:r>
      <w:r w:rsidR="006F34A5" w:rsidRPr="00885AB4">
        <w:rPr>
          <w:szCs w:val="22"/>
        </w:rPr>
        <w:t xml:space="preserve">. The genome contains </w:t>
      </w:r>
      <w:r w:rsidR="00252ABD" w:rsidRPr="00885AB4">
        <w:rPr>
          <w:szCs w:val="22"/>
        </w:rPr>
        <w:t xml:space="preserve">two open reading frames (ORFs), the first encoding </w:t>
      </w:r>
      <w:r w:rsidR="00670ADB">
        <w:rPr>
          <w:szCs w:val="22"/>
        </w:rPr>
        <w:t xml:space="preserve">4 </w:t>
      </w:r>
      <w:r w:rsidR="00252ABD" w:rsidRPr="00885AB4">
        <w:rPr>
          <w:szCs w:val="22"/>
        </w:rPr>
        <w:t>non-structural proteins (</w:t>
      </w:r>
      <w:r w:rsidRPr="00885AB4">
        <w:rPr>
          <w:szCs w:val="22"/>
        </w:rPr>
        <w:t>nsP</w:t>
      </w:r>
      <w:r w:rsidR="00252ABD" w:rsidRPr="00885AB4">
        <w:rPr>
          <w:szCs w:val="22"/>
        </w:rPr>
        <w:t xml:space="preserve">1 </w:t>
      </w:r>
      <w:r w:rsidRPr="00885AB4">
        <w:rPr>
          <w:szCs w:val="22"/>
        </w:rPr>
        <w:t>-4</w:t>
      </w:r>
      <w:r w:rsidR="00252ABD" w:rsidRPr="00885AB4">
        <w:rPr>
          <w:szCs w:val="22"/>
        </w:rPr>
        <w:t xml:space="preserve">) and the second </w:t>
      </w:r>
      <w:r w:rsidR="00246FA7" w:rsidRPr="00885AB4">
        <w:rPr>
          <w:szCs w:val="22"/>
        </w:rPr>
        <w:t>encod</w:t>
      </w:r>
      <w:r w:rsidR="00246FA7">
        <w:rPr>
          <w:szCs w:val="22"/>
        </w:rPr>
        <w:t>ing</w:t>
      </w:r>
      <w:r w:rsidR="00246FA7" w:rsidRPr="00885AB4">
        <w:rPr>
          <w:szCs w:val="22"/>
        </w:rPr>
        <w:t xml:space="preserve"> </w:t>
      </w:r>
      <w:r w:rsidR="00670ADB">
        <w:rPr>
          <w:szCs w:val="22"/>
        </w:rPr>
        <w:t>5</w:t>
      </w:r>
      <w:r w:rsidR="00670ADB" w:rsidRPr="00885AB4">
        <w:rPr>
          <w:szCs w:val="22"/>
        </w:rPr>
        <w:t xml:space="preserve"> </w:t>
      </w:r>
      <w:r w:rsidR="00252ABD" w:rsidRPr="00885AB4">
        <w:rPr>
          <w:szCs w:val="22"/>
        </w:rPr>
        <w:t>structural proteins (</w:t>
      </w:r>
      <w:r w:rsidR="00E546E2" w:rsidRPr="00885AB4">
        <w:rPr>
          <w:szCs w:val="22"/>
        </w:rPr>
        <w:t>the capsid</w:t>
      </w:r>
      <w:r w:rsidR="000C50FA" w:rsidRPr="00885AB4">
        <w:rPr>
          <w:szCs w:val="22"/>
        </w:rPr>
        <w:t xml:space="preserve">, </w:t>
      </w:r>
      <w:r w:rsidR="00E546E2" w:rsidRPr="00885AB4">
        <w:rPr>
          <w:szCs w:val="22"/>
        </w:rPr>
        <w:t>a hydrophobic 6K protein, and three glycoproteins E1-E3</w:t>
      </w:r>
      <w:r w:rsidR="000C50FA" w:rsidRPr="00885AB4">
        <w:rPr>
          <w:szCs w:val="22"/>
        </w:rPr>
        <w:t>)</w:t>
      </w:r>
      <w:r w:rsidR="00670ADB">
        <w:rPr>
          <w:szCs w:val="22"/>
        </w:rPr>
        <w:t xml:space="preserve"> </w:t>
      </w:r>
      <w:r w:rsidR="00DF0696">
        <w:rPr>
          <w:szCs w:val="22"/>
        </w:rPr>
        <w:fldChar w:fldCharType="begin"/>
      </w:r>
      <w:r w:rsidR="00600123">
        <w:rPr>
          <w:szCs w:val="22"/>
        </w:rPr>
        <w:instrText xml:space="preserve"> ADDIN EN.CITE &lt;EndNote&gt;&lt;Cite&gt;&lt;Author&gt;Ma&lt;/Author&gt;&lt;Year&gt;2021&lt;/Year&gt;&lt;RecNum&gt;7&lt;/RecNum&gt;&lt;DisplayText&gt;(Ma et al., 2021; Han et al., 2023)&lt;/DisplayText&gt;&lt;record&gt;&lt;rec-number&gt;7&lt;/rec-number&gt;&lt;foreign-keys&gt;&lt;key app="EN" db-id="t2arpfetppzveoex0v05zs9vadr9905spa2t" timestamp="1762302320"&gt;7&lt;/key&gt;&lt;/foreign-keys&gt;&lt;ref-type name="Journal Article"&gt;17&lt;/ref-type&gt;&lt;contributors&gt;&lt;authors&gt;&lt;author&gt;Ma, Bingting&lt;/author&gt;&lt;author&gt;Huang, Cuiqing&lt;/author&gt;&lt;author&gt;Ma, Jun&lt;/author&gt;&lt;author&gt;Xiang, Ye&lt;/author&gt;&lt;author&gt;Zhang, Xinzheng&lt;/author&gt;&lt;/authors&gt;&lt;/contributors&gt;&lt;titles&gt;&lt;title&gt;Structure of Venezuelan equine encephalitis virus with its receptor LDLRAD3&lt;/title&gt;&lt;secondary-title&gt;Nature&lt;/secondary-title&gt;&lt;/titles&gt;&lt;periodical&gt;&lt;full-title&gt;Nature&lt;/full-title&gt;&lt;/periodical&gt;&lt;pages&gt;677-681&lt;/pages&gt;&lt;volume&gt;598&lt;/volume&gt;&lt;number&gt;7882&lt;/number&gt;&lt;dates&gt;&lt;year&gt;2021&lt;/year&gt;&lt;pub-dates&gt;&lt;date&gt;2021/10/01&lt;/date&gt;&lt;/pub-dates&gt;&lt;/dates&gt;&lt;isbn&gt;1476-4687&lt;/isbn&gt;&lt;urls&gt;&lt;related-urls&gt;&lt;url&gt;https://doi.org/10.1038/s41586-021-03909-1&lt;/url&gt;&lt;/related-urls&gt;&lt;/urls&gt;&lt;electronic-resource-num&gt;10.1038/s41586-021-03909-1&lt;/electronic-resource-num&gt;&lt;/record&gt;&lt;/Cite&gt;&lt;Cite&gt;&lt;Author&gt;Han&lt;/Author&gt;&lt;Year&gt;2023&lt;/Year&gt;&lt;RecNum&gt;5&lt;/RecNum&gt;&lt;record&gt;&lt;rec-number&gt;5&lt;/rec-number&gt;&lt;foreign-keys&gt;&lt;key app="EN" db-id="t2arpfetppzveoex0v05zs9vadr9905spa2t" timestamp="1761860849"&gt;5&lt;/key&gt;&lt;/foreign-keys&gt;&lt;ref-type name="Journal Article"&gt;17&lt;/ref-type&gt;&lt;contributors&gt;&lt;authors&gt;&lt;author&gt;Han, Lulu&lt;/author&gt;&lt;author&gt;Song, Shuai&lt;/author&gt;&lt;author&gt;Feng, Huilin&lt;/author&gt;&lt;author&gt;Ma, Jing&lt;/author&gt;&lt;author&gt;Wei, Wenqiang&lt;/author&gt;&lt;author&gt;Si, Fusheng&lt;/author&gt;&lt;/authors&gt;&lt;/contributors&gt;&lt;titles&gt;&lt;title&gt;A roadmap for developing Venezuelan equine encephalitis virus (VEEV) vaccines: Lessons from the past, strategies for the future&lt;/title&gt;&lt;secondary-title&gt;International journal of biological macromolecules&lt;/secondary-title&gt;&lt;/titles&gt;&lt;periodical&gt;&lt;full-title&gt;International journal of biological macromolecules&lt;/full-title&gt;&lt;/periodical&gt;&lt;pages&gt;125514&lt;/pages&gt;&lt;volume&gt;245&lt;/volume&gt;&lt;dates&gt;&lt;year&gt;2023&lt;/year&gt;&lt;/dates&gt;&lt;isbn&gt;0141-8130&lt;/isbn&gt;&lt;urls&gt;&lt;/urls&gt;&lt;/record&gt;&lt;/Cite&gt;&lt;/EndNote&gt;</w:instrText>
      </w:r>
      <w:r w:rsidR="00DF0696">
        <w:rPr>
          <w:szCs w:val="22"/>
        </w:rPr>
        <w:fldChar w:fldCharType="separate"/>
      </w:r>
      <w:r w:rsidR="00600123">
        <w:rPr>
          <w:noProof/>
          <w:szCs w:val="22"/>
        </w:rPr>
        <w:t>(</w:t>
      </w:r>
      <w:hyperlink w:anchor="_ENREF_34" w:tooltip="Ma, 2021 #7" w:history="1">
        <w:r w:rsidR="00D4593C">
          <w:rPr>
            <w:noProof/>
            <w:szCs w:val="22"/>
          </w:rPr>
          <w:t>Ma et al., 2021</w:t>
        </w:r>
      </w:hyperlink>
      <w:r w:rsidR="00600123">
        <w:rPr>
          <w:noProof/>
          <w:szCs w:val="22"/>
        </w:rPr>
        <w:t xml:space="preserve">; </w:t>
      </w:r>
      <w:hyperlink w:anchor="_ENREF_16" w:tooltip="Han, 2023 #5" w:history="1">
        <w:r w:rsidR="00D4593C">
          <w:rPr>
            <w:noProof/>
            <w:szCs w:val="22"/>
          </w:rPr>
          <w:t>Han et al., 2023</w:t>
        </w:r>
      </w:hyperlink>
      <w:r w:rsidR="00600123">
        <w:rPr>
          <w:noProof/>
          <w:szCs w:val="22"/>
        </w:rPr>
        <w:t>)</w:t>
      </w:r>
      <w:r w:rsidR="00DF0696">
        <w:rPr>
          <w:szCs w:val="22"/>
        </w:rPr>
        <w:fldChar w:fldCharType="end"/>
      </w:r>
      <w:r w:rsidR="00602AB7" w:rsidRPr="00885AB4">
        <w:rPr>
          <w:szCs w:val="22"/>
        </w:rPr>
        <w:t xml:space="preserve"> </w:t>
      </w:r>
      <w:r w:rsidR="00172782" w:rsidRPr="00885AB4">
        <w:rPr>
          <w:szCs w:val="22"/>
        </w:rPr>
        <w:t xml:space="preserve">The non-structural proteins are required for viral replication, while the structural proteins are required for viral assembly. </w:t>
      </w:r>
      <w:r w:rsidR="00602AB7" w:rsidRPr="00885AB4">
        <w:rPr>
          <w:szCs w:val="22"/>
        </w:rPr>
        <w:t xml:space="preserve">The </w:t>
      </w:r>
      <w:r w:rsidR="00ED772E" w:rsidRPr="00885AB4">
        <w:rPr>
          <w:szCs w:val="22"/>
        </w:rPr>
        <w:t>E</w:t>
      </w:r>
      <w:r w:rsidR="00602AB7" w:rsidRPr="00885AB4">
        <w:rPr>
          <w:szCs w:val="22"/>
        </w:rPr>
        <w:t xml:space="preserve">1 and </w:t>
      </w:r>
      <w:r w:rsidR="00ED772E" w:rsidRPr="00885AB4">
        <w:rPr>
          <w:szCs w:val="22"/>
        </w:rPr>
        <w:t>E</w:t>
      </w:r>
      <w:r w:rsidR="00602AB7" w:rsidRPr="00885AB4">
        <w:rPr>
          <w:szCs w:val="22"/>
        </w:rPr>
        <w:t xml:space="preserve">2 proteins make up </w:t>
      </w:r>
      <w:r w:rsidR="00ED772E" w:rsidRPr="00885AB4">
        <w:rPr>
          <w:szCs w:val="22"/>
        </w:rPr>
        <w:t>80 trimer spikes</w:t>
      </w:r>
      <w:r w:rsidR="0050394E" w:rsidRPr="00885AB4">
        <w:rPr>
          <w:szCs w:val="22"/>
        </w:rPr>
        <w:t xml:space="preserve"> that are stabilised by E3</w:t>
      </w:r>
      <w:r w:rsidR="00ED772E" w:rsidRPr="00885AB4">
        <w:rPr>
          <w:szCs w:val="22"/>
        </w:rPr>
        <w:t xml:space="preserve"> </w:t>
      </w:r>
      <w:r w:rsidR="0050394E" w:rsidRPr="00885AB4">
        <w:rPr>
          <w:szCs w:val="22"/>
        </w:rPr>
        <w:t>and</w:t>
      </w:r>
      <w:r w:rsidR="00ED772E" w:rsidRPr="00885AB4">
        <w:rPr>
          <w:szCs w:val="22"/>
        </w:rPr>
        <w:t xml:space="preserve"> form an outer glycoprotein shell</w:t>
      </w:r>
      <w:r w:rsidR="00670ADB">
        <w:rPr>
          <w:szCs w:val="22"/>
        </w:rPr>
        <w:t>,</w:t>
      </w:r>
      <w:r w:rsidR="00ED772E" w:rsidRPr="00885AB4">
        <w:rPr>
          <w:szCs w:val="22"/>
        </w:rPr>
        <w:t xml:space="preserve"> </w:t>
      </w:r>
      <w:r w:rsidR="0050394E" w:rsidRPr="00885AB4">
        <w:rPr>
          <w:szCs w:val="22"/>
        </w:rPr>
        <w:t xml:space="preserve">while </w:t>
      </w:r>
      <w:r w:rsidR="00ED772E" w:rsidRPr="00885AB4">
        <w:rPr>
          <w:szCs w:val="22"/>
        </w:rPr>
        <w:t>the capsid protein forms a nucleocapsid shell made up of 240 copies (Figure 2)</w:t>
      </w:r>
      <w:r w:rsidR="00670ADB">
        <w:rPr>
          <w:szCs w:val="22"/>
        </w:rPr>
        <w:t xml:space="preserve"> </w:t>
      </w:r>
      <w:r w:rsidR="00DF0696">
        <w:rPr>
          <w:szCs w:val="22"/>
        </w:rPr>
        <w:fldChar w:fldCharType="begin"/>
      </w:r>
      <w:r w:rsidR="00DF0696">
        <w:rPr>
          <w:szCs w:val="22"/>
        </w:rPr>
        <w:instrText xml:space="preserve"> ADDIN EN.CITE &lt;EndNote&gt;&lt;Cite&gt;&lt;Author&gt;Han&lt;/Author&gt;&lt;Year&gt;2023&lt;/Year&gt;&lt;RecNum&gt;5&lt;/RecNum&gt;&lt;DisplayText&gt;(Ma et al., 2021; Han et al., 2023)&lt;/DisplayText&gt;&lt;record&gt;&lt;rec-number&gt;5&lt;/rec-number&gt;&lt;foreign-keys&gt;&lt;key app="EN" db-id="t2arpfetppzveoex0v05zs9vadr9905spa2t" timestamp="1761860849"&gt;5&lt;/key&gt;&lt;/foreign-keys&gt;&lt;ref-type name="Journal Article"&gt;17&lt;/ref-type&gt;&lt;contributors&gt;&lt;authors&gt;&lt;author&gt;Han, Lulu&lt;/author&gt;&lt;author&gt;Song, Shuai&lt;/author&gt;&lt;author&gt;Feng, Huilin&lt;/author&gt;&lt;author&gt;Ma, Jing&lt;/author&gt;&lt;author&gt;Wei, Wenqiang&lt;/author&gt;&lt;author&gt;Si, Fusheng&lt;/author&gt;&lt;/authors&gt;&lt;/contributors&gt;&lt;titles&gt;&lt;title&gt;A roadmap for developing Venezuelan equine encephalitis virus (VEEV) vaccines: Lessons from the past, strategies for the future&lt;/title&gt;&lt;secondary-title&gt;International journal of biological macromolecules&lt;/secondary-title&gt;&lt;/titles&gt;&lt;periodical&gt;&lt;full-title&gt;International journal of biological macromolecules&lt;/full-title&gt;&lt;/periodical&gt;&lt;pages&gt;125514&lt;/pages&gt;&lt;volume&gt;245&lt;/volume&gt;&lt;dates&gt;&lt;year&gt;2023&lt;/year&gt;&lt;/dates&gt;&lt;isbn&gt;0141-8130&lt;/isbn&gt;&lt;urls&gt;&lt;/urls&gt;&lt;/record&gt;&lt;/Cite&gt;&lt;Cite&gt;&lt;Author&gt;Ma&lt;/Author&gt;&lt;Year&gt;2021&lt;/Year&gt;&lt;RecNum&gt;7&lt;/RecNum&gt;&lt;record&gt;&lt;rec-number&gt;7&lt;/rec-number&gt;&lt;foreign-keys&gt;&lt;key app="EN" db-id="t2arpfetppzveoex0v05zs9vadr9905spa2t" timestamp="1762302320"&gt;7&lt;/key&gt;&lt;/foreign-keys&gt;&lt;ref-type name="Journal Article"&gt;17&lt;/ref-type&gt;&lt;contributors&gt;&lt;authors&gt;&lt;author&gt;Ma, Bingting&lt;/author&gt;&lt;author&gt;Huang, Cuiqing&lt;/author&gt;&lt;author&gt;Ma, Jun&lt;/author&gt;&lt;author&gt;Xiang, Ye&lt;/author&gt;&lt;author&gt;Zhang, Xinzheng&lt;/author&gt;&lt;/authors&gt;&lt;/contributors&gt;&lt;titles&gt;&lt;title&gt;Structure of Venezuelan equine encephalitis virus with its receptor LDLRAD3&lt;/title&gt;&lt;secondary-title&gt;Nature&lt;/secondary-title&gt;&lt;/titles&gt;&lt;periodical&gt;&lt;full-title&gt;Nature&lt;/full-title&gt;&lt;/periodical&gt;&lt;pages&gt;677-681&lt;/pages&gt;&lt;volume&gt;598&lt;/volume&gt;&lt;number&gt;7882&lt;/number&gt;&lt;dates&gt;&lt;year&gt;2021&lt;/year&gt;&lt;pub-dates&gt;&lt;date&gt;2021/10/01&lt;/date&gt;&lt;/pub-dates&gt;&lt;/dates&gt;&lt;isbn&gt;1476-4687&lt;/isbn&gt;&lt;urls&gt;&lt;related-urls&gt;&lt;url&gt;https://doi.org/10.1038/s41586-021-03909-1&lt;/url&gt;&lt;/related-urls&gt;&lt;/urls&gt;&lt;electronic-resource-num&gt;10.1038/s41586-021-03909-1&lt;/electronic-resource-num&gt;&lt;/record&gt;&lt;/Cite&gt;&lt;/EndNote&gt;</w:instrText>
      </w:r>
      <w:r w:rsidR="00DF0696">
        <w:rPr>
          <w:szCs w:val="22"/>
        </w:rPr>
        <w:fldChar w:fldCharType="separate"/>
      </w:r>
      <w:r w:rsidR="00DF0696">
        <w:rPr>
          <w:noProof/>
          <w:szCs w:val="22"/>
        </w:rPr>
        <w:t>(</w:t>
      </w:r>
      <w:hyperlink w:anchor="_ENREF_34" w:tooltip="Ma, 2021 #7" w:history="1">
        <w:r w:rsidR="00D4593C">
          <w:rPr>
            <w:noProof/>
            <w:szCs w:val="22"/>
          </w:rPr>
          <w:t>Ma et al., 2021</w:t>
        </w:r>
      </w:hyperlink>
      <w:r w:rsidR="00DF0696">
        <w:rPr>
          <w:noProof/>
          <w:szCs w:val="22"/>
        </w:rPr>
        <w:t xml:space="preserve">; </w:t>
      </w:r>
      <w:hyperlink w:anchor="_ENREF_16" w:tooltip="Han, 2023 #5" w:history="1">
        <w:r w:rsidR="00D4593C">
          <w:rPr>
            <w:noProof/>
            <w:szCs w:val="22"/>
          </w:rPr>
          <w:t>Han et al., 2023</w:t>
        </w:r>
      </w:hyperlink>
      <w:r w:rsidR="00DF0696">
        <w:rPr>
          <w:noProof/>
          <w:szCs w:val="22"/>
        </w:rPr>
        <w:t>)</w:t>
      </w:r>
      <w:r w:rsidR="00DF0696">
        <w:rPr>
          <w:szCs w:val="22"/>
        </w:rPr>
        <w:fldChar w:fldCharType="end"/>
      </w:r>
      <w:r w:rsidR="00ED772E" w:rsidRPr="00885AB4">
        <w:rPr>
          <w:szCs w:val="22"/>
        </w:rPr>
        <w:t xml:space="preserve">. </w:t>
      </w:r>
    </w:p>
    <w:p w14:paraId="4609B959" w14:textId="28B6933B" w:rsidR="001168AC" w:rsidRPr="00D702D3" w:rsidRDefault="00DC50CF" w:rsidP="00D702D3">
      <w:pPr>
        <w:jc w:val="center"/>
        <w:rPr>
          <w:rFonts w:asciiTheme="minorHAnsi" w:hAnsiTheme="minorHAnsi" w:cstheme="minorHAnsi"/>
          <w:szCs w:val="22"/>
        </w:rPr>
      </w:pPr>
      <w:r w:rsidRPr="00DC50CF">
        <w:rPr>
          <w:rFonts w:asciiTheme="minorHAnsi" w:hAnsiTheme="minorHAnsi" w:cstheme="minorHAnsi"/>
          <w:noProof/>
          <w:szCs w:val="22"/>
        </w:rPr>
        <w:drawing>
          <wp:inline distT="0" distB="0" distL="0" distR="0" wp14:anchorId="69AFD31B" wp14:editId="73275F74">
            <wp:extent cx="5978525" cy="4010660"/>
            <wp:effectExtent l="0" t="0" r="3175" b="8890"/>
            <wp:docPr id="1448890520" name="Picture 1" descr="Image depicting the structure of VEEV and the genomic organisation of VEE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90520" name="Picture 1" descr="Image depicting the structure of VEEV and the genomic organisation of VEEV"/>
                    <pic:cNvPicPr/>
                  </pic:nvPicPr>
                  <pic:blipFill>
                    <a:blip r:embed="rId25"/>
                    <a:stretch>
                      <a:fillRect/>
                    </a:stretch>
                  </pic:blipFill>
                  <pic:spPr>
                    <a:xfrm>
                      <a:off x="0" y="0"/>
                      <a:ext cx="5978525" cy="4010660"/>
                    </a:xfrm>
                    <a:prstGeom prst="rect">
                      <a:avLst/>
                    </a:prstGeom>
                  </pic:spPr>
                </pic:pic>
              </a:graphicData>
            </a:graphic>
          </wp:inline>
        </w:drawing>
      </w:r>
    </w:p>
    <w:p w14:paraId="220D9261" w14:textId="1218C4B3" w:rsidR="007B1FA0" w:rsidRPr="003171B1" w:rsidRDefault="001168AC" w:rsidP="003171B1">
      <w:pPr>
        <w:pStyle w:val="figure"/>
        <w:rPr>
          <w:color w:val="auto"/>
        </w:rPr>
      </w:pPr>
      <w:r w:rsidRPr="003C5AC2">
        <w:rPr>
          <w:color w:val="auto"/>
          <w:szCs w:val="22"/>
        </w:rPr>
        <w:t>Figure 2.</w:t>
      </w:r>
      <w:r w:rsidRPr="003C5AC2">
        <w:rPr>
          <w:color w:val="auto"/>
        </w:rPr>
        <w:tab/>
        <w:t xml:space="preserve">Structure and genome of </w:t>
      </w:r>
      <w:r w:rsidR="00ED772E">
        <w:rPr>
          <w:color w:val="auto"/>
        </w:rPr>
        <w:t>VEEV</w:t>
      </w:r>
      <w:r w:rsidR="001D4A01">
        <w:rPr>
          <w:color w:val="auto"/>
        </w:rPr>
        <w:t xml:space="preserve">. </w:t>
      </w:r>
      <w:r w:rsidR="00604118">
        <w:rPr>
          <w:color w:val="auto"/>
        </w:rPr>
        <w:t xml:space="preserve">A. Virion structure, including </w:t>
      </w:r>
      <w:r w:rsidR="00097D16">
        <w:rPr>
          <w:color w:val="auto"/>
        </w:rPr>
        <w:t>surface glycoprotein trimers (E1, E2 and E3)</w:t>
      </w:r>
      <w:r w:rsidR="00E20475">
        <w:rPr>
          <w:color w:val="auto"/>
        </w:rPr>
        <w:t xml:space="preserve"> and capsid proteins encasing genomic RNA. B. Organisation of the VEEV genome</w:t>
      </w:r>
      <w:r w:rsidR="00420AC8">
        <w:rPr>
          <w:color w:val="auto"/>
        </w:rPr>
        <w:t xml:space="preserve"> with </w:t>
      </w:r>
      <w:r w:rsidR="00C20D32">
        <w:rPr>
          <w:color w:val="auto"/>
        </w:rPr>
        <w:t xml:space="preserve">2 </w:t>
      </w:r>
      <w:r w:rsidR="00420AC8">
        <w:rPr>
          <w:color w:val="auto"/>
        </w:rPr>
        <w:t>ORFs encoding non-structural proteins (nsP1, nsP2, nsP3 and nsP4) and structural proteins (E1, E2, E3</w:t>
      </w:r>
      <w:r w:rsidR="009C1466">
        <w:rPr>
          <w:color w:val="auto"/>
        </w:rPr>
        <w:t>, capsid and 6K protein) under control of a 26s promoter</w:t>
      </w:r>
      <w:r w:rsidR="00DC50CF">
        <w:rPr>
          <w:color w:val="auto"/>
        </w:rPr>
        <w:t xml:space="preserve"> </w:t>
      </w:r>
      <w:r w:rsidR="00DF0696">
        <w:rPr>
          <w:color w:val="auto"/>
        </w:rPr>
        <w:fldChar w:fldCharType="begin"/>
      </w:r>
      <w:r w:rsidR="00DF0696">
        <w:rPr>
          <w:color w:val="auto"/>
        </w:rPr>
        <w:instrText xml:space="preserve"> ADDIN EN.CITE &lt;EndNote&gt;&lt;Cite&gt;&lt;Author&gt;Han&lt;/Author&gt;&lt;Year&gt;2023&lt;/Year&gt;&lt;RecNum&gt;5&lt;/RecNum&gt;&lt;DisplayText&gt;(Han et al., 2023)&lt;/DisplayText&gt;&lt;record&gt;&lt;rec-number&gt;5&lt;/rec-number&gt;&lt;foreign-keys&gt;&lt;key app="EN" db-id="t2arpfetppzveoex0v05zs9vadr9905spa2t" timestamp="1761860849"&gt;5&lt;/key&gt;&lt;/foreign-keys&gt;&lt;ref-type name="Journal Article"&gt;17&lt;/ref-type&gt;&lt;contributors&gt;&lt;authors&gt;&lt;author&gt;Han, Lulu&lt;/author&gt;&lt;author&gt;Song, Shuai&lt;/author&gt;&lt;author&gt;Feng, Huilin&lt;/author&gt;&lt;author&gt;Ma, Jing&lt;/author&gt;&lt;author&gt;Wei, Wenqiang&lt;/author&gt;&lt;author&gt;Si, Fusheng&lt;/author&gt;&lt;/authors&gt;&lt;/contributors&gt;&lt;titles&gt;&lt;title&gt;A roadmap for developing Venezuelan equine encephalitis virus (VEEV) vaccines: Lessons from the past, strategies for the future&lt;/title&gt;&lt;secondary-title&gt;International journal of biological macromolecules&lt;/secondary-title&gt;&lt;/titles&gt;&lt;periodical&gt;&lt;full-title&gt;International journal of biological macromolecules&lt;/full-title&gt;&lt;/periodical&gt;&lt;pages&gt;125514&lt;/pages&gt;&lt;volume&gt;245&lt;/volume&gt;&lt;dates&gt;&lt;year&gt;2023&lt;/year&gt;&lt;/dates&gt;&lt;isbn&gt;0141-8130&lt;/isbn&gt;&lt;urls&gt;&lt;/urls&gt;&lt;/record&gt;&lt;/Cite&gt;&lt;/EndNote&gt;</w:instrText>
      </w:r>
      <w:r w:rsidR="00DF0696">
        <w:rPr>
          <w:color w:val="auto"/>
        </w:rPr>
        <w:fldChar w:fldCharType="separate"/>
      </w:r>
      <w:r w:rsidR="00DF0696">
        <w:rPr>
          <w:noProof/>
          <w:color w:val="auto"/>
        </w:rPr>
        <w:t>(</w:t>
      </w:r>
      <w:hyperlink w:anchor="_ENREF_16" w:tooltip="Han, 2023 #5" w:history="1">
        <w:r w:rsidR="00D4593C">
          <w:rPr>
            <w:noProof/>
            <w:color w:val="auto"/>
          </w:rPr>
          <w:t>Han et al., 2023</w:t>
        </w:r>
      </w:hyperlink>
      <w:r w:rsidR="00DF0696">
        <w:rPr>
          <w:noProof/>
          <w:color w:val="auto"/>
        </w:rPr>
        <w:t>)</w:t>
      </w:r>
      <w:r w:rsidR="00DF0696">
        <w:rPr>
          <w:color w:val="auto"/>
        </w:rPr>
        <w:fldChar w:fldCharType="end"/>
      </w:r>
      <w:r w:rsidRPr="003C5AC2">
        <w:rPr>
          <w:color w:val="auto"/>
        </w:rPr>
        <w:t>.</w:t>
      </w:r>
      <w:r w:rsidR="00EE5531" w:rsidRPr="003C5AC2">
        <w:rPr>
          <w:color w:val="auto"/>
        </w:rPr>
        <w:t xml:space="preserve"> </w:t>
      </w:r>
    </w:p>
    <w:p w14:paraId="441C20BC" w14:textId="35C5B787" w:rsidR="003534AF" w:rsidRPr="000A29BE" w:rsidRDefault="007032F0" w:rsidP="00FA0361">
      <w:pPr>
        <w:pStyle w:val="3RARMP"/>
      </w:pPr>
      <w:bookmarkStart w:id="156" w:name="_Ref111811816"/>
      <w:bookmarkStart w:id="157" w:name="_Ref111811850"/>
      <w:bookmarkStart w:id="158" w:name="_Toc224646038"/>
      <w:r w:rsidRPr="000A29BE">
        <w:t>Viral infection and r</w:t>
      </w:r>
      <w:r w:rsidR="003534AF" w:rsidRPr="000A29BE">
        <w:t>eplication</w:t>
      </w:r>
      <w:bookmarkEnd w:id="156"/>
      <w:bookmarkEnd w:id="157"/>
      <w:bookmarkEnd w:id="158"/>
    </w:p>
    <w:p w14:paraId="6943C66C" w14:textId="4BAFF054" w:rsidR="00227756" w:rsidRDefault="00F1077E" w:rsidP="00AE39F0">
      <w:pPr>
        <w:pStyle w:val="RARMPnumberedparagraphs"/>
      </w:pPr>
      <w:r>
        <w:t>VEEV enters host cells</w:t>
      </w:r>
      <w:r w:rsidR="009907AD">
        <w:t xml:space="preserve"> by binding </w:t>
      </w:r>
      <w:r w:rsidR="00C20D32">
        <w:t xml:space="preserve">to </w:t>
      </w:r>
      <w:r w:rsidR="009907AD">
        <w:t xml:space="preserve">low-density lipoprotein receptor class A domain-containing 3 (LDLRAD3) in mammalian cells </w:t>
      </w:r>
      <w:r w:rsidR="00600123">
        <w:fldChar w:fldCharType="begin"/>
      </w:r>
      <w:r w:rsidR="00600123">
        <w:instrText xml:space="preserve"> ADDIN EN.CITE &lt;EndNote&gt;&lt;Cite&gt;&lt;Author&gt;Ma&lt;/Author&gt;&lt;Year&gt;2021&lt;/Year&gt;&lt;RecNum&gt;7&lt;/RecNum&gt;&lt;DisplayText&gt;(Ma et al., 2021)&lt;/DisplayText&gt;&lt;record&gt;&lt;rec-number&gt;7&lt;/rec-number&gt;&lt;foreign-keys&gt;&lt;key app="EN" db-id="t2arpfetppzveoex0v05zs9vadr9905spa2t" timestamp="1762302320"&gt;7&lt;/key&gt;&lt;/foreign-keys&gt;&lt;ref-type name="Journal Article"&gt;17&lt;/ref-type&gt;&lt;contributors&gt;&lt;authors&gt;&lt;author&gt;Ma, Bingting&lt;/author&gt;&lt;author&gt;Huang, Cuiqing&lt;/author&gt;&lt;author&gt;Ma, Jun&lt;/author&gt;&lt;author&gt;Xiang, Ye&lt;/author&gt;&lt;author&gt;Zhang, Xinzheng&lt;/author&gt;&lt;/authors&gt;&lt;/contributors&gt;&lt;titles&gt;&lt;title&gt;Structure of Venezuelan equine encephalitis virus with its receptor LDLRAD3&lt;/title&gt;&lt;secondary-title&gt;Nature&lt;/secondary-title&gt;&lt;/titles&gt;&lt;periodical&gt;&lt;full-title&gt;Nature&lt;/full-title&gt;&lt;/periodical&gt;&lt;pages&gt;677-681&lt;/pages&gt;&lt;volume&gt;598&lt;/volume&gt;&lt;number&gt;7882&lt;/number&gt;&lt;dates&gt;&lt;year&gt;2021&lt;/year&gt;&lt;pub-dates&gt;&lt;date&gt;2021/10/01&lt;/date&gt;&lt;/pub-dates&gt;&lt;/dates&gt;&lt;isbn&gt;1476-4687&lt;/isbn&gt;&lt;urls&gt;&lt;related-urls&gt;&lt;url&gt;https://doi.org/10.1038/s41586-021-03909-1&lt;/url&gt;&lt;/related-urls&gt;&lt;/urls&gt;&lt;electronic-resource-num&gt;10.1038/s41586-021-03909-1&lt;/electronic-resource-num&gt;&lt;/record&gt;&lt;/Cite&gt;&lt;/EndNote&gt;</w:instrText>
      </w:r>
      <w:r w:rsidR="00600123">
        <w:fldChar w:fldCharType="separate"/>
      </w:r>
      <w:r w:rsidR="00600123">
        <w:rPr>
          <w:noProof/>
        </w:rPr>
        <w:t>(</w:t>
      </w:r>
      <w:hyperlink w:anchor="_ENREF_34" w:tooltip="Ma, 2021 #7" w:history="1">
        <w:r w:rsidR="00D4593C">
          <w:rPr>
            <w:noProof/>
          </w:rPr>
          <w:t>Ma et al., 2021</w:t>
        </w:r>
      </w:hyperlink>
      <w:r w:rsidR="00600123">
        <w:rPr>
          <w:noProof/>
        </w:rPr>
        <w:t>)</w:t>
      </w:r>
      <w:r w:rsidR="00600123">
        <w:fldChar w:fldCharType="end"/>
      </w:r>
      <w:r w:rsidR="0001450C">
        <w:t xml:space="preserve">. </w:t>
      </w:r>
      <w:r w:rsidR="005A419C">
        <w:t>Alphaviruses</w:t>
      </w:r>
      <w:r w:rsidR="00754457">
        <w:t xml:space="preserve"> </w:t>
      </w:r>
      <w:r w:rsidR="00F16DFF">
        <w:t>can bind</w:t>
      </w:r>
      <w:r w:rsidR="00754457">
        <w:t xml:space="preserve"> to a variety of LDLRs across a wide range of mammals and mosquitoes, as the main binding site is highly conserved, likely contributing to spillover events</w:t>
      </w:r>
      <w:r w:rsidR="003215EB">
        <w:t xml:space="preserve"> and infecting new hosts</w:t>
      </w:r>
      <w:r w:rsidR="00754457">
        <w:t xml:space="preserve"> </w:t>
      </w:r>
      <w:r w:rsidR="00EF3CC4">
        <w:fldChar w:fldCharType="begin"/>
      </w:r>
      <w:r w:rsidR="00EF3CC4">
        <w:instrText xml:space="preserve"> ADDIN EN.CITE &lt;EndNote&gt;&lt;Cite&gt;&lt;Author&gt;Wang&lt;/Author&gt;&lt;Year&gt;2024&lt;/Year&gt;&lt;RecNum&gt;58&lt;/RecNum&gt;&lt;DisplayText&gt;(Wang et al., 2024)&lt;/DisplayText&gt;&lt;record&gt;&lt;rec-number&gt;58&lt;/rec-number&gt;&lt;foreign-keys&gt;&lt;key app="EN" db-id="t2arpfetppzveoex0v05zs9vadr9905spa2t" timestamp="1770760352"&gt;58&lt;/key&gt;&lt;/foreign-keys&gt;&lt;ref-type name="Journal Article"&gt;17&lt;/ref-type&gt;&lt;contributors&gt;&lt;authors&gt;&lt;author&gt;Wang, Ningning&lt;/author&gt;&lt;author&gt;Merits, Andres&lt;/author&gt;&lt;author&gt;Veit, Michael&lt;/author&gt;&lt;author&gt;Lello, Laura Sandra&lt;/author&gt;&lt;author&gt;Kong, Shuhan&lt;/author&gt;&lt;author&gt;Jiao, Houqi&lt;/author&gt;&lt;author&gt;Chen, Jie&lt;/author&gt;&lt;author&gt;Wang, Yu&lt;/author&gt;&lt;author&gt;Dobrikov, Georgi&lt;/author&gt;&lt;author&gt;Rey, Félix A&lt;/author&gt;&lt;/authors&gt;&lt;/contributors&gt;&lt;titles&gt;&lt;title&gt;LDL receptor in alphavirus entry: structural analysis and implications for antiviral therapy&lt;/title&gt;&lt;secondary-title&gt;Nature Communications&lt;/secondary-title&gt;&lt;/titles&gt;&lt;periodical&gt;&lt;full-title&gt;Nature Communications&lt;/full-title&gt;&lt;/periodical&gt;&lt;pages&gt;4906&lt;/pages&gt;&lt;volume&gt;15&lt;/volume&gt;&lt;number&gt;1&lt;/number&gt;&lt;dates&gt;&lt;year&gt;2024&lt;/year&gt;&lt;/dates&gt;&lt;isbn&gt;2041-1723&lt;/isbn&gt;&lt;urls&gt;&lt;/urls&gt;&lt;/record&gt;&lt;/Cite&gt;&lt;/EndNote&gt;</w:instrText>
      </w:r>
      <w:r w:rsidR="00EF3CC4">
        <w:fldChar w:fldCharType="separate"/>
      </w:r>
      <w:r w:rsidR="00EF3CC4">
        <w:rPr>
          <w:noProof/>
        </w:rPr>
        <w:t>(</w:t>
      </w:r>
      <w:hyperlink w:anchor="_ENREF_63" w:tooltip="Wang, 2024 #58" w:history="1">
        <w:r w:rsidR="00D4593C">
          <w:rPr>
            <w:noProof/>
          </w:rPr>
          <w:t>Wang et al., 2024</w:t>
        </w:r>
      </w:hyperlink>
      <w:r w:rsidR="00EF3CC4">
        <w:rPr>
          <w:noProof/>
        </w:rPr>
        <w:t>)</w:t>
      </w:r>
      <w:r w:rsidR="00EF3CC4">
        <w:fldChar w:fldCharType="end"/>
      </w:r>
      <w:r w:rsidR="00754457">
        <w:t>.</w:t>
      </w:r>
      <w:r w:rsidR="005A419C">
        <w:t xml:space="preserve"> </w:t>
      </w:r>
      <w:r w:rsidR="009907AD">
        <w:t>Once inside the cell, the viral genome is released and translated by host cell machinery to produce non-structural and structural viral proteins</w:t>
      </w:r>
      <w:r w:rsidR="00F16DFF">
        <w:t>, which remain localised in the cytoplasm and cannot enter the nucleus</w:t>
      </w:r>
      <w:r w:rsidR="009907AD">
        <w:t xml:space="preserve"> </w:t>
      </w:r>
      <w:r w:rsidR="00600123">
        <w:fldChar w:fldCharType="begin"/>
      </w:r>
      <w:r w:rsidR="00600123">
        <w:instrText xml:space="preserve"> ADDIN EN.CITE &lt;EndNote&gt;&lt;Cite&gt;&lt;Author&gt;Han&lt;/Author&gt;&lt;Year&gt;2023&lt;/Year&gt;&lt;RecNum&gt;5&lt;/RecNum&gt;&lt;DisplayText&gt;(Sharma and Knollmann-Ritschel, 2019; Han et al., 2023)&lt;/DisplayText&gt;&lt;record&gt;&lt;rec-number&gt;5&lt;/rec-number&gt;&lt;foreign-keys&gt;&lt;key app="EN" db-id="t2arpfetppzveoex0v05zs9vadr9905spa2t" timestamp="1761860849"&gt;5&lt;/key&gt;&lt;/foreign-keys&gt;&lt;ref-type name="Journal Article"&gt;17&lt;/ref-type&gt;&lt;contributors&gt;&lt;authors&gt;&lt;author&gt;Han, Lulu&lt;/author&gt;&lt;author&gt;Song, Shuai&lt;/author&gt;&lt;author&gt;Feng, Huilin&lt;/author&gt;&lt;author&gt;Ma, Jing&lt;/author&gt;&lt;author&gt;Wei, Wenqiang&lt;/author&gt;&lt;author&gt;Si, Fusheng&lt;/author&gt;&lt;/authors&gt;&lt;/contributors&gt;&lt;titles&gt;&lt;title&gt;A roadmap for developing Venezuelan equine encephalitis virus (VEEV) vaccines: Lessons from the past, strategies for the future&lt;/title&gt;&lt;secondary-title&gt;International journal of biological macromolecules&lt;/secondary-title&gt;&lt;/titles&gt;&lt;periodical&gt;&lt;full-title&gt;International journal of biological macromolecules&lt;/full-title&gt;&lt;/periodical&gt;&lt;pages&gt;125514&lt;/pages&gt;&lt;volume&gt;245&lt;/volume&gt;&lt;dates&gt;&lt;year&gt;2023&lt;/year&gt;&lt;/dates&gt;&lt;isbn&gt;0141-8130&lt;/isbn&gt;&lt;urls&gt;&lt;/urls&gt;&lt;/record&gt;&lt;/Cite&gt;&lt;Cite&gt;&lt;Author&gt;Sharma&lt;/Author&gt;&lt;Year&gt;2019&lt;/Year&gt;&lt;RecNum&gt;19&lt;/RecNum&gt;&lt;record&gt;&lt;rec-number&gt;19&lt;/rec-number&gt;&lt;foreign-keys&gt;&lt;key app="EN" db-id="t2arpfetppzveoex0v05zs9vadr9905spa2t" timestamp="1762739041"&gt;19&lt;/key&gt;&lt;/foreign-keys&gt;&lt;ref-type name="Journal Article"&gt;17&lt;/ref-type&gt;&lt;contributors&gt;&lt;authors&gt;&lt;author&gt;Sharma, Anuj&lt;/author&gt;&lt;author&gt;Knollmann-Ritschel, Barbara&lt;/author&gt;&lt;/authors&gt;&lt;/contributors&gt;&lt;titles&gt;&lt;title&gt;Current Understanding of the Molecular Basis of Venezuelan Equine Encephalitis Virus Pathogenesis and Vaccine Development&lt;/title&gt;&lt;secondary-title&gt;Viruses&lt;/secondary-title&gt;&lt;/titles&gt;&lt;periodical&gt;&lt;full-title&gt;Viruses&lt;/full-title&gt;&lt;/periodical&gt;&lt;pages&gt;164&lt;/pages&gt;&lt;volume&gt;11&lt;/volume&gt;&lt;number&gt;2&lt;/number&gt;&lt;dates&gt;&lt;year&gt;2019&lt;/year&gt;&lt;/dates&gt;&lt;isbn&gt;1999-4915&lt;/isbn&gt;&lt;accession-num&gt;doi:10.3390/v11020164&lt;/accession-num&gt;&lt;urls&gt;&lt;related-urls&gt;&lt;url&gt;https://www.mdpi.com/1999-4915/11/2/164&lt;/url&gt;&lt;/related-urls&gt;&lt;/urls&gt;&lt;/record&gt;&lt;/Cite&gt;&lt;/EndNote&gt;</w:instrText>
      </w:r>
      <w:r w:rsidR="00600123">
        <w:fldChar w:fldCharType="separate"/>
      </w:r>
      <w:r w:rsidR="00600123">
        <w:rPr>
          <w:noProof/>
        </w:rPr>
        <w:t>(</w:t>
      </w:r>
      <w:hyperlink w:anchor="_ENREF_51" w:tooltip="Sharma, 2019 #19" w:history="1">
        <w:r w:rsidR="00D4593C">
          <w:rPr>
            <w:noProof/>
          </w:rPr>
          <w:t>Sharma and Knollmann-Ritschel, 2019</w:t>
        </w:r>
      </w:hyperlink>
      <w:r w:rsidR="00600123">
        <w:rPr>
          <w:noProof/>
        </w:rPr>
        <w:t xml:space="preserve">; </w:t>
      </w:r>
      <w:hyperlink w:anchor="_ENREF_16" w:tooltip="Han, 2023 #5" w:history="1">
        <w:r w:rsidR="00D4593C">
          <w:rPr>
            <w:noProof/>
          </w:rPr>
          <w:t>Han et al., 2023</w:t>
        </w:r>
      </w:hyperlink>
      <w:r w:rsidR="00600123">
        <w:rPr>
          <w:noProof/>
        </w:rPr>
        <w:t>)</w:t>
      </w:r>
      <w:r w:rsidR="00600123">
        <w:fldChar w:fldCharType="end"/>
      </w:r>
      <w:r w:rsidR="00AA79F4">
        <w:t>.</w:t>
      </w:r>
      <w:r w:rsidR="009907AD">
        <w:t xml:space="preserve"> Host cell translation of the viral genome produces the polyprotein p1234 which is then cleaved into </w:t>
      </w:r>
      <w:r w:rsidR="00C20D32">
        <w:t>nsP</w:t>
      </w:r>
      <w:r w:rsidR="009907AD">
        <w:t>1</w:t>
      </w:r>
      <w:r w:rsidR="00630E04">
        <w:t xml:space="preserve">, </w:t>
      </w:r>
      <w:r w:rsidR="00C20D32">
        <w:t>nsP</w:t>
      </w:r>
      <w:r w:rsidR="00630E04">
        <w:t xml:space="preserve">2, </w:t>
      </w:r>
      <w:r w:rsidR="00C20D32">
        <w:t>nsP</w:t>
      </w:r>
      <w:r w:rsidR="00630E04">
        <w:t xml:space="preserve">3 and </w:t>
      </w:r>
      <w:r w:rsidR="00C20D32">
        <w:t>nsP</w:t>
      </w:r>
      <w:r w:rsidR="009907AD">
        <w:t xml:space="preserve">4. Once translated, </w:t>
      </w:r>
      <w:r w:rsidR="00C20D32">
        <w:t>the 4 nsPs</w:t>
      </w:r>
      <w:r w:rsidR="009907AD">
        <w:t xml:space="preserve"> form a viral replication complex to replicate the RNA genome</w:t>
      </w:r>
      <w:r w:rsidR="00C20D32">
        <w:t>,</w:t>
      </w:r>
      <w:r w:rsidR="009907AD">
        <w:t xml:space="preserve"> </w:t>
      </w:r>
      <w:r w:rsidR="00A37673">
        <w:t>that is then</w:t>
      </w:r>
      <w:r w:rsidR="009907AD">
        <w:t xml:space="preserve"> packag</w:t>
      </w:r>
      <w:r w:rsidR="00A37673">
        <w:t>ed</w:t>
      </w:r>
      <w:r w:rsidR="009907AD">
        <w:t xml:space="preserve"> into the structural proteins </w:t>
      </w:r>
      <w:r w:rsidR="00A37673">
        <w:t xml:space="preserve">to form new viral </w:t>
      </w:r>
      <w:r w:rsidR="00A37673">
        <w:lastRenderedPageBreak/>
        <w:t>particles</w:t>
      </w:r>
      <w:r w:rsidR="009907AD">
        <w:t xml:space="preserve"> </w:t>
      </w:r>
      <w:r w:rsidR="00600123">
        <w:fldChar w:fldCharType="begin"/>
      </w:r>
      <w:r w:rsidR="00600123">
        <w:instrText xml:space="preserve"> ADDIN EN.CITE &lt;EndNote&gt;&lt;Cite&gt;&lt;Author&gt;Han&lt;/Author&gt;&lt;Year&gt;2023&lt;/Year&gt;&lt;RecNum&gt;5&lt;/RecNum&gt;&lt;DisplayText&gt;(Han et al., 2023)&lt;/DisplayText&gt;&lt;record&gt;&lt;rec-number&gt;5&lt;/rec-number&gt;&lt;foreign-keys&gt;&lt;key app="EN" db-id="t2arpfetppzveoex0v05zs9vadr9905spa2t" timestamp="1761860849"&gt;5&lt;/key&gt;&lt;/foreign-keys&gt;&lt;ref-type name="Journal Article"&gt;17&lt;/ref-type&gt;&lt;contributors&gt;&lt;authors&gt;&lt;author&gt;Han, Lulu&lt;/author&gt;&lt;author&gt;Song, Shuai&lt;/author&gt;&lt;author&gt;Feng, Huilin&lt;/author&gt;&lt;author&gt;Ma, Jing&lt;/author&gt;&lt;author&gt;Wei, Wenqiang&lt;/author&gt;&lt;author&gt;Si, Fusheng&lt;/author&gt;&lt;/authors&gt;&lt;/contributors&gt;&lt;titles&gt;&lt;title&gt;A roadmap for developing Venezuelan equine encephalitis virus (VEEV) vaccines: Lessons from the past, strategies for the future&lt;/title&gt;&lt;secondary-title&gt;International journal of biological macromolecules&lt;/secondary-title&gt;&lt;/titles&gt;&lt;periodical&gt;&lt;full-title&gt;International journal of biological macromolecules&lt;/full-title&gt;&lt;/periodical&gt;&lt;pages&gt;125514&lt;/pages&gt;&lt;volume&gt;245&lt;/volume&gt;&lt;dates&gt;&lt;year&gt;2023&lt;/year&gt;&lt;/dates&gt;&lt;isbn&gt;0141-8130&lt;/isbn&gt;&lt;urls&gt;&lt;/urls&gt;&lt;/record&gt;&lt;/Cite&gt;&lt;/EndNote&gt;</w:instrText>
      </w:r>
      <w:r w:rsidR="00600123">
        <w:fldChar w:fldCharType="separate"/>
      </w:r>
      <w:r w:rsidR="00600123">
        <w:rPr>
          <w:noProof/>
        </w:rPr>
        <w:t>(</w:t>
      </w:r>
      <w:hyperlink w:anchor="_ENREF_16" w:tooltip="Han, 2023 #5" w:history="1">
        <w:r w:rsidR="00D4593C">
          <w:rPr>
            <w:noProof/>
          </w:rPr>
          <w:t>Han et al., 2023</w:t>
        </w:r>
      </w:hyperlink>
      <w:r w:rsidR="00600123">
        <w:rPr>
          <w:noProof/>
        </w:rPr>
        <w:t>)</w:t>
      </w:r>
      <w:r w:rsidR="00600123">
        <w:fldChar w:fldCharType="end"/>
      </w:r>
      <w:r w:rsidR="009907AD">
        <w:t xml:space="preserve">. </w:t>
      </w:r>
      <w:r w:rsidR="00566A46">
        <w:t>New viral particles are then released from the host cell by budding or through cell lysis before spreading to new host cells</w:t>
      </w:r>
      <w:r w:rsidR="003603EF">
        <w:t xml:space="preserve">. </w:t>
      </w:r>
    </w:p>
    <w:p w14:paraId="34D9821D" w14:textId="5E4300C0" w:rsidR="009907AD" w:rsidRPr="000A29BE" w:rsidRDefault="00566A46" w:rsidP="00AE39F0">
      <w:pPr>
        <w:pStyle w:val="RARMPnumberedparagraphs"/>
      </w:pPr>
      <w:r>
        <w:t xml:space="preserve">VEEV </w:t>
      </w:r>
      <w:r w:rsidR="002839B4">
        <w:t xml:space="preserve">entry into neural tissue is thought to </w:t>
      </w:r>
      <w:r w:rsidR="00754457">
        <w:t>occur</w:t>
      </w:r>
      <w:r w:rsidR="004C6231">
        <w:t xml:space="preserve"> </w:t>
      </w:r>
      <w:r w:rsidR="005940C0">
        <w:t>via</w:t>
      </w:r>
      <w:r w:rsidR="002839B4">
        <w:t xml:space="preserve"> the olfactory system, </w:t>
      </w:r>
      <w:r w:rsidR="005940C0">
        <w:t xml:space="preserve">following infection </w:t>
      </w:r>
      <w:r w:rsidR="00600C9D">
        <w:t xml:space="preserve">via </w:t>
      </w:r>
      <w:r w:rsidR="005940C0">
        <w:t>aerosol transmission</w:t>
      </w:r>
      <w:r w:rsidR="00D73FC7">
        <w:t xml:space="preserve"> or mosquito transmitted infections that invade olfactory cells</w:t>
      </w:r>
      <w:r w:rsidR="003215EB">
        <w:t xml:space="preserve"> that can occur during systemic spread</w:t>
      </w:r>
      <w:r w:rsidR="0055419B">
        <w:t>. C</w:t>
      </w:r>
      <w:r w:rsidR="00EB5C8B">
        <w:t xml:space="preserve">onflicting evidence in mice </w:t>
      </w:r>
      <w:r w:rsidR="00E82EFA">
        <w:t xml:space="preserve">suggest that inflammatory responses </w:t>
      </w:r>
      <w:r w:rsidR="00754457">
        <w:t xml:space="preserve">against VEEV </w:t>
      </w:r>
      <w:r w:rsidR="00E82EFA">
        <w:t xml:space="preserve">may facilitate </w:t>
      </w:r>
      <w:r w:rsidR="00EB5C8B">
        <w:t>blood-borne viral particles cross</w:t>
      </w:r>
      <w:r w:rsidR="00E82EFA">
        <w:t>ing</w:t>
      </w:r>
      <w:r w:rsidR="00EB5C8B">
        <w:t xml:space="preserve"> the blood brain barrier</w:t>
      </w:r>
      <w:r w:rsidR="003215EB">
        <w:t>, although the mechanism remains unclear</w:t>
      </w:r>
      <w:r w:rsidR="00D44B24">
        <w:t xml:space="preserve"> </w:t>
      </w:r>
      <w:r w:rsidR="00600123">
        <w:fldChar w:fldCharType="begin"/>
      </w:r>
      <w:r w:rsidR="00600123">
        <w:instrText xml:space="preserve"> ADDIN EN.CITE &lt;EndNote&gt;&lt;Cite&gt;&lt;Author&gt;Sharma&lt;/Author&gt;&lt;Year&gt;2019&lt;/Year&gt;&lt;RecNum&gt;19&lt;/RecNum&gt;&lt;DisplayText&gt;(Sharma and Knollmann-Ritschel, 2019)&lt;/DisplayText&gt;&lt;record&gt;&lt;rec-number&gt;19&lt;/rec-number&gt;&lt;foreign-keys&gt;&lt;key app="EN" db-id="t2arpfetppzveoex0v05zs9vadr9905spa2t" timestamp="1762739041"&gt;19&lt;/key&gt;&lt;/foreign-keys&gt;&lt;ref-type name="Journal Article"&gt;17&lt;/ref-type&gt;&lt;contributors&gt;&lt;authors&gt;&lt;author&gt;Sharma, Anuj&lt;/author&gt;&lt;author&gt;Knollmann-Ritschel, Barbara&lt;/author&gt;&lt;/authors&gt;&lt;/contributors&gt;&lt;titles&gt;&lt;title&gt;Current Understanding of the Molecular Basis of Venezuelan Equine Encephalitis Virus Pathogenesis and Vaccine Development&lt;/title&gt;&lt;secondary-title&gt;Viruses&lt;/secondary-title&gt;&lt;/titles&gt;&lt;periodical&gt;&lt;full-title&gt;Viruses&lt;/full-title&gt;&lt;/periodical&gt;&lt;pages&gt;164&lt;/pages&gt;&lt;volume&gt;11&lt;/volume&gt;&lt;number&gt;2&lt;/number&gt;&lt;dates&gt;&lt;year&gt;2019&lt;/year&gt;&lt;/dates&gt;&lt;isbn&gt;1999-4915&lt;/isbn&gt;&lt;accession-num&gt;doi:10.3390/v11020164&lt;/accession-num&gt;&lt;urls&gt;&lt;related-urls&gt;&lt;url&gt;https://www.mdpi.com/1999-4915/11/2/164&lt;/url&gt;&lt;/related-urls&gt;&lt;/urls&gt;&lt;/record&gt;&lt;/Cite&gt;&lt;/EndNote&gt;</w:instrText>
      </w:r>
      <w:r w:rsidR="00600123">
        <w:fldChar w:fldCharType="separate"/>
      </w:r>
      <w:r w:rsidR="00600123">
        <w:rPr>
          <w:noProof/>
        </w:rPr>
        <w:t>(</w:t>
      </w:r>
      <w:hyperlink w:anchor="_ENREF_51" w:tooltip="Sharma, 2019 #19" w:history="1">
        <w:r w:rsidR="00D4593C">
          <w:rPr>
            <w:noProof/>
          </w:rPr>
          <w:t>Sharma and Knollmann-Ritschel, 2019</w:t>
        </w:r>
      </w:hyperlink>
      <w:r w:rsidR="00600123">
        <w:rPr>
          <w:noProof/>
        </w:rPr>
        <w:t>)</w:t>
      </w:r>
      <w:r w:rsidR="00600123">
        <w:fldChar w:fldCharType="end"/>
      </w:r>
      <w:r w:rsidR="009907AD">
        <w:t xml:space="preserve">. </w:t>
      </w:r>
    </w:p>
    <w:p w14:paraId="688F6569" w14:textId="5A68279F" w:rsidR="00F137AA" w:rsidRPr="00A4156B" w:rsidRDefault="000D181A" w:rsidP="00A4156B">
      <w:pPr>
        <w:pStyle w:val="3RARMP"/>
      </w:pPr>
      <w:bookmarkStart w:id="159" w:name="_Ref33532574"/>
      <w:bookmarkStart w:id="160" w:name="_Ref33534091"/>
      <w:bookmarkStart w:id="161" w:name="_Toc53666213"/>
      <w:bookmarkStart w:id="162" w:name="_Toc53675474"/>
      <w:bookmarkStart w:id="163" w:name="_Ref57119116"/>
      <w:bookmarkStart w:id="164" w:name="_Ref111199385"/>
      <w:bookmarkStart w:id="165" w:name="_Toc224646039"/>
      <w:r>
        <w:t>P</w:t>
      </w:r>
      <w:r w:rsidR="00AE245D" w:rsidRPr="000A29BE">
        <w:t xml:space="preserve">otential for </w:t>
      </w:r>
      <w:r w:rsidR="00922F34" w:rsidRPr="000A29BE">
        <w:t>recombination</w:t>
      </w:r>
      <w:bookmarkEnd w:id="159"/>
      <w:bookmarkEnd w:id="160"/>
      <w:bookmarkEnd w:id="161"/>
      <w:bookmarkEnd w:id="162"/>
      <w:bookmarkEnd w:id="163"/>
      <w:bookmarkEnd w:id="164"/>
      <w:bookmarkEnd w:id="165"/>
    </w:p>
    <w:p w14:paraId="004C01CF" w14:textId="0A1633AF" w:rsidR="006F3456" w:rsidRDefault="0069273C" w:rsidP="006F3456">
      <w:pPr>
        <w:pStyle w:val="RARMPnumberedparagraphs"/>
      </w:pPr>
      <w:r>
        <w:t>Recombination requires a cell to be simultaneously co-infect</w:t>
      </w:r>
      <w:r w:rsidR="0028270F">
        <w:t>ed</w:t>
      </w:r>
      <w:r>
        <w:t xml:space="preserve"> by </w:t>
      </w:r>
      <w:r w:rsidR="00C20D32">
        <w:t xml:space="preserve">2 </w:t>
      </w:r>
      <w:r>
        <w:t>viruses</w:t>
      </w:r>
      <w:r w:rsidR="00D7295C">
        <w:t>, allowing exchange of genetic information</w:t>
      </w:r>
      <w:r w:rsidR="009D202C">
        <w:t xml:space="preserve">. </w:t>
      </w:r>
      <w:r w:rsidR="00FA2C87">
        <w:t xml:space="preserve">Alphaviruses </w:t>
      </w:r>
      <w:r w:rsidR="00197783">
        <w:t xml:space="preserve">have limited recombination potential due to a </w:t>
      </w:r>
      <w:r w:rsidR="00FA2C87">
        <w:t>mechanism</w:t>
      </w:r>
      <w:r w:rsidR="00FA1AE1">
        <w:t xml:space="preserve"> called superinfection exclusion</w:t>
      </w:r>
      <w:r w:rsidR="00C20D32">
        <w:t>,</w:t>
      </w:r>
      <w:r w:rsidR="00FA2C87">
        <w:t xml:space="preserve"> </w:t>
      </w:r>
      <w:r w:rsidR="0053499D">
        <w:t xml:space="preserve">where the </w:t>
      </w:r>
      <w:r w:rsidR="009909CE">
        <w:t xml:space="preserve">initial infecting virus </w:t>
      </w:r>
      <w:r w:rsidR="001A3DBB">
        <w:t>impairs secondary infections by related viruses</w:t>
      </w:r>
      <w:r w:rsidR="006961A9">
        <w:t xml:space="preserve"> </w:t>
      </w:r>
      <w:r w:rsidR="007409DC">
        <w:fldChar w:fldCharType="begin"/>
      </w:r>
      <w:r w:rsidR="007D4C48">
        <w:instrText xml:space="preserve"> ADDIN EN.CITE &lt;EndNote&gt;&lt;Cite&gt;&lt;Author&gt;Hick&lt;/Author&gt;&lt;Year&gt;2024&lt;/Year&gt;&lt;RecNum&gt;17&lt;/RecNum&gt;&lt;DisplayText&gt;(Hick et al., 2024c)&lt;/DisplayText&gt;&lt;record&gt;&lt;rec-number&gt;17&lt;/rec-number&gt;&lt;foreign-keys&gt;&lt;key app="EN" db-id="t2arpfetppzveoex0v05zs9vadr9905spa2t" timestamp="1762496709"&gt;17&lt;/key&gt;&lt;/foreign-keys&gt;&lt;ref-type name="Journal Article"&gt;17&lt;/ref-type&gt;&lt;contributors&gt;&lt;authors&gt;&lt;author&gt;Hick, Tessy A. H.&lt;/author&gt;&lt;author&gt;Zotler, Taja&lt;/author&gt;&lt;author&gt;Bosveld, Davita&lt;/author&gt;&lt;author&gt;Geertsema, Corinne&lt;/author&gt;&lt;author&gt;van Oers, Monique M.&lt;/author&gt;&lt;author&gt;Pijlman, Gorben P.&lt;/author&gt;&lt;/authors&gt;&lt;/contributors&gt;&lt;titles&gt;&lt;title&gt;Venezuelan equine encephalitis virus non-structural protein 3 dictates superinfection exclusion in mammalian cells&lt;/title&gt;&lt;secondary-title&gt;npj Viruses&lt;/secondary-title&gt;&lt;/titles&gt;&lt;periodical&gt;&lt;full-title&gt;npj Viruses&lt;/full-title&gt;&lt;/periodical&gt;&lt;pages&gt;43&lt;/pages&gt;&lt;volume&gt;2&lt;/volume&gt;&lt;number&gt;1&lt;/number&gt;&lt;dates&gt;&lt;year&gt;2024&lt;/year&gt;&lt;pub-dates&gt;&lt;date&gt;2024/09/13&lt;/date&gt;&lt;/pub-dates&gt;&lt;/dates&gt;&lt;isbn&gt;2948-1767&lt;/isbn&gt;&lt;urls&gt;&lt;related-urls&gt;&lt;url&gt;https://doi.org/10.1038/s44298-024-00055-z&lt;/url&gt;&lt;/related-urls&gt;&lt;/urls&gt;&lt;electronic-resource-num&gt;10.1038/s44298-024-00055-z&lt;/electronic-resource-num&gt;&lt;/record&gt;&lt;/Cite&gt;&lt;/EndNote&gt;</w:instrText>
      </w:r>
      <w:r w:rsidR="007409DC">
        <w:fldChar w:fldCharType="separate"/>
      </w:r>
      <w:r w:rsidR="007D4C48">
        <w:rPr>
          <w:noProof/>
        </w:rPr>
        <w:t>(</w:t>
      </w:r>
      <w:hyperlink w:anchor="_ENREF_21" w:tooltip="Hick, 2024 #17" w:history="1">
        <w:r w:rsidR="00D4593C">
          <w:rPr>
            <w:noProof/>
          </w:rPr>
          <w:t>Hick et al., 2024c</w:t>
        </w:r>
      </w:hyperlink>
      <w:r w:rsidR="007D4C48">
        <w:rPr>
          <w:noProof/>
        </w:rPr>
        <w:t>)</w:t>
      </w:r>
      <w:r w:rsidR="007409DC">
        <w:fldChar w:fldCharType="end"/>
      </w:r>
      <w:r w:rsidR="00384483">
        <w:t>.</w:t>
      </w:r>
      <w:r w:rsidR="00B710BF">
        <w:t xml:space="preserve"> </w:t>
      </w:r>
      <w:r w:rsidR="006F3456">
        <w:t xml:space="preserve">However, one documented occurrence of natural recombination resulted in three novel viruses, Western Equine Encephalitis Virus (WEEV), Highlands J Virus (HJV), and Fort Morgan Virus (FMV). Genomic studies of these chimeric alphaviruses suggests that it was a result of a historic recombination between Eastern Equine Encephalitis Virus (EEEV) and a Sindbis-like virus </w:t>
      </w:r>
      <w:r w:rsidR="006F3456">
        <w:fldChar w:fldCharType="begin"/>
      </w:r>
      <w:r w:rsidR="006F3456">
        <w:instrText xml:space="preserve"> ADDIN EN.CITE &lt;EndNote&gt;&lt;Cite&gt;&lt;Author&gt;Allison&lt;/Author&gt;&lt;Year&gt;2015&lt;/Year&gt;&lt;RecNum&gt;36&lt;/RecNum&gt;&lt;DisplayText&gt;(Allison et al., 2015)&lt;/DisplayText&gt;&lt;record&gt;&lt;rec-number&gt;36&lt;/rec-number&gt;&lt;foreign-keys&gt;&lt;key app="EN" db-id="t2arpfetppzveoex0v05zs9vadr9905spa2t" timestamp="1768361325"&gt;36&lt;/key&gt;&lt;/foreign-keys&gt;&lt;ref-type name="Journal Article"&gt;17&lt;/ref-type&gt;&lt;contributors&gt;&lt;authors&gt;&lt;author&gt;Allison, Andrew B.&lt;/author&gt;&lt;author&gt;Stallknecht, David E.&lt;/author&gt;&lt;author&gt;Holmes, Edward C.&lt;/author&gt;&lt;/authors&gt;&lt;/contributors&gt;&lt;titles&gt;&lt;title&gt;Evolutionary genetics and vector adaptation of recombinant viruses of the western equine encephalitis antigenic complex provides new insights into alphavirus diversity and host switching&lt;/title&gt;&lt;secondary-title&gt;Virology&lt;/secondary-title&gt;&lt;/titles&gt;&lt;periodical&gt;&lt;full-title&gt;Virology&lt;/full-title&gt;&lt;/periodical&gt;&lt;pages&gt;154-162&lt;/pages&gt;&lt;volume&gt;474&lt;/volume&gt;&lt;keywords&gt;&lt;keyword&gt;Western equine encephalitis antigenic complex&lt;/keyword&gt;&lt;keyword&gt;Alphavirus&lt;/keyword&gt;&lt;keyword&gt;Togavirus&lt;/keyword&gt;&lt;keyword&gt;Recombination&lt;/keyword&gt;&lt;keyword&gt;Host range&lt;/keyword&gt;&lt;keyword&gt;Virus emergence&lt;/keyword&gt;&lt;/keywords&gt;&lt;dates&gt;&lt;year&gt;2015&lt;/year&gt;&lt;pub-dates&gt;&lt;date&gt;2015/01/01/&lt;/date&gt;&lt;/pub-dates&gt;&lt;/dates&gt;&lt;isbn&gt;0042-6822&lt;/isbn&gt;&lt;urls&gt;&lt;related-urls&gt;&lt;url&gt;https://www.sciencedirect.com/science/article/pii/S0042682214004814&lt;/url&gt;&lt;/related-urls&gt;&lt;/urls&gt;&lt;electronic-resource-num&gt;https://doi.org/10.1016/j.virol.2014.10.024&lt;/electronic-resource-num&gt;&lt;/record&gt;&lt;/Cite&gt;&lt;/EndNote&gt;</w:instrText>
      </w:r>
      <w:r w:rsidR="006F3456">
        <w:fldChar w:fldCharType="separate"/>
      </w:r>
      <w:r w:rsidR="006F3456">
        <w:rPr>
          <w:noProof/>
        </w:rPr>
        <w:t>(</w:t>
      </w:r>
      <w:hyperlink w:anchor="_ENREF_3" w:tooltip="Allison, 2015 #36" w:history="1">
        <w:r w:rsidR="00D4593C">
          <w:rPr>
            <w:noProof/>
          </w:rPr>
          <w:t>Allison et al., 2015</w:t>
        </w:r>
      </w:hyperlink>
      <w:r w:rsidR="006F3456">
        <w:rPr>
          <w:noProof/>
        </w:rPr>
        <w:t>)</w:t>
      </w:r>
      <w:r w:rsidR="006F3456">
        <w:fldChar w:fldCharType="end"/>
      </w:r>
      <w:r w:rsidR="006F3456">
        <w:t xml:space="preserve">. The E1 and E2 glycoproteins of WEEV, HJV and FMV are more highly related to the Sindbis-like glycoprotein than the EEEV glycoprotein and neutralising antibodies are cross-reactive </w:t>
      </w:r>
      <w:r w:rsidR="006F3456">
        <w:fldChar w:fldCharType="begin"/>
      </w:r>
      <w:r w:rsidR="006F3456">
        <w:instrText xml:space="preserve"> ADDIN EN.CITE &lt;EndNote&gt;&lt;Cite&gt;&lt;Author&gt;Allison&lt;/Author&gt;&lt;Year&gt;2015&lt;/Year&gt;&lt;RecNum&gt;36&lt;/RecNum&gt;&lt;DisplayText&gt;(Allison et al., 2015)&lt;/DisplayText&gt;&lt;record&gt;&lt;rec-number&gt;36&lt;/rec-number&gt;&lt;foreign-keys&gt;&lt;key app="EN" db-id="t2arpfetppzveoex0v05zs9vadr9905spa2t" timestamp="1768361325"&gt;36&lt;/key&gt;&lt;/foreign-keys&gt;&lt;ref-type name="Journal Article"&gt;17&lt;/ref-type&gt;&lt;contributors&gt;&lt;authors&gt;&lt;author&gt;Allison, Andrew B.&lt;/author&gt;&lt;author&gt;Stallknecht, David E.&lt;/author&gt;&lt;author&gt;Holmes, Edward C.&lt;/author&gt;&lt;/authors&gt;&lt;/contributors&gt;&lt;titles&gt;&lt;title&gt;Evolutionary genetics and vector adaptation of recombinant viruses of the western equine encephalitis antigenic complex provides new insights into alphavirus diversity and host switching&lt;/title&gt;&lt;secondary-title&gt;Virology&lt;/secondary-title&gt;&lt;/titles&gt;&lt;periodical&gt;&lt;full-title&gt;Virology&lt;/full-title&gt;&lt;/periodical&gt;&lt;pages&gt;154-162&lt;/pages&gt;&lt;volume&gt;474&lt;/volume&gt;&lt;keywords&gt;&lt;keyword&gt;Western equine encephalitis antigenic complex&lt;/keyword&gt;&lt;keyword&gt;Alphavirus&lt;/keyword&gt;&lt;keyword&gt;Togavirus&lt;/keyword&gt;&lt;keyword&gt;Recombination&lt;/keyword&gt;&lt;keyword&gt;Host range&lt;/keyword&gt;&lt;keyword&gt;Virus emergence&lt;/keyword&gt;&lt;/keywords&gt;&lt;dates&gt;&lt;year&gt;2015&lt;/year&gt;&lt;pub-dates&gt;&lt;date&gt;2015/01/01/&lt;/date&gt;&lt;/pub-dates&gt;&lt;/dates&gt;&lt;isbn&gt;0042-6822&lt;/isbn&gt;&lt;urls&gt;&lt;related-urls&gt;&lt;url&gt;https://www.sciencedirect.com/science/article/pii/S0042682214004814&lt;/url&gt;&lt;/related-urls&gt;&lt;/urls&gt;&lt;electronic-resource-num&gt;https://doi.org/10.1016/j.virol.2014.10.024&lt;/electronic-resource-num&gt;&lt;/record&gt;&lt;/Cite&gt;&lt;/EndNote&gt;</w:instrText>
      </w:r>
      <w:r w:rsidR="006F3456">
        <w:fldChar w:fldCharType="separate"/>
      </w:r>
      <w:r w:rsidR="006F3456">
        <w:rPr>
          <w:noProof/>
        </w:rPr>
        <w:t>(</w:t>
      </w:r>
      <w:hyperlink w:anchor="_ENREF_3" w:tooltip="Allison, 2015 #36" w:history="1">
        <w:r w:rsidR="00D4593C">
          <w:rPr>
            <w:noProof/>
          </w:rPr>
          <w:t>Allison et al., 2015</w:t>
        </w:r>
      </w:hyperlink>
      <w:r w:rsidR="006F3456">
        <w:rPr>
          <w:noProof/>
        </w:rPr>
        <w:t>)</w:t>
      </w:r>
      <w:r w:rsidR="006F3456">
        <w:fldChar w:fldCharType="end"/>
      </w:r>
      <w:r w:rsidR="006F3456">
        <w:t xml:space="preserve">.   </w:t>
      </w:r>
    </w:p>
    <w:p w14:paraId="6C33066C" w14:textId="30F16232" w:rsidR="00103D35" w:rsidRDefault="00B710BF" w:rsidP="00ED2009">
      <w:pPr>
        <w:pStyle w:val="RARMPnumberedparagraphs"/>
      </w:pPr>
      <w:r>
        <w:t xml:space="preserve">Superinfection exclusion </w:t>
      </w:r>
      <w:r w:rsidR="00264C3E">
        <w:t>in alphaviruses is thought to be mediated at the RNA replication level</w:t>
      </w:r>
      <w:r w:rsidR="007A271A">
        <w:t>, where the primary infecting virus inhibits replication of the se</w:t>
      </w:r>
      <w:r w:rsidR="004037DC">
        <w:t>condary infecting virus</w:t>
      </w:r>
      <w:r w:rsidR="00C20D32">
        <w:t xml:space="preserve">. This mechanism </w:t>
      </w:r>
      <w:r w:rsidR="005940C0">
        <w:t>depends</w:t>
      </w:r>
      <w:r w:rsidR="00FC0959">
        <w:t xml:space="preserve"> on nsP2 or nsP3</w:t>
      </w:r>
      <w:r w:rsidR="00D7295C">
        <w:t xml:space="preserve"> </w:t>
      </w:r>
      <w:r w:rsidR="00600123">
        <w:fldChar w:fldCharType="begin">
          <w:fldData xml:space="preserve">PEVuZE5vdGU+PENpdGU+PEF1dGhvcj5IaWNrPC9BdXRob3I+PFllYXI+MjAyNDwvWWVhcj48UmVj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</w:fldData>
        </w:fldChar>
      </w:r>
      <w:r w:rsidR="007D4C48">
        <w:instrText xml:space="preserve"> ADDIN EN.CITE </w:instrText>
      </w:r>
      <w:r w:rsidR="007D4C48">
        <w:fldChar w:fldCharType="begin">
          <w:fldData xml:space="preserve">PEVuZE5vdGU+PENpdGU+PEF1dGhvcj5IaWNrPC9BdXRob3I+PFllYXI+MjAyNDwvWWVhcj48UmVj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</w:fldData>
        </w:fldChar>
      </w:r>
      <w:r w:rsidR="007D4C48">
        <w:instrText xml:space="preserve"> ADDIN EN.CITE.DATA </w:instrText>
      </w:r>
      <w:r w:rsidR="007D4C48">
        <w:fldChar w:fldCharType="end"/>
      </w:r>
      <w:r w:rsidR="00600123">
        <w:fldChar w:fldCharType="separate"/>
      </w:r>
      <w:r w:rsidR="007D4C48">
        <w:rPr>
          <w:noProof/>
        </w:rPr>
        <w:t>(</w:t>
      </w:r>
      <w:hyperlink w:anchor="_ENREF_53" w:tooltip="Singer, 2021 #21" w:history="1">
        <w:r w:rsidR="00D4593C">
          <w:rPr>
            <w:noProof/>
          </w:rPr>
          <w:t>Singer et al., 2021</w:t>
        </w:r>
      </w:hyperlink>
      <w:r w:rsidR="007D4C48">
        <w:rPr>
          <w:noProof/>
        </w:rPr>
        <w:t xml:space="preserve">; </w:t>
      </w:r>
      <w:hyperlink w:anchor="_ENREF_21" w:tooltip="Hick, 2024 #17" w:history="1">
        <w:r w:rsidR="00D4593C">
          <w:rPr>
            <w:noProof/>
          </w:rPr>
          <w:t>Hick et al., 2024c</w:t>
        </w:r>
      </w:hyperlink>
      <w:r w:rsidR="007D4C48">
        <w:rPr>
          <w:noProof/>
        </w:rPr>
        <w:t>)</w:t>
      </w:r>
      <w:r w:rsidR="00600123">
        <w:fldChar w:fldCharType="end"/>
      </w:r>
      <w:r w:rsidR="00945C20">
        <w:t xml:space="preserve">. </w:t>
      </w:r>
      <w:r w:rsidR="00F10E27">
        <w:t>Studies</w:t>
      </w:r>
      <w:r w:rsidR="0073017D">
        <w:t xml:space="preserve"> in </w:t>
      </w:r>
      <w:r w:rsidR="002A50D5">
        <w:t xml:space="preserve">mammalian </w:t>
      </w:r>
      <w:r w:rsidR="0073017D">
        <w:t>cell lines</w:t>
      </w:r>
      <w:r w:rsidR="00F10E27">
        <w:t xml:space="preserve"> have shown that</w:t>
      </w:r>
      <w:r w:rsidR="00F66582">
        <w:t xml:space="preserve"> VEEV </w:t>
      </w:r>
      <w:r w:rsidR="00DA3E9F">
        <w:t xml:space="preserve">inhibits the replication of other alphaviruses </w:t>
      </w:r>
      <w:r w:rsidR="00075B69">
        <w:t xml:space="preserve">as </w:t>
      </w:r>
      <w:r w:rsidR="00C62FBB">
        <w:t xml:space="preserve">soon </w:t>
      </w:r>
      <w:r w:rsidR="00075B69">
        <w:t xml:space="preserve">as </w:t>
      </w:r>
      <w:r w:rsidR="00DA3E9F">
        <w:t>15 minutes after infection</w:t>
      </w:r>
      <w:r w:rsidR="00AF06E3">
        <w:t xml:space="preserve">, with </w:t>
      </w:r>
      <w:r w:rsidR="00AD3282">
        <w:t>secondary viral replication</w:t>
      </w:r>
      <w:r w:rsidR="00AF06E3">
        <w:t xml:space="preserve"> </w:t>
      </w:r>
      <w:r w:rsidR="00C63AD4">
        <w:t xml:space="preserve">strongly impaired </w:t>
      </w:r>
      <w:r w:rsidR="00C62FBB">
        <w:t xml:space="preserve">within one </w:t>
      </w:r>
      <w:r w:rsidR="00075B69">
        <w:t>hour of primary infection by VEEV</w:t>
      </w:r>
      <w:r w:rsidR="001F16DA">
        <w:t xml:space="preserve"> </w:t>
      </w:r>
      <w:r w:rsidR="00600123">
        <w:fldChar w:fldCharType="begin"/>
      </w:r>
      <w:r w:rsidR="007D4C48">
        <w:instrText xml:space="preserve"> ADDIN EN.CITE &lt;EndNote&gt;&lt;Cite&gt;&lt;Author&gt;Hick&lt;/Author&gt;&lt;Year&gt;2024&lt;/Year&gt;&lt;RecNum&gt;17&lt;/RecNum&gt;&lt;DisplayText&gt;(Hick et al., 2024c)&lt;/DisplayText&gt;&lt;record&gt;&lt;rec-number&gt;17&lt;/rec-number&gt;&lt;foreign-keys&gt;&lt;key app="EN" db-id="t2arpfetppzveoex0v05zs9vadr9905spa2t" timestamp="1762496709"&gt;17&lt;/key&gt;&lt;/foreign-keys&gt;&lt;ref-type name="Journal Article"&gt;17&lt;/ref-type&gt;&lt;contributors&gt;&lt;authors&gt;&lt;author&gt;Hick, Tessy A. H.&lt;/author&gt;&lt;author&gt;Zotler, Taja&lt;/author&gt;&lt;author&gt;Bosveld, Davita&lt;/author&gt;&lt;author&gt;Geertsema, Corinne&lt;/author&gt;&lt;author&gt;van Oers, Monique M.&lt;/author&gt;&lt;author&gt;Pijlman, Gorben P.&lt;/author&gt;&lt;/authors&gt;&lt;/contributors&gt;&lt;titles&gt;&lt;title&gt;Venezuelan equine encephalitis virus non-structural protein 3 dictates superinfection exclusion in mammalian cells&lt;/title&gt;&lt;secondary-title&gt;npj Viruses&lt;/secondary-title&gt;&lt;/titles&gt;&lt;periodical&gt;&lt;full-title&gt;npj Viruses&lt;/full-title&gt;&lt;/periodical&gt;&lt;pages&gt;43&lt;/pages&gt;&lt;volume&gt;2&lt;/volume&gt;&lt;number&gt;1&lt;/number&gt;&lt;dates&gt;&lt;year&gt;2024&lt;/year&gt;&lt;pub-dates&gt;&lt;date&gt;2024/09/13&lt;/date&gt;&lt;/pub-dates&gt;&lt;/dates&gt;&lt;isbn&gt;2948-1767&lt;/isbn&gt;&lt;urls&gt;&lt;related-urls&gt;&lt;url&gt;https://doi.org/10.1038/s44298-024-00055-z&lt;/url&gt;&lt;/related-urls&gt;&lt;/urls&gt;&lt;electronic-resource-num&gt;10.1038/s44298-024-00055-z&lt;/electronic-resource-num&gt;&lt;/record&gt;&lt;/Cite&gt;&lt;/EndNote&gt;</w:instrText>
      </w:r>
      <w:r w:rsidR="00600123">
        <w:fldChar w:fldCharType="separate"/>
      </w:r>
      <w:r w:rsidR="007D4C48">
        <w:rPr>
          <w:noProof/>
        </w:rPr>
        <w:t>(</w:t>
      </w:r>
      <w:hyperlink w:anchor="_ENREF_21" w:tooltip="Hick, 2024 #17" w:history="1">
        <w:r w:rsidR="00D4593C">
          <w:rPr>
            <w:noProof/>
          </w:rPr>
          <w:t>Hick et al., 2024c</w:t>
        </w:r>
      </w:hyperlink>
      <w:r w:rsidR="007D4C48">
        <w:rPr>
          <w:noProof/>
        </w:rPr>
        <w:t>)</w:t>
      </w:r>
      <w:r w:rsidR="00600123">
        <w:fldChar w:fldCharType="end"/>
      </w:r>
      <w:r w:rsidR="0073017D">
        <w:t xml:space="preserve">. </w:t>
      </w:r>
    </w:p>
    <w:p w14:paraId="657227C3" w14:textId="5DDCC36E" w:rsidR="002B4E2B" w:rsidRDefault="002B4E2B" w:rsidP="00ED2009">
      <w:pPr>
        <w:pStyle w:val="RARMPnumberedparagraphs"/>
      </w:pPr>
      <w:r>
        <w:t xml:space="preserve">Experimental settings have demonstrated that replication competent alphaviruses can be produced via </w:t>
      </w:r>
      <w:r>
        <w:rPr>
          <w:i/>
          <w:iCs/>
        </w:rPr>
        <w:t>in vivo</w:t>
      </w:r>
      <w:r>
        <w:t xml:space="preserve"> recombination</w:t>
      </w:r>
      <w:r w:rsidR="00335A8D">
        <w:t xml:space="preserve"> of viral RNA</w:t>
      </w:r>
      <w:r w:rsidR="004B5BB1">
        <w:t xml:space="preserve"> </w:t>
      </w:r>
      <w:r>
        <w:fldChar w:fldCharType="begin"/>
      </w:r>
      <w:r>
        <w:instrText xml:space="preserve"> ADDIN EN.CITE &lt;EndNote&gt;&lt;Cite&gt;&lt;Author&gt;Petterson&lt;/Author&gt;&lt;Year&gt;2016&lt;/Year&gt;&lt;RecNum&gt;47&lt;/RecNum&gt;&lt;DisplayText&gt;(Petterson et al., 2016)&lt;/DisplayText&gt;&lt;record&gt;&lt;rec-number&gt;47&lt;/rec-number&gt;&lt;foreign-keys&gt;&lt;key app="EN" db-id="t2arpfetppzveoex0v05zs9vadr9905spa2t" timestamp="1769049797"&gt;47&lt;/key&gt;&lt;/foreign-keys&gt;&lt;ref-type name="Journal Article"&gt;17&lt;/ref-type&gt;&lt;contributors&gt;&lt;authors&gt;&lt;author&gt;Petterson, Elin&lt;/author&gt;&lt;author&gt;Guo, Tz-Chun&lt;/author&gt;&lt;author&gt;Evensen, Øystein&lt;/author&gt;&lt;author&gt;Mikalsen, Aase B.&lt;/author&gt;&lt;/authors&gt;&lt;/contributors&gt;&lt;titles&gt;&lt;title&gt;Experimental piscine alphavirus RNA recombination in vivo yields both viable virus and defective viral RNA&lt;/title&gt;&lt;secondary-title&gt;Scientific Reports&lt;/secondary-title&gt;&lt;/titles&gt;&lt;periodical&gt;&lt;full-title&gt;Scientific Reports&lt;/full-title&gt;&lt;/periodical&gt;&lt;pages&gt;36317&lt;/pages&gt;&lt;volume&gt;6&lt;/volume&gt;&lt;number&gt;1&lt;/number&gt;&lt;dates&gt;&lt;year&gt;2016&lt;/year&gt;&lt;pub-dates&gt;&lt;date&gt;2016/11/02&lt;/date&gt;&lt;/pub-dates&gt;&lt;/dates&gt;&lt;isbn&gt;2045-2322&lt;/isbn&gt;&lt;urls&gt;&lt;related-urls&gt;&lt;url&gt;https://doi.org/10.1038/srep36317&lt;/url&gt;&lt;/related-urls&gt;&lt;/urls&gt;&lt;electronic-resource-num&gt;10.1038/srep36317&lt;/electronic-resource-num&gt;&lt;/record&gt;&lt;/Cite&gt;&lt;/EndNote&gt;</w:instrText>
      </w:r>
      <w:r>
        <w:fldChar w:fldCharType="separate"/>
      </w:r>
      <w:r>
        <w:rPr>
          <w:noProof/>
        </w:rPr>
        <w:t>(</w:t>
      </w:r>
      <w:hyperlink w:anchor="_ENREF_42" w:tooltip="Petterson, 2016 #47" w:history="1">
        <w:r w:rsidR="00D4593C">
          <w:rPr>
            <w:noProof/>
          </w:rPr>
          <w:t>Petterson et al., 2016</w:t>
        </w:r>
      </w:hyperlink>
      <w:r>
        <w:rPr>
          <w:noProof/>
        </w:rPr>
        <w:t>)</w:t>
      </w:r>
      <w:r>
        <w:fldChar w:fldCharType="end"/>
      </w:r>
      <w:r>
        <w:t xml:space="preserve">. </w:t>
      </w:r>
      <w:r w:rsidR="004B5BB1">
        <w:t>Infectious and pathogenic salmonid alphavirus was recovered from</w:t>
      </w:r>
      <w:r>
        <w:t xml:space="preserve"> Atlantic salmon injected with two cDNA plasmids</w:t>
      </w:r>
      <w:r w:rsidR="00786F0C">
        <w:t xml:space="preserve">. </w:t>
      </w:r>
      <w:r w:rsidR="006D0A30">
        <w:t xml:space="preserve">One plasmid contained the </w:t>
      </w:r>
      <w:r w:rsidR="001E4F3F">
        <w:t xml:space="preserve">full-length </w:t>
      </w:r>
      <w:r w:rsidR="006D0A30">
        <w:t xml:space="preserve">viral genome without functional </w:t>
      </w:r>
      <w:r w:rsidR="006D0A30" w:rsidRPr="001E4F3F">
        <w:rPr>
          <w:i/>
          <w:iCs/>
        </w:rPr>
        <w:t>6k</w:t>
      </w:r>
      <w:r w:rsidR="009F3E86" w:rsidRPr="001E4F3F">
        <w:rPr>
          <w:i/>
          <w:iCs/>
        </w:rPr>
        <w:t xml:space="preserve"> </w:t>
      </w:r>
      <w:r w:rsidR="009F3E86">
        <w:t>gene</w:t>
      </w:r>
      <w:r w:rsidR="00F67C55">
        <w:t xml:space="preserve"> (essential for producing viral particles)</w:t>
      </w:r>
      <w:r w:rsidR="006D0A30">
        <w:t>, and the other</w:t>
      </w:r>
      <w:r w:rsidR="001E4F3F">
        <w:t xml:space="preserve"> helper plasmid</w:t>
      </w:r>
      <w:r w:rsidR="006D0A30">
        <w:t xml:space="preserve"> encoded </w:t>
      </w:r>
      <w:r w:rsidR="0057684A">
        <w:t xml:space="preserve">only </w:t>
      </w:r>
      <w:r w:rsidR="006D0A30">
        <w:t xml:space="preserve">the </w:t>
      </w:r>
      <w:r w:rsidR="001E4F3F">
        <w:t>100 bases of nsp4 and all the structural genes including 6k</w:t>
      </w:r>
      <w:r w:rsidR="006D0A30">
        <w:t xml:space="preserve">, neither of which could produce infectious virus alone. Recovered infectious virus showed evidence of viral RNA recombination that could not be attributed to plasmid recombination </w:t>
      </w:r>
      <w:r>
        <w:fldChar w:fldCharType="begin"/>
      </w:r>
      <w:r>
        <w:instrText xml:space="preserve"> ADDIN EN.CITE &lt;EndNote&gt;&lt;Cite&gt;&lt;Author&gt;Petterson&lt;/Author&gt;&lt;Year&gt;2016&lt;/Year&gt;&lt;RecNum&gt;47&lt;/RecNum&gt;&lt;DisplayText&gt;(Petterson et al., 2016)&lt;/DisplayText&gt;&lt;record&gt;&lt;rec-number&gt;47&lt;/rec-number&gt;&lt;foreign-keys&gt;&lt;key app="EN" db-id="t2arpfetppzveoex0v05zs9vadr9905spa2t" timestamp="1769049797"&gt;47&lt;/key&gt;&lt;/foreign-keys&gt;&lt;ref-type name="Journal Article"&gt;17&lt;/ref-type&gt;&lt;contributors&gt;&lt;authors&gt;&lt;author&gt;Petterson, Elin&lt;/author&gt;&lt;author&gt;Guo, Tz-Chun&lt;/author&gt;&lt;author&gt;Evensen, Øystein&lt;/author&gt;&lt;author&gt;Mikalsen, Aase B.&lt;/author&gt;&lt;/authors&gt;&lt;/contributors&gt;&lt;titles&gt;&lt;title&gt;Experimental piscine alphavirus RNA recombination in vivo yields both viable virus and defective viral RNA&lt;/title&gt;&lt;secondary-title&gt;Scientific Reports&lt;/secondary-title&gt;&lt;/titles&gt;&lt;periodical&gt;&lt;full-title&gt;Scientific Reports&lt;/full-title&gt;&lt;/periodical&gt;&lt;pages&gt;36317&lt;/pages&gt;&lt;volume&gt;6&lt;/volume&gt;&lt;number&gt;1&lt;/number&gt;&lt;dates&gt;&lt;year&gt;2016&lt;/year&gt;&lt;pub-dates&gt;&lt;date&gt;2016/11/02&lt;/date&gt;&lt;/pub-dates&gt;&lt;/dates&gt;&lt;isbn&gt;2045-2322&lt;/isbn&gt;&lt;urls&gt;&lt;related-urls&gt;&lt;url&gt;https://doi.org/10.1038/srep36317&lt;/url&gt;&lt;/related-urls&gt;&lt;/urls&gt;&lt;electronic-resource-num&gt;10.1038/srep36317&lt;/electronic-resource-num&gt;&lt;/record&gt;&lt;/Cite&gt;&lt;/EndNote&gt;</w:instrText>
      </w:r>
      <w:r>
        <w:fldChar w:fldCharType="separate"/>
      </w:r>
      <w:r>
        <w:rPr>
          <w:noProof/>
        </w:rPr>
        <w:t>(</w:t>
      </w:r>
      <w:hyperlink w:anchor="_ENREF_42" w:tooltip="Petterson, 2016 #47" w:history="1">
        <w:r w:rsidR="00D4593C">
          <w:rPr>
            <w:noProof/>
          </w:rPr>
          <w:t>Petterson et al., 2016</w:t>
        </w:r>
      </w:hyperlink>
      <w:r>
        <w:rPr>
          <w:noProof/>
        </w:rPr>
        <w:t>)</w:t>
      </w:r>
      <w:r>
        <w:fldChar w:fldCharType="end"/>
      </w:r>
      <w:r>
        <w:t xml:space="preserve">. </w:t>
      </w:r>
      <w:r w:rsidR="00335A8D">
        <w:t xml:space="preserve">It is important to note that in this study, the helper plasmid does not contain nsp2 or nsp3, which is shown to be important in the superinfection exclusion mechanism in alphaviruses. This could explain why the viral RNAs could be present in the same cell for RNA recombination to occur. </w:t>
      </w:r>
      <w:r w:rsidR="00BF7989">
        <w:t xml:space="preserve">Overall, this study shows that recombination </w:t>
      </w:r>
      <w:r w:rsidR="00DB3B07">
        <w:t xml:space="preserve">could </w:t>
      </w:r>
      <w:r w:rsidR="00BF7989">
        <w:t xml:space="preserve">occur under specific </w:t>
      </w:r>
      <w:r w:rsidR="00DB3B07">
        <w:t xml:space="preserve">laboratory </w:t>
      </w:r>
      <w:r w:rsidR="00BF7989">
        <w:t xml:space="preserve">conditions that are </w:t>
      </w:r>
      <w:r w:rsidR="003040DF">
        <w:t>may not occur</w:t>
      </w:r>
      <w:r w:rsidR="00BF7989">
        <w:t xml:space="preserve"> in nature. </w:t>
      </w:r>
    </w:p>
    <w:p w14:paraId="0ECD3B0D" w14:textId="66785D3D" w:rsidR="00CF524A" w:rsidRDefault="00CF524A" w:rsidP="00ED2009">
      <w:pPr>
        <w:pStyle w:val="RARMPnumberedparagraphs"/>
      </w:pPr>
      <w:r>
        <w:t xml:space="preserve">Recombination </w:t>
      </w:r>
      <w:r w:rsidR="004B5BB1">
        <w:t xml:space="preserve">between plasmids </w:t>
      </w:r>
      <w:r w:rsidR="00B1308D">
        <w:t xml:space="preserve">resulting in replication competent virus </w:t>
      </w:r>
      <w:r>
        <w:t xml:space="preserve">has been observed in the production of </w:t>
      </w:r>
      <w:r w:rsidR="00F93F53">
        <w:t>sa</w:t>
      </w:r>
      <w:r w:rsidR="00BE3C73">
        <w:t>-</w:t>
      </w:r>
      <w:r>
        <w:t>mRNA</w:t>
      </w:r>
      <w:r w:rsidR="00AF4487">
        <w:t xml:space="preserve"> </w:t>
      </w:r>
      <w:r w:rsidR="0063189F">
        <w:t xml:space="preserve">vaccines </w:t>
      </w:r>
      <w:r w:rsidR="007D4C48">
        <w:fldChar w:fldCharType="begin">
          <w:fldData xml:space="preserve">PEVuZE5vdGU+PENpdGU+PEF1dGhvcj5IeXbDpHJpbmVuPC9BdXRob3I+PFllYXI+MjAxMzwvWWVh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</w:fldData>
        </w:fldChar>
      </w:r>
      <w:r w:rsidR="007D4C48">
        <w:instrText xml:space="preserve"> ADDIN EN.CITE </w:instrText>
      </w:r>
      <w:r w:rsidR="007D4C48">
        <w:fldChar w:fldCharType="begin">
          <w:fldData xml:space="preserve">PEVuZE5vdGU+PENpdGU+PEF1dGhvcj5IeXbDpHJpbmVuPC9BdXRob3I+PFllYXI+MjAxMzwvWWVh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</w:fldData>
        </w:fldChar>
      </w:r>
      <w:r w:rsidR="007D4C48">
        <w:instrText xml:space="preserve"> ADDIN EN.CITE.DATA </w:instrText>
      </w:r>
      <w:r w:rsidR="007D4C48">
        <w:fldChar w:fldCharType="end"/>
      </w:r>
      <w:r w:rsidR="007D4C48">
        <w:fldChar w:fldCharType="separate"/>
      </w:r>
      <w:r w:rsidR="007D4C48">
        <w:rPr>
          <w:noProof/>
        </w:rPr>
        <w:t>(</w:t>
      </w:r>
      <w:hyperlink w:anchor="_ENREF_22" w:tooltip="Hyvärinen, 2013 #48" w:history="1">
        <w:r w:rsidR="00D4593C">
          <w:rPr>
            <w:noProof/>
          </w:rPr>
          <w:t>Hyvärinen et al., 2013</w:t>
        </w:r>
      </w:hyperlink>
      <w:r w:rsidR="007D4C48">
        <w:rPr>
          <w:noProof/>
        </w:rPr>
        <w:t xml:space="preserve">; </w:t>
      </w:r>
      <w:hyperlink w:anchor="_ENREF_20" w:tooltip="Hick, 2024 #49" w:history="1">
        <w:r w:rsidR="00D4593C">
          <w:rPr>
            <w:noProof/>
          </w:rPr>
          <w:t>Hick et al., 2024b</w:t>
        </w:r>
      </w:hyperlink>
      <w:r w:rsidR="007D4C48">
        <w:rPr>
          <w:noProof/>
        </w:rPr>
        <w:t>)</w:t>
      </w:r>
      <w:r w:rsidR="007D4C48">
        <w:fldChar w:fldCharType="end"/>
      </w:r>
      <w:r w:rsidR="00023D64">
        <w:t>, primarily</w:t>
      </w:r>
      <w:r w:rsidR="00426299">
        <w:t xml:space="preserve"> when single helper plasmids are used in manufacture. </w:t>
      </w:r>
      <w:r w:rsidR="007D4C48">
        <w:t xml:space="preserve">Recombination resulting in replication competent virus appears to require high sequence homology between plasmids, and no replication competent recombinants are derived when plasmids share no sequence homology </w:t>
      </w:r>
      <w:r w:rsidR="007D4C48">
        <w:fldChar w:fldCharType="begin"/>
      </w:r>
      <w:r w:rsidR="007D4C48">
        <w:instrText xml:space="preserve"> ADDIN EN.CITE &lt;EndNote&gt;&lt;Cite&gt;&lt;Author&gt;Hick&lt;/Author&gt;&lt;Year&gt;2024&lt;/Year&gt;&lt;RecNum&gt;49&lt;/RecNum&gt;&lt;DisplayText&gt;(Hick et al., 2024b)&lt;/DisplayText&gt;&lt;record&gt;&lt;rec-number&gt;49&lt;/rec-number&gt;&lt;foreign-keys&gt;&lt;key app="EN" db-id="t2arpfetppzveoex0v05zs9vadr9905spa2t" timestamp="1769053122"&gt;49&lt;/key&gt;&lt;/foreign-keys&gt;&lt;ref-type name="Journal Article"&gt;17&lt;/ref-type&gt;&lt;contributors&gt;&lt;authors&gt;&lt;author&gt;Tessy A. H. Hick&lt;/author&gt;&lt;author&gt;Corinne Geertsema&lt;/author&gt;&lt;author&gt;Reindert Nijland&lt;/author&gt;&lt;author&gt;Gorben P. Pijlman&lt;/author&gt;&lt;/authors&gt;&lt;/contributors&gt;&lt;titles&gt;&lt;title&gt;Packaging of alphavirus-based self-amplifying mRNA yields replication-competent virus through a mechanism of aberrant homologous RNA recombination&lt;/title&gt;&lt;secondary-title&gt;mBio&lt;/secondary-title&gt;&lt;/titles&gt;&lt;periodical&gt;&lt;full-title&gt;mBio&lt;/full-title&gt;&lt;/periodical&gt;&lt;pages&gt;e02494-24&lt;/pages&gt;&lt;volume&gt;15&lt;/volume&gt;&lt;number&gt;10&lt;/number&gt;&lt;dates&gt;&lt;year&gt;2024&lt;/year&gt;&lt;/dates&gt;&lt;urls&gt;&lt;related-urls&gt;&lt;url&gt;https://journals.asm.org/doi/abs/10.1128/mbio.02494-24&lt;/url&gt;&lt;/related-urls&gt;&lt;/urls&gt;&lt;electronic-resource-num&gt;doi:10.1128/mbio.02494-24&lt;/electronic-resource-num&gt;&lt;/record&gt;&lt;/Cite&gt;&lt;/EndNote&gt;</w:instrText>
      </w:r>
      <w:r w:rsidR="007D4C48">
        <w:fldChar w:fldCharType="separate"/>
      </w:r>
      <w:r w:rsidR="007D4C48">
        <w:rPr>
          <w:noProof/>
        </w:rPr>
        <w:t>(</w:t>
      </w:r>
      <w:hyperlink w:anchor="_ENREF_20" w:tooltip="Hick, 2024 #49" w:history="1">
        <w:r w:rsidR="00D4593C">
          <w:rPr>
            <w:noProof/>
          </w:rPr>
          <w:t>Hick et al., 2024b</w:t>
        </w:r>
      </w:hyperlink>
      <w:r w:rsidR="007D4C48">
        <w:rPr>
          <w:noProof/>
        </w:rPr>
        <w:t>)</w:t>
      </w:r>
      <w:r w:rsidR="007D4C48">
        <w:fldChar w:fldCharType="end"/>
      </w:r>
      <w:r w:rsidR="007D4C48">
        <w:t xml:space="preserve">. </w:t>
      </w:r>
      <w:r w:rsidR="00426299">
        <w:t xml:space="preserve">Recombination events resulting in replication competent virus </w:t>
      </w:r>
      <w:r w:rsidR="00AF4487">
        <w:t xml:space="preserve">are greatly reduced by using split-helper plasmids to provide the structural proteins </w:t>
      </w:r>
      <w:r w:rsidR="00600123">
        <w:fldChar w:fldCharType="begin"/>
      </w:r>
      <w:r w:rsidR="00600123">
        <w:instrText xml:space="preserve"> ADDIN EN.CITE &lt;EndNote&gt;&lt;Cite&gt;&lt;Author&gt;Smerdou&lt;/Author&gt;&lt;Year&gt;1999&lt;/Year&gt;&lt;RecNum&gt;22&lt;/RecNum&gt;&lt;DisplayText&gt;(Smerdou and Liljeström, 1999)&lt;/DisplayText&gt;&lt;record&gt;&lt;rec-number&gt;22&lt;/rec-number&gt;&lt;foreign-keys&gt;&lt;key app="EN" db-id="t2arpfetppzveoex0v05zs9vadr9905spa2t" timestamp="1762837298"&gt;22&lt;/key&gt;&lt;/foreign-keys&gt;&lt;ref-type name="Journal Article"&gt;17&lt;/ref-type&gt;&lt;contributors&gt;&lt;authors&gt;&lt;author&gt;C. Smerdou&lt;/author&gt;&lt;author&gt;P. Liljeström&lt;/author&gt;&lt;/authors&gt;&lt;/contributors&gt;&lt;titles&gt;&lt;title&gt;Two-Helper RNA System for Production of Recombinant Semliki Forest Virus Particles&lt;/title&gt;&lt;secondary-title&gt;Journal of Virology&lt;/secondary-title&gt;&lt;/titles&gt;&lt;periodical&gt;&lt;full-title&gt;Journal of Virology&lt;/full-title&gt;&lt;/periodical&gt;&lt;pages&gt;1092-1098&lt;/pages&gt;&lt;volume&gt;73&lt;/volume&gt;&lt;number&gt;2&lt;/number&gt;&lt;dates&gt;&lt;year&gt;1999&lt;/year&gt;&lt;/dates&gt;&lt;urls&gt;&lt;related-urls&gt;&lt;url&gt;https://journals.asm.org/doi/abs/10.1128/jvi.73.2.1092-1098.1999&lt;/url&gt;&lt;/related-urls&gt;&lt;/urls&gt;&lt;electronic-resource-num&gt;doi:10.1128/jvi.73.2.1092-1098.1999&lt;/electronic-resource-num&gt;&lt;/record&gt;&lt;/Cite&gt;&lt;/EndNote&gt;</w:instrText>
      </w:r>
      <w:r w:rsidR="00600123">
        <w:fldChar w:fldCharType="separate"/>
      </w:r>
      <w:r w:rsidR="00600123">
        <w:rPr>
          <w:noProof/>
        </w:rPr>
        <w:t>(</w:t>
      </w:r>
      <w:hyperlink w:anchor="_ENREF_54" w:tooltip="Smerdou, 1999 #22" w:history="1">
        <w:r w:rsidR="00D4593C">
          <w:rPr>
            <w:noProof/>
          </w:rPr>
          <w:t>Smerdou and Liljeström, 1999</w:t>
        </w:r>
      </w:hyperlink>
      <w:r w:rsidR="00600123">
        <w:rPr>
          <w:noProof/>
        </w:rPr>
        <w:t>)</w:t>
      </w:r>
      <w:r w:rsidR="00600123">
        <w:fldChar w:fldCharType="end"/>
      </w:r>
    </w:p>
    <w:p w14:paraId="33E3C0D5" w14:textId="54E45D02" w:rsidR="00FA0361" w:rsidRPr="000A29BE" w:rsidRDefault="00311516" w:rsidP="00572044">
      <w:pPr>
        <w:pStyle w:val="3RARMP"/>
      </w:pPr>
      <w:bookmarkStart w:id="166" w:name="_Toc224646040"/>
      <w:bookmarkStart w:id="167" w:name="_Ref32244989"/>
      <w:bookmarkStart w:id="168" w:name="_Ref32507204"/>
      <w:bookmarkStart w:id="169" w:name="_Toc53666214"/>
      <w:bookmarkStart w:id="170" w:name="_Toc53675475"/>
      <w:r w:rsidRPr="000A29BE">
        <w:lastRenderedPageBreak/>
        <w:t>Epidemiology</w:t>
      </w:r>
      <w:bookmarkStart w:id="171" w:name="_Toc53666217"/>
      <w:bookmarkStart w:id="172" w:name="_Toc53675478"/>
      <w:bookmarkEnd w:id="166"/>
    </w:p>
    <w:p w14:paraId="288399B3" w14:textId="77777777" w:rsidR="00966265" w:rsidRPr="000A29BE" w:rsidRDefault="00943D21" w:rsidP="008A3732">
      <w:pPr>
        <w:pStyle w:val="4RARMP"/>
        <w:tabs>
          <w:tab w:val="clear" w:pos="1134"/>
          <w:tab w:val="clear" w:pos="1986"/>
        </w:tabs>
        <w:rPr>
          <w:shd w:val="clear" w:color="auto" w:fill="FFFFFF"/>
        </w:rPr>
      </w:pPr>
      <w:bookmarkStart w:id="173" w:name="_Ref111037274"/>
      <w:r w:rsidRPr="000A29BE">
        <w:rPr>
          <w:shd w:val="clear" w:color="auto" w:fill="FFFFFF"/>
        </w:rPr>
        <w:t>Host range and transmissibility</w:t>
      </w:r>
      <w:bookmarkEnd w:id="173"/>
    </w:p>
    <w:p w14:paraId="19D67D37" w14:textId="2790E7A6" w:rsidR="00DD29CB" w:rsidRPr="00DD29CB" w:rsidRDefault="0092416C" w:rsidP="00DD29CB">
      <w:pPr>
        <w:pStyle w:val="RARMPnumberedparagraphs"/>
        <w:rPr>
          <w:strike/>
          <w:szCs w:val="22"/>
        </w:rPr>
      </w:pPr>
      <w:r>
        <w:rPr>
          <w:rFonts w:asciiTheme="minorHAnsi" w:hAnsiTheme="minorHAnsi"/>
          <w:szCs w:val="22"/>
        </w:rPr>
        <w:t>VEEV</w:t>
      </w:r>
      <w:r w:rsidRPr="000A29BE">
        <w:rPr>
          <w:rFonts w:asciiTheme="minorHAnsi" w:hAnsiTheme="minorHAnsi"/>
          <w:szCs w:val="22"/>
        </w:rPr>
        <w:t xml:space="preserve"> is</w:t>
      </w:r>
      <w:r>
        <w:rPr>
          <w:rFonts w:asciiTheme="minorHAnsi" w:hAnsiTheme="minorHAnsi"/>
          <w:szCs w:val="22"/>
        </w:rPr>
        <w:t xml:space="preserve"> primarily transmitted by mosquitoes and infects many vertebrate species. Transmission via contagious aerosols has also been documented </w:t>
      </w:r>
      <w:r>
        <w:rPr>
          <w:rFonts w:asciiTheme="minorHAnsi" w:hAnsiTheme="minorHAnsi"/>
          <w:szCs w:val="22"/>
        </w:rPr>
        <w:fldChar w:fldCharType="begin"/>
      </w:r>
      <w:r>
        <w:rPr>
          <w:rFonts w:asciiTheme="minorHAnsi" w:hAnsiTheme="minorHAnsi"/>
          <w:szCs w:val="22"/>
        </w:rPr>
        <w:instrText xml:space="preserve"> ADDIN EN.CITE &lt;EndNote&gt;&lt;Cite&gt;&lt;Author&gt;Guzmán-Terán&lt;/Author&gt;&lt;Year&gt;2020&lt;/Year&gt;&lt;RecNum&gt;18&lt;/RecNum&gt;&lt;DisplayText&gt;(Guzmán-Terán et al., 2020; Han et al., 2023)&lt;/DisplayText&gt;&lt;record&gt;&lt;rec-number&gt;18&lt;/rec-number&gt;&lt;foreign-keys&gt;&lt;key app="EN" db-id="t2arpfetppzveoex0v05zs9vadr9905spa2t" timestamp="1762736893"&gt;18&lt;/key&gt;&lt;/foreign-keys&gt;&lt;ref-type name="Journal Article"&gt;17&lt;/ref-type&gt;&lt;contributors&gt;&lt;authors&gt;&lt;author&gt;Guzmán-Terán, Camilo&lt;/author&gt;&lt;author&gt;Calderón-Rangel, Alfonso&lt;/author&gt;&lt;author&gt;Rodriguez-Morales, Alfonso&lt;/author&gt;&lt;author&gt;Mattar, Salim&lt;/author&gt;&lt;/authors&gt;&lt;/contributors&gt;&lt;titles&gt;&lt;title&gt;Venezuelan equine encephalitis virus: the problem is not over for tropical America&lt;/title&gt;&lt;secondary-title&gt;Annals of clinical microbiology and antimicrobials&lt;/secondary-title&gt;&lt;/titles&gt;&lt;periodical&gt;&lt;full-title&gt;Annals of clinical microbiology and antimicrobials&lt;/full-title&gt;&lt;/periodical&gt;&lt;pages&gt;19&lt;/pages&gt;&lt;volume&gt;19&lt;/volume&gt;&lt;number&gt;1&lt;/number&gt;&lt;dates&gt;&lt;year&gt;2020&lt;/year&gt;&lt;/dates&gt;&lt;isbn&gt;1476-0711&lt;/isbn&gt;&lt;urls&gt;&lt;/urls&gt;&lt;/record&gt;&lt;/Cite&gt;&lt;Cite&gt;&lt;Author&gt;Han&lt;/Author&gt;&lt;Year&gt;2023&lt;/Year&gt;&lt;RecNum&gt;5&lt;/RecNum&gt;&lt;record&gt;&lt;rec-number&gt;5&lt;/rec-number&gt;&lt;foreign-keys&gt;&lt;key app="EN" db-id="t2arpfetppzveoex0v05zs9vadr9905spa2t" timestamp="1761860849"&gt;5&lt;/key&gt;&lt;/foreign-keys&gt;&lt;ref-type name="Journal Article"&gt;17&lt;/ref-type&gt;&lt;contributors&gt;&lt;authors&gt;&lt;author&gt;Han, Lulu&lt;/author&gt;&lt;author&gt;Song, Shuai&lt;/author&gt;&lt;author&gt;Feng, Huilin&lt;/author&gt;&lt;author&gt;Ma, Jing&lt;/author&gt;&lt;author&gt;Wei, Wenqiang&lt;/author&gt;&lt;author&gt;Si, Fusheng&lt;/author&gt;&lt;/authors&gt;&lt;/contributors&gt;&lt;titles&gt;&lt;title&gt;A roadmap for developing Venezuelan equine encephalitis virus (VEEV) vaccines: Lessons from the past, strategies for the future&lt;/title&gt;&lt;secondary-title&gt;International journal of biological macromolecules&lt;/secondary-title&gt;&lt;/titles&gt;&lt;periodical&gt;&lt;full-title&gt;International journal of biological macromolecules&lt;/full-title&gt;&lt;/periodical&gt;&lt;pages&gt;125514&lt;/pages&gt;&lt;volume&gt;245&lt;/volume&gt;&lt;dates&gt;&lt;year&gt;2023&lt;/year&gt;&lt;/dates&gt;&lt;isbn&gt;0141-8130&lt;/isbn&gt;&lt;urls&gt;&lt;/urls&gt;&lt;/record&gt;&lt;/Cite&gt;&lt;/EndNote&gt;</w:instrText>
      </w:r>
      <w:r>
        <w:rPr>
          <w:rFonts w:asciiTheme="minorHAnsi" w:hAnsiTheme="minorHAnsi"/>
          <w:szCs w:val="22"/>
        </w:rPr>
        <w:fldChar w:fldCharType="separate"/>
      </w:r>
      <w:r>
        <w:rPr>
          <w:rFonts w:asciiTheme="minorHAnsi" w:hAnsiTheme="minorHAnsi"/>
          <w:noProof/>
          <w:szCs w:val="22"/>
        </w:rPr>
        <w:t>(</w:t>
      </w:r>
      <w:hyperlink w:anchor="_ENREF_15" w:tooltip="Guzmán-Terán, 2020 #18" w:history="1">
        <w:r w:rsidR="00D4593C">
          <w:rPr>
            <w:rFonts w:asciiTheme="minorHAnsi" w:hAnsiTheme="minorHAnsi"/>
            <w:noProof/>
            <w:szCs w:val="22"/>
          </w:rPr>
          <w:t>Guzmán-Terán et al., 2020</w:t>
        </w:r>
      </w:hyperlink>
      <w:r>
        <w:rPr>
          <w:rFonts w:asciiTheme="minorHAnsi" w:hAnsiTheme="minorHAnsi"/>
          <w:noProof/>
          <w:szCs w:val="22"/>
        </w:rPr>
        <w:t xml:space="preserve">; </w:t>
      </w:r>
      <w:hyperlink w:anchor="_ENREF_16" w:tooltip="Han, 2023 #5" w:history="1">
        <w:r w:rsidR="00D4593C">
          <w:rPr>
            <w:rFonts w:asciiTheme="minorHAnsi" w:hAnsiTheme="minorHAnsi"/>
            <w:noProof/>
            <w:szCs w:val="22"/>
          </w:rPr>
          <w:t>Han et al., 2023</w:t>
        </w:r>
      </w:hyperlink>
      <w:r>
        <w:rPr>
          <w:rFonts w:asciiTheme="minorHAnsi" w:hAnsiTheme="minorHAnsi"/>
          <w:noProof/>
          <w:szCs w:val="22"/>
        </w:rPr>
        <w:t>)</w:t>
      </w:r>
      <w:r>
        <w:rPr>
          <w:rFonts w:asciiTheme="minorHAnsi" w:hAnsiTheme="minorHAnsi"/>
          <w:szCs w:val="22"/>
        </w:rPr>
        <w:fldChar w:fldCharType="end"/>
      </w:r>
      <w:r w:rsidR="00DD29CB">
        <w:rPr>
          <w:szCs w:val="22"/>
        </w:rPr>
        <w:t xml:space="preserve">. VEEV has a broad host range and replicates in vertebrate hosts. </w:t>
      </w:r>
    </w:p>
    <w:p w14:paraId="265F209A" w14:textId="134E0977" w:rsidR="00643F00" w:rsidRPr="00FF394E" w:rsidRDefault="00624A8F" w:rsidP="00966265">
      <w:pPr>
        <w:pStyle w:val="RARMPnumberedparagraphs"/>
      </w:pPr>
      <w:r>
        <w:t xml:space="preserve">VEEV </w:t>
      </w:r>
      <w:r w:rsidR="00FC183C">
        <w:t>is maintained in reservoir hosts such as rodents, birds and bats</w:t>
      </w:r>
      <w:r w:rsidR="00D951BF">
        <w:t xml:space="preserve"> and transmitted by mosquito</w:t>
      </w:r>
      <w:r w:rsidR="00DE1310">
        <w:t>es</w:t>
      </w:r>
      <w:r w:rsidR="000235C5">
        <w:t xml:space="preserve"> </w:t>
      </w:r>
      <w:r w:rsidR="00D951BF" w:rsidRPr="00FF394E">
        <w:t xml:space="preserve">and ticks </w:t>
      </w:r>
      <w:r w:rsidR="007409DC" w:rsidRPr="00FF394E">
        <w:fldChar w:fldCharType="begin"/>
      </w:r>
      <w:r w:rsidR="007409DC" w:rsidRPr="00FF394E">
        <w:instrText xml:space="preserve"> ADDIN EN.CITE &lt;EndNote&gt;&lt;Cite&gt;&lt;Author&gt;Han&lt;/Author&gt;&lt;Year&gt;2023&lt;/Year&gt;&lt;RecNum&gt;5&lt;/RecNum&gt;&lt;DisplayText&gt;(Han et al., 2023)&lt;/DisplayText&gt;&lt;record&gt;&lt;rec-number&gt;5&lt;/rec-number&gt;&lt;foreign-keys&gt;&lt;key app="EN" db-id="t2arpfetppzveoex0v05zs9vadr9905spa2t" timestamp="1761860849"&gt;5&lt;/key&gt;&lt;/foreign-keys&gt;&lt;ref-type name="Journal Article"&gt;17&lt;/ref-type&gt;&lt;contributors&gt;&lt;authors&gt;&lt;author&gt;Han, Lulu&lt;/author&gt;&lt;author&gt;Song, Shuai&lt;/author&gt;&lt;author&gt;Feng, Huilin&lt;/author&gt;&lt;author&gt;Ma, Jing&lt;/author&gt;&lt;author&gt;Wei, Wenqiang&lt;/author&gt;&lt;author&gt;Si, Fusheng&lt;/author&gt;&lt;/authors&gt;&lt;/contributors&gt;&lt;titles&gt;&lt;title&gt;A roadmap for developing Venezuelan equine encephalitis virus (VEEV) vaccines: Lessons from the past, strategies for the future&lt;/title&gt;&lt;secondary-title&gt;International journal of biological macromolecules&lt;/secondary-title&gt;&lt;/titles&gt;&lt;periodical&gt;&lt;full-title&gt;International journal of biological macromolecules&lt;/full-title&gt;&lt;/periodical&gt;&lt;pages&gt;125514&lt;/pages&gt;&lt;volume&gt;245&lt;/volume&gt;&lt;dates&gt;&lt;year&gt;2023&lt;/year&gt;&lt;/dates&gt;&lt;isbn&gt;0141-8130&lt;/isbn&gt;&lt;urls&gt;&lt;/urls&gt;&lt;/record&gt;&lt;/Cite&gt;&lt;/EndNote&gt;</w:instrText>
      </w:r>
      <w:r w:rsidR="007409DC" w:rsidRPr="00FF394E">
        <w:fldChar w:fldCharType="separate"/>
      </w:r>
      <w:r w:rsidR="007409DC" w:rsidRPr="00FF394E">
        <w:rPr>
          <w:noProof/>
        </w:rPr>
        <w:t>(</w:t>
      </w:r>
      <w:hyperlink w:anchor="_ENREF_16" w:tooltip="Han, 2023 #5" w:history="1">
        <w:r w:rsidR="00D4593C" w:rsidRPr="00FF394E">
          <w:rPr>
            <w:noProof/>
          </w:rPr>
          <w:t>Han et al., 2023</w:t>
        </w:r>
      </w:hyperlink>
      <w:r w:rsidR="007409DC" w:rsidRPr="00FF394E">
        <w:rPr>
          <w:noProof/>
        </w:rPr>
        <w:t>)</w:t>
      </w:r>
      <w:r w:rsidR="007409DC" w:rsidRPr="00FF394E">
        <w:fldChar w:fldCharType="end"/>
      </w:r>
      <w:r w:rsidR="00D951BF" w:rsidRPr="00FF394E">
        <w:t xml:space="preserve">. </w:t>
      </w:r>
      <w:r w:rsidR="00624134" w:rsidRPr="00FF394E">
        <w:t xml:space="preserve">Mutations within the E2 </w:t>
      </w:r>
      <w:r w:rsidR="00A23463" w:rsidRPr="00FF394E">
        <w:t xml:space="preserve">protein </w:t>
      </w:r>
      <w:r w:rsidR="000A1002" w:rsidRPr="00FF394E">
        <w:t xml:space="preserve">play a significant role in the </w:t>
      </w:r>
      <w:r w:rsidR="00A23463" w:rsidRPr="00FF394E">
        <w:t>transmissibility</w:t>
      </w:r>
      <w:r w:rsidR="000A1002" w:rsidRPr="00FF394E">
        <w:t xml:space="preserve"> of VEEV</w:t>
      </w:r>
      <w:r w:rsidR="00A23463" w:rsidRPr="00FF394E">
        <w:t xml:space="preserve"> </w:t>
      </w:r>
      <w:r w:rsidR="00C63CB7" w:rsidRPr="00FF394E">
        <w:t xml:space="preserve">by affecting </w:t>
      </w:r>
      <w:r w:rsidR="000A1002" w:rsidRPr="00FF394E">
        <w:t>how effectively the virus binds</w:t>
      </w:r>
      <w:r w:rsidR="00C63CB7" w:rsidRPr="00FF394E">
        <w:t xml:space="preserve"> to the midgut of </w:t>
      </w:r>
      <w:r w:rsidR="00DE1310" w:rsidRPr="00FF394E">
        <w:t xml:space="preserve">most </w:t>
      </w:r>
      <w:r w:rsidR="00C63CB7" w:rsidRPr="00FF394E">
        <w:t>mosquitoes</w:t>
      </w:r>
      <w:r w:rsidR="00DE1310" w:rsidRPr="00FF394E">
        <w:t xml:space="preserve"> species, including those present in Australia</w:t>
      </w:r>
      <w:r w:rsidR="00C63CB7" w:rsidRPr="00FF394E">
        <w:t xml:space="preserve"> </w:t>
      </w:r>
      <w:r w:rsidR="007409DC" w:rsidRPr="00FF394E">
        <w:fldChar w:fldCharType="begin">
          <w:fldData xml:space="preserve">PEVuZE5vdGU+PENpdGU+PEF1dGhvcj5TbWl0aDwvQXV0aG9yPjxZZWFyPjIwMDg8L1llYXI+PFJl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</w:fldData>
        </w:fldChar>
      </w:r>
      <w:r w:rsidR="00EF3CC4" w:rsidRPr="00FF394E">
        <w:instrText xml:space="preserve"> ADDIN EN.CITE </w:instrText>
      </w:r>
      <w:r w:rsidR="00EF3CC4" w:rsidRPr="00FF394E">
        <w:fldChar w:fldCharType="begin">
          <w:fldData xml:space="preserve">PEVuZE5vdGU+PENpdGU+PEF1dGhvcj5TbWl0aDwvQXV0aG9yPjxZZWFyPjIwMDg8L1llYXI+PFJl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</w:fldData>
        </w:fldChar>
      </w:r>
      <w:r w:rsidR="00EF3CC4" w:rsidRPr="00FF394E">
        <w:instrText xml:space="preserve"> ADDIN EN.CITE.DATA </w:instrText>
      </w:r>
      <w:r w:rsidR="00EF3CC4" w:rsidRPr="00FF394E">
        <w:fldChar w:fldCharType="end"/>
      </w:r>
      <w:r w:rsidR="007409DC" w:rsidRPr="00FF394E">
        <w:fldChar w:fldCharType="separate"/>
      </w:r>
      <w:r w:rsidR="00EF3CC4" w:rsidRPr="00FF394E">
        <w:rPr>
          <w:noProof/>
        </w:rPr>
        <w:t>(</w:t>
      </w:r>
      <w:hyperlink w:anchor="_ENREF_55" w:tooltip="Smith, 2008 #26" w:history="1">
        <w:r w:rsidR="00D4593C" w:rsidRPr="00FF394E">
          <w:rPr>
            <w:noProof/>
          </w:rPr>
          <w:t>Smith et al., 2008</w:t>
        </w:r>
      </w:hyperlink>
      <w:r w:rsidR="00EF3CC4" w:rsidRPr="00FF394E">
        <w:rPr>
          <w:noProof/>
        </w:rPr>
        <w:t xml:space="preserve">; </w:t>
      </w:r>
      <w:hyperlink w:anchor="_ENREF_60" w:tooltip="Stephenson, 2019 #59" w:history="1">
        <w:r w:rsidR="00D4593C" w:rsidRPr="00FF394E">
          <w:rPr>
            <w:noProof/>
          </w:rPr>
          <w:t>Stephenson et al., 2019</w:t>
        </w:r>
      </w:hyperlink>
      <w:r w:rsidR="00EF3CC4" w:rsidRPr="00FF394E">
        <w:rPr>
          <w:noProof/>
        </w:rPr>
        <w:t xml:space="preserve">; </w:t>
      </w:r>
      <w:hyperlink w:anchor="_ENREF_63" w:tooltip="Wang, 2024 #58" w:history="1">
        <w:r w:rsidR="00D4593C" w:rsidRPr="00FF394E">
          <w:rPr>
            <w:noProof/>
          </w:rPr>
          <w:t>Wang et al., 2024</w:t>
        </w:r>
      </w:hyperlink>
      <w:r w:rsidR="00EF3CC4" w:rsidRPr="00FF394E">
        <w:rPr>
          <w:noProof/>
        </w:rPr>
        <w:t>)</w:t>
      </w:r>
      <w:r w:rsidR="007409DC" w:rsidRPr="00FF394E">
        <w:fldChar w:fldCharType="end"/>
      </w:r>
      <w:r w:rsidR="00B02FAC" w:rsidRPr="00FF394E">
        <w:t xml:space="preserve">. </w:t>
      </w:r>
      <w:r w:rsidR="007774F0" w:rsidRPr="00FF394E">
        <w:t xml:space="preserve">Smith et al. (2008) showed that </w:t>
      </w:r>
      <w:r w:rsidR="00BF7989" w:rsidRPr="00FF394E">
        <w:t>mosquito</w:t>
      </w:r>
      <w:r w:rsidR="007774F0" w:rsidRPr="00FF394E">
        <w:rPr>
          <w:i/>
          <w:iCs/>
        </w:rPr>
        <w:t xml:space="preserve"> </w:t>
      </w:r>
      <w:r w:rsidR="007774F0" w:rsidRPr="00FF394E">
        <w:t>midgut epithelial cells are more efficiently infected by epizootic VEEV strains than enzootic strains</w:t>
      </w:r>
      <w:r w:rsidR="00356BAE" w:rsidRPr="00FF394E">
        <w:t>, depending on the mutations in E2</w:t>
      </w:r>
      <w:r w:rsidR="007774F0" w:rsidRPr="00FF394E">
        <w:t>.</w:t>
      </w:r>
      <w:r w:rsidR="000A1002" w:rsidRPr="00FF394E">
        <w:t xml:space="preserve"> </w:t>
      </w:r>
      <w:r w:rsidR="00356BAE" w:rsidRPr="00FF394E">
        <w:t xml:space="preserve">Attenuated strains of VEEV contain modifications that reduce midgut binding efficiency of E2 </w:t>
      </w:r>
      <w:r w:rsidR="00871BAA" w:rsidRPr="00FF394E">
        <w:fldChar w:fldCharType="begin"/>
      </w:r>
      <w:r w:rsidR="006E3760" w:rsidRPr="00FF394E">
        <w:instrText xml:space="preserve"> ADDIN EN.CITE &lt;EndNote&gt;&lt;Cite&gt;&lt;Author&gt;Han&lt;/Author&gt;&lt;Year&gt;2023&lt;/Year&gt;&lt;RecNum&gt;5&lt;/RecNum&gt;&lt;DisplayText&gt;(Pittman and Plotkin, 2017; Han et al., 2023)&lt;/DisplayText&gt;&lt;record&gt;&lt;rec-number&gt;5&lt;/rec-number&gt;&lt;foreign-keys&gt;&lt;key app="EN" db-id="t2arpfetppzveoex0v05zs9vadr9905spa2t" timestamp="1761860849"&gt;5&lt;/key&gt;&lt;/foreign-keys&gt;&lt;ref-type name="Journal Article"&gt;17&lt;/ref-type&gt;&lt;contributors&gt;&lt;authors&gt;&lt;author&gt;Han, Lulu&lt;/author&gt;&lt;author&gt;Song, Shuai&lt;/author&gt;&lt;author&gt;Feng, Huilin&lt;/author&gt;&lt;author&gt;Ma, Jing&lt;/author&gt;&lt;author&gt;Wei, Wenqiang&lt;/author&gt;&lt;author&gt;Si, Fusheng&lt;/author&gt;&lt;/authors&gt;&lt;/contributors&gt;&lt;titles&gt;&lt;title&gt;A roadmap for developing Venezuelan equine encephalitis virus (VEEV) vaccines: Lessons from the past, strategies for the future&lt;/title&gt;&lt;secondary-title&gt;International journal of biological macromolecules&lt;/secondary-title&gt;&lt;/titles&gt;&lt;periodical&gt;&lt;full-title&gt;International journal of biological macromolecules&lt;/full-title&gt;&lt;/periodical&gt;&lt;pages&gt;125514&lt;/pages&gt;&lt;volume&gt;245&lt;/volume&gt;&lt;dates&gt;&lt;year&gt;2023&lt;/year&gt;&lt;/dates&gt;&lt;isbn&gt;0141-8130&lt;/isbn&gt;&lt;urls&gt;&lt;/urls&gt;&lt;/record&gt;&lt;/Cite&gt;&lt;Cite&gt;&lt;Author&gt;Pittman&lt;/Author&gt;&lt;Year&gt;2017&lt;/Year&gt;&lt;RecNum&gt;24&lt;/RecNum&gt;&lt;record&gt;&lt;rec-number&gt;24&lt;/rec-number&gt;&lt;foreign-keys&gt;&lt;key app="EN" db-id="t2arpfetppzveoex0v05zs9vadr9905spa2t" timestamp="1762903968"&gt;24&lt;/key&gt;&lt;/foreign-keys&gt;&lt;ref-type name="Journal Article"&gt;17&lt;/ref-type&gt;&lt;contributors&gt;&lt;authors&gt;&lt;author&gt;Pittman, Phillip R&lt;/author&gt;&lt;author&gt;Plotkin, Stanley A&lt;/author&gt;&lt;/authors&gt;&lt;/contributors&gt;&lt;titles&gt;&lt;title&gt;Biodefense and special pathogen vaccines&lt;/title&gt;&lt;secondary-title&gt;Plotkin&amp;apos;s Vaccines&lt;/secondary-title&gt;&lt;/titles&gt;&lt;periodical&gt;&lt;full-title&gt;Plotkin&amp;apos;s Vaccines&lt;/full-title&gt;&lt;/periodical&gt;&lt;pages&gt;149&lt;/pages&gt;&lt;dates&gt;&lt;year&gt;2017&lt;/year&gt;&lt;/dates&gt;&lt;urls&gt;&lt;/urls&gt;&lt;/record&gt;&lt;/Cite&gt;&lt;/EndNote&gt;</w:instrText>
      </w:r>
      <w:r w:rsidR="00871BAA" w:rsidRPr="00FF394E">
        <w:fldChar w:fldCharType="separate"/>
      </w:r>
      <w:r w:rsidR="006E3760" w:rsidRPr="00FF394E">
        <w:rPr>
          <w:noProof/>
        </w:rPr>
        <w:t>(</w:t>
      </w:r>
      <w:hyperlink w:anchor="_ENREF_43" w:tooltip="Pittman, 2017 #24" w:history="1">
        <w:r w:rsidR="00D4593C" w:rsidRPr="00FF394E">
          <w:rPr>
            <w:noProof/>
          </w:rPr>
          <w:t>Pittman and Plotkin, 2017</w:t>
        </w:r>
      </w:hyperlink>
      <w:r w:rsidR="006E3760" w:rsidRPr="00FF394E">
        <w:rPr>
          <w:noProof/>
        </w:rPr>
        <w:t xml:space="preserve">; </w:t>
      </w:r>
      <w:hyperlink w:anchor="_ENREF_16" w:tooltip="Han, 2023 #5" w:history="1">
        <w:r w:rsidR="00D4593C" w:rsidRPr="00FF394E">
          <w:rPr>
            <w:noProof/>
          </w:rPr>
          <w:t>Han et al., 2023</w:t>
        </w:r>
      </w:hyperlink>
      <w:r w:rsidR="006E3760" w:rsidRPr="00FF394E">
        <w:rPr>
          <w:noProof/>
        </w:rPr>
        <w:t>)</w:t>
      </w:r>
      <w:r w:rsidR="00871BAA" w:rsidRPr="00FF394E">
        <w:fldChar w:fldCharType="end"/>
      </w:r>
      <w:r w:rsidR="009105BC" w:rsidRPr="00FF394E">
        <w:t xml:space="preserve">. </w:t>
      </w:r>
    </w:p>
    <w:p w14:paraId="72C6A8C7" w14:textId="18907C18" w:rsidR="004233B8" w:rsidRPr="00FF394E" w:rsidRDefault="00CE28C4" w:rsidP="009C72B4">
      <w:pPr>
        <w:pStyle w:val="RARMPnumberedparagraphs"/>
      </w:pPr>
      <w:r w:rsidRPr="00FF394E">
        <w:t>The infectious dose</w:t>
      </w:r>
      <w:r w:rsidR="0015115E" w:rsidRPr="00FF394E">
        <w:t xml:space="preserve"> of VEEV</w:t>
      </w:r>
      <w:r w:rsidRPr="00FF394E">
        <w:t xml:space="preserve"> in humans </w:t>
      </w:r>
      <w:r w:rsidR="0092384A" w:rsidRPr="00FF394E">
        <w:t>is low, estimated to be 10-100 plaque forming unit</w:t>
      </w:r>
      <w:r w:rsidR="00BF3459" w:rsidRPr="00FF394E">
        <w:t xml:space="preserve">s for aerosol exposure </w:t>
      </w:r>
      <w:r w:rsidR="007409DC" w:rsidRPr="00FF394E">
        <w:fldChar w:fldCharType="begin"/>
      </w:r>
      <w:r w:rsidR="007409DC" w:rsidRPr="00FF394E">
        <w:instrText xml:space="preserve"> ADDIN EN.CITE &lt;EndNote&gt;&lt;Cite&gt;&lt;Author&gt;Burke&lt;/Author&gt;&lt;Year&gt;2023&lt;/Year&gt;&lt;RecNum&gt;27&lt;/RecNum&gt;&lt;DisplayText&gt;(Burke et al., 2023)&lt;/DisplayText&gt;&lt;record&gt;&lt;rec-number&gt;27&lt;/rec-number&gt;&lt;foreign-keys&gt;&lt;key app="EN" db-id="t2arpfetppzveoex0v05zs9vadr9905spa2t" timestamp="1762907217"&gt;27&lt;/key&gt;&lt;/foreign-keys&gt;&lt;ref-type name="Journal Article"&gt;17&lt;/ref-type&gt;&lt;contributors&gt;&lt;authors&gt;&lt;author&gt;Burke, Crystal W.&lt;/author&gt;&lt;author&gt;Gardner, Christina L.&lt;/author&gt;&lt;author&gt;Goodson, Aimee I.&lt;/author&gt;&lt;author&gt;Piper, Ashley E.&lt;/author&gt;&lt;author&gt;Erwin-Cohen, Rebecca A.&lt;/author&gt;&lt;author&gt;White, Charles E.&lt;/author&gt;&lt;author&gt;Glass, Pamela J.&lt;/author&gt;&lt;/authors&gt;&lt;/contributors&gt;&lt;titles&gt;&lt;title&gt;Defining the Cynomolgus Macaque (Macaca fascicularis) Animal Model for Aerosolized Venezuelan Equine Encephalitis: Importance of Challenge Dose and Viral Subtype&lt;/title&gt;&lt;secondary-title&gt;Viruses&lt;/secondary-title&gt;&lt;/titles&gt;&lt;periodical&gt;&lt;full-title&gt;Viruses&lt;/full-title&gt;&lt;/periodical&gt;&lt;pages&gt;2351&lt;/pages&gt;&lt;volume&gt;15&lt;/volume&gt;&lt;number&gt;12&lt;/number&gt;&lt;dates&gt;&lt;year&gt;2023&lt;/year&gt;&lt;/dates&gt;&lt;isbn&gt;1999-4915&lt;/isbn&gt;&lt;accession-num&gt;doi:10.3390/v15122351&lt;/accession-num&gt;&lt;urls&gt;&lt;related-urls&gt;&lt;url&gt;https://www.mdpi.com/1999-4915/15/12/2351&lt;/url&gt;&lt;/related-urls&gt;&lt;/urls&gt;&lt;/record&gt;&lt;/Cite&gt;&lt;/EndNote&gt;</w:instrText>
      </w:r>
      <w:r w:rsidR="007409DC" w:rsidRPr="00FF394E">
        <w:fldChar w:fldCharType="separate"/>
      </w:r>
      <w:r w:rsidR="007409DC" w:rsidRPr="00FF394E">
        <w:rPr>
          <w:noProof/>
        </w:rPr>
        <w:t>(</w:t>
      </w:r>
      <w:hyperlink w:anchor="_ENREF_7" w:tooltip="Burke, 2023 #27" w:history="1">
        <w:r w:rsidR="00D4593C" w:rsidRPr="00FF394E">
          <w:rPr>
            <w:noProof/>
          </w:rPr>
          <w:t>Burke et al., 2023</w:t>
        </w:r>
      </w:hyperlink>
      <w:r w:rsidR="007409DC" w:rsidRPr="00FF394E">
        <w:rPr>
          <w:noProof/>
        </w:rPr>
        <w:t>)</w:t>
      </w:r>
      <w:r w:rsidR="007409DC" w:rsidRPr="00FF394E">
        <w:fldChar w:fldCharType="end"/>
      </w:r>
      <w:r w:rsidR="00F27CA2" w:rsidRPr="00FF394E">
        <w:t xml:space="preserve">. Studies in non-human primates </w:t>
      </w:r>
      <w:r w:rsidR="00452C36" w:rsidRPr="00FF394E">
        <w:t xml:space="preserve">have determined the aerosol infectious dose of different VEEV strains to be </w:t>
      </w:r>
      <w:r w:rsidR="00800618" w:rsidRPr="00FF394E">
        <w:t>as low as</w:t>
      </w:r>
      <w:r w:rsidR="00452C36" w:rsidRPr="00FF394E">
        <w:t xml:space="preserve"> </w:t>
      </w:r>
      <w:r w:rsidR="00800618" w:rsidRPr="00FF394E">
        <w:t>6.9 plaque forming units</w:t>
      </w:r>
      <w:r w:rsidR="009C72B4" w:rsidRPr="00FF394E">
        <w:t>, based on detectable viremia 2</w:t>
      </w:r>
      <w:r w:rsidR="00C62FBB" w:rsidRPr="00FF394E">
        <w:t xml:space="preserve"> to </w:t>
      </w:r>
      <w:r w:rsidR="009C72B4" w:rsidRPr="00FF394E">
        <w:t>5 days after infection</w:t>
      </w:r>
      <w:r w:rsidR="00914703" w:rsidRPr="00FF394E">
        <w:t xml:space="preserve"> </w:t>
      </w:r>
      <w:r w:rsidR="007409DC" w:rsidRPr="00FF394E">
        <w:fldChar w:fldCharType="begin"/>
      </w:r>
      <w:r w:rsidR="007409DC" w:rsidRPr="00FF394E">
        <w:instrText xml:space="preserve"> ADDIN EN.CITE &lt;EndNote&gt;&lt;Cite&gt;&lt;Author&gt;Burke&lt;/Author&gt;&lt;Year&gt;2023&lt;/Year&gt;&lt;RecNum&gt;27&lt;/RecNum&gt;&lt;DisplayText&gt;(Burke et al., 2023)&lt;/DisplayText&gt;&lt;record&gt;&lt;rec-number&gt;27&lt;/rec-number&gt;&lt;foreign-keys&gt;&lt;key app="EN" db-id="t2arpfetppzveoex0v05zs9vadr9905spa2t" timestamp="1762907217"&gt;27&lt;/key&gt;&lt;/foreign-keys&gt;&lt;ref-type name="Journal Article"&gt;17&lt;/ref-type&gt;&lt;contributors&gt;&lt;authors&gt;&lt;author&gt;Burke, Crystal W.&lt;/author&gt;&lt;author&gt;Gardner, Christina L.&lt;/author&gt;&lt;author&gt;Goodson, Aimee I.&lt;/author&gt;&lt;author&gt;Piper, Ashley E.&lt;/author&gt;&lt;author&gt;Erwin-Cohen, Rebecca A.&lt;/author&gt;&lt;author&gt;White, Charles E.&lt;/author&gt;&lt;author&gt;Glass, Pamela J.&lt;/author&gt;&lt;/authors&gt;&lt;/contributors&gt;&lt;titles&gt;&lt;title&gt;Defining the Cynomolgus Macaque (Macaca fascicularis) Animal Model for Aerosolized Venezuelan Equine Encephalitis: Importance of Challenge Dose and Viral Subtype&lt;/title&gt;&lt;secondary-title&gt;Viruses&lt;/secondary-title&gt;&lt;/titles&gt;&lt;periodical&gt;&lt;full-title&gt;Viruses&lt;/full-title&gt;&lt;/periodical&gt;&lt;pages&gt;2351&lt;/pages&gt;&lt;volume&gt;15&lt;/volume&gt;&lt;number&gt;12&lt;/number&gt;&lt;dates&gt;&lt;year&gt;2023&lt;/year&gt;&lt;/dates&gt;&lt;isbn&gt;1999-4915&lt;/isbn&gt;&lt;accession-num&gt;doi:10.3390/v15122351&lt;/accession-num&gt;&lt;urls&gt;&lt;related-urls&gt;&lt;url&gt;https://www.mdpi.com/1999-4915/15/12/2351&lt;/url&gt;&lt;/related-urls&gt;&lt;/urls&gt;&lt;/record&gt;&lt;/Cite&gt;&lt;/EndNote&gt;</w:instrText>
      </w:r>
      <w:r w:rsidR="007409DC" w:rsidRPr="00FF394E">
        <w:fldChar w:fldCharType="separate"/>
      </w:r>
      <w:r w:rsidR="007409DC" w:rsidRPr="00FF394E">
        <w:rPr>
          <w:noProof/>
        </w:rPr>
        <w:t>(</w:t>
      </w:r>
      <w:hyperlink w:anchor="_ENREF_7" w:tooltip="Burke, 2023 #27" w:history="1">
        <w:r w:rsidR="00D4593C" w:rsidRPr="00FF394E">
          <w:rPr>
            <w:noProof/>
          </w:rPr>
          <w:t>Burke et al., 2023</w:t>
        </w:r>
      </w:hyperlink>
      <w:r w:rsidR="007409DC" w:rsidRPr="00FF394E">
        <w:rPr>
          <w:noProof/>
        </w:rPr>
        <w:t>)</w:t>
      </w:r>
      <w:r w:rsidR="007409DC" w:rsidRPr="00FF394E">
        <w:fldChar w:fldCharType="end"/>
      </w:r>
      <w:r w:rsidR="00EF14DD" w:rsidRPr="00FF394E">
        <w:t xml:space="preserve">. </w:t>
      </w:r>
    </w:p>
    <w:p w14:paraId="05F05EFB" w14:textId="62B88F9C" w:rsidR="00095E23" w:rsidRDefault="00095E23" w:rsidP="009C72B4">
      <w:pPr>
        <w:pStyle w:val="RARMPnumberedparagraphs"/>
      </w:pPr>
      <w:r w:rsidRPr="00FF394E">
        <w:t>Horses can act as highly infectious amplifying hosts if infected</w:t>
      </w:r>
      <w:r>
        <w:t xml:space="preserve"> with epidemic strains of VEEV</w:t>
      </w:r>
      <w:r w:rsidR="005F47CE">
        <w:t xml:space="preserve"> </w:t>
      </w:r>
      <w:r w:rsidR="00094B2E">
        <w:t>as</w:t>
      </w:r>
      <w:r w:rsidR="009105BC">
        <w:t xml:space="preserve"> disease in horses is strongly correlated with high viremia, increasing the likelihood of mosquitoes</w:t>
      </w:r>
      <w:r w:rsidR="00471C4B">
        <w:t xml:space="preserve"> becoming infected while</w:t>
      </w:r>
      <w:r w:rsidR="009105BC">
        <w:t xml:space="preserve"> feeding to transmit the disease</w:t>
      </w:r>
      <w:r w:rsidR="00094B2E">
        <w:t xml:space="preserve"> </w:t>
      </w:r>
      <w:r w:rsidR="00EF3CC4">
        <w:fldChar w:fldCharType="begin"/>
      </w:r>
      <w:r w:rsidR="00EF3CC4">
        <w:instrText xml:space="preserve"> ADDIN EN.CITE &lt;EndNote&gt;&lt;Cite&gt;&lt;Author&gt;Quiroz&lt;/Author&gt;&lt;Year&gt;2009&lt;/Year&gt;&lt;RecNum&gt;60&lt;/RecNum&gt;&lt;DisplayText&gt;(Quiroz et al., 2009)&lt;/DisplayText&gt;&lt;record&gt;&lt;rec-number&gt;60&lt;/rec-number&gt;&lt;foreign-keys&gt;&lt;key app="EN" db-id="t2arpfetppzveoex0v05zs9vadr9905spa2t" timestamp="1770786509"&gt;60&lt;/key&gt;&lt;/foreign-keys&gt;&lt;ref-type name="Journal Article"&gt;17&lt;/ref-type&gt;&lt;contributors&gt;&lt;authors&gt;&lt;author&gt;Quiroz, Evelia&lt;/author&gt;&lt;author&gt;Aguilar, Patricia V&lt;/author&gt;&lt;author&gt;Cisneros, Julio&lt;/author&gt;&lt;author&gt;Tesh, Robert B&lt;/author&gt;&lt;author&gt;Weaver, Scott C&lt;/author&gt;&lt;/authors&gt;&lt;/contributors&gt;&lt;titles&gt;&lt;title&gt;Venezuelan equine encephalitis in Panama: fatal endemic disease and genetic diversity of etiologic viral strains&lt;/title&gt;&lt;secondary-title&gt;PLoS neglected tropical diseases&lt;/secondary-title&gt;&lt;/titles&gt;&lt;periodical&gt;&lt;full-title&gt;PLoS neglected tropical diseases&lt;/full-title&gt;&lt;/periodical&gt;&lt;pages&gt;e472&lt;/pages&gt;&lt;volume&gt;3&lt;/volume&gt;&lt;number&gt;6&lt;/number&gt;&lt;dates&gt;&lt;year&gt;2009&lt;/year&gt;&lt;/dates&gt;&lt;isbn&gt;1935-2735&lt;/isbn&gt;&lt;urls&gt;&lt;/urls&gt;&lt;/record&gt;&lt;/Cite&gt;&lt;/EndNote&gt;</w:instrText>
      </w:r>
      <w:r w:rsidR="00EF3CC4">
        <w:fldChar w:fldCharType="separate"/>
      </w:r>
      <w:r w:rsidR="00EF3CC4">
        <w:rPr>
          <w:noProof/>
        </w:rPr>
        <w:t>(</w:t>
      </w:r>
      <w:hyperlink w:anchor="_ENREF_46" w:tooltip="Quiroz, 2009 #60" w:history="1">
        <w:r w:rsidR="00D4593C">
          <w:rPr>
            <w:noProof/>
          </w:rPr>
          <w:t>Quiroz et al., 2009</w:t>
        </w:r>
      </w:hyperlink>
      <w:r w:rsidR="00EF3CC4">
        <w:rPr>
          <w:noProof/>
        </w:rPr>
        <w:t>)</w:t>
      </w:r>
      <w:r w:rsidR="00EF3CC4">
        <w:fldChar w:fldCharType="end"/>
      </w:r>
      <w:r>
        <w:t xml:space="preserve">. Humans could </w:t>
      </w:r>
      <w:r w:rsidR="009105BC">
        <w:t>theoretically</w:t>
      </w:r>
      <w:r w:rsidR="00094B2E">
        <w:t xml:space="preserve"> </w:t>
      </w:r>
      <w:r>
        <w:t>support epidemic human-mosquito-human transmission cycles of epidemic VEEV strains as viremia in humans is sufficient to infect susceptible mosquitoes, however the number of human infections in regions where VEEV is endemic remains low</w:t>
      </w:r>
      <w:r w:rsidR="005F47CE">
        <w:t xml:space="preserve"> </w:t>
      </w:r>
      <w:r w:rsidR="00EF3CC4">
        <w:fldChar w:fldCharType="begin">
          <w:fldData xml:space="preserve">PEVuZE5vdGU+PENpdGU+PEF1dGhvcj5RdWlyb3o8L0F1dGhvcj48WWVhcj4yMDA5PC9ZZWFyPjxS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</w:fldData>
        </w:fldChar>
      </w:r>
      <w:r w:rsidR="00EF3CC4">
        <w:instrText xml:space="preserve"> ADDIN EN.CITE </w:instrText>
      </w:r>
      <w:r w:rsidR="00EF3CC4">
        <w:fldChar w:fldCharType="begin">
          <w:fldData xml:space="preserve">PEVuZE5vdGU+PENpdGU+PEF1dGhvcj5RdWlyb3o8L0F1dGhvcj48WWVhcj4yMDA5PC9ZZWFyPjxS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</w:fldData>
        </w:fldChar>
      </w:r>
      <w:r w:rsidR="00EF3CC4">
        <w:instrText xml:space="preserve"> ADDIN EN.CITE.DATA </w:instrText>
      </w:r>
      <w:r w:rsidR="00EF3CC4">
        <w:fldChar w:fldCharType="end"/>
      </w:r>
      <w:r w:rsidR="00EF3CC4">
        <w:fldChar w:fldCharType="separate"/>
      </w:r>
      <w:r w:rsidR="00EF3CC4">
        <w:rPr>
          <w:noProof/>
        </w:rPr>
        <w:t>(</w:t>
      </w:r>
      <w:hyperlink w:anchor="_ENREF_46" w:tooltip="Quiroz, 2009 #60" w:history="1">
        <w:r w:rsidR="00D4593C">
          <w:rPr>
            <w:noProof/>
          </w:rPr>
          <w:t>Quiroz et al., 2009</w:t>
        </w:r>
      </w:hyperlink>
      <w:r w:rsidR="00EF3CC4">
        <w:rPr>
          <w:noProof/>
        </w:rPr>
        <w:t xml:space="preserve">; </w:t>
      </w:r>
      <w:hyperlink w:anchor="_ENREF_6" w:tooltip="Bonilla-Aldana, 2023 #61" w:history="1">
        <w:r w:rsidR="00D4593C">
          <w:rPr>
            <w:noProof/>
          </w:rPr>
          <w:t>Bonilla-Aldana et al., 2023</w:t>
        </w:r>
      </w:hyperlink>
      <w:r w:rsidR="00EF3CC4">
        <w:rPr>
          <w:noProof/>
        </w:rPr>
        <w:t>)</w:t>
      </w:r>
      <w:r w:rsidR="00EF3CC4">
        <w:fldChar w:fldCharType="end"/>
      </w:r>
      <w:r w:rsidR="005F47CE">
        <w:t xml:space="preserve">. </w:t>
      </w:r>
    </w:p>
    <w:p w14:paraId="4C228E0C" w14:textId="2D86D07C" w:rsidR="00B745AC" w:rsidRPr="000A29BE" w:rsidRDefault="00B745AC" w:rsidP="009C72B4">
      <w:pPr>
        <w:pStyle w:val="RARMPnumberedparagraphs"/>
      </w:pPr>
      <w:r>
        <w:t>Studies in mice have demonstrated that mosquitoes successfully transmit VEEV at doses as low as 8 plaque forming units and that overall pathogenesis is not dose dependent</w:t>
      </w:r>
      <w:r w:rsidR="001151A6">
        <w:t xml:space="preserve"> </w:t>
      </w:r>
      <w:r w:rsidR="002E4630">
        <w:fldChar w:fldCharType="begin"/>
      </w:r>
      <w:r w:rsidR="002E4630">
        <w:instrText xml:space="preserve"> ADDIN EN.CITE &lt;EndNote&gt;&lt;Cite&gt;&lt;Author&gt;Smith&lt;/Author&gt;&lt;Year&gt;2006&lt;/Year&gt;&lt;RecNum&gt;38&lt;/RecNum&gt;&lt;DisplayText&gt;(Smith et al., 2006)&lt;/DisplayText&gt;&lt;record&gt;&lt;rec-number&gt;38&lt;/rec-number&gt;&lt;foreign-keys&gt;&lt;key app="EN" db-id="t2arpfetppzveoex0v05zs9vadr9905spa2t" timestamp="1768951376"&gt;38&lt;/key&gt;&lt;/foreign-keys&gt;&lt;ref-type name="Journal Article"&gt;17&lt;/ref-type&gt;&lt;contributors&gt;&lt;authors&gt;&lt;author&gt;Smith, D. R.&lt;/author&gt;&lt;author&gt;Aguilar, P. V.&lt;/author&gt;&lt;author&gt;Coffey, L. L.&lt;/author&gt;&lt;author&gt;Gromowski, G. D.&lt;/author&gt;&lt;author&gt;Wang, E.&lt;/author&gt;&lt;author&gt;Weaver, S. C.&lt;/author&gt;&lt;/authors&gt;&lt;/contributors&gt;&lt;auth-address&gt;Department of Pathology, University of Texas Medical Branch, 301 University Boulevard, Galveston, TX 77555-0609, USA.&lt;/auth-address&gt;&lt;titles&gt;&lt;title&gt;Venezuelan equine encephalitis virus transmission and effect on pathogenesis&lt;/title&gt;&lt;secondary-title&gt;Emerg Infect Dis&lt;/secondary-title&gt;&lt;/titles&gt;&lt;periodical&gt;&lt;full-title&gt;Emerg Infect Dis&lt;/full-title&gt;&lt;/periodical&gt;&lt;pages&gt;1190-6&lt;/pages&gt;&lt;volume&gt;12&lt;/volume&gt;&lt;number&gt;8&lt;/number&gt;&lt;keywords&gt;&lt;keyword&gt;Aedes/virology&lt;/keyword&gt;&lt;keyword&gt;Animals&lt;/keyword&gt;&lt;keyword&gt;Encephalitis Virus, Venezuelan Equine/*pathogenicity&lt;/keyword&gt;&lt;keyword&gt;Encephalomyelitis, Venezuelan&lt;/keyword&gt;&lt;keyword&gt;Equine/mortality/physiopathology/*transmission/virology&lt;/keyword&gt;&lt;keyword&gt;Humans&lt;/keyword&gt;&lt;keyword&gt;Insect Vectors/virology&lt;/keyword&gt;&lt;keyword&gt;Mice&lt;/keyword&gt;&lt;keyword&gt;Saliva/virology&lt;/keyword&gt;&lt;keyword&gt;Viremia/physiopathology/transmission/virology&lt;/keyword&gt;&lt;/keywords&gt;&lt;dates&gt;&lt;year&gt;2006&lt;/year&gt;&lt;pub-dates&gt;&lt;date&gt;Aug&lt;/date&gt;&lt;/pub-dates&gt;&lt;/dates&gt;&lt;isbn&gt;1080-6040 (Print)&amp;#xD;1080-6040&lt;/isbn&gt;&lt;accession-num&gt;16965696&lt;/accession-num&gt;&lt;urls&gt;&lt;/urls&gt;&lt;custom2&gt;PMC3291203&lt;/custom2&gt;&lt;electronic-resource-num&gt;10.3201/eid1708.050841&lt;/electronic-resource-num&gt;&lt;remote-database-provider&gt;NLM&lt;/remote-database-provider&gt;&lt;language&gt;eng&lt;/language&gt;&lt;/record&gt;&lt;/Cite&gt;&lt;/EndNote&gt;</w:instrText>
      </w:r>
      <w:r w:rsidR="002E4630">
        <w:fldChar w:fldCharType="separate"/>
      </w:r>
      <w:r w:rsidR="002E4630">
        <w:rPr>
          <w:noProof/>
        </w:rPr>
        <w:t>(</w:t>
      </w:r>
      <w:hyperlink w:anchor="_ENREF_56" w:tooltip="Smith, 2006 #38" w:history="1">
        <w:r w:rsidR="00D4593C">
          <w:rPr>
            <w:noProof/>
          </w:rPr>
          <w:t>Smith et al., 2006</w:t>
        </w:r>
      </w:hyperlink>
      <w:r w:rsidR="002E4630">
        <w:rPr>
          <w:noProof/>
        </w:rPr>
        <w:t>)</w:t>
      </w:r>
      <w:r w:rsidR="002E4630">
        <w:fldChar w:fldCharType="end"/>
      </w:r>
      <w:r>
        <w:t>. Additionally, needles coated with similar dose ranges to those found in mosquito saliva (8-2,511 plaque forming units) transmitted VEEV to mice comparably to infected mosquitoes, result</w:t>
      </w:r>
      <w:r w:rsidR="001151A6">
        <w:t>ing</w:t>
      </w:r>
      <w:r>
        <w:t xml:space="preserve"> in similar pathogenesis </w:t>
      </w:r>
      <w:r w:rsidR="001151A6">
        <w:t xml:space="preserve">and death rates </w:t>
      </w:r>
      <w:r>
        <w:t xml:space="preserve">over </w:t>
      </w:r>
      <w:r w:rsidR="001151A6">
        <w:t xml:space="preserve">the course of infection </w:t>
      </w:r>
      <w:r w:rsidR="002E4630">
        <w:fldChar w:fldCharType="begin"/>
      </w:r>
      <w:r w:rsidR="002E4630">
        <w:instrText xml:space="preserve"> ADDIN EN.CITE &lt;EndNote&gt;&lt;Cite&gt;&lt;Author&gt;Smith&lt;/Author&gt;&lt;Year&gt;2006&lt;/Year&gt;&lt;RecNum&gt;38&lt;/RecNum&gt;&lt;DisplayText&gt;(Smith et al., 2006)&lt;/DisplayText&gt;&lt;record&gt;&lt;rec-number&gt;38&lt;/rec-number&gt;&lt;foreign-keys&gt;&lt;key app="EN" db-id="t2arpfetppzveoex0v05zs9vadr9905spa2t" timestamp="1768951376"&gt;38&lt;/key&gt;&lt;/foreign-keys&gt;&lt;ref-type name="Journal Article"&gt;17&lt;/ref-type&gt;&lt;contributors&gt;&lt;authors&gt;&lt;author&gt;Smith, D. R.&lt;/author&gt;&lt;author&gt;Aguilar, P. V.&lt;/author&gt;&lt;author&gt;Coffey, L. L.&lt;/author&gt;&lt;author&gt;Gromowski, G. D.&lt;/author&gt;&lt;author&gt;Wang, E.&lt;/author&gt;&lt;author&gt;Weaver, S. C.&lt;/author&gt;&lt;/authors&gt;&lt;/contributors&gt;&lt;auth-address&gt;Department of Pathology, University of Texas Medical Branch, 301 University Boulevard, Galveston, TX 77555-0609, USA.&lt;/auth-address&gt;&lt;titles&gt;&lt;title&gt;Venezuelan equine encephalitis virus transmission and effect on pathogenesis&lt;/title&gt;&lt;secondary-title&gt;Emerg Infect Dis&lt;/secondary-title&gt;&lt;/titles&gt;&lt;periodical&gt;&lt;full-title&gt;Emerg Infect Dis&lt;/full-title&gt;&lt;/periodical&gt;&lt;pages&gt;1190-6&lt;/pages&gt;&lt;volume&gt;12&lt;/volume&gt;&lt;number&gt;8&lt;/number&gt;&lt;keywords&gt;&lt;keyword&gt;Aedes/virology&lt;/keyword&gt;&lt;keyword&gt;Animals&lt;/keyword&gt;&lt;keyword&gt;Encephalitis Virus, Venezuelan Equine/*pathogenicity&lt;/keyword&gt;&lt;keyword&gt;Encephalomyelitis, Venezuelan&lt;/keyword&gt;&lt;keyword&gt;Equine/mortality/physiopathology/*transmission/virology&lt;/keyword&gt;&lt;keyword&gt;Humans&lt;/keyword&gt;&lt;keyword&gt;Insect Vectors/virology&lt;/keyword&gt;&lt;keyword&gt;Mice&lt;/keyword&gt;&lt;keyword&gt;Saliva/virology&lt;/keyword&gt;&lt;keyword&gt;Viremia/physiopathology/transmission/virology&lt;/keyword&gt;&lt;/keywords&gt;&lt;dates&gt;&lt;year&gt;2006&lt;/year&gt;&lt;pub-dates&gt;&lt;date&gt;Aug&lt;/date&gt;&lt;/pub-dates&gt;&lt;/dates&gt;&lt;isbn&gt;1080-6040 (Print)&amp;#xD;1080-6040&lt;/isbn&gt;&lt;accession-num&gt;16965696&lt;/accession-num&gt;&lt;urls&gt;&lt;/urls&gt;&lt;custom2&gt;PMC3291203&lt;/custom2&gt;&lt;electronic-resource-num&gt;10.3201/eid1708.050841&lt;/electronic-resource-num&gt;&lt;remote-database-provider&gt;NLM&lt;/remote-database-provider&gt;&lt;language&gt;eng&lt;/language&gt;&lt;/record&gt;&lt;/Cite&gt;&lt;/EndNote&gt;</w:instrText>
      </w:r>
      <w:r w:rsidR="002E4630">
        <w:fldChar w:fldCharType="separate"/>
      </w:r>
      <w:r w:rsidR="002E4630">
        <w:rPr>
          <w:noProof/>
        </w:rPr>
        <w:t>(</w:t>
      </w:r>
      <w:hyperlink w:anchor="_ENREF_56" w:tooltip="Smith, 2006 #38" w:history="1">
        <w:r w:rsidR="00D4593C">
          <w:rPr>
            <w:noProof/>
          </w:rPr>
          <w:t>Smith et al., 2006</w:t>
        </w:r>
      </w:hyperlink>
      <w:r w:rsidR="002E4630">
        <w:rPr>
          <w:noProof/>
        </w:rPr>
        <w:t>)</w:t>
      </w:r>
      <w:r w:rsidR="002E4630">
        <w:fldChar w:fldCharType="end"/>
      </w:r>
      <w:r>
        <w:t>.</w:t>
      </w:r>
    </w:p>
    <w:p w14:paraId="03B3FB9C" w14:textId="0FCBAF39" w:rsidR="00E33419" w:rsidRPr="000A29BE" w:rsidRDefault="0069638E" w:rsidP="008A3732">
      <w:pPr>
        <w:pStyle w:val="4RARMP"/>
        <w:tabs>
          <w:tab w:val="clear" w:pos="1134"/>
          <w:tab w:val="clear" w:pos="1986"/>
        </w:tabs>
        <w:rPr>
          <w:shd w:val="clear" w:color="auto" w:fill="FFFFFF"/>
        </w:rPr>
      </w:pPr>
      <w:bookmarkStart w:id="174" w:name="_Ref113604626"/>
      <w:r w:rsidRPr="000A29BE">
        <w:rPr>
          <w:shd w:val="clear" w:color="auto" w:fill="FFFFFF"/>
        </w:rPr>
        <w:t>Bio-distribution</w:t>
      </w:r>
      <w:bookmarkEnd w:id="174"/>
    </w:p>
    <w:p w14:paraId="76438A18" w14:textId="6BF1A599" w:rsidR="00517D94" w:rsidRDefault="00E51FA3" w:rsidP="00E631C5">
      <w:pPr>
        <w:pStyle w:val="RARMPnumberedparagraphs"/>
        <w:rPr>
          <w:shd w:val="clear" w:color="auto" w:fill="FFFFFF"/>
        </w:rPr>
      </w:pPr>
      <w:r>
        <w:rPr>
          <w:shd w:val="clear" w:color="auto" w:fill="FFFFFF"/>
        </w:rPr>
        <w:t xml:space="preserve">In mouse models, VEEV is detected in lymph nodes </w:t>
      </w:r>
      <w:r w:rsidR="007A00F6">
        <w:rPr>
          <w:shd w:val="clear" w:color="auto" w:fill="FFFFFF"/>
        </w:rPr>
        <w:t>6 hours after infection</w:t>
      </w:r>
      <w:r w:rsidR="00C62FBB">
        <w:rPr>
          <w:shd w:val="clear" w:color="auto" w:fill="FFFFFF"/>
        </w:rPr>
        <w:t>,</w:t>
      </w:r>
      <w:r w:rsidR="007A00F6">
        <w:rPr>
          <w:shd w:val="clear" w:color="auto" w:fill="FFFFFF"/>
        </w:rPr>
        <w:t xml:space="preserve"> with full </w:t>
      </w:r>
      <w:r w:rsidR="00B42DE3">
        <w:rPr>
          <w:shd w:val="clear" w:color="auto" w:fill="FFFFFF"/>
        </w:rPr>
        <w:t xml:space="preserve">systemic </w:t>
      </w:r>
      <w:r w:rsidR="007A00F6">
        <w:rPr>
          <w:shd w:val="clear" w:color="auto" w:fill="FFFFFF"/>
        </w:rPr>
        <w:t xml:space="preserve">viremia established in 12 hours </w:t>
      </w:r>
      <w:r w:rsidR="00B42DE3">
        <w:rPr>
          <w:shd w:val="clear" w:color="auto" w:fill="FFFFFF"/>
        </w:rPr>
        <w:t xml:space="preserve">and persisting </w:t>
      </w:r>
      <w:r w:rsidR="00B256FB">
        <w:rPr>
          <w:shd w:val="clear" w:color="auto" w:fill="FFFFFF"/>
        </w:rPr>
        <w:t xml:space="preserve">for </w:t>
      </w:r>
      <w:r w:rsidR="00FB1CBB">
        <w:rPr>
          <w:shd w:val="clear" w:color="auto" w:fill="FFFFFF"/>
        </w:rPr>
        <w:t>4</w:t>
      </w:r>
      <w:r w:rsidR="00C62FBB">
        <w:rPr>
          <w:shd w:val="clear" w:color="auto" w:fill="FFFFFF"/>
        </w:rPr>
        <w:t xml:space="preserve"> to </w:t>
      </w:r>
      <w:r w:rsidR="00FB1CBB">
        <w:rPr>
          <w:shd w:val="clear" w:color="auto" w:fill="FFFFFF"/>
        </w:rPr>
        <w:t xml:space="preserve">5 days </w:t>
      </w:r>
      <w:r w:rsidR="00600123">
        <w:rPr>
          <w:shd w:val="clear" w:color="auto" w:fill="FFFFFF"/>
        </w:rPr>
        <w:fldChar w:fldCharType="begin"/>
      </w:r>
      <w:r w:rsidR="00600123">
        <w:rPr>
          <w:shd w:val="clear" w:color="auto" w:fill="FFFFFF"/>
        </w:rPr>
        <w:instrText xml:space="preserve"> ADDIN EN.CITE &lt;EndNote&gt;&lt;Cite&gt;&lt;Author&gt;Sharma&lt;/Author&gt;&lt;Year&gt;2019&lt;/Year&gt;&lt;RecNum&gt;19&lt;/RecNum&gt;&lt;DisplayText&gt;(Sharma and Knollmann-Ritschel, 2019)&lt;/DisplayText&gt;&lt;record&gt;&lt;rec-number&gt;19&lt;/rec-number&gt;&lt;foreign-keys&gt;&lt;key app="EN" db-id="t2arpfetppzveoex0v05zs9vadr9905spa2t" timestamp="1762739041"&gt;19&lt;/key&gt;&lt;/foreign-keys&gt;&lt;ref-type name="Journal Article"&gt;17&lt;/ref-type&gt;&lt;contributors&gt;&lt;authors&gt;&lt;author&gt;Sharma, Anuj&lt;/author&gt;&lt;author&gt;Knollmann-Ritschel, Barbara&lt;/author&gt;&lt;/authors&gt;&lt;/contributors&gt;&lt;titles&gt;&lt;title&gt;Current Understanding of the Molecular Basis of Venezuelan Equine Encephalitis Virus Pathogenesis and Vaccine Development&lt;/title&gt;&lt;secondary-title&gt;Viruses&lt;/secondary-title&gt;&lt;/titles&gt;&lt;periodical&gt;&lt;full-title&gt;Viruses&lt;/full-title&gt;&lt;/periodical&gt;&lt;pages&gt;164&lt;/pages&gt;&lt;volume&gt;11&lt;/volume&gt;&lt;number&gt;2&lt;/number&gt;&lt;dates&gt;&lt;year&gt;2019&lt;/year&gt;&lt;/dates&gt;&lt;isbn&gt;1999-4915&lt;/isbn&gt;&lt;accession-num&gt;doi:10.3390/v11020164&lt;/accession-num&gt;&lt;urls&gt;&lt;related-urls&gt;&lt;url&gt;https://www.mdpi.com/1999-4915/11/2/164&lt;/url&gt;&lt;/related-urls&gt;&lt;/urls&gt;&lt;/record&gt;&lt;/Cite&gt;&lt;/EndNote&gt;</w:instrText>
      </w:r>
      <w:r w:rsidR="00600123">
        <w:rPr>
          <w:shd w:val="clear" w:color="auto" w:fill="FFFFFF"/>
        </w:rPr>
        <w:fldChar w:fldCharType="separate"/>
      </w:r>
      <w:r w:rsidR="00600123">
        <w:rPr>
          <w:noProof/>
          <w:shd w:val="clear" w:color="auto" w:fill="FFFFFF"/>
        </w:rPr>
        <w:t>(</w:t>
      </w:r>
      <w:hyperlink w:anchor="_ENREF_51" w:tooltip="Sharma, 2019 #19" w:history="1">
        <w:r w:rsidR="00D4593C">
          <w:rPr>
            <w:noProof/>
            <w:shd w:val="clear" w:color="auto" w:fill="FFFFFF"/>
          </w:rPr>
          <w:t>Sharma and Knollmann-Ritschel, 2019</w:t>
        </w:r>
      </w:hyperlink>
      <w:r w:rsidR="00600123">
        <w:rPr>
          <w:noProof/>
          <w:shd w:val="clear" w:color="auto" w:fill="FFFFFF"/>
        </w:rPr>
        <w:t>)</w:t>
      </w:r>
      <w:r w:rsidR="00600123">
        <w:rPr>
          <w:shd w:val="clear" w:color="auto" w:fill="FFFFFF"/>
        </w:rPr>
        <w:fldChar w:fldCharType="end"/>
      </w:r>
      <w:r w:rsidR="00B42DE3">
        <w:rPr>
          <w:shd w:val="clear" w:color="auto" w:fill="FFFFFF"/>
        </w:rPr>
        <w:t xml:space="preserve">. </w:t>
      </w:r>
      <w:r w:rsidR="00FB1CBB">
        <w:rPr>
          <w:shd w:val="clear" w:color="auto" w:fill="FFFFFF"/>
        </w:rPr>
        <w:t xml:space="preserve">Virus is detected in brain tissue </w:t>
      </w:r>
      <w:r w:rsidR="00B256FB">
        <w:rPr>
          <w:shd w:val="clear" w:color="auto" w:fill="FFFFFF"/>
        </w:rPr>
        <w:t>36 hours after infection</w:t>
      </w:r>
      <w:r w:rsidR="00750B3B">
        <w:rPr>
          <w:shd w:val="clear" w:color="auto" w:fill="FFFFFF"/>
        </w:rPr>
        <w:t xml:space="preserve"> via aerosol</w:t>
      </w:r>
      <w:r w:rsidR="00F069A7">
        <w:rPr>
          <w:shd w:val="clear" w:color="auto" w:fill="FFFFFF"/>
        </w:rPr>
        <w:t xml:space="preserve"> inhalation</w:t>
      </w:r>
      <w:r w:rsidR="00C62FBB">
        <w:rPr>
          <w:shd w:val="clear" w:color="auto" w:fill="FFFFFF"/>
        </w:rPr>
        <w:t>,</w:t>
      </w:r>
      <w:r w:rsidR="00F069A7">
        <w:rPr>
          <w:shd w:val="clear" w:color="auto" w:fill="FFFFFF"/>
        </w:rPr>
        <w:t xml:space="preserve"> while subcutaneous infection requires </w:t>
      </w:r>
      <w:r w:rsidR="007A3AFD">
        <w:rPr>
          <w:shd w:val="clear" w:color="auto" w:fill="FFFFFF"/>
        </w:rPr>
        <w:t xml:space="preserve">viral replication within the olfactory neuroepithelium to invade the central nervous system </w:t>
      </w:r>
      <w:r w:rsidR="00600123">
        <w:rPr>
          <w:shd w:val="clear" w:color="auto" w:fill="FFFFFF"/>
        </w:rPr>
        <w:fldChar w:fldCharType="begin"/>
      </w:r>
      <w:r w:rsidR="00600123">
        <w:rPr>
          <w:shd w:val="clear" w:color="auto" w:fill="FFFFFF"/>
        </w:rPr>
        <w:instrText xml:space="preserve"> ADDIN EN.CITE &lt;EndNote&gt;&lt;Cite&gt;&lt;Author&gt;Sharma&lt;/Author&gt;&lt;Year&gt;2019&lt;/Year&gt;&lt;RecNum&gt;19&lt;/RecNum&gt;&lt;DisplayText&gt;(Sharma and Knollmann-Ritschel, 2019)&lt;/DisplayText&gt;&lt;record&gt;&lt;rec-number&gt;19&lt;/rec-number&gt;&lt;foreign-keys&gt;&lt;key app="EN" db-id="t2arpfetppzveoex0v05zs9vadr9905spa2t" timestamp="1762739041"&gt;19&lt;/key&gt;&lt;/foreign-keys&gt;&lt;ref-type name="Journal Article"&gt;17&lt;/ref-type&gt;&lt;contributors&gt;&lt;authors&gt;&lt;author&gt;Sharma, Anuj&lt;/author&gt;&lt;author&gt;Knollmann-Ritschel, Barbara&lt;/author&gt;&lt;/authors&gt;&lt;/contributors&gt;&lt;titles&gt;&lt;title&gt;Current Understanding of the Molecular Basis of Venezuelan Equine Encephalitis Virus Pathogenesis and Vaccine Development&lt;/title&gt;&lt;secondary-title&gt;Viruses&lt;/secondary-title&gt;&lt;/titles&gt;&lt;periodical&gt;&lt;full-title&gt;Viruses&lt;/full-title&gt;&lt;/periodical&gt;&lt;pages&gt;164&lt;/pages&gt;&lt;volume&gt;11&lt;/volume&gt;&lt;number&gt;2&lt;/number&gt;&lt;dates&gt;&lt;year&gt;2019&lt;/year&gt;&lt;/dates&gt;&lt;isbn&gt;1999-4915&lt;/isbn&gt;&lt;accession-num&gt;doi:10.3390/v11020164&lt;/accession-num&gt;&lt;urls&gt;&lt;related-urls&gt;&lt;url&gt;https://www.mdpi.com/1999-4915/11/2/164&lt;/url&gt;&lt;/related-urls&gt;&lt;/urls&gt;&lt;/record&gt;&lt;/Cite&gt;&lt;/EndNote&gt;</w:instrText>
      </w:r>
      <w:r w:rsidR="00600123">
        <w:rPr>
          <w:shd w:val="clear" w:color="auto" w:fill="FFFFFF"/>
        </w:rPr>
        <w:fldChar w:fldCharType="separate"/>
      </w:r>
      <w:r w:rsidR="00600123">
        <w:rPr>
          <w:noProof/>
          <w:shd w:val="clear" w:color="auto" w:fill="FFFFFF"/>
        </w:rPr>
        <w:t>(</w:t>
      </w:r>
      <w:hyperlink w:anchor="_ENREF_51" w:tooltip="Sharma, 2019 #19" w:history="1">
        <w:r w:rsidR="00D4593C">
          <w:rPr>
            <w:noProof/>
            <w:shd w:val="clear" w:color="auto" w:fill="FFFFFF"/>
          </w:rPr>
          <w:t>Sharma and Knollmann-Ritschel, 2019</w:t>
        </w:r>
      </w:hyperlink>
      <w:r w:rsidR="00600123">
        <w:rPr>
          <w:noProof/>
          <w:shd w:val="clear" w:color="auto" w:fill="FFFFFF"/>
        </w:rPr>
        <w:t>)</w:t>
      </w:r>
      <w:r w:rsidR="00600123">
        <w:rPr>
          <w:shd w:val="clear" w:color="auto" w:fill="FFFFFF"/>
        </w:rPr>
        <w:fldChar w:fldCharType="end"/>
      </w:r>
      <w:r w:rsidR="00B256FB">
        <w:rPr>
          <w:shd w:val="clear" w:color="auto" w:fill="FFFFFF"/>
        </w:rPr>
        <w:t xml:space="preserve">. </w:t>
      </w:r>
    </w:p>
    <w:p w14:paraId="473DA920" w14:textId="269307F9" w:rsidR="009105BC" w:rsidRPr="00E631C5" w:rsidRDefault="009105BC" w:rsidP="009105BC">
      <w:pPr>
        <w:pStyle w:val="RARMPnumberedparagraphs"/>
        <w:rPr>
          <w:shd w:val="clear" w:color="auto" w:fill="FFFFFF"/>
        </w:rPr>
      </w:pPr>
      <w:r>
        <w:rPr>
          <w:shd w:val="clear" w:color="auto" w:fill="FFFFFF"/>
        </w:rPr>
        <w:t>Systemic circulation of VEEV is demonstrated in macaques, along with tissue</w:t>
      </w:r>
      <w:r w:rsidR="004F3AE5">
        <w:rPr>
          <w:shd w:val="clear" w:color="auto" w:fill="FFFFFF"/>
        </w:rPr>
        <w:t>-</w:t>
      </w:r>
      <w:r>
        <w:rPr>
          <w:shd w:val="clear" w:color="auto" w:fill="FFFFFF"/>
        </w:rPr>
        <w:t xml:space="preserve">specific transcriptional markers indicating localisation in the brain, lung and spleen </w:t>
      </w:r>
      <w:r>
        <w:rPr>
          <w:shd w:val="clear" w:color="auto" w:fill="FFFFFF"/>
        </w:rPr>
        <w:fldChar w:fldCharType="begin"/>
      </w:r>
      <w:r>
        <w:rPr>
          <w:shd w:val="clear" w:color="auto" w:fill="FFFFFF"/>
        </w:rPr>
        <w:instrText xml:space="preserve"> ADDIN EN.CITE &lt;EndNote&gt;&lt;Cite&gt;&lt;Author&gt;Koterski&lt;/Author&gt;&lt;Year&gt;2007&lt;/Year&gt;&lt;RecNum&gt;62&lt;/RecNum&gt;&lt;DisplayText&gt;(Koterski et al., 2007)&lt;/DisplayText&gt;&lt;record&gt;&lt;rec-number&gt;62&lt;/rec-number&gt;&lt;foreign-keys&gt;&lt;key app="EN" db-id="t2arpfetppzveoex0v05zs9vadr9905spa2t" timestamp="1770787308"&gt;62&lt;/key&gt;&lt;/foreign-keys&gt;&lt;ref-type name="Journal Article"&gt;17&lt;/ref-type&gt;&lt;contributors&gt;&lt;authors&gt;&lt;author&gt;Koterski, James&lt;/author&gt;&lt;author&gt;Twenhafel, Nancy&lt;/author&gt;&lt;author&gt;Porter, Aimee&lt;/author&gt;&lt;author&gt;Reed, Douglas S.&lt;/author&gt;&lt;author&gt;Martino-Catt, Susan&lt;/author&gt;&lt;author&gt;Sobral, Bruno&lt;/author&gt;&lt;author&gt;Crasta, Oswald&lt;/author&gt;&lt;author&gt;Downey, Thomas&lt;/author&gt;&lt;author&gt;DaSilva, Luis&lt;/author&gt;&lt;/authors&gt;&lt;/contributors&gt;&lt;titles&gt;&lt;title&gt;Gene expression profiling of nonhuman primates exposed to aerosolized Venezuelan equine encephalitis virus&lt;/title&gt;&lt;secondary-title&gt;FEMS Immunology &amp;amp; Medical Microbiology&lt;/secondary-title&gt;&lt;/titles&gt;&lt;periodical&gt;&lt;full-title&gt;FEMS Immunology &amp;amp; Medical Microbiology&lt;/full-title&gt;&lt;/periodical&gt;&lt;pages&gt;462-472&lt;/pages&gt;&lt;volume&gt;51&lt;/volume&gt;&lt;number&gt;3&lt;/number&gt;&lt;dates&gt;&lt;year&gt;2007&lt;/year&gt;&lt;/dates&gt;&lt;isbn&gt;0928-8244&lt;/isbn&gt;&lt;urls&gt;&lt;related-urls&gt;&lt;url&gt;https://doi.org/10.1111/j.1574-695X.2007.00319.x&lt;/url&gt;&lt;/related-urls&gt;&lt;/urls&gt;&lt;electronic-resource-num&gt;10.1111/j.1574-695X.2007.00319.x&lt;/electronic-resource-num&gt;&lt;access-date&gt;2/11/2026&lt;/access-date&gt;&lt;/record&gt;&lt;/Cite&gt;&lt;/EndNote&gt;</w:instrText>
      </w:r>
      <w:r>
        <w:rPr>
          <w:shd w:val="clear" w:color="auto" w:fill="FFFFFF"/>
        </w:rPr>
        <w:fldChar w:fldCharType="separate"/>
      </w:r>
      <w:r>
        <w:rPr>
          <w:noProof/>
          <w:shd w:val="clear" w:color="auto" w:fill="FFFFFF"/>
        </w:rPr>
        <w:t>(</w:t>
      </w:r>
      <w:hyperlink w:anchor="_ENREF_27" w:tooltip="Koterski, 2007 #62" w:history="1">
        <w:r w:rsidR="00D4593C">
          <w:rPr>
            <w:noProof/>
            <w:shd w:val="clear" w:color="auto" w:fill="FFFFFF"/>
          </w:rPr>
          <w:t>Koterski et al., 2007</w:t>
        </w:r>
      </w:hyperlink>
      <w:r>
        <w:rPr>
          <w:noProof/>
          <w:shd w:val="clear" w:color="auto" w:fill="FFFFFF"/>
        </w:rPr>
        <w:t>)</w:t>
      </w:r>
      <w:r>
        <w:rPr>
          <w:shd w:val="clear" w:color="auto" w:fill="FFFFFF"/>
        </w:rPr>
        <w:fldChar w:fldCharType="end"/>
      </w:r>
      <w:r>
        <w:rPr>
          <w:shd w:val="clear" w:color="auto" w:fill="FFFFFF"/>
        </w:rPr>
        <w:t xml:space="preserve">. </w:t>
      </w:r>
    </w:p>
    <w:p w14:paraId="0BCFB511" w14:textId="1B492682" w:rsidR="00DE1310" w:rsidRDefault="00DE1310" w:rsidP="00E631C5">
      <w:pPr>
        <w:pStyle w:val="RARMPnumberedparagraphs"/>
        <w:rPr>
          <w:shd w:val="clear" w:color="auto" w:fill="FFFFFF"/>
        </w:rPr>
      </w:pPr>
      <w:r>
        <w:rPr>
          <w:shd w:val="clear" w:color="auto" w:fill="FFFFFF"/>
        </w:rPr>
        <w:t>In humans</w:t>
      </w:r>
      <w:r w:rsidR="004F3AE5">
        <w:rPr>
          <w:shd w:val="clear" w:color="auto" w:fill="FFFFFF"/>
        </w:rPr>
        <w:t>,</w:t>
      </w:r>
      <w:r>
        <w:rPr>
          <w:shd w:val="clear" w:color="auto" w:fill="FFFFFF"/>
        </w:rPr>
        <w:t xml:space="preserve"> VEEV </w:t>
      </w:r>
      <w:r w:rsidR="005F47CE">
        <w:rPr>
          <w:shd w:val="clear" w:color="auto" w:fill="FFFFFF"/>
        </w:rPr>
        <w:t xml:space="preserve">is detected in the bloodstream during febrile illness, indicative of systemic infection </w:t>
      </w:r>
      <w:r w:rsidR="00EF3CC4">
        <w:rPr>
          <w:shd w:val="clear" w:color="auto" w:fill="FFFFFF"/>
        </w:rPr>
        <w:fldChar w:fldCharType="begin"/>
      </w:r>
      <w:r w:rsidR="00EF3CC4">
        <w:rPr>
          <w:shd w:val="clear" w:color="auto" w:fill="FFFFFF"/>
        </w:rPr>
        <w:instrText xml:space="preserve"> ADDIN EN.CITE &lt;EndNote&gt;&lt;Cite&gt;&lt;Author&gt;Quiroz&lt;/Author&gt;&lt;Year&gt;2009&lt;/Year&gt;&lt;RecNum&gt;60&lt;/RecNum&gt;&lt;DisplayText&gt;(Quiroz et al., 2009)&lt;/DisplayText&gt;&lt;record&gt;&lt;rec-number&gt;60&lt;/rec-number&gt;&lt;foreign-keys&gt;&lt;key app="EN" db-id="t2arpfetppzveoex0v05zs9vadr9905spa2t" timestamp="1770786509"&gt;60&lt;/key&gt;&lt;/foreign-keys&gt;&lt;ref-type name="Journal Article"&gt;17&lt;/ref-type&gt;&lt;contributors&gt;&lt;authors&gt;&lt;author&gt;Quiroz, Evelia&lt;/author&gt;&lt;author&gt;Aguilar, Patricia V&lt;/author&gt;&lt;author&gt;Cisneros, Julio&lt;/author&gt;&lt;author&gt;Tesh, Robert B&lt;/author&gt;&lt;author&gt;Weaver, Scott C&lt;/author&gt;&lt;/authors&gt;&lt;/contributors&gt;&lt;titles&gt;&lt;title&gt;Venezuelan equine encephalitis in Panama: fatal endemic disease and genetic diversity of etiologic viral strains&lt;/title&gt;&lt;secondary-title&gt;PLoS neglected tropical diseases&lt;/secondary-title&gt;&lt;/titles&gt;&lt;periodical&gt;&lt;full-title&gt;PLoS neglected tropical diseases&lt;/full-title&gt;&lt;/periodical&gt;&lt;pages&gt;e472&lt;/pages&gt;&lt;volume&gt;3&lt;/volume&gt;&lt;number&gt;6&lt;/number&gt;&lt;dates&gt;&lt;year&gt;2009&lt;/year&gt;&lt;/dates&gt;&lt;isbn&gt;1935-2735&lt;/isbn&gt;&lt;urls&gt;&lt;/urls&gt;&lt;/record&gt;&lt;/Cite&gt;&lt;/EndNote&gt;</w:instrText>
      </w:r>
      <w:r w:rsidR="00EF3CC4">
        <w:rPr>
          <w:shd w:val="clear" w:color="auto" w:fill="FFFFFF"/>
        </w:rPr>
        <w:fldChar w:fldCharType="separate"/>
      </w:r>
      <w:r w:rsidR="00EF3CC4">
        <w:rPr>
          <w:noProof/>
          <w:shd w:val="clear" w:color="auto" w:fill="FFFFFF"/>
        </w:rPr>
        <w:t>(</w:t>
      </w:r>
      <w:hyperlink w:anchor="_ENREF_46" w:tooltip="Quiroz, 2009 #60" w:history="1">
        <w:r w:rsidR="00D4593C">
          <w:rPr>
            <w:noProof/>
            <w:shd w:val="clear" w:color="auto" w:fill="FFFFFF"/>
          </w:rPr>
          <w:t>Quiroz et al., 2009</w:t>
        </w:r>
      </w:hyperlink>
      <w:r w:rsidR="00EF3CC4">
        <w:rPr>
          <w:noProof/>
          <w:shd w:val="clear" w:color="auto" w:fill="FFFFFF"/>
        </w:rPr>
        <w:t>)</w:t>
      </w:r>
      <w:r w:rsidR="00EF3CC4">
        <w:rPr>
          <w:shd w:val="clear" w:color="auto" w:fill="FFFFFF"/>
        </w:rPr>
        <w:fldChar w:fldCharType="end"/>
      </w:r>
      <w:r w:rsidR="005F47CE">
        <w:rPr>
          <w:shd w:val="clear" w:color="auto" w:fill="FFFFFF"/>
        </w:rPr>
        <w:t xml:space="preserve">, while neurological clinical presentations are indicative of central nervous system involvement. </w:t>
      </w:r>
    </w:p>
    <w:p w14:paraId="3F52D8AE" w14:textId="4C56CCDB" w:rsidR="00E11988" w:rsidRPr="000A29BE" w:rsidRDefault="00FF2C7F" w:rsidP="00B268B0">
      <w:pPr>
        <w:pStyle w:val="4RARMP"/>
        <w:tabs>
          <w:tab w:val="clear" w:pos="1134"/>
          <w:tab w:val="clear" w:pos="1986"/>
        </w:tabs>
        <w:rPr>
          <w:shd w:val="clear" w:color="auto" w:fill="FFFFFF"/>
        </w:rPr>
      </w:pPr>
      <w:bookmarkStart w:id="175" w:name="_Ref61526584"/>
      <w:bookmarkEnd w:id="171"/>
      <w:bookmarkEnd w:id="172"/>
      <w:r w:rsidRPr="000A29BE">
        <w:rPr>
          <w:shd w:val="clear" w:color="auto" w:fill="FFFFFF"/>
        </w:rPr>
        <w:t>P</w:t>
      </w:r>
      <w:r w:rsidR="0077488B" w:rsidRPr="000A29BE">
        <w:rPr>
          <w:shd w:val="clear" w:color="auto" w:fill="FFFFFF"/>
        </w:rPr>
        <w:t>revalence</w:t>
      </w:r>
      <w:bookmarkEnd w:id="175"/>
    </w:p>
    <w:p w14:paraId="677CB4B4" w14:textId="4E47B112" w:rsidR="00631EBD" w:rsidRPr="000A29BE" w:rsidRDefault="007373DC" w:rsidP="00631EBD">
      <w:pPr>
        <w:pStyle w:val="RARMPnumberedparagraphs"/>
      </w:pPr>
      <w:r>
        <w:t xml:space="preserve">VEEV is not </w:t>
      </w:r>
      <w:r w:rsidR="00C033CA">
        <w:t xml:space="preserve">known to </w:t>
      </w:r>
      <w:r w:rsidR="00094B2E">
        <w:t xml:space="preserve">be present </w:t>
      </w:r>
      <w:r w:rsidR="00C033CA">
        <w:t xml:space="preserve">in </w:t>
      </w:r>
      <w:r>
        <w:t>Australia</w:t>
      </w:r>
      <w:r w:rsidR="003127ED">
        <w:t xml:space="preserve">. </w:t>
      </w:r>
      <w:r w:rsidR="0062319C">
        <w:t xml:space="preserve">The virus is endemic in South America. </w:t>
      </w:r>
    </w:p>
    <w:p w14:paraId="124A0BCF" w14:textId="27559EAE" w:rsidR="00E97F86" w:rsidRPr="000A29BE" w:rsidRDefault="00BB1397" w:rsidP="00492BF3">
      <w:pPr>
        <w:pStyle w:val="4RARMP"/>
        <w:tabs>
          <w:tab w:val="clear" w:pos="1134"/>
          <w:tab w:val="clear" w:pos="1986"/>
        </w:tabs>
      </w:pPr>
      <w:bookmarkStart w:id="176" w:name="_Ref57107869"/>
      <w:bookmarkStart w:id="177" w:name="_Ref32930850"/>
      <w:bookmarkStart w:id="178" w:name="_Toc53666215"/>
      <w:bookmarkStart w:id="179" w:name="_Toc53675476"/>
      <w:bookmarkEnd w:id="167"/>
      <w:bookmarkEnd w:id="168"/>
      <w:bookmarkEnd w:id="169"/>
      <w:bookmarkEnd w:id="170"/>
      <w:r w:rsidRPr="000A29BE">
        <w:rPr>
          <w:shd w:val="clear" w:color="auto" w:fill="FFFFFF"/>
        </w:rPr>
        <w:t xml:space="preserve">Controls and </w:t>
      </w:r>
      <w:bookmarkEnd w:id="176"/>
      <w:r w:rsidR="00DC4A91">
        <w:rPr>
          <w:shd w:val="clear" w:color="auto" w:fill="FFFFFF"/>
        </w:rPr>
        <w:t>vaccine</w:t>
      </w:r>
      <w:r w:rsidR="00351CBB">
        <w:rPr>
          <w:shd w:val="clear" w:color="auto" w:fill="FFFFFF"/>
        </w:rPr>
        <w:t>s</w:t>
      </w:r>
      <w:r w:rsidR="00DC4A91">
        <w:rPr>
          <w:shd w:val="clear" w:color="auto" w:fill="FFFFFF"/>
        </w:rPr>
        <w:t xml:space="preserve"> currently available</w:t>
      </w:r>
      <w:r w:rsidR="00922F34" w:rsidRPr="000A29BE">
        <w:rPr>
          <w:shd w:val="clear" w:color="auto" w:fill="FFFFFF"/>
        </w:rPr>
        <w:t xml:space="preserve"> </w:t>
      </w:r>
      <w:bookmarkEnd w:id="177"/>
      <w:bookmarkEnd w:id="178"/>
      <w:bookmarkEnd w:id="179"/>
    </w:p>
    <w:p w14:paraId="2CF8BBEB" w14:textId="55818A47" w:rsidR="00C8290B" w:rsidRDefault="00351CBB" w:rsidP="00E631C5">
      <w:pPr>
        <w:pStyle w:val="RARMPnumberedparagraphs"/>
      </w:pPr>
      <w:r>
        <w:t xml:space="preserve">There are </w:t>
      </w:r>
      <w:r w:rsidR="00FB3AEB">
        <w:t xml:space="preserve">currently </w:t>
      </w:r>
      <w:r>
        <w:t xml:space="preserve">no vaccines </w:t>
      </w:r>
      <w:r w:rsidR="00FB3AEB">
        <w:t xml:space="preserve">against VEEV that have been approved for </w:t>
      </w:r>
      <w:r w:rsidR="00AE2880">
        <w:t xml:space="preserve">general </w:t>
      </w:r>
      <w:r w:rsidR="00FB3AEB">
        <w:t xml:space="preserve">use in humans. </w:t>
      </w:r>
      <w:r w:rsidR="00693D74">
        <w:t xml:space="preserve">There are several live-attenuated strains </w:t>
      </w:r>
      <w:r w:rsidR="002F1283">
        <w:t>used to vaccinate equines and at-risk personnel</w:t>
      </w:r>
      <w:r w:rsidR="003408A9">
        <w:t xml:space="preserve"> in endemic </w:t>
      </w:r>
      <w:r w:rsidR="003408A9">
        <w:lastRenderedPageBreak/>
        <w:t>areas</w:t>
      </w:r>
      <w:r w:rsidR="00C6404B">
        <w:t>, including the live attenuated strain VEEV TC-83</w:t>
      </w:r>
      <w:r w:rsidR="003408A9">
        <w:t xml:space="preserve"> </w:t>
      </w:r>
      <w:r w:rsidR="00600123">
        <w:fldChar w:fldCharType="begin"/>
      </w:r>
      <w:r w:rsidR="00600123">
        <w:instrText xml:space="preserve"> ADDIN EN.CITE &lt;EndNote&gt;&lt;Cite&gt;&lt;Author&gt;Sharma&lt;/Author&gt;&lt;Year&gt;2019&lt;/Year&gt;&lt;RecNum&gt;19&lt;/RecNum&gt;&lt;DisplayText&gt;(Sharma and Knollmann-Ritschel, 2019; Han et al., 2023)&lt;/DisplayText&gt;&lt;record&gt;&lt;rec-number&gt;19&lt;/rec-number&gt;&lt;foreign-keys&gt;&lt;key app="EN" db-id="t2arpfetppzveoex0v05zs9vadr9905spa2t" timestamp="1762739041"&gt;19&lt;/key&gt;&lt;/foreign-keys&gt;&lt;ref-type name="Journal Article"&gt;17&lt;/ref-type&gt;&lt;contributors&gt;&lt;authors&gt;&lt;author&gt;Sharma, Anuj&lt;/author&gt;&lt;author&gt;Knollmann-Ritschel, Barbara&lt;/author&gt;&lt;/authors&gt;&lt;/contributors&gt;&lt;titles&gt;&lt;title&gt;Current Understanding of the Molecular Basis of Venezuelan Equine Encephalitis Virus Pathogenesis and Vaccine Development&lt;/title&gt;&lt;secondary-title&gt;Viruses&lt;/secondary-title&gt;&lt;/titles&gt;&lt;periodical&gt;&lt;full-title&gt;Viruses&lt;/full-title&gt;&lt;/periodical&gt;&lt;pages&gt;164&lt;/pages&gt;&lt;volume&gt;11&lt;/volume&gt;&lt;number&gt;2&lt;/number&gt;&lt;dates&gt;&lt;year&gt;2019&lt;/year&gt;&lt;/dates&gt;&lt;isbn&gt;1999-4915&lt;/isbn&gt;&lt;accession-num&gt;doi:10.3390/v11020164&lt;/accession-num&gt;&lt;urls&gt;&lt;related-urls&gt;&lt;url&gt;https://www.mdpi.com/1999-4915/11/2/164&lt;/url&gt;&lt;/related-urls&gt;&lt;/urls&gt;&lt;/record&gt;&lt;/Cite&gt;&lt;Cite&gt;&lt;Author&gt;Han&lt;/Author&gt;&lt;Year&gt;2023&lt;/Year&gt;&lt;RecNum&gt;5&lt;/RecNum&gt;&lt;record&gt;&lt;rec-number&gt;5&lt;/rec-number&gt;&lt;foreign-keys&gt;&lt;key app="EN" db-id="t2arpfetppzveoex0v05zs9vadr9905spa2t" timestamp="1761860849"&gt;5&lt;/key&gt;&lt;/foreign-keys&gt;&lt;ref-type name="Journal Article"&gt;17&lt;/ref-type&gt;&lt;contributors&gt;&lt;authors&gt;&lt;author&gt;Han, Lulu&lt;/author&gt;&lt;author&gt;Song, Shuai&lt;/author&gt;&lt;author&gt;Feng, Huilin&lt;/author&gt;&lt;author&gt;Ma, Jing&lt;/author&gt;&lt;author&gt;Wei, Wenqiang&lt;/author&gt;&lt;author&gt;Si, Fusheng&lt;/author&gt;&lt;/authors&gt;&lt;/contributors&gt;&lt;titles&gt;&lt;title&gt;A roadmap for developing Venezuelan equine encephalitis virus (VEEV) vaccines: Lessons from the past, strategies for the future&lt;/title&gt;&lt;secondary-title&gt;International journal of biological macromolecules&lt;/secondary-title&gt;&lt;/titles&gt;&lt;periodical&gt;&lt;full-title&gt;International journal of biological macromolecules&lt;/full-title&gt;&lt;/periodical&gt;&lt;pages&gt;125514&lt;/pages&gt;&lt;volume&gt;245&lt;/volume&gt;&lt;dates&gt;&lt;year&gt;2023&lt;/year&gt;&lt;/dates&gt;&lt;isbn&gt;0141-8130&lt;/isbn&gt;&lt;urls&gt;&lt;/urls&gt;&lt;/record&gt;&lt;/Cite&gt;&lt;/EndNote&gt;</w:instrText>
      </w:r>
      <w:r w:rsidR="00600123">
        <w:fldChar w:fldCharType="separate"/>
      </w:r>
      <w:r w:rsidR="00600123">
        <w:rPr>
          <w:noProof/>
        </w:rPr>
        <w:t>(</w:t>
      </w:r>
      <w:hyperlink w:anchor="_ENREF_51" w:tooltip="Sharma, 2019 #19" w:history="1">
        <w:r w:rsidR="00D4593C">
          <w:rPr>
            <w:noProof/>
          </w:rPr>
          <w:t>Sharma and Knollmann-Ritschel, 2019</w:t>
        </w:r>
      </w:hyperlink>
      <w:r w:rsidR="00600123">
        <w:rPr>
          <w:noProof/>
        </w:rPr>
        <w:t xml:space="preserve">; </w:t>
      </w:r>
      <w:hyperlink w:anchor="_ENREF_16" w:tooltip="Han, 2023 #5" w:history="1">
        <w:r w:rsidR="00D4593C">
          <w:rPr>
            <w:noProof/>
          </w:rPr>
          <w:t>Han et al., 2023</w:t>
        </w:r>
      </w:hyperlink>
      <w:r w:rsidR="00600123">
        <w:rPr>
          <w:noProof/>
        </w:rPr>
        <w:t>)</w:t>
      </w:r>
      <w:r w:rsidR="00600123">
        <w:fldChar w:fldCharType="end"/>
      </w:r>
      <w:r w:rsidR="00E81445">
        <w:t xml:space="preserve">. </w:t>
      </w:r>
    </w:p>
    <w:p w14:paraId="40B73929" w14:textId="17CD8A22" w:rsidR="00163902" w:rsidRDefault="00163902" w:rsidP="00782C9E">
      <w:pPr>
        <w:pStyle w:val="4RARMP"/>
      </w:pPr>
      <w:bookmarkStart w:id="180" w:name="_Ref111543080"/>
      <w:r w:rsidRPr="000A29BE">
        <w:t>Stability</w:t>
      </w:r>
      <w:r w:rsidR="00196B30" w:rsidRPr="000A29BE">
        <w:t xml:space="preserve"> and decontamination methods</w:t>
      </w:r>
      <w:bookmarkEnd w:id="180"/>
    </w:p>
    <w:p w14:paraId="1742C8B2" w14:textId="445EFEB2" w:rsidR="00471C4B" w:rsidRDefault="00471C4B" w:rsidP="00227438">
      <w:pPr>
        <w:pStyle w:val="RARMPnumberedparagraphs"/>
      </w:pPr>
      <w:r>
        <w:t xml:space="preserve">VEEV is primarily maintained in the environment within reservoir hosts. In the unlikely event that VEEV is outside a host, the virion </w:t>
      </w:r>
      <w:r w:rsidR="00813803">
        <w:t>half-life</w:t>
      </w:r>
      <w:r>
        <w:t xml:space="preserve"> is 7 hours at 37</w:t>
      </w:r>
      <w:r>
        <w:rPr>
          <w:rFonts w:cs="Calibri"/>
        </w:rPr>
        <w:t>°</w:t>
      </w:r>
      <w:r>
        <w:t xml:space="preserve">C and it is highly susceptible to UV, dry heat or drying </w:t>
      </w:r>
      <w:r w:rsidR="00D4593C">
        <w:fldChar w:fldCharType="begin"/>
      </w:r>
      <w:r w:rsidR="00D4593C">
        <w:instrText xml:space="preserve"> ADDIN EN.CITE &lt;EndNote&gt;&lt;Cite&gt;&lt;Author&gt;WOAH&lt;/Author&gt;&lt;Year&gt;2021&lt;/Year&gt;&lt;RecNum&gt;74&lt;/RecNum&gt;&lt;DisplayText&gt;(WOAH, 2021)&lt;/DisplayText&gt;&lt;record&gt;&lt;rec-number&gt;74&lt;/rec-number&gt;&lt;foreign-keys&gt;&lt;key app="EN" db-id="t2arpfetppzveoex0v05zs9vadr9905spa2t" timestamp="1772743393"&gt;74&lt;/key&gt;&lt;/foreign-keys&gt;&lt;ref-type name="Web Page"&gt;12&lt;/ref-type&gt;&lt;contributors&gt;&lt;authors&gt;&lt;author&gt;WOAH&lt;/author&gt;&lt;/authors&gt;&lt;/contributors&gt;&lt;titles&gt;&lt;title&gt;Venezeulan Equine Encephalitis Virus Technical Disease Card&lt;/title&gt;&lt;/titles&gt;&lt;dates&gt;&lt;year&gt;2021&lt;/year&gt;&lt;/dates&gt;&lt;publisher&gt;World Organisation for Animal Health&lt;/publisher&gt;&lt;urls&gt;&lt;related-urls&gt;&lt;url&gt;https://www.woah.org/en/disease/venezuelan-equine-encephalitis/&lt;/url&gt;&lt;/related-urls&gt;&lt;/urls&gt;&lt;/record&gt;&lt;/Cite&gt;&lt;/EndNote&gt;</w:instrText>
      </w:r>
      <w:r w:rsidR="00D4593C">
        <w:fldChar w:fldCharType="separate"/>
      </w:r>
      <w:r w:rsidR="00D4593C">
        <w:rPr>
          <w:noProof/>
        </w:rPr>
        <w:t>(</w:t>
      </w:r>
      <w:hyperlink w:anchor="_ENREF_68" w:tooltip="WOAH, 2021 #74" w:history="1">
        <w:r w:rsidR="00D4593C">
          <w:rPr>
            <w:noProof/>
          </w:rPr>
          <w:t>WOAH, 2021</w:t>
        </w:r>
      </w:hyperlink>
      <w:r w:rsidR="00D4593C">
        <w:rPr>
          <w:noProof/>
        </w:rPr>
        <w:t>)</w:t>
      </w:r>
      <w:r w:rsidR="00D4593C">
        <w:fldChar w:fldCharType="end"/>
      </w:r>
      <w:r>
        <w:t xml:space="preserve">. </w:t>
      </w:r>
    </w:p>
    <w:p w14:paraId="2253B7C1" w14:textId="3C33508E" w:rsidR="009A7336" w:rsidRDefault="00F64B2A" w:rsidP="00227438">
      <w:pPr>
        <w:pStyle w:val="RARMPnumberedparagraphs"/>
      </w:pPr>
      <w:r>
        <w:t xml:space="preserve">VEEV </w:t>
      </w:r>
      <w:r w:rsidR="003662E4">
        <w:t>can be decontaminated using temperature</w:t>
      </w:r>
      <w:r w:rsidR="00285305">
        <w:t xml:space="preserve"> or</w:t>
      </w:r>
      <w:r w:rsidR="003662E4">
        <w:t xml:space="preserve"> chemical methods. </w:t>
      </w:r>
      <w:r w:rsidR="00742CAA">
        <w:t xml:space="preserve">The virus is </w:t>
      </w:r>
      <w:r w:rsidR="00380133">
        <w:t xml:space="preserve">completely </w:t>
      </w:r>
      <w:r w:rsidR="00742CAA">
        <w:t>inactivated</w:t>
      </w:r>
      <w:r w:rsidR="00E303A0">
        <w:t xml:space="preserve"> </w:t>
      </w:r>
      <w:r w:rsidR="00380133">
        <w:t>at temperatures</w:t>
      </w:r>
      <w:r w:rsidR="00E303A0">
        <w:t xml:space="preserve"> </w:t>
      </w:r>
      <w:r w:rsidR="00A55F1F">
        <w:t xml:space="preserve">of </w:t>
      </w:r>
      <w:r w:rsidR="00E303A0">
        <w:t>65</w:t>
      </w:r>
      <w:r w:rsidR="00E303A0">
        <w:rPr>
          <w:rFonts w:cs="Calibri"/>
        </w:rPr>
        <w:t>°</w:t>
      </w:r>
      <w:r w:rsidR="00E303A0">
        <w:t>C</w:t>
      </w:r>
      <w:r w:rsidR="00A55F1F">
        <w:t xml:space="preserve"> or more for at least 5 minutes</w:t>
      </w:r>
      <w:r w:rsidR="00E0756F">
        <w:t>, treatment with 500 mM of sodium hydroxide (NaOH) for 60 minutes</w:t>
      </w:r>
      <w:r w:rsidR="00E83121">
        <w:t xml:space="preserve">, </w:t>
      </w:r>
      <w:r w:rsidR="00C62FBB">
        <w:t xml:space="preserve">or </w:t>
      </w:r>
      <w:r w:rsidR="00E83121">
        <w:t xml:space="preserve">treatment with TRIzol </w:t>
      </w:r>
      <w:r w:rsidR="00EB1D51">
        <w:t>at a ratio of 3:1</w:t>
      </w:r>
      <w:r w:rsidR="00285305">
        <w:t xml:space="preserve"> (volume:volume</w:t>
      </w:r>
      <w:r w:rsidR="00EE443D">
        <w:t>;</w:t>
      </w:r>
      <w:r w:rsidR="00285305">
        <w:t xml:space="preserve"> TRIzol</w:t>
      </w:r>
      <w:r w:rsidR="00C62FBB">
        <w:t>:</w:t>
      </w:r>
      <w:r w:rsidR="00285305">
        <w:t>virus</w:t>
      </w:r>
      <w:r w:rsidR="00EE443D">
        <w:t>)</w:t>
      </w:r>
      <w:r w:rsidR="00285305">
        <w:t xml:space="preserve"> </w:t>
      </w:r>
      <w:r w:rsidR="001B3B2E">
        <w:t xml:space="preserve">for 15 </w:t>
      </w:r>
      <w:r w:rsidR="001B3B2E" w:rsidRPr="00FF394E">
        <w:t xml:space="preserve">minutes </w:t>
      </w:r>
      <w:r w:rsidR="007409DC" w:rsidRPr="00FF394E">
        <w:fldChar w:fldCharType="begin"/>
      </w:r>
      <w:r w:rsidR="007409DC" w:rsidRPr="00FF394E">
        <w:instrText xml:space="preserve"> ADDIN EN.CITE &lt;EndNote&gt;&lt;Cite&gt;&lt;Author&gt;Ibrahim&lt;/Author&gt;&lt;Year&gt;2019&lt;/Year&gt;&lt;RecNum&gt;28&lt;/RecNum&gt;&lt;DisplayText&gt;(Ibrahim et al., 2019)&lt;/DisplayText&gt;&lt;record&gt;&lt;rec-number&gt;28&lt;/rec-number&gt;&lt;foreign-keys&gt;&lt;key app="EN" db-id="t2arpfetppzveoex0v05zs9vadr9905spa2t" timestamp="1762912504"&gt;28&lt;/key&gt;&lt;/foreign-keys&gt;&lt;ref-type name="Journal Article"&gt;17&lt;/ref-type&gt;&lt;contributors&gt;&lt;authors&gt;&lt;author&gt;Ibrahim, M&lt;/author&gt;&lt;author&gt;Angelini, Daniel&lt;/author&gt;&lt;author&gt;Prugh, Amber&lt;/author&gt;&lt;author&gt;Sickler, Todd&lt;/author&gt;&lt;author&gt;Biggs, Tracey&lt;/author&gt;&lt;author&gt;Harris, Jacquelyn&lt;/author&gt;&lt;author&gt;Ziemski, Michelle&lt;/author&gt;&lt;/authors&gt;&lt;/contributors&gt;&lt;titles&gt;&lt;title&gt;Methods for Inactivation of Venezuelan Equine Encephalitis Virus&lt;/title&gt;&lt;/titles&gt;&lt;dates&gt;&lt;year&gt;2019&lt;/year&gt;&lt;/dates&gt;&lt;urls&gt;&lt;/urls&gt;&lt;/record&gt;&lt;/Cite&gt;&lt;/EndNote&gt;</w:instrText>
      </w:r>
      <w:r w:rsidR="007409DC" w:rsidRPr="00FF394E">
        <w:fldChar w:fldCharType="separate"/>
      </w:r>
      <w:r w:rsidR="007409DC" w:rsidRPr="00FF394E">
        <w:rPr>
          <w:noProof/>
        </w:rPr>
        <w:t>(</w:t>
      </w:r>
      <w:hyperlink w:anchor="_ENREF_23" w:tooltip="Ibrahim, 2019 #28" w:history="1">
        <w:r w:rsidR="00D4593C" w:rsidRPr="00FF394E">
          <w:rPr>
            <w:noProof/>
          </w:rPr>
          <w:t>Ibrahim et al., 2019</w:t>
        </w:r>
      </w:hyperlink>
      <w:r w:rsidR="007409DC" w:rsidRPr="00FF394E">
        <w:rPr>
          <w:noProof/>
        </w:rPr>
        <w:t>)</w:t>
      </w:r>
      <w:r w:rsidR="007409DC" w:rsidRPr="00FF394E">
        <w:fldChar w:fldCharType="end"/>
      </w:r>
      <w:r w:rsidR="003C5624" w:rsidRPr="00FF394E">
        <w:t>.</w:t>
      </w:r>
      <w:r w:rsidR="003C5624">
        <w:t xml:space="preserve"> </w:t>
      </w:r>
    </w:p>
    <w:p w14:paraId="5B58FC63" w14:textId="485E8DD7" w:rsidR="00643C40" w:rsidRDefault="00643C40" w:rsidP="00643C40">
      <w:pPr>
        <w:pStyle w:val="4RARMP"/>
      </w:pPr>
      <w:r>
        <w:t>VEEV strain TC-83</w:t>
      </w:r>
    </w:p>
    <w:p w14:paraId="1607BB99" w14:textId="0ED9791B" w:rsidR="00DE03B8" w:rsidRDefault="00643C40" w:rsidP="00643C40">
      <w:pPr>
        <w:pStyle w:val="RARMPnumberedparagraphs"/>
      </w:pPr>
      <w:r w:rsidRPr="000A29BE">
        <w:rPr>
          <w:noProof/>
        </w:rPr>
        <w:t xml:space="preserve">The parent strain </w:t>
      </w:r>
      <w:r>
        <w:rPr>
          <w:noProof/>
        </w:rPr>
        <w:t xml:space="preserve">(VEEV TC-83; subtype IAB) is a highly attenuated strain that has been used as a vaccine in horses and at risk personnel for decades </w:t>
      </w:r>
      <w:r>
        <w:rPr>
          <w:noProof/>
        </w:rPr>
        <w:fldChar w:fldCharType="begin"/>
      </w:r>
      <w:r>
        <w:rPr>
          <w:noProof/>
        </w:rPr>
        <w:instrText xml:space="preserve"> ADDIN EN.CITE &lt;EndNote&gt;&lt;Cite&gt;&lt;Author&gt;Pittman&lt;/Author&gt;&lt;Year&gt;2017&lt;/Year&gt;&lt;RecNum&gt;24&lt;/RecNum&gt;&lt;DisplayText&gt;(Pittman and Plotkin, 2017)&lt;/DisplayText&gt;&lt;record&gt;&lt;rec-number&gt;24&lt;/rec-number&gt;&lt;foreign-keys&gt;&lt;key app="EN" db-id="t2arpfetppzveoex0v05zs9vadr9905spa2t" timestamp="1762903968"&gt;24&lt;/key&gt;&lt;/foreign-keys&gt;&lt;ref-type name="Journal Article"&gt;17&lt;/ref-type&gt;&lt;contributors&gt;&lt;authors&gt;&lt;author&gt;Pittman, Phillip R&lt;/author&gt;&lt;author&gt;Plotkin, Stanley A&lt;/author&gt;&lt;/authors&gt;&lt;/contributors&gt;&lt;titles&gt;&lt;title&gt;Biodefense and special pathogen vaccines&lt;/title&gt;&lt;secondary-title&gt;Plotkin&amp;apos;s Vaccines&lt;/secondary-title&gt;&lt;/titles&gt;&lt;periodical&gt;&lt;full-title&gt;Plotkin&amp;apos;s Vaccines&lt;/full-title&gt;&lt;/periodical&gt;&lt;pages&gt;149&lt;/pages&gt;&lt;dates&gt;&lt;year&gt;2017&lt;/year&gt;&lt;/dates&gt;&lt;urls&gt;&lt;/urls&gt;&lt;/record&gt;&lt;/Cite&gt;&lt;/EndNote&gt;</w:instrText>
      </w:r>
      <w:r>
        <w:rPr>
          <w:noProof/>
        </w:rPr>
        <w:fldChar w:fldCharType="separate"/>
      </w:r>
      <w:r>
        <w:rPr>
          <w:noProof/>
        </w:rPr>
        <w:t>(</w:t>
      </w:r>
      <w:hyperlink w:anchor="_ENREF_43" w:tooltip="Pittman, 2017 #24" w:history="1">
        <w:r w:rsidR="00D4593C">
          <w:rPr>
            <w:noProof/>
          </w:rPr>
          <w:t>Pittman and Plotkin, 2017</w:t>
        </w:r>
      </w:hyperlink>
      <w:r>
        <w:rPr>
          <w:noProof/>
        </w:rPr>
        <w:t>)</w:t>
      </w:r>
      <w:r>
        <w:rPr>
          <w:noProof/>
        </w:rPr>
        <w:fldChar w:fldCharType="end"/>
      </w:r>
      <w:r w:rsidRPr="000A29BE">
        <w:rPr>
          <w:noProof/>
        </w:rPr>
        <w:t xml:space="preserve">. </w:t>
      </w:r>
      <w:r>
        <w:rPr>
          <w:noProof/>
        </w:rPr>
        <w:t xml:space="preserve">The strain is derived from a field isolate and has been attenuated following consecutive passages in chicken embryo fibroblasts then guinea pig heart cells. The attenuation of the strain is attributed to 2 mutations within the E2 gene that render the strain more sensitive to host interferon responses and restrict cellular tropism </w:t>
      </w:r>
      <w:r>
        <w:rPr>
          <w:noProof/>
        </w:rPr>
        <w:fldChar w:fldCharType="begin"/>
      </w:r>
      <w:r>
        <w:rPr>
          <w:noProof/>
        </w:rPr>
        <w:instrText xml:space="preserve"> ADDIN EN.CITE &lt;EndNote&gt;&lt;Cite&gt;&lt;Author&gt;Pittman&lt;/Author&gt;&lt;Year&gt;2017&lt;/Year&gt;&lt;RecNum&gt;24&lt;/RecNum&gt;&lt;DisplayText&gt;(Pittman and Plotkin, 2017; Han et al., 2023)&lt;/DisplayText&gt;&lt;record&gt;&lt;rec-number&gt;24&lt;/rec-number&gt;&lt;foreign-keys&gt;&lt;key app="EN" db-id="t2arpfetppzveoex0v05zs9vadr9905spa2t" timestamp="1762903968"&gt;24&lt;/key&gt;&lt;/foreign-keys&gt;&lt;ref-type name="Journal Article"&gt;17&lt;/ref-type&gt;&lt;contributors&gt;&lt;authors&gt;&lt;author&gt;Pittman, Phillip R&lt;/author&gt;&lt;author&gt;Plotkin, Stanley A&lt;/author&gt;&lt;/authors&gt;&lt;/contributors&gt;&lt;titles&gt;&lt;title&gt;Biodefense and special pathogen vaccines&lt;/title&gt;&lt;secondary-title&gt;Plotkin&amp;apos;s Vaccines&lt;/secondary-title&gt;&lt;/titles&gt;&lt;periodical&gt;&lt;full-title&gt;Plotkin&amp;apos;s Vaccines&lt;/full-title&gt;&lt;/periodical&gt;&lt;pages&gt;149&lt;/pages&gt;&lt;dates&gt;&lt;year&gt;2017&lt;/year&gt;&lt;/dates&gt;&lt;urls&gt;&lt;/urls&gt;&lt;/record&gt;&lt;/Cite&gt;&lt;Cite&gt;&lt;Author&gt;Han&lt;/Author&gt;&lt;Year&gt;2023&lt;/Year&gt;&lt;RecNum&gt;5&lt;/RecNum&gt;&lt;record&gt;&lt;rec-number&gt;5&lt;/rec-number&gt;&lt;foreign-keys&gt;&lt;key app="EN" db-id="t2arpfetppzveoex0v05zs9vadr9905spa2t" timestamp="1761860849"&gt;5&lt;/key&gt;&lt;/foreign-keys&gt;&lt;ref-type name="Journal Article"&gt;17&lt;/ref-type&gt;&lt;contributors&gt;&lt;authors&gt;&lt;author&gt;Han, Lulu&lt;/author&gt;&lt;author&gt;Song, Shuai&lt;/author&gt;&lt;author&gt;Feng, Huilin&lt;/author&gt;&lt;author&gt;Ma, Jing&lt;/author&gt;&lt;author&gt;Wei, Wenqiang&lt;/author&gt;&lt;author&gt;Si, Fusheng&lt;/author&gt;&lt;/authors&gt;&lt;/contributors&gt;&lt;titles&gt;&lt;title&gt;A roadmap for developing Venezuelan equine encephalitis virus (VEEV) vaccines: Lessons from the past, strategies for the future&lt;/title&gt;&lt;secondary-title&gt;International journal of biological macromolecules&lt;/secondary-title&gt;&lt;/titles&gt;&lt;periodical&gt;&lt;full-title&gt;International journal of biological macromolecules&lt;/full-title&gt;&lt;/periodical&gt;&lt;pages&gt;125514&lt;/pages&gt;&lt;volume&gt;245&lt;/volume&gt;&lt;dates&gt;&lt;year&gt;2023&lt;/year&gt;&lt;/dates&gt;&lt;isbn&gt;0141-8130&lt;/isbn&gt;&lt;urls&gt;&lt;/urls&gt;&lt;/record&gt;&lt;/Cite&gt;&lt;/EndNote&gt;</w:instrText>
      </w:r>
      <w:r>
        <w:rPr>
          <w:noProof/>
        </w:rPr>
        <w:fldChar w:fldCharType="separate"/>
      </w:r>
      <w:r>
        <w:rPr>
          <w:noProof/>
        </w:rPr>
        <w:t>(</w:t>
      </w:r>
      <w:hyperlink w:anchor="_ENREF_43" w:tooltip="Pittman, 2017 #24" w:history="1">
        <w:r w:rsidR="00D4593C">
          <w:rPr>
            <w:noProof/>
          </w:rPr>
          <w:t>Pittman and Plotkin, 2017</w:t>
        </w:r>
      </w:hyperlink>
      <w:r>
        <w:rPr>
          <w:noProof/>
        </w:rPr>
        <w:t xml:space="preserve">; </w:t>
      </w:r>
      <w:hyperlink w:anchor="_ENREF_16" w:tooltip="Han, 2023 #5" w:history="1">
        <w:r w:rsidR="00D4593C">
          <w:rPr>
            <w:noProof/>
          </w:rPr>
          <w:t>Han et al., 2023</w:t>
        </w:r>
      </w:hyperlink>
      <w:r>
        <w:rPr>
          <w:noProof/>
        </w:rPr>
        <w:t>)</w:t>
      </w:r>
      <w:r>
        <w:rPr>
          <w:noProof/>
        </w:rPr>
        <w:fldChar w:fldCharType="end"/>
      </w:r>
      <w:r>
        <w:rPr>
          <w:noProof/>
        </w:rPr>
        <w:t xml:space="preserve">. </w:t>
      </w:r>
      <w:r w:rsidR="00DE03B8">
        <w:rPr>
          <w:noProof/>
        </w:rPr>
        <w:t xml:space="preserve">VEEV TC-83 is classified Category C according to Weight-of-evidence-based environmental hazard designations by the Centers for Disease Control </w:t>
      </w:r>
      <w:r w:rsidR="00DE03B8">
        <w:rPr>
          <w:noProof/>
        </w:rPr>
        <w:fldChar w:fldCharType="begin"/>
      </w:r>
      <w:r w:rsidR="00DE03B8">
        <w:rPr>
          <w:noProof/>
        </w:rPr>
        <w:instrText xml:space="preserve"> ADDIN EN.CITE &lt;EndNote&gt;&lt;Cite&gt;&lt;Author&gt;Rao&lt;/Author&gt;&lt;Year&gt;2004&lt;/Year&gt;&lt;RecNum&gt;29&lt;/RecNum&gt;&lt;DisplayText&gt;(Rao et al., 2004)&lt;/DisplayText&gt;&lt;record&gt;&lt;rec-number&gt;29&lt;/rec-number&gt;&lt;foreign-keys&gt;&lt;key app="EN" db-id="t2arpfetppzveoex0v05zs9vadr9905spa2t" timestamp="1762913110"&gt;29&lt;/key&gt;&lt;/foreign-keys&gt;&lt;ref-type name="Journal Article"&gt;17&lt;/ref-type&gt;&lt;contributors&gt;&lt;authors&gt;&lt;author&gt;Rao, Venkat&lt;/author&gt;&lt;author&gt;Hinz, Matthew E.&lt;/author&gt;&lt;author&gt;Roberts, Brian A.&lt;/author&gt;&lt;author&gt;Fine, Donald&lt;/author&gt;&lt;/authors&gt;&lt;/contributors&gt;&lt;titles&gt;&lt;title&gt;Environmental hazard assessment of Venezuelan equine encephalitis virus vaccine candidate strain V3526&lt;/title&gt;&lt;secondary-title&gt;Vaccine&lt;/secondary-title&gt;&lt;/titles&gt;&lt;periodical&gt;&lt;full-title&gt;Vaccine&lt;/full-title&gt;&lt;/periodical&gt;&lt;pages&gt;2667-2673&lt;/pages&gt;&lt;volume&gt;22&lt;/volume&gt;&lt;number&gt;20&lt;/number&gt;&lt;keywords&gt;&lt;keyword&gt;Hazard assessment&lt;/keyword&gt;&lt;keyword&gt;Venezuelan equine encephalitis&lt;/keyword&gt;&lt;keyword&gt;Biosafety&lt;/keyword&gt;&lt;keyword&gt;Ecological risk assessment&lt;/keyword&gt;&lt;keyword&gt;Recombinant vaccines&lt;/keyword&gt;&lt;keyword&gt;Biodefense&lt;/keyword&gt;&lt;keyword&gt;Public health&lt;/keyword&gt;&lt;keyword&gt;Risk assessment&lt;/keyword&gt;&lt;keyword&gt;TC-83&lt;/keyword&gt;&lt;keyword&gt;Biological countermeasures&lt;/keyword&gt;&lt;keyword&gt;Select agent rule&lt;/keyword&gt;&lt;/keywords&gt;&lt;dates&gt;&lt;year&gt;2004&lt;/year&gt;&lt;pub-dates&gt;&lt;date&gt;2004/06/30/&lt;/date&gt;&lt;/pub-dates&gt;&lt;/dates&gt;&lt;isbn&gt;0264-410X&lt;/isbn&gt;&lt;urls&gt;&lt;related-urls&gt;&lt;url&gt;https://www.sciencedirect.com/science/article/pii/S0264410X03008752&lt;/url&gt;&lt;/related-urls&gt;&lt;/urls&gt;&lt;electronic-resource-num&gt;https://doi.org/10.1016/j.vaccine.2003.09.041&lt;/electronic-resource-num&gt;&lt;/record&gt;&lt;/Cite&gt;&lt;/EndNote&gt;</w:instrText>
      </w:r>
      <w:r w:rsidR="00DE03B8">
        <w:rPr>
          <w:noProof/>
        </w:rPr>
        <w:fldChar w:fldCharType="separate"/>
      </w:r>
      <w:r w:rsidR="00DE03B8">
        <w:rPr>
          <w:noProof/>
        </w:rPr>
        <w:t>(</w:t>
      </w:r>
      <w:hyperlink w:anchor="_ENREF_47" w:tooltip="Rao, 2004 #29" w:history="1">
        <w:r w:rsidR="00D4593C">
          <w:rPr>
            <w:noProof/>
          </w:rPr>
          <w:t>Rao et al., 2004</w:t>
        </w:r>
      </w:hyperlink>
      <w:r w:rsidR="00DE03B8">
        <w:rPr>
          <w:noProof/>
        </w:rPr>
        <w:t>)</w:t>
      </w:r>
      <w:r w:rsidR="00DE03B8">
        <w:rPr>
          <w:noProof/>
        </w:rPr>
        <w:fldChar w:fldCharType="end"/>
      </w:r>
      <w:r w:rsidR="00DE03B8">
        <w:rPr>
          <w:noProof/>
        </w:rPr>
        <w:t xml:space="preserve">. Category C is determined to pose </w:t>
      </w:r>
      <w:r w:rsidR="00DE03B8">
        <w:rPr>
          <w:i/>
          <w:iCs/>
          <w:noProof/>
        </w:rPr>
        <w:t>limited to negligible threat of dissemination and transmission in the environment and po</w:t>
      </w:r>
      <w:r w:rsidR="001E1BD1">
        <w:rPr>
          <w:i/>
          <w:iCs/>
          <w:noProof/>
        </w:rPr>
        <w:t>t</w:t>
      </w:r>
      <w:r w:rsidR="00DE03B8">
        <w:rPr>
          <w:i/>
          <w:iCs/>
          <w:noProof/>
        </w:rPr>
        <w:t>ential for limited adverse events.</w:t>
      </w:r>
    </w:p>
    <w:p w14:paraId="1FF50A57" w14:textId="3EEDC001" w:rsidR="00DE03B8" w:rsidRDefault="00DE03B8" w:rsidP="00643C40">
      <w:pPr>
        <w:pStyle w:val="RARMPnumberedparagraphs"/>
      </w:pPr>
      <w:r>
        <w:t xml:space="preserve">Mice injected with VEEV TC-83, either by subcutaneous or intramuscular administration, demonstrate infection in central nervous system tissue, indicative of systemic spread of replication competent VEEV TC-83 </w:t>
      </w:r>
      <w:r>
        <w:fldChar w:fldCharType="begin">
          <w:fldData xml:space="preserve">PEVuZE5vdGU+PENpdGU+PEF1dGhvcj5HdWVyYm9pczwvQXV0aG9yPjxZZWFyPjIwMTM8L1llYXI+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</w:fldData>
        </w:fldChar>
      </w:r>
      <w:r>
        <w:instrText xml:space="preserve"> ADDIN EN.CITE </w:instrText>
      </w:r>
      <w:r>
        <w:fldChar w:fldCharType="begin">
          <w:fldData xml:space="preserve">PEVuZE5vdGU+PENpdGU+PEF1dGhvcj5HdWVyYm9pczwvQXV0aG9yPjxZZWFyPjIwMTM8L1llYXI+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</w:fldData>
        </w:fldChar>
      </w:r>
      <w:r>
        <w:instrText xml:space="preserve"> ADDIN EN.CITE.DATA </w:instrText>
      </w:r>
      <w:r>
        <w:fldChar w:fldCharType="end"/>
      </w:r>
      <w:r>
        <w:fldChar w:fldCharType="separate"/>
      </w:r>
      <w:r>
        <w:rPr>
          <w:noProof/>
        </w:rPr>
        <w:t>(</w:t>
      </w:r>
      <w:hyperlink w:anchor="_ENREF_14" w:tooltip="Guerbois, 2013 #63" w:history="1">
        <w:r w:rsidR="00D4593C">
          <w:rPr>
            <w:noProof/>
          </w:rPr>
          <w:t>Guerbois et al., 2013</w:t>
        </w:r>
      </w:hyperlink>
      <w:r>
        <w:rPr>
          <w:noProof/>
        </w:rPr>
        <w:t xml:space="preserve">; </w:t>
      </w:r>
      <w:hyperlink w:anchor="_ENREF_62" w:tooltip="Taylor, 2017 #64" w:history="1">
        <w:r w:rsidR="00D4593C">
          <w:rPr>
            <w:noProof/>
          </w:rPr>
          <w:t>Taylor et al., 2017</w:t>
        </w:r>
      </w:hyperlink>
      <w:r>
        <w:rPr>
          <w:noProof/>
        </w:rPr>
        <w:t>)</w:t>
      </w:r>
      <w:r>
        <w:fldChar w:fldCharType="end"/>
      </w:r>
      <w:r>
        <w:t>.</w:t>
      </w:r>
    </w:p>
    <w:p w14:paraId="2C6FDDAF" w14:textId="7177B477" w:rsidR="00643C40" w:rsidRPr="00643C40" w:rsidRDefault="005B0900" w:rsidP="00871BAA">
      <w:pPr>
        <w:pStyle w:val="RARMPnumberedparagraphs"/>
      </w:pPr>
      <w:r>
        <w:rPr>
          <w:noProof/>
        </w:rPr>
        <w:t>Vaccination of people with VEEV TC-83 is lar</w:t>
      </w:r>
      <w:r w:rsidR="00DE03B8">
        <w:rPr>
          <w:noProof/>
        </w:rPr>
        <w:t>ge</w:t>
      </w:r>
      <w:r>
        <w:rPr>
          <w:noProof/>
        </w:rPr>
        <w:t>ly well tolerated with the most commonly reported reactions including fever, malaise and headache that resolve without interve</w:t>
      </w:r>
      <w:r w:rsidR="004F3AE5">
        <w:rPr>
          <w:noProof/>
        </w:rPr>
        <w:t>n</w:t>
      </w:r>
      <w:r>
        <w:rPr>
          <w:noProof/>
        </w:rPr>
        <w:t xml:space="preserve">tion within 4 days </w:t>
      </w:r>
      <w:r w:rsidR="00C139C7">
        <w:rPr>
          <w:noProof/>
        </w:rPr>
        <w:fldChar w:fldCharType="begin"/>
      </w:r>
      <w:r w:rsidR="00C139C7">
        <w:rPr>
          <w:noProof/>
        </w:rPr>
        <w:instrText xml:space="preserve"> ADDIN EN.CITE &lt;EndNote&gt;&lt;Cite&gt;&lt;Author&gt;Alevizatos&lt;/Author&gt;&lt;Year&gt;1967&lt;/Year&gt;&lt;RecNum&gt;3&lt;/RecNum&gt;&lt;DisplayText&gt;(Alevizatos et al., 1967; Pittman and Plotkin, 2017)&lt;/DisplayText&gt;&lt;record&gt;&lt;rec-number&gt;3&lt;/rec-number&gt;&lt;foreign-keys&gt;&lt;key app="EN" db-id="t2arpfetppzveoex0v05zs9vadr9905spa2t" timestamp="1761799948"&gt;3&lt;/key&gt;&lt;/foreign-keys&gt;&lt;ref-type name="Journal Article"&gt;17&lt;/ref-type&gt;&lt;contributors&gt;&lt;authors&gt;&lt;author&gt;Alevizatos, Aristides C&lt;/author&gt;&lt;author&gt;McKinney, Robert W&lt;/author&gt;&lt;author&gt;Feigin, Ralph D&lt;/author&gt;&lt;author&gt;Jaeger, RF&lt;/author&gt;&lt;/authors&gt;&lt;/contributors&gt;&lt;titles&gt;&lt;title&gt;Live, attenuated Venezuelan equine encephalomyelitis virus vaccine. I. Clinical effects in man&lt;/title&gt;&lt;/titles&gt;&lt;dates&gt;&lt;year&gt;1967&lt;/year&gt;&lt;/dates&gt;&lt;urls&gt;&lt;/urls&gt;&lt;/record&gt;&lt;/Cite&gt;&lt;Cite&gt;&lt;Author&gt;Pittman&lt;/Author&gt;&lt;Year&gt;2017&lt;/Year&gt;&lt;RecNum&gt;24&lt;/RecNum&gt;&lt;record&gt;&lt;rec-number&gt;24&lt;/rec-number&gt;&lt;foreign-keys&gt;&lt;key app="EN" db-id="t2arpfetppzveoex0v05zs9vadr9905spa2t" timestamp="1762903968"&gt;24&lt;/key&gt;&lt;/foreign-keys&gt;&lt;ref-type name="Journal Article"&gt;17&lt;/ref-type&gt;&lt;contributors&gt;&lt;authors&gt;&lt;author&gt;Pittman, Phillip R&lt;/author&gt;&lt;author&gt;Plotkin, Stanley A&lt;/author&gt;&lt;/authors&gt;&lt;/contributors&gt;&lt;titles&gt;&lt;title&gt;Biodefense and special pathogen vaccines&lt;/title&gt;&lt;secondary-title&gt;Plotkin&amp;apos;s Vaccines&lt;/secondary-title&gt;&lt;/titles&gt;&lt;periodical&gt;&lt;full-title&gt;Plotkin&amp;apos;s Vaccines&lt;/full-title&gt;&lt;/periodical&gt;&lt;pages&gt;149&lt;/pages&gt;&lt;dates&gt;&lt;year&gt;2017&lt;/year&gt;&lt;/dates&gt;&lt;urls&gt;&lt;/urls&gt;&lt;/record&gt;&lt;/Cite&gt;&lt;/EndNote&gt;</w:instrText>
      </w:r>
      <w:r w:rsidR="00C139C7">
        <w:rPr>
          <w:noProof/>
        </w:rPr>
        <w:fldChar w:fldCharType="separate"/>
      </w:r>
      <w:r w:rsidR="00C139C7">
        <w:rPr>
          <w:noProof/>
        </w:rPr>
        <w:t>(</w:t>
      </w:r>
      <w:hyperlink w:anchor="_ENREF_2" w:tooltip="Alevizatos, 1967 #3" w:history="1">
        <w:r w:rsidR="00D4593C">
          <w:rPr>
            <w:noProof/>
          </w:rPr>
          <w:t>Alevizatos et al., 1967</w:t>
        </w:r>
      </w:hyperlink>
      <w:r w:rsidR="00C139C7">
        <w:rPr>
          <w:noProof/>
        </w:rPr>
        <w:t xml:space="preserve">; </w:t>
      </w:r>
      <w:hyperlink w:anchor="_ENREF_43" w:tooltip="Pittman, 2017 #24" w:history="1">
        <w:r w:rsidR="00D4593C">
          <w:rPr>
            <w:noProof/>
          </w:rPr>
          <w:t>Pittman and Plotkin, 2017</w:t>
        </w:r>
      </w:hyperlink>
      <w:r w:rsidR="00C139C7">
        <w:rPr>
          <w:noProof/>
        </w:rPr>
        <w:t>)</w:t>
      </w:r>
      <w:r w:rsidR="00C139C7">
        <w:rPr>
          <w:noProof/>
        </w:rPr>
        <w:fldChar w:fldCharType="end"/>
      </w:r>
      <w:r>
        <w:rPr>
          <w:noProof/>
        </w:rPr>
        <w:t>.</w:t>
      </w:r>
    </w:p>
    <w:p w14:paraId="4708D8A3" w14:textId="0658AE15" w:rsidR="00643C40" w:rsidRDefault="00643C40" w:rsidP="00643C40">
      <w:pPr>
        <w:pStyle w:val="RARMPnumberedparagraphs"/>
      </w:pPr>
      <w:r>
        <w:rPr>
          <w:noProof/>
        </w:rPr>
        <w:t>Infection of mosquitoes with 10</w:t>
      </w:r>
      <w:r>
        <w:rPr>
          <w:noProof/>
          <w:vertAlign w:val="superscript"/>
        </w:rPr>
        <w:t>6</w:t>
      </w:r>
      <w:r>
        <w:rPr>
          <w:noProof/>
        </w:rPr>
        <w:t>-10</w:t>
      </w:r>
      <w:r>
        <w:rPr>
          <w:noProof/>
          <w:vertAlign w:val="superscript"/>
        </w:rPr>
        <w:t xml:space="preserve">8 </w:t>
      </w:r>
      <w:r>
        <w:rPr>
          <w:noProof/>
        </w:rPr>
        <w:t xml:space="preserve">plaque forming units of TC-83 resulted in up to 4% of the mosquitoes becoming infected without any dissemination </w:t>
      </w:r>
      <w:r>
        <w:rPr>
          <w:noProof/>
        </w:rPr>
        <w:fldChar w:fldCharType="begin"/>
      </w:r>
      <w:r>
        <w:rPr>
          <w:noProof/>
        </w:rPr>
        <w:instrText xml:space="preserve"> ADDIN EN.CITE &lt;EndNote&gt;&lt;Cite&gt;&lt;Author&gt;Rao&lt;/Author&gt;&lt;Year&gt;2004&lt;/Year&gt;&lt;RecNum&gt;29&lt;/RecNum&gt;&lt;DisplayText&gt;(Rao et al., 2004)&lt;/DisplayText&gt;&lt;record&gt;&lt;rec-number&gt;29&lt;/rec-number&gt;&lt;foreign-keys&gt;&lt;key app="EN" db-id="t2arpfetppzveoex0v05zs9vadr9905spa2t" timestamp="1762913110"&gt;29&lt;/key&gt;&lt;/foreign-keys&gt;&lt;ref-type name="Journal Article"&gt;17&lt;/ref-type&gt;&lt;contributors&gt;&lt;authors&gt;&lt;author&gt;Rao, Venkat&lt;/author&gt;&lt;author&gt;Hinz, Matthew E.&lt;/author&gt;&lt;author&gt;Roberts, Brian A.&lt;/author&gt;&lt;author&gt;Fine, Donald&lt;/author&gt;&lt;/authors&gt;&lt;/contributors&gt;&lt;titles&gt;&lt;title&gt;Environmental hazard assessment of Venezuelan equine encephalitis virus vaccine candidate strain V3526&lt;/title&gt;&lt;secondary-title&gt;Vaccine&lt;/secondary-title&gt;&lt;/titles&gt;&lt;periodical&gt;&lt;full-title&gt;Vaccine&lt;/full-title&gt;&lt;/periodical&gt;&lt;pages&gt;2667-2673&lt;/pages&gt;&lt;volume&gt;22&lt;/volume&gt;&lt;number&gt;20&lt;/number&gt;&lt;keywords&gt;&lt;keyword&gt;Hazard assessment&lt;/keyword&gt;&lt;keyword&gt;Venezuelan equine encephalitis&lt;/keyword&gt;&lt;keyword&gt;Biosafety&lt;/keyword&gt;&lt;keyword&gt;Ecological risk assessment&lt;/keyword&gt;&lt;keyword&gt;Recombinant vaccines&lt;/keyword&gt;&lt;keyword&gt;Biodefense&lt;/keyword&gt;&lt;keyword&gt;Public health&lt;/keyword&gt;&lt;keyword&gt;Risk assessment&lt;/keyword&gt;&lt;keyword&gt;TC-83&lt;/keyword&gt;&lt;keyword&gt;Biological countermeasures&lt;/keyword&gt;&lt;keyword&gt;Select agent rule&lt;/keyword&gt;&lt;/keywords&gt;&lt;dates&gt;&lt;year&gt;2004&lt;/year&gt;&lt;pub-dates&gt;&lt;date&gt;2004/06/30/&lt;/date&gt;&lt;/pub-dates&gt;&lt;/dates&gt;&lt;isbn&gt;0264-410X&lt;/isbn&gt;&lt;urls&gt;&lt;related-urls&gt;&lt;url&gt;https://www.sciencedirect.com/science/article/pii/S0264410X03008752&lt;/url&gt;&lt;/related-urls&gt;&lt;/urls&gt;&lt;electronic-resource-num&gt;https://doi.org/10.1016/j.vaccine.2003.09.041&lt;/electronic-resource-num&gt;&lt;/record&gt;&lt;/Cite&gt;&lt;/EndNote&gt;</w:instrText>
      </w:r>
      <w:r>
        <w:rPr>
          <w:noProof/>
        </w:rPr>
        <w:fldChar w:fldCharType="separate"/>
      </w:r>
      <w:r>
        <w:rPr>
          <w:noProof/>
        </w:rPr>
        <w:t>(</w:t>
      </w:r>
      <w:hyperlink w:anchor="_ENREF_47" w:tooltip="Rao, 2004 #29" w:history="1">
        <w:r w:rsidR="00D4593C">
          <w:rPr>
            <w:noProof/>
          </w:rPr>
          <w:t>Rao et al., 2004</w:t>
        </w:r>
      </w:hyperlink>
      <w:r>
        <w:rPr>
          <w:noProof/>
        </w:rPr>
        <w:t>)</w:t>
      </w:r>
      <w:r>
        <w:rPr>
          <w:noProof/>
        </w:rPr>
        <w:fldChar w:fldCharType="end"/>
      </w:r>
      <w:r>
        <w:rPr>
          <w:noProof/>
        </w:rPr>
        <w:t xml:space="preserve">. </w:t>
      </w:r>
      <w:r w:rsidR="001B3B2E">
        <w:rPr>
          <w:noProof/>
        </w:rPr>
        <w:t xml:space="preserve">This </w:t>
      </w:r>
      <w:r w:rsidR="00FA6BC7">
        <w:rPr>
          <w:noProof/>
        </w:rPr>
        <w:t>is much higher than the infectious dose describe</w:t>
      </w:r>
      <w:r w:rsidR="00871BAA">
        <w:rPr>
          <w:noProof/>
        </w:rPr>
        <w:t>d</w:t>
      </w:r>
      <w:r w:rsidR="00FA6BC7">
        <w:rPr>
          <w:noProof/>
        </w:rPr>
        <w:t xml:space="preserve"> in Section 3.5.1 for wild type VEEV, supporting that TC-83 is less transmissable</w:t>
      </w:r>
      <w:r w:rsidR="0075124C">
        <w:rPr>
          <w:noProof/>
        </w:rPr>
        <w:t xml:space="preserve"> </w:t>
      </w:r>
      <w:r w:rsidR="00871BAA">
        <w:rPr>
          <w:noProof/>
        </w:rPr>
        <w:t>than</w:t>
      </w:r>
      <w:r w:rsidR="0075124C">
        <w:rPr>
          <w:noProof/>
        </w:rPr>
        <w:t xml:space="preserve"> WT VEEV</w:t>
      </w:r>
      <w:r w:rsidR="00FA6BC7">
        <w:rPr>
          <w:noProof/>
        </w:rPr>
        <w:t xml:space="preserve">. </w:t>
      </w:r>
      <w:r>
        <w:rPr>
          <w:noProof/>
        </w:rPr>
        <w:t>There are no documented cases of either mosquito-to-human or human-to-human transmission. No pathogenicity has been associated with the use of TC-83 as a vaccine other than mild symptoms that are typical of vaccination in general</w:t>
      </w:r>
      <w:r w:rsidR="00FA6BC7">
        <w:rPr>
          <w:noProof/>
        </w:rPr>
        <w:t xml:space="preserve"> </w:t>
      </w:r>
      <w:r w:rsidR="00EF3CC4">
        <w:rPr>
          <w:noProof/>
        </w:rPr>
        <w:fldChar w:fldCharType="begin"/>
      </w:r>
      <w:r w:rsidR="00EF3CC4">
        <w:rPr>
          <w:noProof/>
        </w:rPr>
        <w:instrText xml:space="preserve"> ADDIN EN.CITE &lt;EndNote&gt;&lt;Cite&gt;&lt;Author&gt;Pittman&lt;/Author&gt;&lt;Year&gt;2017&lt;/Year&gt;&lt;RecNum&gt;24&lt;/RecNum&gt;&lt;DisplayText&gt;(Pittman and Plotkin, 2017)&lt;/DisplayText&gt;&lt;record&gt;&lt;rec-number&gt;24&lt;/rec-number&gt;&lt;foreign-keys&gt;&lt;key app="EN" db-id="t2arpfetppzveoex0v05zs9vadr9905spa2t" timestamp="1762903968"&gt;24&lt;/key&gt;&lt;/foreign-keys&gt;&lt;ref-type name="Journal Article"&gt;17&lt;/ref-type&gt;&lt;contributors&gt;&lt;authors&gt;&lt;author&gt;Pittman, Phillip R&lt;/author&gt;&lt;author&gt;Plotkin, Stanley A&lt;/author&gt;&lt;/authors&gt;&lt;/contributors&gt;&lt;titles&gt;&lt;title&gt;Biodefense and special pathogen vaccines&lt;/title&gt;&lt;secondary-title&gt;Plotkin&amp;apos;s Vaccines&lt;/secondary-title&gt;&lt;/titles&gt;&lt;periodical&gt;&lt;full-title&gt;Plotkin&amp;apos;s Vaccines&lt;/full-title&gt;&lt;/periodical&gt;&lt;pages&gt;149&lt;/pages&gt;&lt;dates&gt;&lt;year&gt;2017&lt;/year&gt;&lt;/dates&gt;&lt;urls&gt;&lt;/urls&gt;&lt;/record&gt;&lt;/Cite&gt;&lt;/EndNote&gt;</w:instrText>
      </w:r>
      <w:r w:rsidR="00EF3CC4">
        <w:rPr>
          <w:noProof/>
        </w:rPr>
        <w:fldChar w:fldCharType="separate"/>
      </w:r>
      <w:r w:rsidR="00EF3CC4">
        <w:rPr>
          <w:noProof/>
        </w:rPr>
        <w:t>(</w:t>
      </w:r>
      <w:hyperlink w:anchor="_ENREF_43" w:tooltip="Pittman, 2017 #24" w:history="1">
        <w:r w:rsidR="00D4593C">
          <w:rPr>
            <w:noProof/>
          </w:rPr>
          <w:t>Pittman and Plotkin, 2017</w:t>
        </w:r>
      </w:hyperlink>
      <w:r w:rsidR="00EF3CC4">
        <w:rPr>
          <w:noProof/>
        </w:rPr>
        <w:t>)</w:t>
      </w:r>
      <w:r w:rsidR="00EF3CC4">
        <w:rPr>
          <w:noProof/>
        </w:rPr>
        <w:fldChar w:fldCharType="end"/>
      </w:r>
      <w:r>
        <w:rPr>
          <w:noProof/>
        </w:rPr>
        <w:t xml:space="preserve">. </w:t>
      </w:r>
    </w:p>
    <w:p w14:paraId="42093712" w14:textId="1F798767" w:rsidR="009B2E5C" w:rsidRPr="000A29BE" w:rsidRDefault="00FA6BC7" w:rsidP="00871BAA">
      <w:pPr>
        <w:pStyle w:val="RARMPnumberedparagraphs"/>
      </w:pPr>
      <w:r>
        <w:t xml:space="preserve">Replication competent TC-83 has shown  evidence of reversion to virulence following five passages in mice </w:t>
      </w:r>
      <w:r>
        <w:fldChar w:fldCharType="begin">
          <w:fldData xml:space="preserve">PEVuZE5vdGU+PENpdGU+PEF1dGhvcj5SYW88L0F1dGhvcj48WWVhcj4yMDA0PC9ZZWFyPjxSZWNO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</w:fldData>
        </w:fldChar>
      </w:r>
      <w:r w:rsidR="00EF3CC4">
        <w:instrText xml:space="preserve"> ADDIN EN.CITE </w:instrText>
      </w:r>
      <w:r w:rsidR="00EF3CC4">
        <w:fldChar w:fldCharType="begin">
          <w:fldData xml:space="preserve">PEVuZE5vdGU+PENpdGU+PEF1dGhvcj5SYW88L0F1dGhvcj48WWVhcj4yMDA0PC9ZZWFyPjxSZWNO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</w:fldData>
        </w:fldChar>
      </w:r>
      <w:r w:rsidR="00EF3CC4">
        <w:instrText xml:space="preserve"> ADDIN EN.CITE.DATA </w:instrText>
      </w:r>
      <w:r w:rsidR="00EF3CC4">
        <w:fldChar w:fldCharType="end"/>
      </w:r>
      <w:r>
        <w:fldChar w:fldCharType="separate"/>
      </w:r>
      <w:r w:rsidR="00EF3CC4">
        <w:rPr>
          <w:noProof/>
        </w:rPr>
        <w:t>(</w:t>
      </w:r>
      <w:hyperlink w:anchor="_ENREF_47" w:tooltip="Rao, 2004 #29" w:history="1">
        <w:r w:rsidR="00D4593C">
          <w:rPr>
            <w:noProof/>
          </w:rPr>
          <w:t>Rao et al., 2004</w:t>
        </w:r>
      </w:hyperlink>
      <w:r w:rsidR="00EF3CC4">
        <w:rPr>
          <w:noProof/>
        </w:rPr>
        <w:t xml:space="preserve">; </w:t>
      </w:r>
      <w:hyperlink w:anchor="_ENREF_26" w:tooltip="Kenney, 2011 #65" w:history="1">
        <w:r w:rsidR="00D4593C">
          <w:rPr>
            <w:noProof/>
          </w:rPr>
          <w:t>Kenney et al., 2011</w:t>
        </w:r>
      </w:hyperlink>
      <w:r w:rsidR="00EF3CC4">
        <w:rPr>
          <w:noProof/>
        </w:rPr>
        <w:t>)</w:t>
      </w:r>
      <w:r>
        <w:fldChar w:fldCharType="end"/>
      </w:r>
      <w:r>
        <w:t xml:space="preserve">. </w:t>
      </w:r>
    </w:p>
    <w:p w14:paraId="3FBFC1AE" w14:textId="4FA9FAEC" w:rsidR="00DD29CB" w:rsidRPr="00DD29CB" w:rsidRDefault="00DD29CB" w:rsidP="00DD29CB">
      <w:pPr>
        <w:pStyle w:val="RARMPnumberedparagraphs"/>
        <w:rPr>
          <w:rFonts w:cs="Calibri"/>
          <w:szCs w:val="22"/>
        </w:rPr>
      </w:pPr>
      <w:r>
        <w:rPr>
          <w:szCs w:val="22"/>
        </w:rPr>
        <w:t xml:space="preserve">VEEV is one of several alphaviruses used as a platform for self-amplifying mRNA (sa-mRNA) vaccines </w:t>
      </w:r>
      <w:r>
        <w:rPr>
          <w:szCs w:val="22"/>
        </w:rPr>
        <w:fldChar w:fldCharType="begin"/>
      </w:r>
      <w:r>
        <w:rPr>
          <w:szCs w:val="22"/>
        </w:rPr>
        <w:instrText xml:space="preserve"> ADDIN EN.CITE &lt;EndNote&gt;&lt;Cite&gt;&lt;Author&gt;Rodríguez-Gascón&lt;/Author&gt;&lt;Year&gt;2014&lt;/Year&gt;&lt;RecNum&gt;23&lt;/RecNum&gt;&lt;DisplayText&gt;(Rodríguez-Gascón et al., 2014b)&lt;/DisplayText&gt;&lt;record&gt;&lt;rec-number&gt;23&lt;/rec-number&gt;&lt;foreign-keys&gt;&lt;key app="EN" db-id="t2arpfetppzveoex0v05zs9vadr9905spa2t" timestamp="1762899454"&gt;23&lt;/key&gt;&lt;/foreign-keys&gt;&lt;ref-type name="Journal Article"&gt;17&lt;/ref-type&gt;&lt;contributors&gt;&lt;authors&gt;&lt;author&gt;Rodríguez-Gascón, Alicia&lt;/author&gt;&lt;author&gt;del Pozo-Rodríguez, Ana&lt;/author&gt;&lt;author&gt;Solinís, María Ángeles&lt;/author&gt;&lt;/authors&gt;&lt;/contributors&gt;&lt;titles&gt;&lt;title&gt;Development of nucleic acid vaccines: use of self-amplifying RNA in lipid nanoparticles&lt;/title&gt;&lt;secondary-title&gt;International Journal of Nanomedicine&lt;/secondary-title&gt;&lt;/titles&gt;&lt;periodical&gt;&lt;full-title&gt;International Journal of Nanomedicine&lt;/full-title&gt;&lt;/periodical&gt;&lt;pages&gt;1833-1843&lt;/pages&gt;&lt;dates&gt;&lt;year&gt;2014&lt;/year&gt;&lt;/dates&gt;&lt;isbn&gt;1176-9114&lt;/isbn&gt;&lt;urls&gt;&lt;/urls&gt;&lt;/record&gt;&lt;/Cite&gt;&lt;/EndNote&gt;</w:instrText>
      </w:r>
      <w:r>
        <w:rPr>
          <w:szCs w:val="22"/>
        </w:rPr>
        <w:fldChar w:fldCharType="separate"/>
      </w:r>
      <w:r>
        <w:rPr>
          <w:noProof/>
          <w:szCs w:val="22"/>
        </w:rPr>
        <w:t>(</w:t>
      </w:r>
      <w:hyperlink w:anchor="_ENREF_49" w:tooltip="Rodríguez-Gascón, 2014 #23" w:history="1">
        <w:r w:rsidR="00D4593C">
          <w:rPr>
            <w:noProof/>
            <w:szCs w:val="22"/>
          </w:rPr>
          <w:t>Rodríguez-Gascón et al., 2014b</w:t>
        </w:r>
      </w:hyperlink>
      <w:r>
        <w:rPr>
          <w:noProof/>
          <w:szCs w:val="22"/>
        </w:rPr>
        <w:t>)</w:t>
      </w:r>
      <w:r>
        <w:rPr>
          <w:szCs w:val="22"/>
        </w:rPr>
        <w:fldChar w:fldCharType="end"/>
      </w:r>
      <w:r>
        <w:rPr>
          <w:szCs w:val="22"/>
        </w:rPr>
        <w:t xml:space="preserve">. Several sa-mRNA vaccines are based on VEEV TC-83. These sa-mRNA vaccines retain non-structural genes, while the structural genes are replaced with an antigen, allowing for single round infection that produces large amounts of antigen mRNA to elicit an immune response, without producing more viral particles </w:t>
      </w:r>
      <w:r>
        <w:rPr>
          <w:szCs w:val="22"/>
        </w:rPr>
        <w:fldChar w:fldCharType="begin"/>
      </w:r>
      <w:r>
        <w:rPr>
          <w:szCs w:val="22"/>
        </w:rPr>
        <w:instrText xml:space="preserve"> ADDIN EN.CITE &lt;EndNote&gt;&lt;Cite&gt;&lt;Author&gt;Rodríguez-Gascón&lt;/Author&gt;&lt;Year&gt;2014&lt;/Year&gt;&lt;RecNum&gt;23&lt;/RecNum&gt;&lt;DisplayText&gt;(Rodríguez-Gascón et al., 2014b)&lt;/DisplayText&gt;&lt;record&gt;&lt;rec-number&gt;23&lt;/rec-number&gt;&lt;foreign-keys&gt;&lt;key app="EN" db-id="t2arpfetppzveoex0v05zs9vadr9905spa2t" timestamp="1762899454"&gt;23&lt;/key&gt;&lt;/foreign-keys&gt;&lt;ref-type name="Journal Article"&gt;17&lt;/ref-type&gt;&lt;contributors&gt;&lt;authors&gt;&lt;author&gt;Rodríguez-Gascón, Alicia&lt;/author&gt;&lt;author&gt;del Pozo-Rodríguez, Ana&lt;/author&gt;&lt;author&gt;Solinís, María Ángeles&lt;/author&gt;&lt;/authors&gt;&lt;/contributors&gt;&lt;titles&gt;&lt;title&gt;Development of nucleic acid vaccines: use of self-amplifying RNA in lipid nanoparticles&lt;/title&gt;&lt;secondary-title&gt;International Journal of Nanomedicine&lt;/secondary-title&gt;&lt;/titles&gt;&lt;periodical&gt;&lt;full-title&gt;International Journal of Nanomedicine&lt;/full-title&gt;&lt;/periodical&gt;&lt;pages&gt;1833-1843&lt;/pages&gt;&lt;dates&gt;&lt;year&gt;2014&lt;/year&gt;&lt;/dates&gt;&lt;isbn&gt;1176-9114&lt;/isbn&gt;&lt;urls&gt;&lt;/urls&gt;&lt;/record&gt;&lt;/Cite&gt;&lt;/EndNote&gt;</w:instrText>
      </w:r>
      <w:r>
        <w:rPr>
          <w:szCs w:val="22"/>
        </w:rPr>
        <w:fldChar w:fldCharType="separate"/>
      </w:r>
      <w:r>
        <w:rPr>
          <w:noProof/>
          <w:szCs w:val="22"/>
        </w:rPr>
        <w:t>(</w:t>
      </w:r>
      <w:hyperlink w:anchor="_ENREF_49" w:tooltip="Rodríguez-Gascón, 2014 #23" w:history="1">
        <w:r w:rsidR="00D4593C">
          <w:rPr>
            <w:noProof/>
            <w:szCs w:val="22"/>
          </w:rPr>
          <w:t>Rodríguez-Gascón et al., 2014b</w:t>
        </w:r>
      </w:hyperlink>
      <w:r>
        <w:rPr>
          <w:noProof/>
          <w:szCs w:val="22"/>
        </w:rPr>
        <w:t>)</w:t>
      </w:r>
      <w:r>
        <w:rPr>
          <w:szCs w:val="22"/>
        </w:rPr>
        <w:fldChar w:fldCharType="end"/>
      </w:r>
      <w:r>
        <w:rPr>
          <w:szCs w:val="22"/>
        </w:rPr>
        <w:t xml:space="preserve">.  </w:t>
      </w:r>
    </w:p>
    <w:p w14:paraId="7A5F7E64" w14:textId="25BE57E7" w:rsidR="00A63D42" w:rsidRPr="000A29BE" w:rsidRDefault="00A63D42" w:rsidP="00E1104A">
      <w:pPr>
        <w:pStyle w:val="2RARMP"/>
      </w:pPr>
      <w:bookmarkStart w:id="181" w:name="_Toc209859572"/>
      <w:bookmarkStart w:id="182" w:name="_Ref220914220"/>
      <w:bookmarkStart w:id="183" w:name="_Ref220920025"/>
      <w:bookmarkStart w:id="184" w:name="_Ref256776892"/>
      <w:bookmarkStart w:id="185" w:name="_Toc274904750"/>
      <w:bookmarkStart w:id="186" w:name="_Toc291151800"/>
      <w:bookmarkStart w:id="187" w:name="_Toc309054004"/>
      <w:bookmarkStart w:id="188" w:name="_Toc309833696"/>
      <w:bookmarkStart w:id="189" w:name="_Toc311188357"/>
      <w:bookmarkStart w:id="190" w:name="_Toc377743562"/>
      <w:bookmarkStart w:id="191" w:name="_Toc47536749"/>
      <w:bookmarkStart w:id="192" w:name="_Toc224646041"/>
      <w:r w:rsidRPr="000A29BE">
        <w:t>The GM v</w:t>
      </w:r>
      <w:r w:rsidR="006B13DE" w:rsidRPr="000A29BE">
        <w:t>accine -</w:t>
      </w:r>
      <w:r w:rsidRPr="000A29BE">
        <w:t xml:space="preserve"> nature and effect of the genetic modification</w:t>
      </w:r>
      <w:bookmarkEnd w:id="181"/>
      <w:bookmarkEnd w:id="182"/>
      <w:bookmarkEnd w:id="183"/>
      <w:bookmarkEnd w:id="184"/>
      <w:bookmarkEnd w:id="185"/>
      <w:bookmarkEnd w:id="186"/>
      <w:bookmarkEnd w:id="187"/>
      <w:bookmarkEnd w:id="188"/>
      <w:bookmarkEnd w:id="189"/>
      <w:bookmarkEnd w:id="190"/>
      <w:bookmarkEnd w:id="191"/>
      <w:bookmarkEnd w:id="192"/>
    </w:p>
    <w:p w14:paraId="311BDD53" w14:textId="57EC793C" w:rsidR="002B13BC" w:rsidRPr="000A29BE" w:rsidRDefault="002B13BC" w:rsidP="002B13BC">
      <w:pPr>
        <w:pStyle w:val="3RARMP"/>
      </w:pPr>
      <w:bookmarkStart w:id="193" w:name="_Toc47536750"/>
      <w:bookmarkStart w:id="194" w:name="_Ref57118981"/>
      <w:bookmarkStart w:id="195" w:name="_Ref57118992"/>
      <w:bookmarkStart w:id="196" w:name="_Ref57119428"/>
      <w:bookmarkStart w:id="197" w:name="_Toc224646042"/>
      <w:bookmarkStart w:id="198" w:name="_Toc194221362"/>
      <w:bookmarkStart w:id="199" w:name="_Toc195684934"/>
      <w:bookmarkStart w:id="200" w:name="_Toc209859574"/>
      <w:bookmarkStart w:id="201" w:name="_Ref236199314"/>
      <w:bookmarkStart w:id="202" w:name="_Toc274904753"/>
      <w:bookmarkStart w:id="203" w:name="_Toc291151804"/>
      <w:bookmarkStart w:id="204" w:name="_Ref191716974"/>
      <w:r w:rsidRPr="000A29BE">
        <w:t>The genetic modification</w:t>
      </w:r>
      <w:bookmarkEnd w:id="193"/>
      <w:r w:rsidR="00FB0B9D" w:rsidRPr="000A29BE">
        <w:t>s</w:t>
      </w:r>
      <w:bookmarkEnd w:id="194"/>
      <w:bookmarkEnd w:id="195"/>
      <w:bookmarkEnd w:id="196"/>
      <w:bookmarkEnd w:id="197"/>
    </w:p>
    <w:p w14:paraId="3E207870" w14:textId="71956455" w:rsidR="007112F4" w:rsidRPr="000A29BE" w:rsidRDefault="007112F4" w:rsidP="00E30133">
      <w:pPr>
        <w:pStyle w:val="RARMPnumberedparagraphs"/>
      </w:pPr>
      <w:r>
        <w:rPr>
          <w:noProof/>
        </w:rPr>
        <w:t xml:space="preserve">Some information about the construction </w:t>
      </w:r>
      <w:r w:rsidR="00E327F9">
        <w:rPr>
          <w:noProof/>
        </w:rPr>
        <w:t xml:space="preserve">and testing </w:t>
      </w:r>
      <w:r>
        <w:rPr>
          <w:noProof/>
        </w:rPr>
        <w:t xml:space="preserve">of the GMO has been declared Confidential Commercial Information (CCI) under Section 185 of the Act. Under Section 187 of the Act, this information must not be disclosed except where it is made available to the Commonwealth or a </w:t>
      </w:r>
      <w:r>
        <w:rPr>
          <w:noProof/>
        </w:rPr>
        <w:lastRenderedPageBreak/>
        <w:t xml:space="preserve">Commonwealth Authority, a State agency </w:t>
      </w:r>
      <w:r w:rsidR="00080945">
        <w:rPr>
          <w:noProof/>
        </w:rPr>
        <w:t>or</w:t>
      </w:r>
      <w:r>
        <w:rPr>
          <w:noProof/>
        </w:rPr>
        <w:t xml:space="preserve"> the Gene Technology Technical Advisory Committee in the course of carrying our their duties or functions under the Act or under corresponding State law. </w:t>
      </w:r>
    </w:p>
    <w:p w14:paraId="40DFDFF2" w14:textId="7DC199EA" w:rsidR="00F611DF" w:rsidRDefault="00F16DFF" w:rsidP="00710D60">
      <w:pPr>
        <w:pStyle w:val="RARMPnumberedparagraphs"/>
      </w:pPr>
      <w:r>
        <w:rPr>
          <w:noProof/>
        </w:rPr>
        <w:t xml:space="preserve">FeLV is retroviral pathogen that can cause immunodeficiency, cytopenia and anemia and can also persist in latent or progressive infection </w:t>
      </w:r>
      <w:r>
        <w:rPr>
          <w:noProof/>
        </w:rPr>
        <w:fldChar w:fldCharType="begin">
          <w:fldData xml:space="preserve">PEVuZE5vdGU+PENpdGU+PEF1dGhvcj5XZXN0bWFuPC9BdXRob3I+PFllYXI+MjAxOTwvWWVhcj48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</w:fldData>
        </w:fldChar>
      </w:r>
      <w:r>
        <w:rPr>
          <w:noProof/>
        </w:rPr>
        <w:instrText xml:space="preserve"> ADDIN EN.CITE </w:instrText>
      </w:r>
      <w:r>
        <w:rPr>
          <w:noProof/>
        </w:rPr>
        <w:fldChar w:fldCharType="begin">
          <w:fldData xml:space="preserve">PEVuZE5vdGU+PENpdGU+PEF1dGhvcj5XZXN0bWFuPC9BdXRob3I+PFllYXI+MjAxOTwvWWVhcj48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</w:fldData>
        </w:fldChar>
      </w:r>
      <w:r>
        <w:rPr>
          <w:noProof/>
        </w:rPr>
        <w:instrText xml:space="preserve"> ADDIN EN.CITE.DATA </w:instrText>
      </w:r>
      <w:r>
        <w:rPr>
          <w:noProof/>
        </w:rPr>
      </w:r>
      <w:r>
        <w:rPr>
          <w:noProof/>
        </w:rPr>
        <w:fldChar w:fldCharType="end"/>
      </w:r>
      <w:r>
        <w:rPr>
          <w:noProof/>
        </w:rPr>
      </w:r>
      <w:r>
        <w:rPr>
          <w:noProof/>
        </w:rPr>
        <w:fldChar w:fldCharType="separate"/>
      </w:r>
      <w:r>
        <w:rPr>
          <w:noProof/>
        </w:rPr>
        <w:t>(</w:t>
      </w:r>
      <w:hyperlink w:anchor="_ENREF_67" w:tooltip="Westman, 2016 #11" w:history="1">
        <w:r w:rsidR="00D4593C">
          <w:rPr>
            <w:noProof/>
          </w:rPr>
          <w:t>Westman et al., 2016</w:t>
        </w:r>
      </w:hyperlink>
      <w:r>
        <w:rPr>
          <w:noProof/>
        </w:rPr>
        <w:t xml:space="preserve">; </w:t>
      </w:r>
      <w:hyperlink w:anchor="_ENREF_65" w:tooltip="Westman, 2019 #14" w:history="1">
        <w:r w:rsidR="00D4593C">
          <w:rPr>
            <w:noProof/>
          </w:rPr>
          <w:t>Westman et al., 2019</w:t>
        </w:r>
      </w:hyperlink>
      <w:r>
        <w:rPr>
          <w:noProof/>
        </w:rPr>
        <w:t xml:space="preserve">; </w:t>
      </w:r>
      <w:hyperlink w:anchor="_ENREF_66" w:tooltip="Westman, 2025 #13" w:history="1">
        <w:r w:rsidR="00D4593C">
          <w:rPr>
            <w:noProof/>
          </w:rPr>
          <w:t>Westman et al., 2025</w:t>
        </w:r>
      </w:hyperlink>
      <w:r>
        <w:rPr>
          <w:noProof/>
        </w:rPr>
        <w:t>)</w:t>
      </w:r>
      <w:r>
        <w:rPr>
          <w:noProof/>
        </w:rPr>
        <w:fldChar w:fldCharType="end"/>
      </w:r>
      <w:r>
        <w:rPr>
          <w:noProof/>
        </w:rPr>
        <w:t xml:space="preserve">. </w:t>
      </w:r>
      <w:r w:rsidR="00E30133" w:rsidRPr="000A29BE">
        <w:rPr>
          <w:noProof/>
        </w:rPr>
        <w:t xml:space="preserve">The GMO </w:t>
      </w:r>
      <w:r w:rsidR="00827B0D">
        <w:rPr>
          <w:noProof/>
        </w:rPr>
        <w:t xml:space="preserve">is a </w:t>
      </w:r>
      <w:r w:rsidR="00F93F53">
        <w:rPr>
          <w:noProof/>
        </w:rPr>
        <w:t>sa</w:t>
      </w:r>
      <w:r w:rsidR="00AC6188">
        <w:rPr>
          <w:noProof/>
        </w:rPr>
        <w:t>-</w:t>
      </w:r>
      <w:r w:rsidR="00827B0D">
        <w:rPr>
          <w:noProof/>
        </w:rPr>
        <w:t xml:space="preserve">mRNA vaccine, comprising </w:t>
      </w:r>
      <w:r w:rsidR="00080945">
        <w:rPr>
          <w:noProof/>
        </w:rPr>
        <w:t>replication defective VEEV</w:t>
      </w:r>
      <w:r w:rsidR="002A1348">
        <w:rPr>
          <w:noProof/>
        </w:rPr>
        <w:t xml:space="preserve"> </w:t>
      </w:r>
      <w:r w:rsidR="00F611DF">
        <w:rPr>
          <w:noProof/>
        </w:rPr>
        <w:t xml:space="preserve">TC83 </w:t>
      </w:r>
      <w:r>
        <w:rPr>
          <w:noProof/>
        </w:rPr>
        <w:t xml:space="preserve">that produces the FeLV glycoprotein as an antigen, </w:t>
      </w:r>
      <w:r w:rsidR="00DC4A91">
        <w:rPr>
          <w:noProof/>
        </w:rPr>
        <w:t>to induce an immune reponse against</w:t>
      </w:r>
      <w:r w:rsidR="00080945">
        <w:rPr>
          <w:noProof/>
        </w:rPr>
        <w:t xml:space="preserve"> FeLV</w:t>
      </w:r>
      <w:r w:rsidR="002A1348">
        <w:rPr>
          <w:noProof/>
        </w:rPr>
        <w:t>.</w:t>
      </w:r>
      <w:r w:rsidR="007A77AC">
        <w:rPr>
          <w:noProof/>
        </w:rPr>
        <w:t xml:space="preserve"> </w:t>
      </w:r>
    </w:p>
    <w:p w14:paraId="48800625" w14:textId="11A09065" w:rsidR="00710D60" w:rsidRPr="000A29BE" w:rsidRDefault="00710D60" w:rsidP="00710D60">
      <w:pPr>
        <w:pStyle w:val="RARMPnumberedparagraphs"/>
      </w:pPr>
      <w:r>
        <w:rPr>
          <w:noProof/>
        </w:rPr>
        <w:t xml:space="preserve">The </w:t>
      </w:r>
      <w:r w:rsidR="00F611DF">
        <w:rPr>
          <w:noProof/>
        </w:rPr>
        <w:t xml:space="preserve">FeLV </w:t>
      </w:r>
      <w:r>
        <w:rPr>
          <w:noProof/>
        </w:rPr>
        <w:t xml:space="preserve">glycoprotein is a trimeric protein complex made up of two subunit copies (gp70) and a transmembrane protein (p15E). The trimeric protein complex is collectively referred to as gp85. The subunits are involved in host cell receptor binding while the transmembrane protein plays a role in membrane fusion to allow cell entry </w:t>
      </w:r>
      <w:r>
        <w:rPr>
          <w:noProof/>
        </w:rPr>
        <w:fldChar w:fldCharType="begin"/>
      </w:r>
      <w:r>
        <w:rPr>
          <w:noProof/>
        </w:rPr>
        <w:instrText xml:space="preserve"> ADDIN EN.CITE &lt;EndNote&gt;&lt;Cite&gt;&lt;Author&gt;Ortiz&lt;/Author&gt;&lt;Year&gt;2024&lt;/Year&gt;&lt;RecNum&gt;51&lt;/RecNum&gt;&lt;DisplayText&gt;(Ortiz et al., 2024)&lt;/DisplayText&gt;&lt;record&gt;&lt;rec-number&gt;51&lt;/rec-number&gt;&lt;foreign-keys&gt;&lt;key app="EN" db-id="t2arpfetppzveoex0v05zs9vadr9905spa2t" timestamp="1770092270"&gt;51&lt;/key&gt;&lt;/foreign-keys&gt;&lt;ref-type name="Journal Article"&gt;17&lt;/ref-type&gt;&lt;contributors&gt;&lt;authors&gt;&lt;author&gt;Ortiz, Raquel&lt;/author&gt;&lt;author&gt;Barajas, Ana&lt;/author&gt;&lt;author&gt;Pons-Grífols, Anna&lt;/author&gt;&lt;author&gt;Trinité, Benjamin&lt;/author&gt;&lt;author&gt;Tarrés-Freixas, Ferran&lt;/author&gt;&lt;author&gt;Rovirosa, Carla&lt;/author&gt;&lt;author&gt;Urrea, Víctor&lt;/author&gt;&lt;author&gt;Barreiro, Antonio&lt;/author&gt;&lt;author&gt;Gonzalez-Tendero, Anna&lt;/author&gt;&lt;author&gt;Rovira-Rigau, Maria&lt;/author&gt;&lt;author&gt;Cardona, Maria&lt;/author&gt;&lt;author&gt;Ferrer, Laura&lt;/author&gt;&lt;author&gt;Clotet, Bonaventura&lt;/author&gt;&lt;author&gt;Carrillo, Jorge&lt;/author&gt;&lt;author&gt;Aguilar-Gurrieri, Carmen&lt;/author&gt;&lt;author&gt;Blanco, Julià&lt;/author&gt;&lt;/authors&gt;&lt;/contributors&gt;&lt;titles&gt;&lt;title&gt;Production and Immunogenicity of FeLV Gag-Based VLPs Exposing a Stabilized FeLV Envelope Glycoprotein&lt;/title&gt;&lt;secondary-title&gt;Viruses&lt;/secondary-title&gt;&lt;/titles&gt;&lt;periodical&gt;&lt;full-title&gt;Viruses&lt;/full-title&gt;&lt;/periodical&gt;&lt;pages&gt;987&lt;/pages&gt;&lt;volume&gt;16&lt;/volume&gt;&lt;number&gt;6&lt;/number&gt;&lt;dates&gt;&lt;year&gt;2024&lt;/year&gt;&lt;/dates&gt;&lt;isbn&gt;1999-4915&lt;/isbn&gt;&lt;accession-num&gt;doi:10.3390/v16060987&lt;/accession-num&gt;&lt;urls&gt;&lt;related-urls&gt;&lt;url&gt;https://www.mdpi.com/1999-4915/16/6/987&lt;/url&gt;&lt;/related-urls&gt;&lt;/urls&gt;&lt;/record&gt;&lt;/Cite&gt;&lt;/EndNote&gt;</w:instrText>
      </w:r>
      <w:r>
        <w:rPr>
          <w:noProof/>
        </w:rPr>
        <w:fldChar w:fldCharType="separate"/>
      </w:r>
      <w:r>
        <w:rPr>
          <w:noProof/>
        </w:rPr>
        <w:t>(</w:t>
      </w:r>
      <w:hyperlink w:anchor="_ENREF_41" w:tooltip="Ortiz, 2024 #51" w:history="1">
        <w:r w:rsidR="00D4593C">
          <w:rPr>
            <w:noProof/>
          </w:rPr>
          <w:t>Ortiz et al., 2024</w:t>
        </w:r>
      </w:hyperlink>
      <w:r>
        <w:rPr>
          <w:noProof/>
        </w:rPr>
        <w:t>)</w:t>
      </w:r>
      <w:r>
        <w:rPr>
          <w:noProof/>
        </w:rPr>
        <w:fldChar w:fldCharType="end"/>
      </w:r>
      <w:r>
        <w:rPr>
          <w:noProof/>
        </w:rPr>
        <w:t xml:space="preserve">. Antibodies against the FeLV glycoprotein typically compete with gp70 to prevent binding to host cell receptors, preventing cell entry </w:t>
      </w:r>
      <w:r>
        <w:rPr>
          <w:noProof/>
        </w:rPr>
        <w:fldChar w:fldCharType="begin"/>
      </w:r>
      <w:r>
        <w:rPr>
          <w:noProof/>
        </w:rPr>
        <w:instrText xml:space="preserve"> ADDIN EN.CITE &lt;EndNote&gt;&lt;Cite&gt;&lt;Author&gt;Ortiz&lt;/Author&gt;&lt;Year&gt;2024&lt;/Year&gt;&lt;RecNum&gt;51&lt;/RecNum&gt;&lt;DisplayText&gt;(Ortiz et al., 2024)&lt;/DisplayText&gt;&lt;record&gt;&lt;rec-number&gt;51&lt;/rec-number&gt;&lt;foreign-keys&gt;&lt;key app="EN" db-id="t2arpfetppzveoex0v05zs9vadr9905spa2t" timestamp="1770092270"&gt;51&lt;/key&gt;&lt;/foreign-keys&gt;&lt;ref-type name="Journal Article"&gt;17&lt;/ref-type&gt;&lt;contributors&gt;&lt;authors&gt;&lt;author&gt;Ortiz, Raquel&lt;/author&gt;&lt;author&gt;Barajas, Ana&lt;/author&gt;&lt;author&gt;Pons-Grífols, Anna&lt;/author&gt;&lt;author&gt;Trinité, Benjamin&lt;/author&gt;&lt;author&gt;Tarrés-Freixas, Ferran&lt;/author&gt;&lt;author&gt;Rovirosa, Carla&lt;/author&gt;&lt;author&gt;Urrea, Víctor&lt;/author&gt;&lt;author&gt;Barreiro, Antonio&lt;/author&gt;&lt;author&gt;Gonzalez-Tendero, Anna&lt;/author&gt;&lt;author&gt;Rovira-Rigau, Maria&lt;/author&gt;&lt;author&gt;Cardona, Maria&lt;/author&gt;&lt;author&gt;Ferrer, Laura&lt;/author&gt;&lt;author&gt;Clotet, Bonaventura&lt;/author&gt;&lt;author&gt;Carrillo, Jorge&lt;/author&gt;&lt;author&gt;Aguilar-Gurrieri, Carmen&lt;/author&gt;&lt;author&gt;Blanco, Julià&lt;/author&gt;&lt;/authors&gt;&lt;/contributors&gt;&lt;titles&gt;&lt;title&gt;Production and Immunogenicity of FeLV Gag-Based VLPs Exposing a Stabilized FeLV Envelope Glycoprotein&lt;/title&gt;&lt;secondary-title&gt;Viruses&lt;/secondary-title&gt;&lt;/titles&gt;&lt;periodical&gt;&lt;full-title&gt;Viruses&lt;/full-title&gt;&lt;/periodical&gt;&lt;pages&gt;987&lt;/pages&gt;&lt;volume&gt;16&lt;/volume&gt;&lt;number&gt;6&lt;/number&gt;&lt;dates&gt;&lt;year&gt;2024&lt;/year&gt;&lt;/dates&gt;&lt;isbn&gt;1999-4915&lt;/isbn&gt;&lt;accession-num&gt;doi:10.3390/v16060987&lt;/accession-num&gt;&lt;urls&gt;&lt;related-urls&gt;&lt;url&gt;https://www.mdpi.com/1999-4915/16/6/987&lt;/url&gt;&lt;/related-urls&gt;&lt;/urls&gt;&lt;/record&gt;&lt;/Cite&gt;&lt;/EndNote&gt;</w:instrText>
      </w:r>
      <w:r>
        <w:rPr>
          <w:noProof/>
        </w:rPr>
        <w:fldChar w:fldCharType="separate"/>
      </w:r>
      <w:r>
        <w:rPr>
          <w:noProof/>
        </w:rPr>
        <w:t>(</w:t>
      </w:r>
      <w:hyperlink w:anchor="_ENREF_41" w:tooltip="Ortiz, 2024 #51" w:history="1">
        <w:r w:rsidR="00D4593C">
          <w:rPr>
            <w:noProof/>
          </w:rPr>
          <w:t>Ortiz et al., 2024</w:t>
        </w:r>
      </w:hyperlink>
      <w:r>
        <w:rPr>
          <w:noProof/>
        </w:rPr>
        <w:t>)</w:t>
      </w:r>
      <w:r>
        <w:rPr>
          <w:noProof/>
        </w:rPr>
        <w:fldChar w:fldCharType="end"/>
      </w:r>
      <w:r>
        <w:rPr>
          <w:noProof/>
        </w:rPr>
        <w:t xml:space="preserve">. </w:t>
      </w:r>
    </w:p>
    <w:p w14:paraId="46609A7D" w14:textId="408BEF28" w:rsidR="00E30133" w:rsidRDefault="002A1348" w:rsidP="00080945">
      <w:pPr>
        <w:pStyle w:val="RARMPnumberedparagraphs"/>
      </w:pPr>
      <w:r>
        <w:rPr>
          <w:noProof/>
        </w:rPr>
        <w:t xml:space="preserve">The </w:t>
      </w:r>
      <w:r w:rsidR="00080945">
        <w:rPr>
          <w:noProof/>
        </w:rPr>
        <w:t>GMO</w:t>
      </w:r>
      <w:r>
        <w:rPr>
          <w:noProof/>
        </w:rPr>
        <w:t xml:space="preserve"> was constructed </w:t>
      </w:r>
      <w:r w:rsidR="003479E1">
        <w:rPr>
          <w:noProof/>
        </w:rPr>
        <w:t xml:space="preserve">in a multistep process </w:t>
      </w:r>
      <w:r>
        <w:rPr>
          <w:noProof/>
        </w:rPr>
        <w:t xml:space="preserve">to </w:t>
      </w:r>
      <w:r w:rsidR="00080945">
        <w:rPr>
          <w:noProof/>
        </w:rPr>
        <w:t xml:space="preserve">replace the </w:t>
      </w:r>
      <w:r w:rsidR="0044584F">
        <w:rPr>
          <w:noProof/>
        </w:rPr>
        <w:t xml:space="preserve">gene encoding the </w:t>
      </w:r>
      <w:r w:rsidR="00080945">
        <w:rPr>
          <w:noProof/>
        </w:rPr>
        <w:t xml:space="preserve">structural proteins of TC-83 with </w:t>
      </w:r>
      <w:r w:rsidR="00F611DF">
        <w:rPr>
          <w:noProof/>
        </w:rPr>
        <w:t xml:space="preserve">codon-optimised </w:t>
      </w:r>
      <w:r w:rsidR="00080945">
        <w:rPr>
          <w:noProof/>
        </w:rPr>
        <w:t>glycoprotein</w:t>
      </w:r>
      <w:r w:rsidR="0044584F">
        <w:rPr>
          <w:noProof/>
        </w:rPr>
        <w:t xml:space="preserve"> gp85 gene</w:t>
      </w:r>
      <w:r w:rsidR="00080945">
        <w:rPr>
          <w:noProof/>
        </w:rPr>
        <w:t xml:space="preserve"> from FeLV under control of a subgenomic promoter (Figure </w:t>
      </w:r>
      <w:r w:rsidR="000123AA">
        <w:rPr>
          <w:noProof/>
        </w:rPr>
        <w:t>3</w:t>
      </w:r>
      <w:r w:rsidR="00080945">
        <w:rPr>
          <w:noProof/>
        </w:rPr>
        <w:t>)</w:t>
      </w:r>
      <w:r w:rsidR="00FB1561">
        <w:rPr>
          <w:noProof/>
        </w:rPr>
        <w:t>.</w:t>
      </w:r>
      <w:r w:rsidR="00F06F34">
        <w:rPr>
          <w:noProof/>
        </w:rPr>
        <w:t xml:space="preserve"> </w:t>
      </w:r>
    </w:p>
    <w:p w14:paraId="7A248F22" w14:textId="2719D473" w:rsidR="00080945" w:rsidRDefault="00080945" w:rsidP="00080945">
      <w:pPr>
        <w:pStyle w:val="RARMPnumberedparagraphs"/>
        <w:numPr>
          <w:ilvl w:val="0"/>
          <w:numId w:val="0"/>
        </w:numPr>
        <w:jc w:val="center"/>
      </w:pPr>
      <w:r w:rsidRPr="00F6765A">
        <w:rPr>
          <w:noProof/>
          <w:vanish/>
        </w:rPr>
        <w:drawing>
          <wp:inline distT="0" distB="0" distL="0" distR="0" wp14:anchorId="24F80E9B" wp14:editId="41230BD5">
            <wp:extent cx="5878022" cy="2659224"/>
            <wp:effectExtent l="0" t="0" r="8890" b="8255"/>
            <wp:docPr id="4" name="Picture 4" descr="A diagram of a gene sequence&#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diagram of a gene sequence&#10;&#10;"/>
                    <pic:cNvPicPr/>
                  </pic:nvPicPr>
                  <pic:blipFill>
                    <a:blip r:embed="rId26"/>
                    <a:stretch>
                      <a:fillRect/>
                    </a:stretch>
                  </pic:blipFill>
                  <pic:spPr>
                    <a:xfrm>
                      <a:off x="0" y="0"/>
                      <a:ext cx="5937851" cy="2686291"/>
                    </a:xfrm>
                    <a:prstGeom prst="rect">
                      <a:avLst/>
                    </a:prstGeom>
                  </pic:spPr>
                </pic:pic>
              </a:graphicData>
            </a:graphic>
          </wp:inline>
        </w:drawing>
      </w:r>
    </w:p>
    <w:p w14:paraId="535D817C" w14:textId="24B3C48C" w:rsidR="00080945" w:rsidRPr="00080945" w:rsidRDefault="00080945" w:rsidP="00080945">
      <w:pPr>
        <w:pStyle w:val="advicetoevaluators"/>
        <w:rPr>
          <w:rFonts w:asciiTheme="minorHAnsi" w:hAnsiTheme="minorHAnsi" w:cstheme="minorHAnsi"/>
          <w:bCs/>
          <w:i/>
          <w:iCs/>
          <w:vanish w:val="0"/>
          <w:color w:val="auto"/>
          <w:sz w:val="22"/>
          <w:szCs w:val="22"/>
        </w:rPr>
      </w:pPr>
      <w:r w:rsidRPr="00080945">
        <w:rPr>
          <w:rFonts w:asciiTheme="minorHAnsi" w:hAnsiTheme="minorHAnsi" w:cstheme="minorHAnsi"/>
          <w:bCs/>
          <w:i/>
          <w:iCs/>
          <w:vanish w:val="0"/>
          <w:color w:val="auto"/>
          <w:sz w:val="22"/>
          <w:szCs w:val="22"/>
        </w:rPr>
        <w:t xml:space="preserve">Figure </w:t>
      </w:r>
      <w:r w:rsidR="000123AA">
        <w:rPr>
          <w:rFonts w:asciiTheme="minorHAnsi" w:hAnsiTheme="minorHAnsi" w:cstheme="minorHAnsi"/>
          <w:bCs/>
          <w:i/>
          <w:iCs/>
          <w:vanish w:val="0"/>
          <w:color w:val="auto"/>
          <w:sz w:val="22"/>
          <w:szCs w:val="22"/>
        </w:rPr>
        <w:t>3</w:t>
      </w:r>
      <w:r w:rsidRPr="00080945">
        <w:rPr>
          <w:rFonts w:asciiTheme="minorHAnsi" w:hAnsiTheme="minorHAnsi" w:cstheme="minorHAnsi"/>
          <w:bCs/>
          <w:i/>
          <w:iCs/>
          <w:vanish w:val="0"/>
          <w:color w:val="auto"/>
          <w:sz w:val="22"/>
          <w:szCs w:val="22"/>
        </w:rPr>
        <w:t>. General scheme showing a sa</w:t>
      </w:r>
      <w:r w:rsidR="007409DC">
        <w:rPr>
          <w:rFonts w:asciiTheme="minorHAnsi" w:hAnsiTheme="minorHAnsi" w:cstheme="minorHAnsi"/>
          <w:bCs/>
          <w:i/>
          <w:iCs/>
          <w:vanish w:val="0"/>
          <w:color w:val="auto"/>
          <w:sz w:val="22"/>
          <w:szCs w:val="22"/>
        </w:rPr>
        <w:t>-</w:t>
      </w:r>
      <w:r w:rsidRPr="00080945">
        <w:rPr>
          <w:rFonts w:asciiTheme="minorHAnsi" w:hAnsiTheme="minorHAnsi" w:cstheme="minorHAnsi"/>
          <w:bCs/>
          <w:i/>
          <w:iCs/>
          <w:vanish w:val="0"/>
          <w:color w:val="auto"/>
          <w:sz w:val="22"/>
          <w:szCs w:val="22"/>
        </w:rPr>
        <w:t xml:space="preserve">mRNA derived from an alphavirus in which structural genes have been replaced by a gene of interest </w:t>
      </w:r>
      <w:r w:rsidRPr="00080945">
        <w:rPr>
          <w:rFonts w:asciiTheme="minorHAnsi" w:hAnsiTheme="minorHAnsi" w:cstheme="minorHAnsi"/>
          <w:bCs/>
          <w:i/>
          <w:iCs/>
          <w:vanish w:val="0"/>
          <w:color w:val="auto"/>
          <w:sz w:val="22"/>
          <w:szCs w:val="22"/>
        </w:rPr>
        <w:fldChar w:fldCharType="begin"/>
      </w:r>
      <w:r w:rsidR="00600123">
        <w:rPr>
          <w:rFonts w:asciiTheme="minorHAnsi" w:hAnsiTheme="minorHAnsi" w:cstheme="minorHAnsi"/>
          <w:bCs/>
          <w:i/>
          <w:iCs/>
          <w:vanish w:val="0"/>
          <w:color w:val="auto"/>
          <w:sz w:val="22"/>
          <w:szCs w:val="22"/>
        </w:rPr>
        <w:instrText xml:space="preserve"> ADDIN EN.CITE &lt;EndNote&gt;&lt;Cite&gt;&lt;Author&gt;Rodríguez-Gascón&lt;/Author&gt;&lt;Year&gt;2014&lt;/Year&gt;&lt;RecNum&gt;24&lt;/RecNum&gt;&lt;DisplayText&gt;(Rodríguez-Gascón et al., 2014a)&lt;/DisplayText&gt;&lt;record&gt;&lt;rec-number&gt;24&lt;/rec-number&gt;&lt;foreign-keys&gt;&lt;key app="EN" db-id="vedzffdel0v2tye0exnv0ptmd0wp5t29vwpv" timestamp="1717552060"&gt;24&lt;/key&gt;&lt;/foreign-keys&gt;&lt;ref-type name="Journal Article"&gt;17&lt;/ref-type&gt;&lt;contributors&gt;&lt;authors&gt;&lt;author&gt;Rodríguez-Gascón, A.&lt;/author&gt;&lt;author&gt;del Pozo-Rodríguez, A.&lt;/author&gt;&lt;author&gt;Solinís, MÁ&lt;/author&gt;&lt;/authors&gt;&lt;/contributors&gt;&lt;auth-address&gt;Pharmacokinetic, Nanotechnology and Gene Therapy Group (PharmaNanoGene), Faculty of Pharmacy, Centro de Investigación Lascaray Ikergunea, University of the Basque Country UPV/EHU, Vitoria-Gasteiz, Spain.&lt;/auth-address&gt;&lt;titles&gt;&lt;title&gt;Development of nucleic acid vaccines: use of self-amplifying RNA in lipid nanoparticles&lt;/title&gt;&lt;secondary-title&gt;Int J Nanomedicine&lt;/secondary-title&gt;&lt;/titles&gt;&lt;periodical&gt;&lt;full-title&gt;Int J Nanomedicine&lt;/full-title&gt;&lt;/periodical&gt;&lt;pages&gt;1833-43&lt;/pages&gt;&lt;volume&gt;9&lt;/volume&gt;&lt;edition&gt;2014/04/22&lt;/edition&gt;&lt;keywords&gt;&lt;keyword&gt;Lipids/*chemistry&lt;/keyword&gt;&lt;keyword&gt;Liposomes/administration &amp;amp; dosage/*chemical synthesis&lt;/keyword&gt;&lt;keyword&gt;Nanocapsules/administration &amp;amp; dosage/*chemistry/*ultrastructure&lt;/keyword&gt;&lt;keyword&gt;Nucleic Acid Amplification Techniques/*methods&lt;/keyword&gt;&lt;keyword&gt;Rna&lt;/keyword&gt;&lt;keyword&gt;Vaccines, DNA/administration &amp;amp; dosage/*chemical synthesis&lt;/keyword&gt;&lt;keyword&gt;RNA replicon&lt;/keyword&gt;&lt;keyword&gt;liposomes&lt;/keyword&gt;&lt;keyword&gt;nucleic acid vaccines&lt;/keyword&gt;&lt;keyword&gt;self-amplifying RNA vaccine&lt;/keyword&gt;&lt;keyword&gt;solid lipid nanoparticles&lt;/keyword&gt;&lt;/keywords&gt;&lt;dates&gt;&lt;year&gt;2014&lt;/year&gt;&lt;/dates&gt;&lt;isbn&gt;1176-9114 (Print)&amp;#xD;1176-9114&lt;/isbn&gt;&lt;accession-num&gt;24748793&lt;/accession-num&gt;&lt;urls&gt;&lt;/urls&gt;&lt;custom2&gt;PMC3986288&lt;/custom2&gt;&lt;electronic-resource-num&gt;10.2147/ijn.S39810&lt;/electronic-resource-num&gt;&lt;remote-database-provider&gt;NLM&lt;/remote-database-provider&gt;&lt;language&gt;eng&lt;/language&gt;&lt;/record&gt;&lt;/Cite&gt;&lt;/EndNote&gt;</w:instrText>
      </w:r>
      <w:r w:rsidRPr="00080945">
        <w:rPr>
          <w:rFonts w:asciiTheme="minorHAnsi" w:hAnsiTheme="minorHAnsi" w:cstheme="minorHAnsi"/>
          <w:bCs/>
          <w:i/>
          <w:iCs/>
          <w:vanish w:val="0"/>
          <w:color w:val="auto"/>
          <w:sz w:val="22"/>
          <w:szCs w:val="22"/>
        </w:rPr>
        <w:fldChar w:fldCharType="separate"/>
      </w:r>
      <w:r w:rsidR="00600123">
        <w:rPr>
          <w:rFonts w:asciiTheme="minorHAnsi" w:hAnsiTheme="minorHAnsi" w:cstheme="minorHAnsi"/>
          <w:bCs/>
          <w:i/>
          <w:iCs/>
          <w:noProof/>
          <w:vanish w:val="0"/>
          <w:color w:val="auto"/>
          <w:sz w:val="22"/>
          <w:szCs w:val="22"/>
        </w:rPr>
        <w:t>(</w:t>
      </w:r>
      <w:hyperlink w:anchor="_ENREF_48" w:tooltip="Rodríguez-Gascón, 2014 #24" w:history="1">
        <w:r w:rsidR="00D4593C">
          <w:rPr>
            <w:rFonts w:asciiTheme="minorHAnsi" w:hAnsiTheme="minorHAnsi" w:cstheme="minorHAnsi"/>
            <w:bCs/>
            <w:i/>
            <w:iCs/>
            <w:noProof/>
            <w:vanish w:val="0"/>
            <w:color w:val="auto"/>
            <w:sz w:val="22"/>
            <w:szCs w:val="22"/>
          </w:rPr>
          <w:t>Rodríguez-Gascón et al., 2014a</w:t>
        </w:r>
      </w:hyperlink>
      <w:r w:rsidR="00600123">
        <w:rPr>
          <w:rFonts w:asciiTheme="minorHAnsi" w:hAnsiTheme="minorHAnsi" w:cstheme="minorHAnsi"/>
          <w:bCs/>
          <w:i/>
          <w:iCs/>
          <w:noProof/>
          <w:vanish w:val="0"/>
          <w:color w:val="auto"/>
          <w:sz w:val="22"/>
          <w:szCs w:val="22"/>
        </w:rPr>
        <w:t>)</w:t>
      </w:r>
      <w:r w:rsidRPr="00080945">
        <w:rPr>
          <w:rFonts w:asciiTheme="minorHAnsi" w:hAnsiTheme="minorHAnsi" w:cstheme="minorHAnsi"/>
          <w:bCs/>
          <w:i/>
          <w:iCs/>
          <w:vanish w:val="0"/>
          <w:color w:val="auto"/>
          <w:sz w:val="22"/>
          <w:szCs w:val="22"/>
        </w:rPr>
        <w:fldChar w:fldCharType="end"/>
      </w:r>
      <w:r w:rsidRPr="00080945">
        <w:rPr>
          <w:rFonts w:asciiTheme="minorHAnsi" w:hAnsiTheme="minorHAnsi" w:cstheme="minorHAnsi"/>
          <w:bCs/>
          <w:i/>
          <w:iCs/>
          <w:vanish w:val="0"/>
          <w:color w:val="auto"/>
          <w:sz w:val="22"/>
          <w:szCs w:val="22"/>
        </w:rPr>
        <w:t xml:space="preserve">. </w:t>
      </w:r>
      <w:r w:rsidR="000A026C">
        <w:rPr>
          <w:rFonts w:asciiTheme="minorHAnsi" w:hAnsiTheme="minorHAnsi" w:cstheme="minorHAnsi"/>
          <w:bCs/>
          <w:i/>
          <w:iCs/>
          <w:vanish w:val="0"/>
          <w:color w:val="auto"/>
          <w:sz w:val="22"/>
          <w:szCs w:val="22"/>
        </w:rPr>
        <w:t xml:space="preserve">The gene of interest in the GMO is the glycoprotein gene from FeLV type A. </w:t>
      </w:r>
    </w:p>
    <w:p w14:paraId="14BCB5EE" w14:textId="56DB7A97" w:rsidR="00783917" w:rsidRDefault="00427F49" w:rsidP="00080945">
      <w:pPr>
        <w:pStyle w:val="RARMPnumberedparagraphs"/>
      </w:pPr>
      <w:r>
        <w:t>The GMO</w:t>
      </w:r>
      <w:r w:rsidR="00783917">
        <w:t xml:space="preserve"> </w:t>
      </w:r>
      <w:r w:rsidR="00AC6188">
        <w:t>contains the RNA genome contained in a virus-like particle that is produced during manufacturing</w:t>
      </w:r>
      <w:r w:rsidR="00783917">
        <w:t xml:space="preserve">. </w:t>
      </w:r>
      <w:r w:rsidR="007409DC">
        <w:t>The structural genes</w:t>
      </w:r>
      <w:r w:rsidR="0000300F">
        <w:t xml:space="preserve"> </w:t>
      </w:r>
      <w:r w:rsidR="002264A2">
        <w:t xml:space="preserve">that are involved with viral assembly (Section </w:t>
      </w:r>
      <w:r w:rsidR="002264A2">
        <w:fldChar w:fldCharType="begin"/>
      </w:r>
      <w:r w:rsidR="002264A2">
        <w:instrText xml:space="preserve"> REF _Ref223099608 \r \h </w:instrText>
      </w:r>
      <w:r w:rsidR="002264A2">
        <w:fldChar w:fldCharType="separate"/>
      </w:r>
      <w:r w:rsidR="001E1BD1">
        <w:t>29</w:t>
      </w:r>
      <w:r w:rsidR="002264A2">
        <w:fldChar w:fldCharType="end"/>
      </w:r>
      <w:r w:rsidR="002264A2">
        <w:t>)</w:t>
      </w:r>
      <w:r w:rsidR="007409DC">
        <w:t xml:space="preserve"> are deleted from the RNA genome, rendering the GMO unable to produce new viral particles. </w:t>
      </w:r>
      <w:r w:rsidR="00BE7A37">
        <w:t>The</w:t>
      </w:r>
      <w:r w:rsidR="007409DC">
        <w:t xml:space="preserve"> virus-like particle </w:t>
      </w:r>
      <w:r w:rsidR="00BE7A37">
        <w:t xml:space="preserve">is made of </w:t>
      </w:r>
      <w:r w:rsidR="00421691">
        <w:t xml:space="preserve">VEEV TC-83 </w:t>
      </w:r>
      <w:r w:rsidR="00BE7A37">
        <w:t xml:space="preserve">structural proteins, </w:t>
      </w:r>
      <w:r w:rsidR="00F16DFF">
        <w:t>retaining the</w:t>
      </w:r>
      <w:r w:rsidR="00BE7A37">
        <w:t xml:space="preserve"> attenuating modifications</w:t>
      </w:r>
      <w:r w:rsidR="00F16DFF">
        <w:t xml:space="preserve"> in E2</w:t>
      </w:r>
      <w:r w:rsidR="00782C9E">
        <w:t xml:space="preserve"> </w:t>
      </w:r>
      <w:r w:rsidR="00BE7A37">
        <w:t>provided by split helper plasmids to produce the assembled GMO</w:t>
      </w:r>
      <w:r w:rsidR="00783917">
        <w:rPr>
          <w:noProof/>
        </w:rPr>
        <w:t>.</w:t>
      </w:r>
      <w:r w:rsidR="00BE7A37">
        <w:rPr>
          <w:noProof/>
        </w:rPr>
        <w:t xml:space="preserve"> The helper plasmids are not present in the final </w:t>
      </w:r>
      <w:r>
        <w:rPr>
          <w:noProof/>
        </w:rPr>
        <w:t>GMO</w:t>
      </w:r>
      <w:r w:rsidR="00BE7A37">
        <w:rPr>
          <w:noProof/>
        </w:rPr>
        <w:t xml:space="preserve"> to be used in the vaccine. </w:t>
      </w:r>
    </w:p>
    <w:p w14:paraId="164500C0" w14:textId="2F0975FE" w:rsidR="00080945" w:rsidRDefault="00080945" w:rsidP="00080945">
      <w:pPr>
        <w:pStyle w:val="RARMPnumberedparagraphs"/>
      </w:pPr>
      <w:r>
        <w:rPr>
          <w:noProof/>
        </w:rPr>
        <w:t>Following subcutaneous administration, the GMO is expected to enter cells via fusion</w:t>
      </w:r>
      <w:r w:rsidR="007409DC">
        <w:rPr>
          <w:noProof/>
        </w:rPr>
        <w:t xml:space="preserve"> of the VEEV TC-83 glycoprotein to cell surface receptors</w:t>
      </w:r>
      <w:r>
        <w:rPr>
          <w:noProof/>
        </w:rPr>
        <w:t xml:space="preserve">. Once taken up into cells, the GMO will be released and </w:t>
      </w:r>
      <w:r w:rsidR="008570AB">
        <w:rPr>
          <w:noProof/>
        </w:rPr>
        <w:t>the 4 nsPs</w:t>
      </w:r>
      <w:r>
        <w:rPr>
          <w:noProof/>
        </w:rPr>
        <w:t xml:space="preserve"> will be translated to assemble the viral replication complex</w:t>
      </w:r>
      <w:r w:rsidR="007409DC">
        <w:rPr>
          <w:noProof/>
        </w:rPr>
        <w:t xml:space="preserve">, which remains localised to the cytoplasm and cannot enter the nucleus. The viral replication complex synthesises copies of the whole RNA genome and the sub-genome containing the FeLV </w:t>
      </w:r>
      <w:r w:rsidR="004A1C84">
        <w:rPr>
          <w:noProof/>
        </w:rPr>
        <w:t>glycoprotein</w:t>
      </w:r>
      <w:r w:rsidR="007409DC">
        <w:rPr>
          <w:noProof/>
        </w:rPr>
        <w:t xml:space="preserve">. This results in large amounts of </w:t>
      </w:r>
      <w:r w:rsidR="00F16DFF">
        <w:rPr>
          <w:noProof/>
        </w:rPr>
        <w:t xml:space="preserve">FeLV </w:t>
      </w:r>
      <w:r w:rsidR="004A1C84">
        <w:rPr>
          <w:noProof/>
        </w:rPr>
        <w:t xml:space="preserve">glyoprotein </w:t>
      </w:r>
      <w:r w:rsidR="007409DC">
        <w:rPr>
          <w:noProof/>
        </w:rPr>
        <w:t xml:space="preserve">mRNA being generated and translated </w:t>
      </w:r>
      <w:r w:rsidR="004A1C84">
        <w:rPr>
          <w:noProof/>
        </w:rPr>
        <w:t xml:space="preserve">into protein </w:t>
      </w:r>
      <w:r w:rsidR="007409DC">
        <w:rPr>
          <w:noProof/>
        </w:rPr>
        <w:t>by host cell machinery</w:t>
      </w:r>
      <w:r>
        <w:rPr>
          <w:noProof/>
        </w:rPr>
        <w:t xml:space="preserve">. </w:t>
      </w:r>
      <w:r w:rsidR="007409DC">
        <w:rPr>
          <w:noProof/>
        </w:rPr>
        <w:t>The limited half-life of the mRNA and the viral replication complex results in transient expression</w:t>
      </w:r>
      <w:r w:rsidR="00586528">
        <w:rPr>
          <w:noProof/>
        </w:rPr>
        <w:t xml:space="preserve"> between 3 and 15 days</w:t>
      </w:r>
      <w:r w:rsidR="007409DC">
        <w:rPr>
          <w:noProof/>
        </w:rPr>
        <w:t xml:space="preserve"> </w:t>
      </w:r>
      <w:r w:rsidR="002E4630">
        <w:rPr>
          <w:noProof/>
        </w:rPr>
        <w:fldChar w:fldCharType="begin"/>
      </w:r>
      <w:r w:rsidR="006E3760">
        <w:rPr>
          <w:noProof/>
        </w:rPr>
        <w:instrText xml:space="preserve"> ADDIN EN.CITE &lt;EndNote&gt;&lt;Cite&gt;&lt;Author&gt;Lundstrom&lt;/Author&gt;&lt;Year&gt;2020&lt;/Year&gt;&lt;RecNum&gt;31&lt;/RecNum&gt;&lt;DisplayText&gt;(Lundstrom, 2020; Kanechi et al., 2024)&lt;/DisplayText&gt;&lt;record&gt;&lt;rec-number&gt;31&lt;/rec-number&gt;&lt;foreign-keys&gt;&lt;key app="EN" db-id="t2arpfetppzveoex0v05zs9vadr9905spa2t" timestamp="1767754362"&gt;31&lt;/key&gt;&lt;/foreign-keys&gt;&lt;ref-type name="Journal Article"&gt;17&lt;/ref-type&gt;&lt;contributors&gt;&lt;authors&gt;&lt;author&gt;Lundstrom, Kenneth&lt;/author&gt;&lt;/authors&gt;&lt;/contributors&gt;&lt;titles&gt;&lt;title&gt;Self-amplifying RNA viruses as RNA vaccines&lt;/title&gt;&lt;secondary-title&gt;International journal of molecular sciences&lt;/secondary-title&gt;&lt;/titles&gt;&lt;periodical&gt;&lt;full-title&gt;International journal of molecular sciences&lt;/full-title&gt;&lt;/periodical&gt;&lt;pages&gt;5130&lt;/pages&gt;&lt;volume&gt;21&lt;/volume&gt;&lt;number&gt;14&lt;/number&gt;&lt;dates&gt;&lt;year&gt;2020&lt;/year&gt;&lt;/dates&gt;&lt;isbn&gt;1422-0067&lt;/isbn&gt;&lt;urls&gt;&lt;/urls&gt;&lt;/record&gt;&lt;/Cite&gt;&lt;Cite&gt;&lt;Author&gt;Kanechi&lt;/Author&gt;&lt;Year&gt;2024&lt;/Year&gt;&lt;RecNum&gt;71&lt;/RecNum&gt;&lt;record&gt;&lt;rec-number&gt;71&lt;/rec-number&gt;&lt;foreign-keys&gt;&lt;key app="EN" db-id="t2arpfetppzveoex0v05zs9vadr9905spa2t" timestamp="1772581977"&gt;71&lt;/key&gt;&lt;/foreign-keys&gt;&lt;ref-type name="Journal Article"&gt;17&lt;/ref-type&gt;&lt;contributors&gt;&lt;authors&gt;&lt;author&gt;Kanechi, Reo&lt;/author&gt;&lt;author&gt;Shishido, Tatsuya&lt;/author&gt;&lt;author&gt;Tachikawa, Mana&lt;/author&gt;&lt;author&gt;Nishimura, Tomohiro&lt;/author&gt;&lt;author&gt;Sawada, Akihito&lt;/author&gt;&lt;author&gt;Okade, Hayato&lt;/author&gt;&lt;author&gt;Ishikawa, Daisuke&lt;/author&gt;&lt;author&gt;Yamaguchi, Hitoshi&lt;/author&gt;&lt;author&gt;Araki, Marito&lt;/author&gt;&lt;/authors&gt;&lt;/contributors&gt;&lt;titles&gt;&lt;title&gt;Differential clearance rate of proteins encoded on a self-amplifying mRNA vaccine in muscle and lymph nodes&lt;/title&gt;&lt;secondary-title&gt;bioRxiv&lt;/secondary-title&gt;&lt;/titles&gt;&lt;periodical&gt;&lt;full-title&gt;bioRxiv&lt;/full-title&gt;&lt;/periodical&gt;&lt;pages&gt;2024.10. 07.615730&lt;/pages&gt;&lt;dates&gt;&lt;year&gt;2024&lt;/year&gt;&lt;/dates&gt;&lt;urls&gt;&lt;/urls&gt;&lt;/record&gt;&lt;/Cite&gt;&lt;/EndNote&gt;</w:instrText>
      </w:r>
      <w:r w:rsidR="002E4630">
        <w:rPr>
          <w:noProof/>
        </w:rPr>
        <w:fldChar w:fldCharType="separate"/>
      </w:r>
      <w:r w:rsidR="006E3760">
        <w:rPr>
          <w:noProof/>
        </w:rPr>
        <w:t>(</w:t>
      </w:r>
      <w:hyperlink w:anchor="_ENREF_33" w:tooltip="Lundstrom, 2020 #31" w:history="1">
        <w:r w:rsidR="00D4593C">
          <w:rPr>
            <w:noProof/>
          </w:rPr>
          <w:t>Lundstrom, 2020</w:t>
        </w:r>
      </w:hyperlink>
      <w:r w:rsidR="006E3760">
        <w:rPr>
          <w:noProof/>
        </w:rPr>
        <w:t xml:space="preserve">; </w:t>
      </w:r>
      <w:hyperlink w:anchor="_ENREF_25" w:tooltip="Kanechi, 2024 #71" w:history="1">
        <w:r w:rsidR="00D4593C">
          <w:rPr>
            <w:noProof/>
          </w:rPr>
          <w:t>Kanechi et al., 2024</w:t>
        </w:r>
      </w:hyperlink>
      <w:r w:rsidR="006E3760">
        <w:rPr>
          <w:noProof/>
        </w:rPr>
        <w:t>)</w:t>
      </w:r>
      <w:r w:rsidR="002E4630">
        <w:rPr>
          <w:noProof/>
        </w:rPr>
        <w:fldChar w:fldCharType="end"/>
      </w:r>
      <w:r w:rsidR="007409DC">
        <w:rPr>
          <w:noProof/>
        </w:rPr>
        <w:t>. Due to the lack of structural proteins</w:t>
      </w:r>
      <w:r w:rsidR="004A1C84">
        <w:rPr>
          <w:noProof/>
        </w:rPr>
        <w:t xml:space="preserve"> in the GMO,</w:t>
      </w:r>
      <w:r w:rsidR="007409DC">
        <w:rPr>
          <w:noProof/>
        </w:rPr>
        <w:t xml:space="preserve"> no additional viral particles are produced and the GMO is unlikely to be found in bodily fluids as it is cannot </w:t>
      </w:r>
      <w:r w:rsidR="007409DC">
        <w:rPr>
          <w:noProof/>
        </w:rPr>
        <w:lastRenderedPageBreak/>
        <w:t>leave the cytoplasm of target cells</w:t>
      </w:r>
      <w:r w:rsidR="00586528">
        <w:rPr>
          <w:noProof/>
        </w:rPr>
        <w:t>, or transduce new cells once the virus</w:t>
      </w:r>
      <w:r w:rsidR="00E371C8">
        <w:rPr>
          <w:noProof/>
        </w:rPr>
        <w:t>-</w:t>
      </w:r>
      <w:r w:rsidR="00586528">
        <w:rPr>
          <w:noProof/>
        </w:rPr>
        <w:t>like particle has release the genome</w:t>
      </w:r>
      <w:r w:rsidR="007409DC">
        <w:rPr>
          <w:noProof/>
        </w:rPr>
        <w:t xml:space="preserve">. </w:t>
      </w:r>
    </w:p>
    <w:p w14:paraId="2E9C4574" w14:textId="7A6C8B92" w:rsidR="00A63D42" w:rsidRPr="000A29BE" w:rsidRDefault="00A63D42" w:rsidP="00A63D42">
      <w:pPr>
        <w:pStyle w:val="3RARMP"/>
      </w:pPr>
      <w:bookmarkStart w:id="205" w:name="_Ref191179873"/>
      <w:bookmarkStart w:id="206" w:name="_Ref191179862"/>
      <w:bookmarkStart w:id="207" w:name="_Ref191179846"/>
      <w:bookmarkStart w:id="208" w:name="_Toc291151810"/>
      <w:bookmarkStart w:id="209" w:name="_Toc309054010"/>
      <w:bookmarkStart w:id="210" w:name="_Toc309833702"/>
      <w:bookmarkStart w:id="211" w:name="_Toc311188364"/>
      <w:bookmarkStart w:id="212" w:name="_Toc377743566"/>
      <w:bookmarkStart w:id="213" w:name="_Toc47536752"/>
      <w:bookmarkStart w:id="214" w:name="_Ref112072016"/>
      <w:bookmarkStart w:id="215" w:name="_Ref112929758"/>
      <w:bookmarkStart w:id="216" w:name="_Toc224646043"/>
      <w:bookmarkStart w:id="217" w:name="_Ref191289522"/>
      <w:bookmarkStart w:id="218" w:name="_Ref191289538"/>
      <w:bookmarkStart w:id="219" w:name="_Ref187133049"/>
      <w:bookmarkStart w:id="220" w:name="_Toc169061700"/>
      <w:bookmarkEnd w:id="198"/>
      <w:bookmarkEnd w:id="199"/>
      <w:bookmarkEnd w:id="200"/>
      <w:bookmarkEnd w:id="201"/>
      <w:bookmarkEnd w:id="202"/>
      <w:bookmarkEnd w:id="203"/>
      <w:bookmarkEnd w:id="204"/>
      <w:r w:rsidRPr="000A29BE">
        <w:t xml:space="preserve">Characterisation of the </w:t>
      </w:r>
      <w:bookmarkEnd w:id="205"/>
      <w:bookmarkEnd w:id="206"/>
      <w:bookmarkEnd w:id="207"/>
      <w:bookmarkEnd w:id="208"/>
      <w:bookmarkEnd w:id="209"/>
      <w:bookmarkEnd w:id="210"/>
      <w:bookmarkEnd w:id="211"/>
      <w:r w:rsidR="00D14BDE" w:rsidRPr="000A29BE">
        <w:t>GM</w:t>
      </w:r>
      <w:bookmarkEnd w:id="212"/>
      <w:bookmarkEnd w:id="213"/>
      <w:r w:rsidR="00970831" w:rsidRPr="000A29BE">
        <w:t>O</w:t>
      </w:r>
      <w:bookmarkEnd w:id="214"/>
      <w:bookmarkEnd w:id="215"/>
      <w:bookmarkEnd w:id="216"/>
    </w:p>
    <w:p w14:paraId="1FFAC934" w14:textId="32782004" w:rsidR="00586528" w:rsidRDefault="00080945" w:rsidP="00EE443D">
      <w:pPr>
        <w:pStyle w:val="4RARMP"/>
        <w:tabs>
          <w:tab w:val="clear" w:pos="1134"/>
          <w:tab w:val="clear" w:pos="1986"/>
          <w:tab w:val="num" w:pos="284"/>
        </w:tabs>
      </w:pPr>
      <w:bookmarkStart w:id="221" w:name="_Ref61526734"/>
      <w:r>
        <w:t>Bio-distribution and shedding</w:t>
      </w:r>
    </w:p>
    <w:p w14:paraId="7DFB76FF" w14:textId="1219F39F" w:rsidR="007B02D1" w:rsidRDefault="00586528" w:rsidP="005F6B37">
      <w:pPr>
        <w:pStyle w:val="RARMPnumberedparagraphs"/>
      </w:pPr>
      <w:r>
        <w:t xml:space="preserve">Due to the instability of naked sa-mRNAs, resulting in ineffective vaccination or treatment, sa-mRNA </w:t>
      </w:r>
      <w:r w:rsidRPr="00586528">
        <w:t>formulations</w:t>
      </w:r>
      <w:r>
        <w:t xml:space="preserve"> are contained within particles to facilitate delivery. These particles include lipid nanoparticles, liposomes, polymeric nanoparticles, or virus-like particles </w:t>
      </w:r>
      <w:r>
        <w:fldChar w:fldCharType="begin"/>
      </w:r>
      <w:r>
        <w:instrText xml:space="preserve"> ADDIN EN.CITE &lt;EndNote&gt;&lt;Cite&gt;&lt;Author&gt;Comes&lt;/Author&gt;&lt;Year&gt;2023&lt;/Year&gt;&lt;RecNum&gt;40&lt;/RecNum&gt;&lt;DisplayText&gt;(Comes et al., 2023)&lt;/DisplayText&gt;&lt;record&gt;&lt;rec-number&gt;40&lt;/rec-number&gt;&lt;foreign-keys&gt;&lt;key app="EN" db-id="t2arpfetppzveoex0v05zs9vadr9905spa2t" timestamp="1768961163"&gt;40&lt;/key&gt;&lt;/foreign-keys&gt;&lt;ref-type name="Journal Article"&gt;17&lt;/ref-type&gt;&lt;contributors&gt;&lt;authors&gt;&lt;author&gt;Comes, Jerome D. G.&lt;/author&gt;&lt;author&gt;Pijlman, Gorben P.&lt;/author&gt;&lt;author&gt;Hick, Tessy A. H.&lt;/author&gt;&lt;/authors&gt;&lt;/contributors&gt;&lt;titles&gt;&lt;title&gt;Rise of the RNA machines &amp;amp;#x2013; self-amplification in mRNA vaccine design&lt;/title&gt;&lt;secondary-title&gt;Trends in Biotechnology&lt;/secondary-title&gt;&lt;/titles&gt;&lt;periodical&gt;&lt;full-title&gt;Trends in Biotechnology&lt;/full-title&gt;&lt;/periodical&gt;&lt;pages&gt;1417-1429&lt;/pages&gt;&lt;volume&gt;41&lt;/volume&gt;&lt;number&gt;11&lt;/number&gt;&lt;dates&gt;&lt;year&gt;2023&lt;/year&gt;&lt;/dates&gt;&lt;publisher&gt;Elsevier&lt;/publisher&gt;&lt;isbn&gt;0167-7799&lt;/isbn&gt;&lt;urls&gt;&lt;related-urls&gt;&lt;url&gt;https://doi.org/10.1016/j.tibtech.2023.05.007&lt;/url&gt;&lt;/related-urls&gt;&lt;/urls&gt;&lt;electronic-resource-num&gt;10.1016/j.tibtech.2023.05.007&lt;/electronic-resource-num&gt;&lt;access-date&gt;2026/01/20&lt;/access-date&gt;&lt;/record&gt;&lt;/Cite&gt;&lt;/EndNote&gt;</w:instrText>
      </w:r>
      <w:r>
        <w:fldChar w:fldCharType="separate"/>
      </w:r>
      <w:r>
        <w:rPr>
          <w:noProof/>
        </w:rPr>
        <w:t>(</w:t>
      </w:r>
      <w:hyperlink w:anchor="_ENREF_11" w:tooltip="Comes, 2023 #40" w:history="1">
        <w:r w:rsidR="00D4593C">
          <w:rPr>
            <w:noProof/>
          </w:rPr>
          <w:t>Comes et al., 2023</w:t>
        </w:r>
      </w:hyperlink>
      <w:r>
        <w:rPr>
          <w:noProof/>
        </w:rPr>
        <w:t>)</w:t>
      </w:r>
      <w:r>
        <w:fldChar w:fldCharType="end"/>
      </w:r>
      <w:r>
        <w:t xml:space="preserve">. These delivery particles protect the sa-mRNA and facilitate cell entry prior to their single-cycle replication of the target mRNA sequence </w:t>
      </w:r>
      <w:r>
        <w:fldChar w:fldCharType="begin">
          <w:fldData xml:space="preserve">PEVuZE5vdGU+PENpdGU+PEF1dGhvcj5DYXNtaWw8L0F1dGhvcj48WWVhcj4yMDI1PC9ZZWFyPjxS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</w:fldData>
        </w:fldChar>
      </w:r>
      <w:r>
        <w:instrText xml:space="preserve"> ADDIN EN.CITE </w:instrText>
      </w:r>
      <w:r>
        <w:fldChar w:fldCharType="begin">
          <w:fldData xml:space="preserve">PEVuZE5vdGU+PENpdGU+PEF1dGhvcj5DYXNtaWw8L0F1dGhvcj48WWVhcj4yMDI1PC9ZZWFyPjxS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</w:fldData>
        </w:fldChar>
      </w:r>
      <w:r>
        <w:instrText xml:space="preserve"> ADDIN EN.CITE.DATA </w:instrText>
      </w:r>
      <w:r>
        <w:fldChar w:fldCharType="end"/>
      </w:r>
      <w:r>
        <w:fldChar w:fldCharType="separate"/>
      </w:r>
      <w:r>
        <w:rPr>
          <w:noProof/>
        </w:rPr>
        <w:t>(</w:t>
      </w:r>
      <w:hyperlink w:anchor="_ENREF_11" w:tooltip="Comes, 2023 #40" w:history="1">
        <w:r w:rsidR="00D4593C">
          <w:rPr>
            <w:noProof/>
          </w:rPr>
          <w:t>Comes et al., 2023</w:t>
        </w:r>
      </w:hyperlink>
      <w:r>
        <w:rPr>
          <w:noProof/>
        </w:rPr>
        <w:t xml:space="preserve">; </w:t>
      </w:r>
      <w:hyperlink w:anchor="_ENREF_9" w:tooltip="Casmil, 2025 #39" w:history="1">
        <w:r w:rsidR="00D4593C">
          <w:rPr>
            <w:noProof/>
          </w:rPr>
          <w:t>Casmil et al., 2025</w:t>
        </w:r>
      </w:hyperlink>
      <w:r>
        <w:rPr>
          <w:noProof/>
        </w:rPr>
        <w:t>)</w:t>
      </w:r>
      <w:r>
        <w:fldChar w:fldCharType="end"/>
      </w:r>
      <w:r>
        <w:t xml:space="preserve">. The GMO is contained in a virus-like particle, consisting of the VEEV TC-83 structural proteins, for delivery. </w:t>
      </w:r>
      <w:r w:rsidR="005F6B37">
        <w:t>T</w:t>
      </w:r>
      <w:r w:rsidR="007B02D1">
        <w:t xml:space="preserve">he biodistribution </w:t>
      </w:r>
      <w:r w:rsidR="00894A7B">
        <w:t xml:space="preserve">of the GMO </w:t>
      </w:r>
      <w:r w:rsidR="007B02D1">
        <w:t>is expected to be similar</w:t>
      </w:r>
      <w:r w:rsidR="005F6B37">
        <w:t xml:space="preserve"> to TC-83</w:t>
      </w:r>
      <w:r w:rsidR="00894A7B">
        <w:t xml:space="preserve"> (Section 3.4.6)</w:t>
      </w:r>
      <w:r w:rsidR="007B02D1">
        <w:t>.</w:t>
      </w:r>
    </w:p>
    <w:p w14:paraId="4CC868BF" w14:textId="77777777" w:rsidR="00F8067D" w:rsidRDefault="00894A7B" w:rsidP="005F6B37">
      <w:pPr>
        <w:pStyle w:val="RARMPnumberedparagraphs"/>
      </w:pPr>
      <w:r>
        <w:t xml:space="preserve">The applicant provided shedding and biodistribution data </w:t>
      </w:r>
      <w:r w:rsidR="00CD4502">
        <w:t xml:space="preserve">for the GMO </w:t>
      </w:r>
      <w:r w:rsidR="00FD3AEA">
        <w:t>that has been declared CCI</w:t>
      </w:r>
      <w:r w:rsidR="00CD4502">
        <w:t>. The results show no systemic biodistribution</w:t>
      </w:r>
      <w:r w:rsidR="00DE081D">
        <w:t>,</w:t>
      </w:r>
      <w:r w:rsidR="00CD4502">
        <w:t xml:space="preserve"> no evidence of shedding</w:t>
      </w:r>
      <w:r w:rsidR="00DE081D">
        <w:t xml:space="preserve"> of the GMO and no transmission of the GMO between animals</w:t>
      </w:r>
      <w:r w:rsidR="00CD4502">
        <w:t xml:space="preserve">. </w:t>
      </w:r>
    </w:p>
    <w:p w14:paraId="7C67AD9C" w14:textId="6C0BC267" w:rsidR="005F6B37" w:rsidRDefault="00F8067D" w:rsidP="005F6B37">
      <w:pPr>
        <w:pStyle w:val="RARMPnumberedparagraphs"/>
      </w:pPr>
      <w:r>
        <w:t>Field studies of the GMO or a similar GMO contained in a virus</w:t>
      </w:r>
      <w:r w:rsidR="00E371C8">
        <w:t>-</w:t>
      </w:r>
      <w:r>
        <w:t xml:space="preserve">like particle had no reports of accidental exposures or transmission to other animals </w:t>
      </w:r>
      <w:r w:rsidR="006E3760">
        <w:fldChar w:fldCharType="begin">
          <w:fldData xml:space="preserve">PEVuZE5vdGU+PENpdGU+PEF1dGhvcj5DYXJyaXR0PC9BdXRob3I+PFllYXI+MjAyNTwvWWVhcj48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</w:fldData>
        </w:fldChar>
      </w:r>
      <w:r w:rsidR="006E3760">
        <w:instrText xml:space="preserve"> ADDIN EN.CITE </w:instrText>
      </w:r>
      <w:r w:rsidR="006E3760">
        <w:fldChar w:fldCharType="begin">
          <w:fldData xml:space="preserve">PEVuZE5vdGU+PENpdGU+PEF1dGhvcj5DYXJyaXR0PC9BdXRob3I+PFllYXI+MjAyNTwvWWVhcj48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</w:fldData>
        </w:fldChar>
      </w:r>
      <w:r w:rsidR="006E3760">
        <w:instrText xml:space="preserve"> ADDIN EN.CITE.DATA </w:instrText>
      </w:r>
      <w:r w:rsidR="006E3760">
        <w:fldChar w:fldCharType="end"/>
      </w:r>
      <w:r w:rsidR="006E3760">
        <w:fldChar w:fldCharType="separate"/>
      </w:r>
      <w:r w:rsidR="006E3760">
        <w:rPr>
          <w:noProof/>
        </w:rPr>
        <w:t>(</w:t>
      </w:r>
      <w:hyperlink w:anchor="_ENREF_8" w:tooltip="Carritt, 2025 #52" w:history="1">
        <w:r w:rsidR="00D4593C">
          <w:rPr>
            <w:noProof/>
          </w:rPr>
          <w:t>Carritt et al., 2025</w:t>
        </w:r>
      </w:hyperlink>
      <w:r w:rsidR="006E3760">
        <w:rPr>
          <w:noProof/>
        </w:rPr>
        <w:t xml:space="preserve">; </w:t>
      </w:r>
      <w:hyperlink w:anchor="_ENREF_59" w:tooltip="Stachura, 2025 #53" w:history="1">
        <w:r w:rsidR="00D4593C">
          <w:rPr>
            <w:noProof/>
          </w:rPr>
          <w:t>Stachura et al., 2025</w:t>
        </w:r>
      </w:hyperlink>
      <w:r w:rsidR="006E3760">
        <w:rPr>
          <w:noProof/>
        </w:rPr>
        <w:t>)</w:t>
      </w:r>
      <w:r w:rsidR="006E3760">
        <w:fldChar w:fldCharType="end"/>
      </w:r>
      <w:r>
        <w:t>.</w:t>
      </w:r>
    </w:p>
    <w:p w14:paraId="5B60CDED" w14:textId="44B20559" w:rsidR="00DE081D" w:rsidRDefault="00DE081D" w:rsidP="005F6B37">
      <w:pPr>
        <w:pStyle w:val="RARMPnumberedparagraphs"/>
      </w:pPr>
      <w:r>
        <w:t xml:space="preserve">Intramuscular </w:t>
      </w:r>
      <w:r w:rsidR="00E371C8">
        <w:t xml:space="preserve">or </w:t>
      </w:r>
      <w:r>
        <w:t xml:space="preserve">intravenous administration of a sa-mRNA contained in a </w:t>
      </w:r>
      <w:r w:rsidR="00EE443D">
        <w:t>TC</w:t>
      </w:r>
      <w:r>
        <w:t xml:space="preserve">-83 derived virus-like </w:t>
      </w:r>
      <w:r w:rsidR="00DA0F03">
        <w:t xml:space="preserve">particle </w:t>
      </w:r>
      <w:r>
        <w:t>in mice showed limited biodistribution</w:t>
      </w:r>
      <w:r w:rsidR="00DA0F03">
        <w:t xml:space="preserve"> </w:t>
      </w:r>
      <w:r w:rsidR="006E3760">
        <w:fldChar w:fldCharType="begin"/>
      </w:r>
      <w:r w:rsidR="006E3760">
        <w:instrText xml:space="preserve"> ADDIN EN.CITE &lt;EndNote&gt;&lt;Cite&gt;&lt;Author&gt;Kowalski&lt;/Author&gt;&lt;Year&gt;2007&lt;/Year&gt;&lt;RecNum&gt;72&lt;/RecNum&gt;&lt;DisplayText&gt;(Kowalski et al., 2007)&lt;/DisplayText&gt;&lt;record&gt;&lt;rec-number&gt;72&lt;/rec-number&gt;&lt;foreign-keys&gt;&lt;key app="EN" db-id="t2arpfetppzveoex0v05zs9vadr9905spa2t" timestamp="1772586805"&gt;72&lt;/key&gt;&lt;/foreign-keys&gt;&lt;ref-type name="Journal Article"&gt;17&lt;/ref-type&gt;&lt;contributors&gt;&lt;authors&gt;&lt;author&gt;Kowalski, Jacek&lt;/author&gt;&lt;author&gt;Adkins, Karissa&lt;/author&gt;&lt;author&gt;Gangolli, Seema&lt;/author&gt;&lt;author&gt;Ren, Jian&lt;/author&gt;&lt;author&gt;Arendt, Heather&lt;/author&gt;&lt;author&gt;DeStefano, Joanne&lt;/author&gt;&lt;author&gt;Obregon, Jennifer&lt;/author&gt;&lt;author&gt;Tummolo, Donna&lt;/author&gt;&lt;author&gt;Natuk, Robert J.&lt;/author&gt;&lt;author&gt;Brown, Tom P.&lt;/author&gt;&lt;author&gt;Parks, Christopher L.&lt;/author&gt;&lt;author&gt;Udem, Stephen A.&lt;/author&gt;&lt;author&gt;Long, Deborah&lt;/author&gt;&lt;/authors&gt;&lt;/contributors&gt;&lt;titles&gt;&lt;title&gt;Evaluation of neurovirulence and biodistribution of Venezuelan equine encephalitis replicon particles expressing herpes simplex virus type 2 glycoprotein D&lt;/title&gt;&lt;secondary-title&gt;Vaccine&lt;/secondary-title&gt;&lt;/titles&gt;&lt;periodical&gt;&lt;full-title&gt;Vaccine&lt;/full-title&gt;&lt;/periodical&gt;&lt;pages&gt;2296-2305&lt;/pages&gt;&lt;volume&gt;25&lt;/volume&gt;&lt;number&gt;12&lt;/number&gt;&lt;keywords&gt;&lt;keyword&gt;Venezuelan equine encephalitis virus&lt;/keyword&gt;&lt;keyword&gt;Viral replicon vector&lt;/keyword&gt;&lt;keyword&gt;Neurovirulence&lt;/keyword&gt;&lt;keyword&gt;Herpes simplex virus&lt;/keyword&gt;&lt;/keywords&gt;&lt;dates&gt;&lt;year&gt;2007&lt;/year&gt;&lt;pub-dates&gt;&lt;date&gt;2007/03/08/&lt;/date&gt;&lt;/pub-dates&gt;&lt;/dates&gt;&lt;isbn&gt;0264-410X&lt;/isbn&gt;&lt;urls&gt;&lt;related-urls&gt;&lt;url&gt;https://www.sciencedirect.com/science/article/pii/S0264410X06013016&lt;/url&gt;&lt;/related-urls&gt;&lt;/urls&gt;&lt;electronic-resource-num&gt;https://doi.org/10.1016/j.vaccine.2006.11.063&lt;/electronic-resource-num&gt;&lt;/record&gt;&lt;/Cite&gt;&lt;/EndNote&gt;</w:instrText>
      </w:r>
      <w:r w:rsidR="006E3760">
        <w:fldChar w:fldCharType="separate"/>
      </w:r>
      <w:r w:rsidR="006E3760">
        <w:rPr>
          <w:noProof/>
        </w:rPr>
        <w:t>(</w:t>
      </w:r>
      <w:hyperlink w:anchor="_ENREF_28" w:tooltip="Kowalski, 2007 #72" w:history="1">
        <w:r w:rsidR="00D4593C">
          <w:rPr>
            <w:noProof/>
          </w:rPr>
          <w:t>Kowalski et al., 2007</w:t>
        </w:r>
      </w:hyperlink>
      <w:r w:rsidR="006E3760">
        <w:rPr>
          <w:noProof/>
        </w:rPr>
        <w:t>)</w:t>
      </w:r>
      <w:r w:rsidR="006E3760">
        <w:fldChar w:fldCharType="end"/>
      </w:r>
      <w:r>
        <w:t xml:space="preserve">. RNA from the sa-mRNA was </w:t>
      </w:r>
      <w:r w:rsidR="00DA0F03">
        <w:t xml:space="preserve">detected in blood and lymph nodes of some mice at 2 and 48 hours after intravenous administration, while RNA was only detected at the injection site of all mice 48 hours after intramuscular administration. No RNA was detected in other tissues at 2 or 48 hours after administration via either route, or 22 days after administration </w:t>
      </w:r>
      <w:r w:rsidR="006E3760">
        <w:fldChar w:fldCharType="begin"/>
      </w:r>
      <w:r w:rsidR="006E3760">
        <w:instrText xml:space="preserve"> ADDIN EN.CITE &lt;EndNote&gt;&lt;Cite&gt;&lt;Author&gt;Kowalski&lt;/Author&gt;&lt;Year&gt;2007&lt;/Year&gt;&lt;RecNum&gt;72&lt;/RecNum&gt;&lt;DisplayText&gt;(Kowalski et al., 2007)&lt;/DisplayText&gt;&lt;record&gt;&lt;rec-number&gt;72&lt;/rec-number&gt;&lt;foreign-keys&gt;&lt;key app="EN" db-id="t2arpfetppzveoex0v05zs9vadr9905spa2t" timestamp="1772586805"&gt;72&lt;/key&gt;&lt;/foreign-keys&gt;&lt;ref-type name="Journal Article"&gt;17&lt;/ref-type&gt;&lt;contributors&gt;&lt;authors&gt;&lt;author&gt;Kowalski, Jacek&lt;/author&gt;&lt;author&gt;Adkins, Karissa&lt;/author&gt;&lt;author&gt;Gangolli, Seema&lt;/author&gt;&lt;author&gt;Ren, Jian&lt;/author&gt;&lt;author&gt;Arendt, Heather&lt;/author&gt;&lt;author&gt;DeStefano, Joanne&lt;/author&gt;&lt;author&gt;Obregon, Jennifer&lt;/author&gt;&lt;author&gt;Tummolo, Donna&lt;/author&gt;&lt;author&gt;Natuk, Robert J.&lt;/author&gt;&lt;author&gt;Brown, Tom P.&lt;/author&gt;&lt;author&gt;Parks, Christopher L.&lt;/author&gt;&lt;author&gt;Udem, Stephen A.&lt;/author&gt;&lt;author&gt;Long, Deborah&lt;/author&gt;&lt;/authors&gt;&lt;/contributors&gt;&lt;titles&gt;&lt;title&gt;Evaluation of neurovirulence and biodistribution of Venezuelan equine encephalitis replicon particles expressing herpes simplex virus type 2 glycoprotein D&lt;/title&gt;&lt;secondary-title&gt;Vaccine&lt;/secondary-title&gt;&lt;/titles&gt;&lt;periodical&gt;&lt;full-title&gt;Vaccine&lt;/full-title&gt;&lt;/periodical&gt;&lt;pages&gt;2296-2305&lt;/pages&gt;&lt;volume&gt;25&lt;/volume&gt;&lt;number&gt;12&lt;/number&gt;&lt;keywords&gt;&lt;keyword&gt;Venezuelan equine encephalitis virus&lt;/keyword&gt;&lt;keyword&gt;Viral replicon vector&lt;/keyword&gt;&lt;keyword&gt;Neurovirulence&lt;/keyword&gt;&lt;keyword&gt;Herpes simplex virus&lt;/keyword&gt;&lt;/keywords&gt;&lt;dates&gt;&lt;year&gt;2007&lt;/year&gt;&lt;pub-dates&gt;&lt;date&gt;2007/03/08/&lt;/date&gt;&lt;/pub-dates&gt;&lt;/dates&gt;&lt;isbn&gt;0264-410X&lt;/isbn&gt;&lt;urls&gt;&lt;related-urls&gt;&lt;url&gt;https://www.sciencedirect.com/science/article/pii/S0264410X06013016&lt;/url&gt;&lt;/related-urls&gt;&lt;/urls&gt;&lt;electronic-resource-num&gt;https://doi.org/10.1016/j.vaccine.2006.11.063&lt;/electronic-resource-num&gt;&lt;/record&gt;&lt;/Cite&gt;&lt;/EndNote&gt;</w:instrText>
      </w:r>
      <w:r w:rsidR="006E3760">
        <w:fldChar w:fldCharType="separate"/>
      </w:r>
      <w:r w:rsidR="006E3760">
        <w:rPr>
          <w:noProof/>
        </w:rPr>
        <w:t>(</w:t>
      </w:r>
      <w:hyperlink w:anchor="_ENREF_28" w:tooltip="Kowalski, 2007 #72" w:history="1">
        <w:r w:rsidR="00D4593C">
          <w:rPr>
            <w:noProof/>
          </w:rPr>
          <w:t>Kowalski et al., 2007</w:t>
        </w:r>
      </w:hyperlink>
      <w:r w:rsidR="006E3760">
        <w:rPr>
          <w:noProof/>
        </w:rPr>
        <w:t>)</w:t>
      </w:r>
      <w:r w:rsidR="006E3760">
        <w:fldChar w:fldCharType="end"/>
      </w:r>
      <w:r w:rsidR="00DA0F03">
        <w:t xml:space="preserve">.  </w:t>
      </w:r>
    </w:p>
    <w:p w14:paraId="282D65DA" w14:textId="5040F01F" w:rsidR="007B02D1" w:rsidRDefault="00080945" w:rsidP="00DA76F8">
      <w:pPr>
        <w:pStyle w:val="RARMPnumberedparagraphs"/>
      </w:pPr>
      <w:r>
        <w:t>GMOs based on VEEV TC-83</w:t>
      </w:r>
      <w:r w:rsidR="00B84D34">
        <w:t xml:space="preserve">, but </w:t>
      </w:r>
      <w:r w:rsidR="00DA0F03">
        <w:t>delivered using</w:t>
      </w:r>
      <w:r w:rsidR="00B84D34">
        <w:t xml:space="preserve"> lipid nanoparticles,</w:t>
      </w:r>
      <w:r>
        <w:t xml:space="preserve"> have been used in </w:t>
      </w:r>
      <w:r w:rsidR="00034E7D">
        <w:t xml:space="preserve">animal </w:t>
      </w:r>
      <w:r>
        <w:t>studies using antigens from SARS-CoV-2</w:t>
      </w:r>
      <w:r w:rsidR="000725B0">
        <w:t>, rabies</w:t>
      </w:r>
      <w:r w:rsidR="00034E7D">
        <w:t xml:space="preserve"> or</w:t>
      </w:r>
      <w:r>
        <w:t xml:space="preserve"> influenza</w:t>
      </w:r>
      <w:r w:rsidR="00034E7D">
        <w:t xml:space="preserve"> to assess bio-distribution, safety and efficacy. Bio-distribution studies in rats using a VEEV-based s</w:t>
      </w:r>
      <w:r w:rsidR="00400520">
        <w:t>a</w:t>
      </w:r>
      <w:r w:rsidR="00034E7D">
        <w:t xml:space="preserve">-mRNA vaccine against SARS-CoV-2 showed that vaccine RNA was detected 2 days after administration in muscle, lymph nodes, spleen, heart, liver, gonad and blood tissues </w:t>
      </w:r>
      <w:r w:rsidR="007409DC">
        <w:fldChar w:fldCharType="begin"/>
      </w:r>
      <w:r w:rsidR="007409DC">
        <w:instrText xml:space="preserve"> ADDIN EN.CITE &lt;EndNote&gt;&lt;Cite&gt;&lt;Author&gt;Maruggi&lt;/Author&gt;&lt;Year&gt;2022&lt;/Year&gt;&lt;RecNum&gt;30&lt;/RecNum&gt;&lt;DisplayText&gt;(Maruggi et al., 2022)&lt;/DisplayText&gt;&lt;record&gt;&lt;rec-number&gt;30&lt;/rec-number&gt;&lt;foreign-keys&gt;&lt;key app="EN" db-id="t2arpfetppzveoex0v05zs9vadr9905spa2t" timestamp="1762913783"&gt;30&lt;/key&gt;&lt;/foreign-keys&gt;&lt;ref-type name="Journal Article"&gt;17&lt;/ref-type&gt;&lt;contributors&gt;&lt;authors&gt;&lt;author&gt;Maruggi, Giulietta&lt;/author&gt;&lt;author&gt;Mallett, Corey P&lt;/author&gt;&lt;author&gt;Westerbeck, Jason W&lt;/author&gt;&lt;author&gt;Chen, Tiffany&lt;/author&gt;&lt;author&gt;Lofano, Giuseppe&lt;/author&gt;&lt;author&gt;Friedrich, Kristian&lt;/author&gt;&lt;author&gt;Qu, Lin&lt;/author&gt;&lt;author&gt;Sun, Jennifer Tong&lt;/author&gt;&lt;author&gt;McAuliffe, Josie&lt;/author&gt;&lt;author&gt;Kanitkar, Amey&lt;/author&gt;&lt;/authors&gt;&lt;/contributors&gt;&lt;titles&gt;&lt;title&gt;A self-amplifying mRNA SARS-CoV-2 vaccine candidate induces safe and robust protective immunity in preclinical models&lt;/title&gt;&lt;secondary-title&gt;Molecular Therapy&lt;/secondary-title&gt;&lt;/titles&gt;&lt;periodical&gt;&lt;full-title&gt;Molecular Therapy&lt;/full-title&gt;&lt;/periodical&gt;&lt;pages&gt;1897-1912&lt;/pages&gt;&lt;volume&gt;30&lt;/volume&gt;&lt;number&gt;5&lt;/number&gt;&lt;dates&gt;&lt;year&gt;2022&lt;/year&gt;&lt;/dates&gt;&lt;isbn&gt;1525-0016&lt;/isbn&gt;&lt;urls&gt;&lt;/urls&gt;&lt;/record&gt;&lt;/Cite&gt;&lt;/EndNote&gt;</w:instrText>
      </w:r>
      <w:r w:rsidR="007409DC">
        <w:fldChar w:fldCharType="separate"/>
      </w:r>
      <w:r w:rsidR="007409DC">
        <w:rPr>
          <w:noProof/>
        </w:rPr>
        <w:t>(</w:t>
      </w:r>
      <w:hyperlink w:anchor="_ENREF_36" w:tooltip="Maruggi, 2022 #30" w:history="1">
        <w:r w:rsidR="00D4593C">
          <w:rPr>
            <w:noProof/>
          </w:rPr>
          <w:t>Maruggi et al., 2022</w:t>
        </w:r>
      </w:hyperlink>
      <w:r w:rsidR="007409DC">
        <w:rPr>
          <w:noProof/>
        </w:rPr>
        <w:t>)</w:t>
      </w:r>
      <w:r w:rsidR="007409DC">
        <w:fldChar w:fldCharType="end"/>
      </w:r>
      <w:r w:rsidR="00960EA1">
        <w:t xml:space="preserve">. In blood, vaccine RNA levels were reduced 100-fold between 2 and 8 days post-administration and detected in low levels in 30% of rats 15 days after administration. </w:t>
      </w:r>
      <w:r w:rsidR="00A63B80">
        <w:t>RNA levels decreased in all tissues by 60 days post</w:t>
      </w:r>
      <w:r w:rsidR="00E371C8">
        <w:t>-</w:t>
      </w:r>
      <w:r w:rsidR="00A63B80">
        <w:t>administration. RNA was not detected in gonads beyond day 8</w:t>
      </w:r>
      <w:r w:rsidR="00DB729F">
        <w:t xml:space="preserve"> </w:t>
      </w:r>
      <w:r w:rsidR="007409DC">
        <w:fldChar w:fldCharType="begin"/>
      </w:r>
      <w:r w:rsidR="007409DC">
        <w:instrText xml:space="preserve"> ADDIN EN.CITE &lt;EndNote&gt;&lt;Cite&gt;&lt;Author&gt;Maruggi&lt;/Author&gt;&lt;Year&gt;2022&lt;/Year&gt;&lt;RecNum&gt;30&lt;/RecNum&gt;&lt;DisplayText&gt;(Maruggi et al., 2022)&lt;/DisplayText&gt;&lt;record&gt;&lt;rec-number&gt;30&lt;/rec-number&gt;&lt;foreign-keys&gt;&lt;key app="EN" db-id="t2arpfetppzveoex0v05zs9vadr9905spa2t" timestamp="1762913783"&gt;30&lt;/key&gt;&lt;/foreign-keys&gt;&lt;ref-type name="Journal Article"&gt;17&lt;/ref-type&gt;&lt;contributors&gt;&lt;authors&gt;&lt;author&gt;Maruggi, Giulietta&lt;/author&gt;&lt;author&gt;Mallett, Corey P&lt;/author&gt;&lt;author&gt;Westerbeck, Jason W&lt;/author&gt;&lt;author&gt;Chen, Tiffany&lt;/author&gt;&lt;author&gt;Lofano, Giuseppe&lt;/author&gt;&lt;author&gt;Friedrich, Kristian&lt;/author&gt;&lt;author&gt;Qu, Lin&lt;/author&gt;&lt;author&gt;Sun, Jennifer Tong&lt;/author&gt;&lt;author&gt;McAuliffe, Josie&lt;/author&gt;&lt;author&gt;Kanitkar, Amey&lt;/author&gt;&lt;/authors&gt;&lt;/contributors&gt;&lt;titles&gt;&lt;title&gt;A self-amplifying mRNA SARS-CoV-2 vaccine candidate induces safe and robust protective immunity in preclinical models&lt;/title&gt;&lt;secondary-title&gt;Molecular Therapy&lt;/secondary-title&gt;&lt;/titles&gt;&lt;periodical&gt;&lt;full-title&gt;Molecular Therapy&lt;/full-title&gt;&lt;/periodical&gt;&lt;pages&gt;1897-1912&lt;/pages&gt;&lt;volume&gt;30&lt;/volume&gt;&lt;number&gt;5&lt;/number&gt;&lt;dates&gt;&lt;year&gt;2022&lt;/year&gt;&lt;/dates&gt;&lt;isbn&gt;1525-0016&lt;/isbn&gt;&lt;urls&gt;&lt;/urls&gt;&lt;/record&gt;&lt;/Cite&gt;&lt;/EndNote&gt;</w:instrText>
      </w:r>
      <w:r w:rsidR="007409DC">
        <w:fldChar w:fldCharType="separate"/>
      </w:r>
      <w:r w:rsidR="007409DC">
        <w:rPr>
          <w:noProof/>
        </w:rPr>
        <w:t>(</w:t>
      </w:r>
      <w:hyperlink w:anchor="_ENREF_36" w:tooltip="Maruggi, 2022 #30" w:history="1">
        <w:r w:rsidR="00D4593C">
          <w:rPr>
            <w:noProof/>
          </w:rPr>
          <w:t>Maruggi et al., 2022</w:t>
        </w:r>
      </w:hyperlink>
      <w:r w:rsidR="007409DC">
        <w:rPr>
          <w:noProof/>
        </w:rPr>
        <w:t>)</w:t>
      </w:r>
      <w:r w:rsidR="007409DC">
        <w:fldChar w:fldCharType="end"/>
      </w:r>
      <w:r w:rsidR="00A63B80">
        <w:t xml:space="preserve">. </w:t>
      </w:r>
    </w:p>
    <w:p w14:paraId="7D807DAB" w14:textId="4C9A6C1D" w:rsidR="002F7A58" w:rsidRPr="000A29BE" w:rsidRDefault="000725B0" w:rsidP="007B02D1">
      <w:pPr>
        <w:pStyle w:val="RARMPnumberedparagraphs"/>
      </w:pPr>
      <w:r>
        <w:t xml:space="preserve">In mice, bio-distribution </w:t>
      </w:r>
      <w:r w:rsidR="00BA5ECD">
        <w:t xml:space="preserve">of </w:t>
      </w:r>
      <w:r w:rsidR="00400520">
        <w:t>sa-</w:t>
      </w:r>
      <w:r w:rsidR="00BA5ECD">
        <w:t xml:space="preserve">mRNAs </w:t>
      </w:r>
      <w:r>
        <w:t xml:space="preserve">is significantly affected by both the administration route and the </w:t>
      </w:r>
      <w:r w:rsidRPr="007B02D1">
        <w:t>composition</w:t>
      </w:r>
      <w:r>
        <w:t xml:space="preserve"> of </w:t>
      </w:r>
      <w:r w:rsidR="00A745D4">
        <w:t>a</w:t>
      </w:r>
      <w:r>
        <w:t xml:space="preserve"> delivery nanoparticle </w:t>
      </w:r>
      <w:r w:rsidR="00DF0696">
        <w:fldChar w:fldCharType="begin"/>
      </w:r>
      <w:r w:rsidR="00DF0696">
        <w:instrText xml:space="preserve"> ADDIN EN.CITE &lt;EndNote&gt;&lt;Cite&gt;&lt;Author&gt;Bathula&lt;/Author&gt;&lt;Year&gt;2024&lt;/Year&gt;&lt;RecNum&gt;6&lt;/RecNum&gt;&lt;DisplayText&gt;(Bathula et al., 2024)&lt;/DisplayText&gt;&lt;record&gt;&lt;rec-number&gt;6&lt;/rec-number&gt;&lt;foreign-keys&gt;&lt;key app="EN" db-id="t2arpfetppzveoex0v05zs9vadr9905spa2t" timestamp="1762234143"&gt;6&lt;/key&gt;&lt;/foreign-keys&gt;&lt;ref-type name="Journal Article"&gt;17&lt;/ref-type&gt;&lt;contributors&gt;&lt;authors&gt;&lt;author&gt;Bathula, Nuthan Vikas&lt;/author&gt;&lt;author&gt;Friesen, Josh J.&lt;/author&gt;&lt;author&gt;Casmil, Irafasha C.&lt;/author&gt;&lt;author&gt;Wayne, Christopher J.&lt;/author&gt;&lt;author&gt;Liao, Suiyang&lt;/author&gt;&lt;author&gt;Soriano, Shekinah K. V.&lt;/author&gt;&lt;author&gt;Ho, Chia Hao&lt;/author&gt;&lt;author&gt;Strumpel, Anneke&lt;/author&gt;&lt;author&gt;Blakney, Anna K.&lt;/author&gt;&lt;/authors&gt;&lt;/contributors&gt;&lt;titles&gt;&lt;title&gt;Delivery vehicle and route of administration influences self-amplifying RNA biodistribution, expression kinetics, and reactogenicity&lt;/title&gt;&lt;secondary-title&gt;Journal of Controlled Release&lt;/secondary-title&gt;&lt;/titles&gt;&lt;periodical&gt;&lt;full-title&gt;Journal of Controlled Release&lt;/full-title&gt;&lt;/periodical&gt;&lt;pages&gt;28-38&lt;/pages&gt;&lt;volume&gt;374&lt;/volume&gt;&lt;keywords&gt;&lt;keyword&gt;Self Amplifying RNA&lt;/keyword&gt;&lt;keyword&gt;Gene therapy&lt;/keyword&gt;&lt;keyword&gt;RNA therapeutics&lt;/keyword&gt;&lt;keyword&gt;Biodistribution&lt;/keyword&gt;&lt;keyword&gt;Reactogenicity&lt;/keyword&gt;&lt;keyword&gt;Inflammation&lt;/keyword&gt;&lt;keyword&gt;Route of administration&lt;/keyword&gt;&lt;/keywords&gt;&lt;dates&gt;&lt;year&gt;2024&lt;/year&gt;&lt;pub-dates&gt;&lt;date&gt;2024/10/01/&lt;/date&gt;&lt;/pub-dates&gt;&lt;/dates&gt;&lt;isbn&gt;0168-3659&lt;/isbn&gt;&lt;urls&gt;&lt;related-urls&gt;&lt;url&gt;https://www.sciencedirect.com/science/article/pii/S0168365924005364&lt;/url&gt;&lt;/related-urls&gt;&lt;/urls&gt;&lt;electronic-resource-num&gt;https://doi.org/10.1016/j.jconrel.2024.07.078&lt;/electronic-resource-num&gt;&lt;/record&gt;&lt;/Cite&gt;&lt;/EndNote&gt;</w:instrText>
      </w:r>
      <w:r w:rsidR="00DF0696">
        <w:fldChar w:fldCharType="separate"/>
      </w:r>
      <w:r w:rsidR="00DF0696">
        <w:rPr>
          <w:noProof/>
        </w:rPr>
        <w:t>(</w:t>
      </w:r>
      <w:hyperlink w:anchor="_ENREF_5" w:tooltip="Bathula, 2024 #6" w:history="1">
        <w:r w:rsidR="00D4593C">
          <w:rPr>
            <w:noProof/>
          </w:rPr>
          <w:t>Bathula et al., 2024</w:t>
        </w:r>
      </w:hyperlink>
      <w:r w:rsidR="00DF0696">
        <w:rPr>
          <w:noProof/>
        </w:rPr>
        <w:t>)</w:t>
      </w:r>
      <w:r w:rsidR="00DF0696">
        <w:fldChar w:fldCharType="end"/>
      </w:r>
      <w:r>
        <w:t xml:space="preserve">. </w:t>
      </w:r>
      <w:r w:rsidR="00BA5ECD">
        <w:t xml:space="preserve">Differences in the surface charge of </w:t>
      </w:r>
      <w:r w:rsidR="00400520">
        <w:t>a</w:t>
      </w:r>
      <w:r w:rsidR="00BA5ECD">
        <w:t xml:space="preserve"> lipid nanoparticle are </w:t>
      </w:r>
      <w:r w:rsidR="00BA5ECD" w:rsidRPr="007B02D1">
        <w:t>thought</w:t>
      </w:r>
      <w:r w:rsidR="00BA5ECD">
        <w:t xml:space="preserve"> to contribute to tissue localisation via a variety of administration methods</w:t>
      </w:r>
      <w:r w:rsidR="001A6110">
        <w:t xml:space="preserve">. Bathula et al. (2024) demonstrated that particles contained in positively charged formulations accumulated in lungs, while negatively charged formulations localised to the spleen. </w:t>
      </w:r>
      <w:r w:rsidR="00400520">
        <w:t>This study also assessed transgene expression in tissues following intravenous</w:t>
      </w:r>
      <w:r w:rsidR="00C5335D">
        <w:t xml:space="preserve"> (IV)</w:t>
      </w:r>
      <w:r w:rsidR="00400520">
        <w:t>, subcutaneous</w:t>
      </w:r>
      <w:r w:rsidR="00C5335D">
        <w:t xml:space="preserve"> (SC)</w:t>
      </w:r>
      <w:r w:rsidR="00400520">
        <w:t>, intraperitoneal</w:t>
      </w:r>
      <w:r w:rsidR="00C5335D">
        <w:t xml:space="preserve"> (IP)</w:t>
      </w:r>
      <w:r w:rsidR="00400520">
        <w:t>, intranasal</w:t>
      </w:r>
      <w:r w:rsidR="00C5335D">
        <w:t xml:space="preserve"> (IN)</w:t>
      </w:r>
      <w:r w:rsidR="00400520">
        <w:t>, intramuscular</w:t>
      </w:r>
      <w:r w:rsidR="00C5335D">
        <w:t xml:space="preserve"> (IM)</w:t>
      </w:r>
      <w:r w:rsidR="00400520">
        <w:t xml:space="preserve"> or intradermal </w:t>
      </w:r>
      <w:r w:rsidR="00C5335D">
        <w:t xml:space="preserve">(ID) </w:t>
      </w:r>
      <w:r w:rsidR="00400520">
        <w:t xml:space="preserve">administration. </w:t>
      </w:r>
      <w:r w:rsidR="00C5335D">
        <w:t xml:space="preserve">Particles localised distinctly across the different administration methods, found in muscle tissue (IM), spleen (IP, IV, SC), kidney (IP), lung (IP, IN, IV), and the site of administration (IM, ID). </w:t>
      </w:r>
      <w:r w:rsidR="001A6110">
        <w:t xml:space="preserve">This study also concludes that </w:t>
      </w:r>
      <w:r w:rsidR="00110EDC">
        <w:t xml:space="preserve">the transgenes expressed by </w:t>
      </w:r>
      <w:r w:rsidR="00E371C8">
        <w:t>sa-</w:t>
      </w:r>
      <w:r w:rsidR="001A6110">
        <w:t xml:space="preserve">mRNA can persist in tissues beyond 30 days via all administration routes </w:t>
      </w:r>
      <w:r w:rsidR="00DF0696">
        <w:fldChar w:fldCharType="begin"/>
      </w:r>
      <w:r w:rsidR="00DF0696">
        <w:instrText xml:space="preserve"> ADDIN EN.CITE &lt;EndNote&gt;&lt;Cite&gt;&lt;Author&gt;Bathula&lt;/Author&gt;&lt;Year&gt;2024&lt;/Year&gt;&lt;RecNum&gt;6&lt;/RecNum&gt;&lt;DisplayText&gt;(Bathula et al., 2024)&lt;/DisplayText&gt;&lt;record&gt;&lt;rec-number&gt;6&lt;/rec-number&gt;&lt;foreign-keys&gt;&lt;key app="EN" db-id="t2arpfetppzveoex0v05zs9vadr9905spa2t" timestamp="1762234143"&gt;6&lt;/key&gt;&lt;/foreign-keys&gt;&lt;ref-type name="Journal Article"&gt;17&lt;/ref-type&gt;&lt;contributors&gt;&lt;authors&gt;&lt;author&gt;Bathula, Nuthan Vikas&lt;/author&gt;&lt;author&gt;Friesen, Josh J.&lt;/author&gt;&lt;author&gt;Casmil, Irafasha C.&lt;/author&gt;&lt;author&gt;Wayne, Christopher J.&lt;/author&gt;&lt;author&gt;Liao, Suiyang&lt;/author&gt;&lt;author&gt;Soriano, Shekinah K. V.&lt;/author&gt;&lt;author&gt;Ho, Chia Hao&lt;/author&gt;&lt;author&gt;Strumpel, Anneke&lt;/author&gt;&lt;author&gt;Blakney, Anna K.&lt;/author&gt;&lt;/authors&gt;&lt;/contributors&gt;&lt;titles&gt;&lt;title&gt;Delivery vehicle and route of administration influences self-amplifying RNA biodistribution, expression kinetics, and reactogenicity&lt;/title&gt;&lt;secondary-title&gt;Journal of Controlled Release&lt;/secondary-title&gt;&lt;/titles&gt;&lt;periodical&gt;&lt;full-title&gt;Journal of Controlled Release&lt;/full-title&gt;&lt;/periodical&gt;&lt;pages&gt;28-38&lt;/pages&gt;&lt;volume&gt;374&lt;/volume&gt;&lt;keywords&gt;&lt;keyword&gt;Self Amplifying RNA&lt;/keyword&gt;&lt;keyword&gt;Gene therapy&lt;/keyword&gt;&lt;keyword&gt;RNA therapeutics&lt;/keyword&gt;&lt;keyword&gt;Biodistribution&lt;/keyword&gt;&lt;keyword&gt;Reactogenicity&lt;/keyword&gt;&lt;keyword&gt;Inflammation&lt;/keyword&gt;&lt;keyword&gt;Route of administration&lt;/keyword&gt;&lt;/keywords&gt;&lt;dates&gt;&lt;year&gt;2024&lt;/year&gt;&lt;pub-dates&gt;&lt;date&gt;2024/10/01/&lt;/date&gt;&lt;/pub-dates&gt;&lt;/dates&gt;&lt;isbn&gt;0168-3659&lt;/isbn&gt;&lt;urls&gt;&lt;related-urls&gt;&lt;url&gt;https://www.sciencedirect.com/science/article/pii/S0168365924005364&lt;/url&gt;&lt;/related-urls&gt;&lt;/urls&gt;&lt;electronic-resource-num&gt;https://doi.org/10.1016/j.jconrel.2024.07.078&lt;/electronic-resource-num&gt;&lt;/record&gt;&lt;/Cite&gt;&lt;/EndNote&gt;</w:instrText>
      </w:r>
      <w:r w:rsidR="00DF0696">
        <w:fldChar w:fldCharType="separate"/>
      </w:r>
      <w:r w:rsidR="00DF0696">
        <w:rPr>
          <w:noProof/>
        </w:rPr>
        <w:t>(</w:t>
      </w:r>
      <w:hyperlink w:anchor="_ENREF_5" w:tooltip="Bathula, 2024 #6" w:history="1">
        <w:r w:rsidR="00D4593C">
          <w:rPr>
            <w:noProof/>
          </w:rPr>
          <w:t>Bathula et al., 2024</w:t>
        </w:r>
      </w:hyperlink>
      <w:r w:rsidR="00DF0696">
        <w:rPr>
          <w:noProof/>
        </w:rPr>
        <w:t>)</w:t>
      </w:r>
      <w:r w:rsidR="00DF0696">
        <w:fldChar w:fldCharType="end"/>
      </w:r>
      <w:r w:rsidR="001A6110">
        <w:t>.</w:t>
      </w:r>
    </w:p>
    <w:p w14:paraId="0D887CF9" w14:textId="6AF19C2F" w:rsidR="00491F5F" w:rsidRPr="000A29BE" w:rsidRDefault="00506E97" w:rsidP="00C42C5C">
      <w:pPr>
        <w:pStyle w:val="RARMPnumberedparagraphs"/>
        <w:rPr>
          <w:noProof/>
        </w:rPr>
      </w:pPr>
      <w:r>
        <w:rPr>
          <w:noProof/>
        </w:rPr>
        <w:t xml:space="preserve">There has been no reports of shedding </w:t>
      </w:r>
      <w:r w:rsidR="00A745D4">
        <w:rPr>
          <w:noProof/>
        </w:rPr>
        <w:t>i</w:t>
      </w:r>
      <w:r w:rsidR="006A00F6">
        <w:rPr>
          <w:noProof/>
        </w:rPr>
        <w:t xml:space="preserve">n multiple pre-clinical and clinical studies with sa-mRNA </w:t>
      </w:r>
      <w:r w:rsidR="002C4FF5">
        <w:rPr>
          <w:noProof/>
        </w:rPr>
        <w:t>vaccines</w:t>
      </w:r>
      <w:r w:rsidR="00EE443D">
        <w:rPr>
          <w:noProof/>
        </w:rPr>
        <w:t xml:space="preserve"> </w:t>
      </w:r>
      <w:r w:rsidR="00B74DE3">
        <w:rPr>
          <w:noProof/>
        </w:rPr>
        <w:t>o</w:t>
      </w:r>
      <w:r w:rsidR="004F552F">
        <w:rPr>
          <w:noProof/>
        </w:rPr>
        <w:t>r</w:t>
      </w:r>
      <w:r w:rsidR="00B74DE3">
        <w:rPr>
          <w:noProof/>
        </w:rPr>
        <w:t xml:space="preserve"> mRNA vaccines delivered with virus</w:t>
      </w:r>
      <w:r w:rsidR="00E371C8">
        <w:rPr>
          <w:noProof/>
        </w:rPr>
        <w:t>-</w:t>
      </w:r>
      <w:r w:rsidR="00B74DE3">
        <w:rPr>
          <w:noProof/>
        </w:rPr>
        <w:t>like particles</w:t>
      </w:r>
      <w:r w:rsidR="002C4FF5">
        <w:rPr>
          <w:noProof/>
        </w:rPr>
        <w:t xml:space="preserve">. </w:t>
      </w:r>
    </w:p>
    <w:p w14:paraId="3C2140D8" w14:textId="3C829CBF" w:rsidR="00A63D42" w:rsidRPr="000A29BE" w:rsidRDefault="000815A8" w:rsidP="00A63D42">
      <w:pPr>
        <w:pStyle w:val="4RARMP"/>
        <w:tabs>
          <w:tab w:val="clear" w:pos="1134"/>
          <w:tab w:val="clear" w:pos="1986"/>
          <w:tab w:val="num" w:pos="284"/>
        </w:tabs>
      </w:pPr>
      <w:bookmarkStart w:id="222" w:name="_Ref113356303"/>
      <w:r w:rsidRPr="000A29BE">
        <w:t>Phenotypic</w:t>
      </w:r>
      <w:r w:rsidR="004677D0" w:rsidRPr="000A29BE">
        <w:t xml:space="preserve"> and genomic</w:t>
      </w:r>
      <w:r w:rsidR="00A63D42" w:rsidRPr="000A29BE">
        <w:t xml:space="preserve"> stability</w:t>
      </w:r>
      <w:bookmarkEnd w:id="222"/>
      <w:r w:rsidR="00A63D42" w:rsidRPr="000A29BE">
        <w:t xml:space="preserve"> </w:t>
      </w:r>
      <w:bookmarkEnd w:id="221"/>
      <w:r w:rsidR="00F8067D">
        <w:t>and recombination potential</w:t>
      </w:r>
    </w:p>
    <w:p w14:paraId="3D9A92F7" w14:textId="6753529C" w:rsidR="00DA0F03" w:rsidRDefault="00DA0F03" w:rsidP="00491F5F">
      <w:pPr>
        <w:pStyle w:val="RARMPnumberedparagraphs"/>
      </w:pPr>
      <w:r>
        <w:t xml:space="preserve">As described in Section 3.4.6, replication competent VEEV TC-83 can revert to virulence </w:t>
      </w:r>
      <w:r w:rsidR="00F8067D">
        <w:t xml:space="preserve">following passages through </w:t>
      </w:r>
      <w:r w:rsidR="00B865F3">
        <w:t>mice</w:t>
      </w:r>
      <w:r w:rsidR="00F8067D">
        <w:t xml:space="preserve">. However, as the GMO is replication incompetent, reversion to virulence is not expected to occur.   </w:t>
      </w:r>
    </w:p>
    <w:p w14:paraId="7141FC19" w14:textId="100B346C" w:rsidR="000A46A3" w:rsidRDefault="00F8067D" w:rsidP="00491F5F">
      <w:pPr>
        <w:pStyle w:val="RARMPnumberedparagraphs"/>
      </w:pPr>
      <w:r>
        <w:lastRenderedPageBreak/>
        <w:t>The GMO</w:t>
      </w:r>
      <w:r w:rsidR="00857775">
        <w:t xml:space="preserve"> retains the super-infection exclusion mechanism of the parent VEEV,</w:t>
      </w:r>
      <w:r w:rsidR="00B865F3">
        <w:t xml:space="preserve"> mediated by nsp2,</w:t>
      </w:r>
      <w:r w:rsidR="00857775">
        <w:t xml:space="preserve"> making recombination highly unlikely. </w:t>
      </w:r>
      <w:r w:rsidR="000A46A3">
        <w:t xml:space="preserve">Studies have demonstrated that sa-mRNAs still inhibit live wild type alphavirus replication in co-infected cells </w:t>
      </w:r>
      <w:r w:rsidR="00EF3CC4">
        <w:fldChar w:fldCharType="begin"/>
      </w:r>
      <w:r w:rsidR="00EF3CC4">
        <w:instrText xml:space="preserve"> ADDIN EN.CITE &lt;EndNote&gt;&lt;Cite&gt;&lt;Author&gt;Hick&lt;/Author&gt;&lt;Year&gt;2024&lt;/Year&gt;&lt;RecNum&gt;10&lt;/RecNum&gt;&lt;DisplayText&gt;(Hick et al., 2024a)&lt;/DisplayText&gt;&lt;record&gt;&lt;rec-number&gt;10&lt;/rec-number&gt;&lt;foreign-keys&gt;&lt;key app="EN" db-id="t2arpfetppzveoex0v05zs9vadr9905spa2t" timestamp="1762471232"&gt;10&lt;/key&gt;&lt;/foreign-keys&gt;&lt;ref-type name="Journal Article"&gt;17&lt;/ref-type&gt;&lt;contributors&gt;&lt;authors&gt;&lt;author&gt;Hick, Tessy AH&lt;/author&gt;&lt;author&gt;Geertsema, Corinne&lt;/author&gt;&lt;author&gt;Nguyen, Wilson&lt;/author&gt;&lt;author&gt;Bishop, Cameron R&lt;/author&gt;&lt;author&gt;van Oosten, Linda&lt;/author&gt;&lt;author&gt;Abbo, Sandra R&lt;/author&gt;&lt;author&gt;Dumenil, Troy&lt;/author&gt;&lt;author&gt;van Kuppeveld, Frank JM&lt;/author&gt;&lt;author&gt;Langereis, Martijn A&lt;/author&gt;&lt;author&gt;Rawle, Daniel J&lt;/author&gt;&lt;/authors&gt;&lt;/contributors&gt;&lt;titles&gt;&lt;title&gt;Safety concern of recombination between self-amplifying mRNA vaccines and viruses is mitigated in vivo&lt;/title&gt;&lt;secondary-title&gt;Molecular Therapy&lt;/secondary-title&gt;&lt;/titles&gt;&lt;periodical&gt;&lt;full-title&gt;Molecular Therapy&lt;/full-title&gt;&lt;/periodical&gt;&lt;pages&gt;2519-2534&lt;/pages&gt;&lt;volume&gt;32&lt;/volume&gt;&lt;number&gt;8&lt;/number&gt;&lt;dates&gt;&lt;year&gt;2024&lt;/year&gt;&lt;/dates&gt;&lt;isbn&gt;1525-0016&lt;/isbn&gt;&lt;urls&gt;&lt;/urls&gt;&lt;/record&gt;&lt;/Cite&gt;&lt;/EndNote&gt;</w:instrText>
      </w:r>
      <w:r w:rsidR="00EF3CC4">
        <w:fldChar w:fldCharType="separate"/>
      </w:r>
      <w:r w:rsidR="00EF3CC4">
        <w:rPr>
          <w:noProof/>
        </w:rPr>
        <w:t>(</w:t>
      </w:r>
      <w:hyperlink w:anchor="_ENREF_19" w:tooltip="Hick, 2024 #10" w:history="1">
        <w:r w:rsidR="00D4593C">
          <w:rPr>
            <w:noProof/>
          </w:rPr>
          <w:t>Hick et al., 2024a</w:t>
        </w:r>
      </w:hyperlink>
      <w:r w:rsidR="00EF3CC4">
        <w:rPr>
          <w:noProof/>
        </w:rPr>
        <w:t>)</w:t>
      </w:r>
      <w:r w:rsidR="00EF3CC4">
        <w:fldChar w:fldCharType="end"/>
      </w:r>
    </w:p>
    <w:p w14:paraId="60A29C55" w14:textId="79ECD669" w:rsidR="00491F5F" w:rsidRDefault="003C3D71" w:rsidP="00491F5F">
      <w:pPr>
        <w:pStyle w:val="RARMPnumberedparagraphs"/>
      </w:pPr>
      <w:r>
        <w:t>A</w:t>
      </w:r>
      <w:r w:rsidR="00F12DD1">
        <w:t>lphaviruses have a demonstrated capacity for recombination</w:t>
      </w:r>
      <w:r w:rsidR="00A745D4">
        <w:t xml:space="preserve"> in laboratory settings</w:t>
      </w:r>
      <w:r w:rsidR="00F12DD1">
        <w:t>, particularly during viral particle production</w:t>
      </w:r>
      <w:r w:rsidR="00857775">
        <w:t xml:space="preserve"> for sa-mRNAs</w:t>
      </w:r>
      <w:r w:rsidR="00F12DD1">
        <w:t>. Early s</w:t>
      </w:r>
      <w:r w:rsidR="00857775">
        <w:t>a-</w:t>
      </w:r>
      <w:r w:rsidR="00F12DD1">
        <w:t>mRNA vaccine candidates using a single helper plasmid repeatedly had recombination events that produced replication competent virus</w:t>
      </w:r>
      <w:r w:rsidR="00B80C3E">
        <w:t xml:space="preserve"> </w:t>
      </w:r>
      <w:r w:rsidR="007409DC">
        <w:fldChar w:fldCharType="begin"/>
      </w:r>
      <w:r w:rsidR="007409DC">
        <w:instrText xml:space="preserve"> ADDIN EN.CITE &lt;EndNote&gt;&lt;Cite&gt;&lt;Author&gt;Hick&lt;/Author&gt;&lt;Year&gt;2024&lt;/Year&gt;&lt;RecNum&gt;10&lt;/RecNum&gt;&lt;DisplayText&gt;(Hick et al., 2024a)&lt;/DisplayText&gt;&lt;record&gt;&lt;rec-number&gt;10&lt;/rec-number&gt;&lt;foreign-keys&gt;&lt;key app="EN" db-id="t2arpfetppzveoex0v05zs9vadr9905spa2t" timestamp="1762471232"&gt;10&lt;/key&gt;&lt;/foreign-keys&gt;&lt;ref-type name="Journal Article"&gt;17&lt;/ref-type&gt;&lt;contributors&gt;&lt;authors&gt;&lt;author&gt;Hick, Tessy AH&lt;/author&gt;&lt;author&gt;Geertsema, Corinne&lt;/author&gt;&lt;author&gt;Nguyen, Wilson&lt;/author&gt;&lt;author&gt;Bishop, Cameron R&lt;/author&gt;&lt;author&gt;van Oosten, Linda&lt;/author&gt;&lt;author&gt;Abbo, Sandra R&lt;/author&gt;&lt;author&gt;Dumenil, Troy&lt;/author&gt;&lt;author&gt;van Kuppeveld, Frank JM&lt;/author&gt;&lt;author&gt;Langereis, Martijn A&lt;/author&gt;&lt;author&gt;Rawle, Daniel J&lt;/author&gt;&lt;/authors&gt;&lt;/contributors&gt;&lt;titles&gt;&lt;title&gt;Safety concern of recombination between self-amplifying mRNA vaccines and viruses is mitigated in vivo&lt;/title&gt;&lt;secondary-title&gt;Molecular Therapy&lt;/secondary-title&gt;&lt;/titles&gt;&lt;periodical&gt;&lt;full-title&gt;Molecular Therapy&lt;/full-title&gt;&lt;/periodical&gt;&lt;pages&gt;2519-2534&lt;/pages&gt;&lt;volume&gt;32&lt;/volume&gt;&lt;number&gt;8&lt;/number&gt;&lt;dates&gt;&lt;year&gt;2024&lt;/year&gt;&lt;/dates&gt;&lt;isbn&gt;1525-0016&lt;/isbn&gt;&lt;urls&gt;&lt;/urls&gt;&lt;/record&gt;&lt;/Cite&gt;&lt;/EndNote&gt;</w:instrText>
      </w:r>
      <w:r w:rsidR="007409DC">
        <w:fldChar w:fldCharType="separate"/>
      </w:r>
      <w:r w:rsidR="007409DC">
        <w:rPr>
          <w:noProof/>
        </w:rPr>
        <w:t>(</w:t>
      </w:r>
      <w:hyperlink w:anchor="_ENREF_19" w:tooltip="Hick, 2024 #10" w:history="1">
        <w:r w:rsidR="00D4593C">
          <w:rPr>
            <w:noProof/>
          </w:rPr>
          <w:t>Hick et al., 2024a</w:t>
        </w:r>
      </w:hyperlink>
      <w:r w:rsidR="007409DC">
        <w:rPr>
          <w:noProof/>
        </w:rPr>
        <w:t>)</w:t>
      </w:r>
      <w:r w:rsidR="007409DC">
        <w:fldChar w:fldCharType="end"/>
      </w:r>
      <w:r w:rsidR="00F12DD1">
        <w:t>. The use of split helper</w:t>
      </w:r>
      <w:r w:rsidR="00A745D4">
        <w:t xml:space="preserve"> plasmid</w:t>
      </w:r>
      <w:r w:rsidR="00F12DD1">
        <w:t xml:space="preserve"> systems, where packaging proteins are provided by two separate helper plasmids, increase the number of recombination events required to produce replication competent virus and reduce the overall likelihood of producing novel replication competent alphaviruses</w:t>
      </w:r>
      <w:r w:rsidR="00D2209D">
        <w:t xml:space="preserve"> </w:t>
      </w:r>
      <w:r w:rsidR="007409DC">
        <w:fldChar w:fldCharType="begin"/>
      </w:r>
      <w:r w:rsidR="007409DC">
        <w:instrText xml:space="preserve"> ADDIN EN.CITE &lt;EndNote&gt;&lt;Cite&gt;&lt;Author&gt;Smerdou&lt;/Author&gt;&lt;Year&gt;1999&lt;/Year&gt;&lt;RecNum&gt;22&lt;/RecNum&gt;&lt;DisplayText&gt;(Smerdou and Liljeström, 1999)&lt;/DisplayText&gt;&lt;record&gt;&lt;rec-number&gt;22&lt;/rec-number&gt;&lt;foreign-keys&gt;&lt;key app="EN" db-id="t2arpfetppzveoex0v05zs9vadr9905spa2t" timestamp="1762837298"&gt;22&lt;/key&gt;&lt;/foreign-keys&gt;&lt;ref-type name="Journal Article"&gt;17&lt;/ref-type&gt;&lt;contributors&gt;&lt;authors&gt;&lt;author&gt;C. Smerdou&lt;/author&gt;&lt;author&gt;P. Liljeström&lt;/author&gt;&lt;/authors&gt;&lt;/contributors&gt;&lt;titles&gt;&lt;title&gt;Two-Helper RNA System for Production of Recombinant Semliki Forest Virus Particles&lt;/title&gt;&lt;secondary-title&gt;Journal of Virology&lt;/secondary-title&gt;&lt;/titles&gt;&lt;periodical&gt;&lt;full-title&gt;Journal of Virology&lt;/full-title&gt;&lt;/periodical&gt;&lt;pages&gt;1092-1098&lt;/pages&gt;&lt;volume&gt;73&lt;/volume&gt;&lt;number&gt;2&lt;/number&gt;&lt;dates&gt;&lt;year&gt;1999&lt;/year&gt;&lt;/dates&gt;&lt;urls&gt;&lt;related-urls&gt;&lt;url&gt;https://journals.asm.org/doi/abs/10.1128/jvi.73.2.1092-1098.1999&lt;/url&gt;&lt;/related-urls&gt;&lt;/urls&gt;&lt;electronic-resource-num&gt;doi:10.1128/jvi.73.2.1092-1098.1999&lt;/electronic-resource-num&gt;&lt;/record&gt;&lt;/Cite&gt;&lt;/EndNote&gt;</w:instrText>
      </w:r>
      <w:r w:rsidR="007409DC">
        <w:fldChar w:fldCharType="separate"/>
      </w:r>
      <w:r w:rsidR="007409DC">
        <w:rPr>
          <w:noProof/>
        </w:rPr>
        <w:t>(</w:t>
      </w:r>
      <w:hyperlink w:anchor="_ENREF_54" w:tooltip="Smerdou, 1999 #22" w:history="1">
        <w:r w:rsidR="00D4593C">
          <w:rPr>
            <w:noProof/>
          </w:rPr>
          <w:t>Smerdou and Liljeström, 1999</w:t>
        </w:r>
      </w:hyperlink>
      <w:r w:rsidR="007409DC">
        <w:rPr>
          <w:noProof/>
        </w:rPr>
        <w:t>)</w:t>
      </w:r>
      <w:r w:rsidR="007409DC">
        <w:fldChar w:fldCharType="end"/>
      </w:r>
      <w:r w:rsidR="00F12DD1">
        <w:t>.</w:t>
      </w:r>
      <w:r w:rsidR="00D2209D">
        <w:t xml:space="preserve"> </w:t>
      </w:r>
    </w:p>
    <w:p w14:paraId="71B2A491" w14:textId="11619D78" w:rsidR="003C3D71" w:rsidRDefault="003C3D71" w:rsidP="00491F5F">
      <w:pPr>
        <w:pStyle w:val="RARMPnumberedparagraphs"/>
      </w:pPr>
      <w:r>
        <w:t xml:space="preserve">Co-infection of sa-mRNAs and wild type alphaviruses resulted </w:t>
      </w:r>
      <w:r w:rsidR="00BD64C2">
        <w:t xml:space="preserve">in </w:t>
      </w:r>
      <w:r>
        <w:t>recoverable replication competent alphavirus recombination when grown in Vero cell cultures</w:t>
      </w:r>
      <w:r w:rsidR="00E60B86">
        <w:t xml:space="preserve">, under conditions optimised </w:t>
      </w:r>
      <w:r w:rsidR="00BD64C2">
        <w:t xml:space="preserve">to </w:t>
      </w:r>
      <w:r w:rsidR="00E60B86">
        <w:t>promote recombination</w:t>
      </w:r>
      <w:r w:rsidR="00BD64C2">
        <w:t>,</w:t>
      </w:r>
      <w:r w:rsidR="007D56DC">
        <w:t xml:space="preserve"> such as </w:t>
      </w:r>
      <w:r w:rsidR="00BD64C2">
        <w:t xml:space="preserve">using </w:t>
      </w:r>
      <w:r w:rsidR="009C1C86">
        <w:t xml:space="preserve">co-introduced viruses at </w:t>
      </w:r>
      <w:r w:rsidR="007D56DC">
        <w:t xml:space="preserve">titres </w:t>
      </w:r>
      <w:r w:rsidR="009C1C86">
        <w:t xml:space="preserve">higher </w:t>
      </w:r>
      <w:r w:rsidR="007D56DC">
        <w:t xml:space="preserve">than </w:t>
      </w:r>
      <w:r w:rsidR="009C1C86">
        <w:t xml:space="preserve">observed in </w:t>
      </w:r>
      <w:r w:rsidR="007D56DC">
        <w:t>pathogenic viremia</w:t>
      </w:r>
      <w:r w:rsidR="009C1C86">
        <w:t xml:space="preserve"> and in highly permissive cells</w:t>
      </w:r>
      <w:r w:rsidR="00E60B86">
        <w:t xml:space="preserve"> </w:t>
      </w:r>
      <w:r w:rsidR="00EF3CC4">
        <w:fldChar w:fldCharType="begin"/>
      </w:r>
      <w:r w:rsidR="00EF3CC4">
        <w:instrText xml:space="preserve"> ADDIN EN.CITE &lt;EndNote&gt;&lt;Cite&gt;&lt;Author&gt;Hick&lt;/Author&gt;&lt;Year&gt;2024&lt;/Year&gt;&lt;RecNum&gt;10&lt;/RecNum&gt;&lt;DisplayText&gt;(Hick et al., 2024a)&lt;/DisplayText&gt;&lt;record&gt;&lt;rec-number&gt;10&lt;/rec-number&gt;&lt;foreign-keys&gt;&lt;key app="EN" db-id="t2arpfetppzveoex0v05zs9vadr9905spa2t" timestamp="1762471232"&gt;10&lt;/key&gt;&lt;/foreign-keys&gt;&lt;ref-type name="Journal Article"&gt;17&lt;/ref-type&gt;&lt;contributors&gt;&lt;authors&gt;&lt;author&gt;Hick, Tessy AH&lt;/author&gt;&lt;author&gt;Geertsema, Corinne&lt;/author&gt;&lt;author&gt;Nguyen, Wilson&lt;/author&gt;&lt;author&gt;Bishop, Cameron R&lt;/author&gt;&lt;author&gt;van Oosten, Linda&lt;/author&gt;&lt;author&gt;Abbo, Sandra R&lt;/author&gt;&lt;author&gt;Dumenil, Troy&lt;/author&gt;&lt;author&gt;van Kuppeveld, Frank JM&lt;/author&gt;&lt;author&gt;Langereis, Martijn A&lt;/author&gt;&lt;author&gt;Rawle, Daniel J&lt;/author&gt;&lt;/authors&gt;&lt;/contributors&gt;&lt;titles&gt;&lt;title&gt;Safety concern of recombination between self-amplifying mRNA vaccines and viruses is mitigated in vivo&lt;/title&gt;&lt;secondary-title&gt;Molecular Therapy&lt;/secondary-title&gt;&lt;/titles&gt;&lt;periodical&gt;&lt;full-title&gt;Molecular Therapy&lt;/full-title&gt;&lt;/periodical&gt;&lt;pages&gt;2519-2534&lt;/pages&gt;&lt;volume&gt;32&lt;/volume&gt;&lt;number&gt;8&lt;/number&gt;&lt;dates&gt;&lt;year&gt;2024&lt;/year&gt;&lt;/dates&gt;&lt;isbn&gt;1525-0016&lt;/isbn&gt;&lt;urls&gt;&lt;/urls&gt;&lt;/record&gt;&lt;/Cite&gt;&lt;/EndNote&gt;</w:instrText>
      </w:r>
      <w:r w:rsidR="00EF3CC4">
        <w:fldChar w:fldCharType="separate"/>
      </w:r>
      <w:r w:rsidR="00EF3CC4">
        <w:rPr>
          <w:noProof/>
        </w:rPr>
        <w:t>(</w:t>
      </w:r>
      <w:hyperlink w:anchor="_ENREF_19" w:tooltip="Hick, 2024 #10" w:history="1">
        <w:r w:rsidR="00D4593C">
          <w:rPr>
            <w:noProof/>
          </w:rPr>
          <w:t>Hick et al., 2024a</w:t>
        </w:r>
      </w:hyperlink>
      <w:r w:rsidR="00EF3CC4">
        <w:rPr>
          <w:noProof/>
        </w:rPr>
        <w:t>)</w:t>
      </w:r>
      <w:r w:rsidR="00EF3CC4">
        <w:fldChar w:fldCharType="end"/>
      </w:r>
      <w:r>
        <w:t xml:space="preserve">. This recombination occurred between </w:t>
      </w:r>
      <w:r w:rsidR="007D56DC">
        <w:t>the</w:t>
      </w:r>
      <w:r>
        <w:t xml:space="preserve"> sa-mRNA and Getah virus</w:t>
      </w:r>
      <w:r w:rsidR="007D56DC">
        <w:t xml:space="preserve"> </w:t>
      </w:r>
      <w:r>
        <w:t>and no</w:t>
      </w:r>
      <w:r w:rsidR="00C00282">
        <w:t>t between</w:t>
      </w:r>
      <w:r>
        <w:t xml:space="preserve"> other alphaviruses </w:t>
      </w:r>
      <w:r w:rsidR="000224FA">
        <w:t xml:space="preserve">tested </w:t>
      </w:r>
      <w:r>
        <w:t xml:space="preserve">including Barmah Forest virus and Ross River virus. </w:t>
      </w:r>
      <w:r w:rsidR="00E60B86">
        <w:t>No recombination events could be replicated when Getah virus and the sa-mRNA were co-administered in three mice models</w:t>
      </w:r>
      <w:r>
        <w:t xml:space="preserve"> </w:t>
      </w:r>
      <w:r w:rsidR="00EF3CC4">
        <w:fldChar w:fldCharType="begin"/>
      </w:r>
      <w:r w:rsidR="00EF3CC4">
        <w:instrText xml:space="preserve"> ADDIN EN.CITE &lt;EndNote&gt;&lt;Cite&gt;&lt;Author&gt;Hick&lt;/Author&gt;&lt;Year&gt;2024&lt;/Year&gt;&lt;RecNum&gt;10&lt;/RecNum&gt;&lt;DisplayText&gt;(Hick et al., 2024a)&lt;/DisplayText&gt;&lt;record&gt;&lt;rec-number&gt;10&lt;/rec-number&gt;&lt;foreign-keys&gt;&lt;key app="EN" db-id="t2arpfetppzveoex0v05zs9vadr9905spa2t" timestamp="1762471232"&gt;10&lt;/key&gt;&lt;/foreign-keys&gt;&lt;ref-type name="Journal Article"&gt;17&lt;/ref-type&gt;&lt;contributors&gt;&lt;authors&gt;&lt;author&gt;Hick, Tessy AH&lt;/author&gt;&lt;author&gt;Geertsema, Corinne&lt;/author&gt;&lt;author&gt;Nguyen, Wilson&lt;/author&gt;&lt;author&gt;Bishop, Cameron R&lt;/author&gt;&lt;author&gt;van Oosten, Linda&lt;/author&gt;&lt;author&gt;Abbo, Sandra R&lt;/author&gt;&lt;author&gt;Dumenil, Troy&lt;/author&gt;&lt;author&gt;van Kuppeveld, Frank JM&lt;/author&gt;&lt;author&gt;Langereis, Martijn A&lt;/author&gt;&lt;author&gt;Rawle, Daniel J&lt;/author&gt;&lt;/authors&gt;&lt;/contributors&gt;&lt;titles&gt;&lt;title&gt;Safety concern of recombination between self-amplifying mRNA vaccines and viruses is mitigated in vivo&lt;/title&gt;&lt;secondary-title&gt;Molecular Therapy&lt;/secondary-title&gt;&lt;/titles&gt;&lt;periodical&gt;&lt;full-title&gt;Molecular Therapy&lt;/full-title&gt;&lt;/periodical&gt;&lt;pages&gt;2519-2534&lt;/pages&gt;&lt;volume&gt;32&lt;/volume&gt;&lt;number&gt;8&lt;/number&gt;&lt;dates&gt;&lt;year&gt;2024&lt;/year&gt;&lt;/dates&gt;&lt;isbn&gt;1525-0016&lt;/isbn&gt;&lt;urls&gt;&lt;/urls&gt;&lt;/record&gt;&lt;/Cite&gt;&lt;/EndNote&gt;</w:instrText>
      </w:r>
      <w:r w:rsidR="00EF3CC4">
        <w:fldChar w:fldCharType="separate"/>
      </w:r>
      <w:r w:rsidR="00EF3CC4">
        <w:rPr>
          <w:noProof/>
        </w:rPr>
        <w:t>(</w:t>
      </w:r>
      <w:hyperlink w:anchor="_ENREF_19" w:tooltip="Hick, 2024 #10" w:history="1">
        <w:r w:rsidR="00D4593C">
          <w:rPr>
            <w:noProof/>
          </w:rPr>
          <w:t>Hick et al., 2024a</w:t>
        </w:r>
      </w:hyperlink>
      <w:r w:rsidR="00EF3CC4">
        <w:rPr>
          <w:noProof/>
        </w:rPr>
        <w:t>)</w:t>
      </w:r>
      <w:r w:rsidR="00EF3CC4">
        <w:fldChar w:fldCharType="end"/>
      </w:r>
      <w:r>
        <w:t xml:space="preserve">. </w:t>
      </w:r>
      <w:r w:rsidR="000224FA">
        <w:t xml:space="preserve">The Getah virus/sa-mRNA chimera was unable to infect and replicate in </w:t>
      </w:r>
      <w:r w:rsidR="000224FA">
        <w:rPr>
          <w:i/>
          <w:iCs/>
        </w:rPr>
        <w:t>Culex</w:t>
      </w:r>
      <w:r w:rsidR="000224FA">
        <w:t xml:space="preserve"> mosquito cell lines, the primary transmission vector for Getah virus </w:t>
      </w:r>
      <w:r w:rsidR="00EF3CC4">
        <w:fldChar w:fldCharType="begin"/>
      </w:r>
      <w:r w:rsidR="00EF3CC4">
        <w:instrText xml:space="preserve"> ADDIN EN.CITE &lt;EndNote&gt;&lt;Cite&gt;&lt;Author&gt;Hick&lt;/Author&gt;&lt;Year&gt;2024&lt;/Year&gt;&lt;RecNum&gt;10&lt;/RecNum&gt;&lt;DisplayText&gt;(Hick et al., 2024a)&lt;/DisplayText&gt;&lt;record&gt;&lt;rec-number&gt;10&lt;/rec-number&gt;&lt;foreign-keys&gt;&lt;key app="EN" db-id="t2arpfetppzveoex0v05zs9vadr9905spa2t" timestamp="1762471232"&gt;10&lt;/key&gt;&lt;/foreign-keys&gt;&lt;ref-type name="Journal Article"&gt;17&lt;/ref-type&gt;&lt;contributors&gt;&lt;authors&gt;&lt;author&gt;Hick, Tessy AH&lt;/author&gt;&lt;author&gt;Geertsema, Corinne&lt;/author&gt;&lt;author&gt;Nguyen, Wilson&lt;/author&gt;&lt;author&gt;Bishop, Cameron R&lt;/author&gt;&lt;author&gt;van Oosten, Linda&lt;/author&gt;&lt;author&gt;Abbo, Sandra R&lt;/author&gt;&lt;author&gt;Dumenil, Troy&lt;/author&gt;&lt;author&gt;van Kuppeveld, Frank JM&lt;/author&gt;&lt;author&gt;Langereis, Martijn A&lt;/author&gt;&lt;author&gt;Rawle, Daniel J&lt;/author&gt;&lt;/authors&gt;&lt;/contributors&gt;&lt;titles&gt;&lt;title&gt;Safety concern of recombination between self-amplifying mRNA vaccines and viruses is mitigated in vivo&lt;/title&gt;&lt;secondary-title&gt;Molecular Therapy&lt;/secondary-title&gt;&lt;/titles&gt;&lt;periodical&gt;&lt;full-title&gt;Molecular Therapy&lt;/full-title&gt;&lt;/periodical&gt;&lt;pages&gt;2519-2534&lt;/pages&gt;&lt;volume&gt;32&lt;/volume&gt;&lt;number&gt;8&lt;/number&gt;&lt;dates&gt;&lt;year&gt;2024&lt;/year&gt;&lt;/dates&gt;&lt;isbn&gt;1525-0016&lt;/isbn&gt;&lt;urls&gt;&lt;/urls&gt;&lt;/record&gt;&lt;/Cite&gt;&lt;/EndNote&gt;</w:instrText>
      </w:r>
      <w:r w:rsidR="00EF3CC4">
        <w:fldChar w:fldCharType="separate"/>
      </w:r>
      <w:r w:rsidR="00EF3CC4">
        <w:rPr>
          <w:noProof/>
        </w:rPr>
        <w:t>(</w:t>
      </w:r>
      <w:hyperlink w:anchor="_ENREF_19" w:tooltip="Hick, 2024 #10" w:history="1">
        <w:r w:rsidR="00D4593C">
          <w:rPr>
            <w:noProof/>
          </w:rPr>
          <w:t>Hick et al., 2024a</w:t>
        </w:r>
      </w:hyperlink>
      <w:r w:rsidR="00EF3CC4">
        <w:rPr>
          <w:noProof/>
        </w:rPr>
        <w:t>)</w:t>
      </w:r>
      <w:r w:rsidR="00EF3CC4">
        <w:fldChar w:fldCharType="end"/>
      </w:r>
      <w:r w:rsidR="000224FA">
        <w:t xml:space="preserve">. </w:t>
      </w:r>
    </w:p>
    <w:p w14:paraId="4590A592" w14:textId="7D0DAC3E" w:rsidR="002366CC" w:rsidRPr="000A29BE" w:rsidRDefault="002366CC" w:rsidP="0013346A">
      <w:pPr>
        <w:pStyle w:val="4RARMP"/>
        <w:tabs>
          <w:tab w:val="clear" w:pos="1134"/>
          <w:tab w:val="clear" w:pos="1986"/>
          <w:tab w:val="num" w:pos="284"/>
        </w:tabs>
      </w:pPr>
      <w:bookmarkStart w:id="223" w:name="_Ref113956900"/>
      <w:bookmarkStart w:id="224" w:name="_Ref375035560"/>
      <w:bookmarkStart w:id="225" w:name="_Ref57107801"/>
      <w:r w:rsidRPr="000A29BE">
        <w:t>Efficacy</w:t>
      </w:r>
      <w:bookmarkEnd w:id="223"/>
      <w:r w:rsidRPr="000A29BE">
        <w:t xml:space="preserve"> </w:t>
      </w:r>
      <w:r w:rsidR="009F56A0">
        <w:t>and safety</w:t>
      </w:r>
    </w:p>
    <w:p w14:paraId="79AE98C6" w14:textId="77777777" w:rsidR="00CB7131" w:rsidRDefault="00E734BB" w:rsidP="002366CC">
      <w:pPr>
        <w:pStyle w:val="RARMPnumberedparagraphs"/>
      </w:pPr>
      <w:r>
        <w:rPr>
          <w:noProof/>
        </w:rPr>
        <w:t>Some information about the efficacy of the GMO has been declared Confidential Commercial Information (CCI) under Section 185 of the Act. Under Section 187 of the Act, this information must not be disclosed except where it is made available to the Commonwealth or a Commonwealth Authority, a State agency or the Gene Technology Technical Advisory Committee in the course of carrying our their duties or functions under the Act or under corresponding State law</w:t>
      </w:r>
      <w:r w:rsidR="00CB7131">
        <w:rPr>
          <w:noProof/>
        </w:rPr>
        <w:t xml:space="preserve">. </w:t>
      </w:r>
    </w:p>
    <w:p w14:paraId="6B991EC5" w14:textId="0958CB93" w:rsidR="00F8067D" w:rsidRDefault="00F8067D" w:rsidP="00F8067D">
      <w:pPr>
        <w:pStyle w:val="RARMPnumberedparagraphs"/>
      </w:pPr>
      <w:r>
        <w:t xml:space="preserve">Field safety studies with the GMO resulted in adverse events in 2.71% of the 1,657 doses administered to cats above 8-weeks of age, with none considered serious. The most reported adverse events were injection site pain and lethargy </w:t>
      </w:r>
      <w:r>
        <w:fldChar w:fldCharType="begin"/>
      </w:r>
      <w:r>
        <w:instrText xml:space="preserve"> ADDIN EN.CITE &lt;EndNote&gt;&lt;Cite&gt;&lt;Author&gt;Carritt&lt;/Author&gt;&lt;Year&gt;2025&lt;/Year&gt;&lt;RecNum&gt;52&lt;/RecNum&gt;&lt;DisplayText&gt;(Carritt et al., 2025)&lt;/DisplayText&gt;&lt;record&gt;&lt;rec-number&gt;52&lt;/rec-number&gt;&lt;foreign-keys&gt;&lt;key app="EN" db-id="t2arpfetppzveoex0v05zs9vadr9905spa2t" timestamp="1770169936"&gt;52&lt;/key&gt;&lt;/foreign-keys&gt;&lt;ref-type name="Journal Article"&gt;17&lt;/ref-type&gt;&lt;contributors&gt;&lt;authors&gt;&lt;author&gt;Carritt, Kari&lt;/author&gt;&lt;author&gt;Davis, Randall&lt;/author&gt;&lt;author&gt;Stachura, Ken&lt;/author&gt;&lt;author&gt;Crumley, Paige&lt;/author&gt;&lt;author&gt;Mogler, Mark&lt;/author&gt;&lt;author&gt;Stahl, Madeleine&lt;/author&gt;&lt;author&gt;Deng, Lijuan&lt;/author&gt;&lt;author&gt;Xu, Zach&lt;/author&gt;&lt;author&gt;Tarpey, Ian&lt;/author&gt;&lt;/authors&gt;&lt;/contributors&gt;&lt;titles&gt;&lt;title&gt;A Novel, Safe, Non-Adjuvanted Alphavirus Replicon-Based Vaccine Expressing the Feline Leukemia Virus Envelope Protein Protects Against Virulent FeLV Challenge&lt;/title&gt;&lt;secondary-title&gt;Vaccines&lt;/secondary-title&gt;&lt;/titles&gt;&lt;periodical&gt;&lt;full-title&gt;Vaccines&lt;/full-title&gt;&lt;/periodical&gt;&lt;pages&gt;697&lt;/pages&gt;&lt;volume&gt;13&lt;/volume&gt;&lt;number&gt;7&lt;/number&gt;&lt;dates&gt;&lt;year&gt;2025&lt;/year&gt;&lt;/dates&gt;&lt;isbn&gt;2076-393X&lt;/isbn&gt;&lt;accession-num&gt;doi:10.3390/vaccines13070697&lt;/accession-num&gt;&lt;urls&gt;&lt;related-urls&gt;&lt;url&gt;https://www.mdpi.com/2076-393X/13/7/697&lt;/url&gt;&lt;/related-urls&gt;&lt;/urls&gt;&lt;/record&gt;&lt;/Cite&gt;&lt;/EndNote&gt;</w:instrText>
      </w:r>
      <w:r>
        <w:fldChar w:fldCharType="separate"/>
      </w:r>
      <w:r>
        <w:rPr>
          <w:noProof/>
        </w:rPr>
        <w:t>(</w:t>
      </w:r>
      <w:hyperlink w:anchor="_ENREF_8" w:tooltip="Carritt, 2025 #52" w:history="1">
        <w:r w:rsidR="00D4593C">
          <w:rPr>
            <w:noProof/>
          </w:rPr>
          <w:t>Carritt et al., 2025</w:t>
        </w:r>
      </w:hyperlink>
      <w:r>
        <w:rPr>
          <w:noProof/>
        </w:rPr>
        <w:t>)</w:t>
      </w:r>
      <w:r>
        <w:fldChar w:fldCharType="end"/>
      </w:r>
      <w:r>
        <w:t xml:space="preserve">. </w:t>
      </w:r>
    </w:p>
    <w:p w14:paraId="6C3E5A15" w14:textId="578FE292" w:rsidR="00F8067D" w:rsidRDefault="00F8067D" w:rsidP="00F8067D">
      <w:pPr>
        <w:pStyle w:val="RARMPnumberedparagraphs"/>
      </w:pPr>
      <w:r>
        <w:t xml:space="preserve">Field safety studies of a similar GMO against rabies, using the same backbone and </w:t>
      </w:r>
      <w:r w:rsidR="00C00282">
        <w:t>virus</w:t>
      </w:r>
      <w:r w:rsidR="00E371C8">
        <w:t>-</w:t>
      </w:r>
      <w:r w:rsidR="00C00282">
        <w:t xml:space="preserve">like </w:t>
      </w:r>
      <w:r w:rsidR="00CC45BD">
        <w:t>particle</w:t>
      </w:r>
      <w:r>
        <w:t xml:space="preserve">, had adverse events occurring in 5.7% of vaccinated cats (665) and 6.8% of vaccinated dogs (622), </w:t>
      </w:r>
      <w:r w:rsidR="00BD64C2">
        <w:t xml:space="preserve">with </w:t>
      </w:r>
      <w:r>
        <w:t xml:space="preserve">none considered serious </w:t>
      </w:r>
      <w:r>
        <w:fldChar w:fldCharType="begin"/>
      </w:r>
      <w:r>
        <w:instrText xml:space="preserve"> ADDIN EN.CITE &lt;EndNote&gt;&lt;Cite&gt;&lt;Author&gt;Stachura&lt;/Author&gt;&lt;Year&gt;2025&lt;/Year&gt;&lt;RecNum&gt;53&lt;/RecNum&gt;&lt;DisplayText&gt;(Stachura et al., 2025)&lt;/DisplayText&gt;&lt;record&gt;&lt;rec-number&gt;53&lt;/rec-number&gt;&lt;foreign-keys&gt;&lt;key app="EN" db-id="t2arpfetppzveoex0v05zs9vadr9905spa2t" timestamp="1770170219"&gt;53&lt;/key&gt;&lt;/foreign-keys&gt;&lt;ref-type name="Journal Article"&gt;17&lt;/ref-type&gt;&lt;contributors&gt;&lt;authors&gt;&lt;author&gt;Stachura, Ken&lt;/author&gt;&lt;author&gt;Davis, Randall&lt;/author&gt;&lt;author&gt;Carritt, Kari&lt;/author&gt;&lt;author&gt;Mogler, Mark&lt;/author&gt;&lt;author&gt;Xu, Zach&lt;/author&gt;&lt;author&gt;Tarpey, Ian&lt;/author&gt;&lt;/authors&gt;&lt;/contributors&gt;&lt;titles&gt;&lt;title&gt;A Novel, Safe, Non-Adjuvanted Alphavirus RNA Particle Vaccine Expressing the Rabies Virus Glycoprotein Induces a Three-Year Duration of Immunity in Dogs and Cats After a Single Vaccine Dose&lt;/title&gt;&lt;secondary-title&gt;Vaccines&lt;/secondary-title&gt;&lt;/titles&gt;&lt;periodical&gt;&lt;full-title&gt;Vaccines&lt;/full-title&gt;&lt;/periodical&gt;&lt;pages&gt;1176&lt;/pages&gt;&lt;volume&gt;13&lt;/volume&gt;&lt;number&gt;12&lt;/number&gt;&lt;dates&gt;&lt;year&gt;2025&lt;/year&gt;&lt;/dates&gt;&lt;isbn&gt;2076-393X&lt;/isbn&gt;&lt;accession-num&gt;doi:10.3390/vaccines13121176&lt;/accession-num&gt;&lt;urls&gt;&lt;related-urls&gt;&lt;url&gt;https://www.mdpi.com/2076-393X/13/12/1176&lt;/url&gt;&lt;/related-urls&gt;&lt;/urls&gt;&lt;/record&gt;&lt;/Cite&gt;&lt;/EndNote&gt;</w:instrText>
      </w:r>
      <w:r>
        <w:fldChar w:fldCharType="separate"/>
      </w:r>
      <w:r>
        <w:rPr>
          <w:noProof/>
        </w:rPr>
        <w:t>(</w:t>
      </w:r>
      <w:hyperlink w:anchor="_ENREF_59" w:tooltip="Stachura, 2025 #53" w:history="1">
        <w:r w:rsidR="00D4593C">
          <w:rPr>
            <w:noProof/>
          </w:rPr>
          <w:t>Stachura et al., 2025</w:t>
        </w:r>
      </w:hyperlink>
      <w:r>
        <w:rPr>
          <w:noProof/>
        </w:rPr>
        <w:t>)</w:t>
      </w:r>
      <w:r>
        <w:fldChar w:fldCharType="end"/>
      </w:r>
      <w:r>
        <w:t xml:space="preserve">. </w:t>
      </w:r>
    </w:p>
    <w:p w14:paraId="4990F443" w14:textId="37BE94D2" w:rsidR="003C117D" w:rsidRDefault="00CB7131" w:rsidP="002366CC">
      <w:pPr>
        <w:pStyle w:val="RARMPnumberedparagraphs"/>
      </w:pPr>
      <w:r>
        <w:rPr>
          <w:noProof/>
        </w:rPr>
        <w:t xml:space="preserve">Several </w:t>
      </w:r>
      <w:r w:rsidR="00E734BB">
        <w:t>sa-mRNA vaccines</w:t>
      </w:r>
      <w:r>
        <w:t>, based on VEEV TC-83</w:t>
      </w:r>
      <w:r w:rsidR="00A93BD0">
        <w:t xml:space="preserve"> </w:t>
      </w:r>
      <w:r w:rsidR="00F8067D">
        <w:t>delivered with lipid nanoparticles</w:t>
      </w:r>
      <w:r w:rsidR="00A93BD0">
        <w:t>,</w:t>
      </w:r>
      <w:r w:rsidR="00E734BB">
        <w:t xml:space="preserve"> </w:t>
      </w:r>
      <w:r>
        <w:t>have undergone extensive clinical trials in humans. The efficacy of these vaccines, primarily against SARS-CoV-2, demonstrate</w:t>
      </w:r>
      <w:r w:rsidR="008775EA">
        <w:t>d</w:t>
      </w:r>
      <w:r>
        <w:t xml:space="preserve"> efficacy rates (based on seroconversion in trial participants) between 53.8-100%, depending on the vector and antigen design </w:t>
      </w:r>
      <w:r w:rsidR="002E4630">
        <w:fldChar w:fldCharType="begin">
          <w:fldData xml:space="preserve">PEVuZE5vdGU+PENpdGU+PEF1dGhvcj5TenViZXJ0PC9BdXRob3I+PFllYXI+MjAyMzwvWWVhcj48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=
</w:fldData>
        </w:fldChar>
      </w:r>
      <w:r w:rsidR="00AC31BC">
        <w:instrText xml:space="preserve"> ADDIN EN.CITE </w:instrText>
      </w:r>
      <w:r w:rsidR="00AC31BC">
        <w:fldChar w:fldCharType="begin">
          <w:fldData xml:space="preserve">PEVuZE5vdGU+PENpdGU+PEF1dGhvcj5TenViZXJ0PC9BdXRob3I+PFllYXI+MjAyMzwvWWVhcj48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=
</w:fldData>
        </w:fldChar>
      </w:r>
      <w:r w:rsidR="00AC31BC">
        <w:instrText xml:space="preserve"> ADDIN EN.CITE.DATA </w:instrText>
      </w:r>
      <w:r w:rsidR="00AC31BC">
        <w:fldChar w:fldCharType="end"/>
      </w:r>
      <w:r w:rsidR="002E4630">
        <w:fldChar w:fldCharType="separate"/>
      </w:r>
      <w:r w:rsidR="00AC31BC">
        <w:rPr>
          <w:noProof/>
        </w:rPr>
        <w:t>(</w:t>
      </w:r>
      <w:hyperlink w:anchor="_ENREF_61" w:tooltip="Szubert, 2023 #41" w:history="1">
        <w:r w:rsidR="00D4593C">
          <w:rPr>
            <w:noProof/>
          </w:rPr>
          <w:t>Szubert et al., 2023</w:t>
        </w:r>
      </w:hyperlink>
      <w:r w:rsidR="00AC31BC">
        <w:rPr>
          <w:noProof/>
        </w:rPr>
        <w:t xml:space="preserve">; </w:t>
      </w:r>
      <w:hyperlink w:anchor="_ENREF_1" w:tooltip="Aboshi, 2024 #42" w:history="1">
        <w:r w:rsidR="00D4593C">
          <w:rPr>
            <w:noProof/>
          </w:rPr>
          <w:t>Aboshi et al., 2024</w:t>
        </w:r>
      </w:hyperlink>
      <w:r w:rsidR="00AC31BC">
        <w:rPr>
          <w:noProof/>
        </w:rPr>
        <w:t xml:space="preserve">; </w:t>
      </w:r>
      <w:hyperlink w:anchor="_ENREF_9" w:tooltip="Casmil, 2025 #39" w:history="1">
        <w:r w:rsidR="00D4593C">
          <w:rPr>
            <w:noProof/>
          </w:rPr>
          <w:t>Casmil et al., 2025</w:t>
        </w:r>
      </w:hyperlink>
      <w:r w:rsidR="00AC31BC">
        <w:rPr>
          <w:noProof/>
        </w:rPr>
        <w:t xml:space="preserve">; </w:t>
      </w:r>
      <w:hyperlink w:anchor="_ENREF_39" w:tooltip="Okada, 2025 #44" w:history="1">
        <w:r w:rsidR="00D4593C">
          <w:rPr>
            <w:noProof/>
          </w:rPr>
          <w:t>Okada et al., 2025</w:t>
        </w:r>
      </w:hyperlink>
      <w:r w:rsidR="00AC31BC">
        <w:rPr>
          <w:noProof/>
        </w:rPr>
        <w:t>)</w:t>
      </w:r>
      <w:r w:rsidR="002E4630">
        <w:fldChar w:fldCharType="end"/>
      </w:r>
      <w:r>
        <w:t xml:space="preserve">. </w:t>
      </w:r>
      <w:r w:rsidR="00A93BD0">
        <w:t>The most commonly reported adverse reactions include</w:t>
      </w:r>
      <w:r w:rsidR="008775EA">
        <w:t>d</w:t>
      </w:r>
      <w:r w:rsidR="00A93BD0">
        <w:t xml:space="preserve"> injection site pain, fatigue, headache and fever that resolved without intervention</w:t>
      </w:r>
      <w:r w:rsidR="0036269A">
        <w:t xml:space="preserve"> </w:t>
      </w:r>
      <w:r w:rsidR="002E4630">
        <w:fldChar w:fldCharType="begin">
          <w:fldData xml:space="preserve">PEVuZE5vdGU+PENpdGU+PEF1dGhvcj5TenViZXJ0PC9BdXRob3I+PFllYXI+MjAyMzwvWWVhcj48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</w:fldData>
        </w:fldChar>
      </w:r>
      <w:r w:rsidR="00AC31BC">
        <w:instrText xml:space="preserve"> ADDIN EN.CITE </w:instrText>
      </w:r>
      <w:r w:rsidR="00AC31BC">
        <w:fldChar w:fldCharType="begin">
          <w:fldData xml:space="preserve">PEVuZE5vdGU+PENpdGU+PEF1dGhvcj5TenViZXJ0PC9BdXRob3I+PFllYXI+MjAyMzwvWWVhcj48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</w:fldData>
        </w:fldChar>
      </w:r>
      <w:r w:rsidR="00AC31BC">
        <w:instrText xml:space="preserve"> ADDIN EN.CITE.DATA </w:instrText>
      </w:r>
      <w:r w:rsidR="00AC31BC">
        <w:fldChar w:fldCharType="end"/>
      </w:r>
      <w:r w:rsidR="002E4630">
        <w:fldChar w:fldCharType="separate"/>
      </w:r>
      <w:r w:rsidR="00AC31BC">
        <w:rPr>
          <w:noProof/>
        </w:rPr>
        <w:t>(</w:t>
      </w:r>
      <w:hyperlink w:anchor="_ENREF_61" w:tooltip="Szubert, 2023 #41" w:history="1">
        <w:r w:rsidR="00D4593C">
          <w:rPr>
            <w:noProof/>
          </w:rPr>
          <w:t>Szubert et al., 2023</w:t>
        </w:r>
      </w:hyperlink>
      <w:r w:rsidR="00AC31BC">
        <w:rPr>
          <w:noProof/>
        </w:rPr>
        <w:t xml:space="preserve">; </w:t>
      </w:r>
      <w:hyperlink w:anchor="_ENREF_39" w:tooltip="Okada, 2025 #44" w:history="1">
        <w:r w:rsidR="00D4593C">
          <w:rPr>
            <w:noProof/>
          </w:rPr>
          <w:t>Okada et al., 2025</w:t>
        </w:r>
      </w:hyperlink>
      <w:r w:rsidR="00AC31BC">
        <w:rPr>
          <w:noProof/>
        </w:rPr>
        <w:t>)</w:t>
      </w:r>
      <w:r w:rsidR="002E4630">
        <w:fldChar w:fldCharType="end"/>
      </w:r>
      <w:r w:rsidR="00A93BD0">
        <w:t>. More severe reactions were infrequently reported across 9 clinical trials with sa-mRNA vaccines, predominantly in high dose cohorts</w:t>
      </w:r>
      <w:r w:rsidR="0036269A">
        <w:t xml:space="preserve"> and presented as mild chest pain, severe fever or nausea, each resolving without intervention </w:t>
      </w:r>
      <w:r w:rsidR="002E4630">
        <w:fldChar w:fldCharType="begin">
          <w:fldData xml:space="preserve">PEVuZE5vdGU+PENpdGU+PEF1dGhvcj5BYm9zaGk8L0F1dGhvcj48WWVhcj4yMDI0PC9ZZWFyPjxS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=
</w:fldData>
        </w:fldChar>
      </w:r>
      <w:r w:rsidR="00AC31BC">
        <w:instrText xml:space="preserve"> ADDIN EN.CITE </w:instrText>
      </w:r>
      <w:r w:rsidR="00AC31BC">
        <w:fldChar w:fldCharType="begin">
          <w:fldData xml:space="preserve">PEVuZE5vdGU+PENpdGU+PEF1dGhvcj5BYm9zaGk8L0F1dGhvcj48WWVhcj4yMDI0PC9ZZWFyPjxS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=
</w:fldData>
        </w:fldChar>
      </w:r>
      <w:r w:rsidR="00AC31BC">
        <w:instrText xml:space="preserve"> ADDIN EN.CITE.DATA </w:instrText>
      </w:r>
      <w:r w:rsidR="00AC31BC">
        <w:fldChar w:fldCharType="end"/>
      </w:r>
      <w:r w:rsidR="002E4630">
        <w:fldChar w:fldCharType="separate"/>
      </w:r>
      <w:r w:rsidR="00AC31BC">
        <w:rPr>
          <w:noProof/>
        </w:rPr>
        <w:t>(</w:t>
      </w:r>
      <w:hyperlink w:anchor="_ENREF_1" w:tooltip="Aboshi, 2024 #42" w:history="1">
        <w:r w:rsidR="00D4593C">
          <w:rPr>
            <w:noProof/>
          </w:rPr>
          <w:t>Aboshi et al., 2024</w:t>
        </w:r>
      </w:hyperlink>
      <w:r w:rsidR="00AC31BC">
        <w:rPr>
          <w:noProof/>
        </w:rPr>
        <w:t xml:space="preserve">; </w:t>
      </w:r>
      <w:hyperlink w:anchor="_ENREF_39" w:tooltip="Okada, 2025 #44" w:history="1">
        <w:r w:rsidR="00D4593C">
          <w:rPr>
            <w:noProof/>
          </w:rPr>
          <w:t>Okada et al., 2025</w:t>
        </w:r>
      </w:hyperlink>
      <w:r w:rsidR="00AC31BC">
        <w:rPr>
          <w:noProof/>
        </w:rPr>
        <w:t>)</w:t>
      </w:r>
      <w:r w:rsidR="002E4630">
        <w:fldChar w:fldCharType="end"/>
      </w:r>
      <w:r w:rsidR="0036269A">
        <w:t xml:space="preserve">. No serious adverse events resulting in hospital administration (i.e. bacterial pneumonia, tonsilitis) were attributed to the study interventions </w:t>
      </w:r>
      <w:r w:rsidR="002E4630">
        <w:fldChar w:fldCharType="begin">
          <w:fldData xml:space="preserve">PEVuZE5vdGU+PENpdGU+PEF1dGhvcj5TenViZXJ0PC9BdXRob3I+PFllYXI+MjAyMzwvWWVhcj48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</w:fldData>
        </w:fldChar>
      </w:r>
      <w:r w:rsidR="00AC31BC">
        <w:instrText xml:space="preserve"> ADDIN EN.CITE </w:instrText>
      </w:r>
      <w:r w:rsidR="00AC31BC">
        <w:fldChar w:fldCharType="begin">
          <w:fldData xml:space="preserve">PEVuZE5vdGU+PENpdGU+PEF1dGhvcj5TenViZXJ0PC9BdXRob3I+PFllYXI+MjAyMzwvWWVhcj48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</w:fldData>
        </w:fldChar>
      </w:r>
      <w:r w:rsidR="00AC31BC">
        <w:instrText xml:space="preserve"> ADDIN EN.CITE.DATA </w:instrText>
      </w:r>
      <w:r w:rsidR="00AC31BC">
        <w:fldChar w:fldCharType="end"/>
      </w:r>
      <w:r w:rsidR="002E4630">
        <w:fldChar w:fldCharType="separate"/>
      </w:r>
      <w:r w:rsidR="00AC31BC">
        <w:rPr>
          <w:noProof/>
        </w:rPr>
        <w:t>(</w:t>
      </w:r>
      <w:hyperlink w:anchor="_ENREF_61" w:tooltip="Szubert, 2023 #41" w:history="1">
        <w:r w:rsidR="00D4593C">
          <w:rPr>
            <w:noProof/>
          </w:rPr>
          <w:t>Szubert et al., 2023</w:t>
        </w:r>
      </w:hyperlink>
      <w:r w:rsidR="00AC31BC">
        <w:rPr>
          <w:noProof/>
        </w:rPr>
        <w:t xml:space="preserve">; </w:t>
      </w:r>
      <w:hyperlink w:anchor="_ENREF_9" w:tooltip="Casmil, 2025 #39" w:history="1">
        <w:r w:rsidR="00D4593C">
          <w:rPr>
            <w:noProof/>
          </w:rPr>
          <w:t>Casmil et al., 2025</w:t>
        </w:r>
      </w:hyperlink>
      <w:r w:rsidR="00AC31BC">
        <w:rPr>
          <w:noProof/>
        </w:rPr>
        <w:t xml:space="preserve">; </w:t>
      </w:r>
      <w:hyperlink w:anchor="_ENREF_39" w:tooltip="Okada, 2025 #44" w:history="1">
        <w:r w:rsidR="00D4593C">
          <w:rPr>
            <w:noProof/>
          </w:rPr>
          <w:t>Okada et al., 2025</w:t>
        </w:r>
      </w:hyperlink>
      <w:r w:rsidR="00AC31BC">
        <w:rPr>
          <w:noProof/>
        </w:rPr>
        <w:t>)</w:t>
      </w:r>
      <w:r w:rsidR="002E4630">
        <w:fldChar w:fldCharType="end"/>
      </w:r>
      <w:r w:rsidR="0036269A">
        <w:t>.</w:t>
      </w:r>
    </w:p>
    <w:p w14:paraId="349A82A8" w14:textId="5B1789CA" w:rsidR="00AC31BC" w:rsidRDefault="00AC31BC" w:rsidP="002366CC">
      <w:pPr>
        <w:pStyle w:val="RARMPnumberedparagraphs"/>
      </w:pPr>
      <w:r>
        <w:t>A rabies sa-mRNA vaccine (RBI-4000), based on VEEV TC-83</w:t>
      </w:r>
      <w:r w:rsidR="00F8067D">
        <w:t xml:space="preserve"> and delivered with lipid nanoparticles</w:t>
      </w:r>
      <w:r>
        <w:t>, show</w:t>
      </w:r>
      <w:r w:rsidR="008775EA">
        <w:t>ed</w:t>
      </w:r>
      <w:r>
        <w:t xml:space="preserve"> a favourable safety profile in both pre-clinical mouse studies and early Phase 1 human trials </w:t>
      </w:r>
      <w:r>
        <w:fldChar w:fldCharType="begin"/>
      </w:r>
      <w:r>
        <w:instrText xml:space="preserve"> ADDIN EN.CITE &lt;EndNote&gt;&lt;Cite&gt;&lt;Author&gt;Maine&lt;/Author&gt;&lt;Year&gt;2025&lt;/Year&gt;&lt;RecNum&gt;46&lt;/RecNum&gt;&lt;DisplayText&gt;(Maine et al., 2025)&lt;/DisplayText&gt;&lt;record&gt;&lt;rec-number&gt;46&lt;/rec-number&gt;&lt;foreign-keys&gt;&lt;key app="EN" db-id="t2arpfetppzveoex0v05zs9vadr9905spa2t" timestamp="1768970565"&gt;46&lt;/key&gt;&lt;/foreign-keys&gt;&lt;ref-type name="Journal Article"&gt;17&lt;/ref-type&gt;&lt;contributors&gt;&lt;authors&gt;&lt;author&gt;Maine, Christian J.&lt;/author&gt;&lt;author&gt;Miyake-Stoner, Shigeki J.&lt;/author&gt;&lt;author&gt;Spasova, Darina S.&lt;/author&gt;&lt;author&gt;Picarda, Gaelle&lt;/author&gt;&lt;author&gt;Chou, Annie C.&lt;/author&gt;&lt;author&gt;Brand, Emily D.&lt;/author&gt;&lt;author&gt;Olesiuk, Melanie D.&lt;/author&gt;&lt;author&gt;Domingo, Christine C.&lt;/author&gt;&lt;author&gt;Little, Hunter J.&lt;/author&gt;&lt;author&gt;Goodman, Thomas T.&lt;/author&gt;&lt;author&gt;Posy, Jacqueline L.&lt;/author&gt;&lt;author&gt;Gonzalez, Jasmin&lt;/author&gt;&lt;author&gt;Bayone, Terrina L.&lt;/author&gt;&lt;author&gt;Sparks, Jessica&lt;/author&gt;&lt;author&gt;Gary, Ebony N.&lt;/author&gt;&lt;author&gt;Xiang, Zhi&lt;/author&gt;&lt;author&gt;Tursi, Nicholas J.&lt;/author&gt;&lt;author&gt;Hojecki, Casey E.&lt;/author&gt;&lt;author&gt;Ertl, Hildegund C. J.&lt;/author&gt;&lt;author&gt;Weiner, David B.&lt;/author&gt;&lt;author&gt;Casmil, Irafasha C.&lt;/author&gt;&lt;author&gt;Blakney, Anna K.&lt;/author&gt;&lt;author&gt;Essink, Brandon&lt;/author&gt;&lt;author&gt;Somodevilla, Guillermo&lt;/author&gt;&lt;author&gt;Wang, Nathaniel S.&lt;/author&gt;&lt;author&gt;Geall, Andrew J.&lt;/author&gt;&lt;author&gt;Goldberg, Zelanna&lt;/author&gt;&lt;author&gt;Aliahmad, Parinaz&lt;/author&gt;&lt;/authors&gt;&lt;/contributors&gt;&lt;titles&gt;&lt;title&gt;Safety and immunogenicity of an optimized self-replicating RNA platform for low dose or single dose vaccine applications: a randomized, open label Phase I study in healthy volunteers&lt;/title&gt;&lt;secondary-title&gt;Nature Communications&lt;/secondary-title&gt;&lt;/titles&gt;&lt;periodical&gt;&lt;full-title&gt;Nature Communications&lt;/full-title&gt;&lt;/periodical&gt;&lt;pages&gt;456&lt;/pages&gt;&lt;volume&gt;16&lt;/volume&gt;&lt;number&gt;1&lt;/number&gt;&lt;dates&gt;&lt;year&gt;2025&lt;/year&gt;&lt;pub-dates&gt;&lt;date&gt;2025/01/07&lt;/date&gt;&lt;/pub-dates&gt;&lt;/dates&gt;&lt;isbn&gt;2041-1723&lt;/isbn&gt;&lt;urls&gt;&lt;related-urls&gt;&lt;url&gt;https://doi.org/10.1038/s41467-025-55843-9&lt;/url&gt;&lt;/related-urls&gt;&lt;/urls&gt;&lt;electronic-resource-num&gt;10.1038/s41467-025-55843-9&lt;/electronic-resource-num&gt;&lt;/record&gt;&lt;/Cite&gt;&lt;/EndNote&gt;</w:instrText>
      </w:r>
      <w:r>
        <w:fldChar w:fldCharType="separate"/>
      </w:r>
      <w:r>
        <w:rPr>
          <w:noProof/>
        </w:rPr>
        <w:t>(</w:t>
      </w:r>
      <w:hyperlink w:anchor="_ENREF_35" w:tooltip="Maine, 2025 #46" w:history="1">
        <w:r w:rsidR="00D4593C">
          <w:rPr>
            <w:noProof/>
          </w:rPr>
          <w:t>Maine et al., 2025</w:t>
        </w:r>
      </w:hyperlink>
      <w:r>
        <w:rPr>
          <w:noProof/>
        </w:rPr>
        <w:t>)</w:t>
      </w:r>
      <w:r>
        <w:fldChar w:fldCharType="end"/>
      </w:r>
      <w:r>
        <w:t xml:space="preserve">. No serious adverse events were reported, no dose limiting events were reported, and protective titres of antibodies were achieved at all dose levels tested </w:t>
      </w:r>
      <w:r>
        <w:fldChar w:fldCharType="begin"/>
      </w:r>
      <w:r>
        <w:instrText xml:space="preserve"> ADDIN EN.CITE &lt;EndNote&gt;&lt;Cite&gt;&lt;Author&gt;Maine&lt;/Author&gt;&lt;Year&gt;2025&lt;/Year&gt;&lt;RecNum&gt;46&lt;/RecNum&gt;&lt;DisplayText&gt;(Maine et al., 2025)&lt;/DisplayText&gt;&lt;record&gt;&lt;rec-number&gt;46&lt;/rec-number&gt;&lt;foreign-keys&gt;&lt;key app="EN" db-id="t2arpfetppzveoex0v05zs9vadr9905spa2t" timestamp="1768970565"&gt;46&lt;/key&gt;&lt;/foreign-keys&gt;&lt;ref-type name="Journal Article"&gt;17&lt;/ref-type&gt;&lt;contributors&gt;&lt;authors&gt;&lt;author&gt;Maine, Christian J.&lt;/author&gt;&lt;author&gt;Miyake-Stoner, Shigeki J.&lt;/author&gt;&lt;author&gt;Spasova, Darina S.&lt;/author&gt;&lt;author&gt;Picarda, Gaelle&lt;/author&gt;&lt;author&gt;Chou, Annie C.&lt;/author&gt;&lt;author&gt;Brand, Emily D.&lt;/author&gt;&lt;author&gt;Olesiuk, Melanie D.&lt;/author&gt;&lt;author&gt;Domingo, Christine C.&lt;/author&gt;&lt;author&gt;Little, Hunter J.&lt;/author&gt;&lt;author&gt;Goodman, Thomas T.&lt;/author&gt;&lt;author&gt;Posy, Jacqueline L.&lt;/author&gt;&lt;author&gt;Gonzalez, Jasmin&lt;/author&gt;&lt;author&gt;Bayone, Terrina L.&lt;/author&gt;&lt;author&gt;Sparks, Jessica&lt;/author&gt;&lt;author&gt;Gary, Ebony N.&lt;/author&gt;&lt;author&gt;Xiang, Zhi&lt;/author&gt;&lt;author&gt;Tursi, Nicholas J.&lt;/author&gt;&lt;author&gt;Hojecki, Casey E.&lt;/author&gt;&lt;author&gt;Ertl, Hildegund C. J.&lt;/author&gt;&lt;author&gt;Weiner, David B.&lt;/author&gt;&lt;author&gt;Casmil, Irafasha C.&lt;/author&gt;&lt;author&gt;Blakney, Anna K.&lt;/author&gt;&lt;author&gt;Essink, Brandon&lt;/author&gt;&lt;author&gt;Somodevilla, Guillermo&lt;/author&gt;&lt;author&gt;Wang, Nathaniel S.&lt;/author&gt;&lt;author&gt;Geall, Andrew J.&lt;/author&gt;&lt;author&gt;Goldberg, Zelanna&lt;/author&gt;&lt;author&gt;Aliahmad, Parinaz&lt;/author&gt;&lt;/authors&gt;&lt;/contributors&gt;&lt;titles&gt;&lt;title&gt;Safety and immunogenicity of an optimized self-replicating RNA platform for low dose or single dose vaccine applications: a randomized, open label Phase I study in healthy volunteers&lt;/title&gt;&lt;secondary-title&gt;Nature Communications&lt;/secondary-title&gt;&lt;/titles&gt;&lt;periodical&gt;&lt;full-title&gt;Nature Communications&lt;/full-title&gt;&lt;/periodical&gt;&lt;pages&gt;456&lt;/pages&gt;&lt;volume&gt;16&lt;/volume&gt;&lt;number&gt;1&lt;/number&gt;&lt;dates&gt;&lt;year&gt;2025&lt;/year&gt;&lt;pub-dates&gt;&lt;date&gt;2025/01/07&lt;/date&gt;&lt;/pub-dates&gt;&lt;/dates&gt;&lt;isbn&gt;2041-1723&lt;/isbn&gt;&lt;urls&gt;&lt;related-urls&gt;&lt;url&gt;https://doi.org/10.1038/s41467-025-55843-9&lt;/url&gt;&lt;/related-urls&gt;&lt;/urls&gt;&lt;electronic-resource-num&gt;10.1038/s41467-025-55843-9&lt;/electronic-resource-num&gt;&lt;/record&gt;&lt;/Cite&gt;&lt;/EndNote&gt;</w:instrText>
      </w:r>
      <w:r>
        <w:fldChar w:fldCharType="separate"/>
      </w:r>
      <w:r>
        <w:rPr>
          <w:noProof/>
        </w:rPr>
        <w:t>(</w:t>
      </w:r>
      <w:hyperlink w:anchor="_ENREF_35" w:tooltip="Maine, 2025 #46" w:history="1">
        <w:r w:rsidR="00D4593C">
          <w:rPr>
            <w:noProof/>
          </w:rPr>
          <w:t>Maine et al., 2025</w:t>
        </w:r>
      </w:hyperlink>
      <w:r>
        <w:rPr>
          <w:noProof/>
        </w:rPr>
        <w:t>)</w:t>
      </w:r>
      <w:r>
        <w:fldChar w:fldCharType="end"/>
      </w:r>
      <w:r>
        <w:t xml:space="preserve">. </w:t>
      </w:r>
    </w:p>
    <w:p w14:paraId="3E5D5BD8" w14:textId="62AD5C60" w:rsidR="00EE46EA" w:rsidRDefault="00EE46EA" w:rsidP="002366CC">
      <w:pPr>
        <w:pStyle w:val="RARMPnumberedparagraphs"/>
      </w:pPr>
      <w:r>
        <w:t xml:space="preserve">Pre-clinical trials </w:t>
      </w:r>
      <w:r w:rsidR="00B204F2">
        <w:t>have been conducted in many animal species against a range of pathogens. Studies in chickens showed that a sa-mRNA vaccine against influenza</w:t>
      </w:r>
      <w:r w:rsidR="00CC45BD">
        <w:t>, delivered with lipid nanoparticle,</w:t>
      </w:r>
      <w:r w:rsidR="00B204F2">
        <w:t xml:space="preserve"> </w:t>
      </w:r>
      <w:r w:rsidR="00B204F2">
        <w:lastRenderedPageBreak/>
        <w:t xml:space="preserve">induced protective levels of antibodies either a single dose or two doses of the vaccine </w:t>
      </w:r>
      <w:r w:rsidR="00AC31BC">
        <w:fldChar w:fldCharType="begin"/>
      </w:r>
      <w:r w:rsidR="00AC31BC">
        <w:instrText xml:space="preserve"> ADDIN EN.CITE &lt;EndNote&gt;&lt;Cite&gt;&lt;Author&gt;Snoeck&lt;/Author&gt;&lt;Year&gt;2026&lt;/Year&gt;&lt;RecNum&gt;43&lt;/RecNum&gt;&lt;DisplayText&gt;(Snoeck et al., 2026)&lt;/DisplayText&gt;&lt;record&gt;&lt;rec-number&gt;43&lt;/rec-number&gt;&lt;foreign-keys&gt;&lt;key app="EN" db-id="t2arpfetppzveoex0v05zs9vadr9905spa2t" timestamp="1768967562"&gt;43&lt;/key&gt;&lt;/foreign-keys&gt;&lt;ref-type name="Journal Article"&gt;17&lt;/ref-type&gt;&lt;contributors&gt;&lt;authors&gt;&lt;author&gt;Snoeck, Janne&lt;/author&gt;&lt;author&gt;Cui, Xiaole&lt;/author&gt;&lt;author&gt;Vervaeke, Pieter&lt;/author&gt;&lt;author&gt;Sanders, Niek N.&lt;/author&gt;&lt;author&gt;Garmyn, An&lt;/author&gt;&lt;/authors&gt;&lt;/contributors&gt;&lt;titles&gt;&lt;title&gt;Influence of the administration route and dose on the expression and antibody responses of a reporter and avian influenza self-amplifying mRNA vaccine in poultry&lt;/title&gt;&lt;secondary-title&gt;Veterinary Quarterly&lt;/secondary-title&gt;&lt;/titles&gt;&lt;periodical&gt;&lt;full-title&gt;Veterinary Quarterly&lt;/full-title&gt;&lt;/periodical&gt;&lt;pages&gt;2603307&lt;/pages&gt;&lt;volume&gt;46&lt;/volume&gt;&lt;number&gt;1&lt;/number&gt;&lt;dates&gt;&lt;year&gt;2026&lt;/year&gt;&lt;pub-dates&gt;&lt;date&gt;2026/01/06&lt;/date&gt;&lt;/pub-dates&gt;&lt;/dates&gt;&lt;publisher&gt;Taylor &amp;amp; Francis&lt;/publisher&gt;&lt;isbn&gt;0165-2176&lt;/isbn&gt;&lt;urls&gt;&lt;related-urls&gt;&lt;url&gt;https://doi.org/10.1080/01652176.2025.2603307&lt;/url&gt;&lt;/related-urls&gt;&lt;/urls&gt;&lt;electronic-resource-num&gt;10.1080/01652176.2025.2603307&lt;/electronic-resource-num&gt;&lt;/record&gt;&lt;/Cite&gt;&lt;/EndNote&gt;</w:instrText>
      </w:r>
      <w:r w:rsidR="00AC31BC">
        <w:fldChar w:fldCharType="separate"/>
      </w:r>
      <w:r w:rsidR="00AC31BC">
        <w:rPr>
          <w:noProof/>
        </w:rPr>
        <w:t>(</w:t>
      </w:r>
      <w:hyperlink w:anchor="_ENREF_57" w:tooltip="Snoeck, 2026 #43" w:history="1">
        <w:r w:rsidR="00D4593C">
          <w:rPr>
            <w:noProof/>
          </w:rPr>
          <w:t>Snoeck et al., 2026</w:t>
        </w:r>
      </w:hyperlink>
      <w:r w:rsidR="00AC31BC">
        <w:rPr>
          <w:noProof/>
        </w:rPr>
        <w:t>)</w:t>
      </w:r>
      <w:r w:rsidR="00AC31BC">
        <w:fldChar w:fldCharType="end"/>
      </w:r>
      <w:r w:rsidR="00B204F2">
        <w:t xml:space="preserve">. </w:t>
      </w:r>
      <w:r w:rsidR="00555D81">
        <w:t xml:space="preserve">Multi-valent sa-mRNA vaccines against </w:t>
      </w:r>
      <w:r w:rsidR="00555D81">
        <w:rPr>
          <w:i/>
          <w:iCs/>
        </w:rPr>
        <w:t xml:space="preserve">Toxoplasmosis gondii </w:t>
      </w:r>
      <w:r w:rsidR="00555D81">
        <w:t>demonstrate</w:t>
      </w:r>
      <w:r w:rsidR="008775EA">
        <w:t>d</w:t>
      </w:r>
      <w:r w:rsidR="00555D81">
        <w:t xml:space="preserve"> protective effects in mice </w:t>
      </w:r>
      <w:r w:rsidR="00AC31BC">
        <w:fldChar w:fldCharType="begin"/>
      </w:r>
      <w:r w:rsidR="00AC31BC">
        <w:instrText xml:space="preserve"> ADDIN EN.CITE &lt;EndNote&gt;&lt;Cite&gt;&lt;Author&gt;Wu&lt;/Author&gt;&lt;Year&gt;2025&lt;/Year&gt;&lt;RecNum&gt;45&lt;/RecNum&gt;&lt;DisplayText&gt;(Wu et al., 2025)&lt;/DisplayText&gt;&lt;record&gt;&lt;rec-number&gt;45&lt;/rec-number&gt;&lt;foreign-keys&gt;&lt;key app="EN" db-id="t2arpfetppzveoex0v05zs9vadr9905spa2t" timestamp="1768969272"&gt;45&lt;/key&gt;&lt;/foreign-keys&gt;&lt;ref-type name="Journal Article"&gt;17&lt;/ref-type&gt;&lt;contributors&gt;&lt;authors&gt;&lt;author&gt;Wu, Qinli&lt;/author&gt;&lt;author&gt;Zhang, Zhongao&lt;/author&gt;&lt;author&gt;Chu, Hongkun&lt;/author&gt;&lt;author&gt;Xia, Bing&lt;/author&gt;&lt;author&gt;Li, Weiqi&lt;/author&gt;&lt;author&gt;Ding, Jianzu&lt;/author&gt;&lt;author&gt;Ding, Haojie&lt;/author&gt;&lt;author&gt;Zheng, Bin&lt;/author&gt;&lt;author&gt;Gao, Meng&lt;/author&gt;&lt;author&gt;Wang, Youru&lt;/author&gt;&lt;author&gt;El Shanawany, Eman E.&lt;/author&gt;&lt;author&gt;Tan, Feng&lt;/author&gt;&lt;author&gt;Ye, Huayue&lt;/author&gt;&lt;author&gt;Zhuo, Xunhui&lt;/author&gt;&lt;author&gt;Lu, Shaohong&lt;/author&gt;&lt;/authors&gt;&lt;/contributors&gt;&lt;titles&gt;&lt;title&gt;A novel combined quadrivalent self-amplifying mRNA-LNP vaccine provokes protective immunity against acute and chronic toxoplasmosis in mice&lt;/title&gt;&lt;secondary-title&gt;Infectious Diseases of Poverty&lt;/secondary-title&gt;&lt;/titles&gt;&lt;periodical&gt;&lt;full-title&gt;Infectious Diseases of Poverty&lt;/full-title&gt;&lt;/periodical&gt;&lt;pages&gt;55&lt;/pages&gt;&lt;volume&gt;14&lt;/volume&gt;&lt;number&gt;1&lt;/number&gt;&lt;dates&gt;&lt;year&gt;2025&lt;/year&gt;&lt;pub-dates&gt;&lt;date&gt;2025/06/23&lt;/date&gt;&lt;/pub-dates&gt;&lt;/dates&gt;&lt;isbn&gt;2049-9957&lt;/isbn&gt;&lt;urls&gt;&lt;related-urls&gt;&lt;url&gt;https://doi.org/10.1186/s40249-025-01332-6&lt;/url&gt;&lt;/related-urls&gt;&lt;/urls&gt;&lt;electronic-resource-num&gt;10.1186/s40249-025-01332-6&lt;/electronic-resource-num&gt;&lt;/record&gt;&lt;/Cite&gt;&lt;/EndNote&gt;</w:instrText>
      </w:r>
      <w:r w:rsidR="00AC31BC">
        <w:fldChar w:fldCharType="separate"/>
      </w:r>
      <w:r w:rsidR="00AC31BC">
        <w:rPr>
          <w:noProof/>
        </w:rPr>
        <w:t>(</w:t>
      </w:r>
      <w:hyperlink w:anchor="_ENREF_69" w:tooltip="Wu, 2025 #45" w:history="1">
        <w:r w:rsidR="00D4593C">
          <w:rPr>
            <w:noProof/>
          </w:rPr>
          <w:t>Wu et al., 2025</w:t>
        </w:r>
      </w:hyperlink>
      <w:r w:rsidR="00AC31BC">
        <w:rPr>
          <w:noProof/>
        </w:rPr>
        <w:t>)</w:t>
      </w:r>
      <w:r w:rsidR="00AC31BC">
        <w:fldChar w:fldCharType="end"/>
      </w:r>
      <w:r w:rsidR="00555D81">
        <w:t xml:space="preserve">. </w:t>
      </w:r>
    </w:p>
    <w:p w14:paraId="2854D095" w14:textId="55A87D4D" w:rsidR="000B5306" w:rsidRPr="000A29BE" w:rsidRDefault="00147AAB" w:rsidP="00CE1523">
      <w:pPr>
        <w:pStyle w:val="4RARMP"/>
        <w:tabs>
          <w:tab w:val="clear" w:pos="1134"/>
          <w:tab w:val="clear" w:pos="1986"/>
          <w:tab w:val="num" w:pos="284"/>
        </w:tabs>
      </w:pPr>
      <w:bookmarkStart w:id="226" w:name="_Ref58589172"/>
      <w:bookmarkStart w:id="227" w:name="_Hlk157605972"/>
      <w:bookmarkEnd w:id="224"/>
      <w:bookmarkEnd w:id="225"/>
      <w:r w:rsidRPr="000A29BE">
        <w:t>D</w:t>
      </w:r>
      <w:r w:rsidR="000B5306" w:rsidRPr="000A29BE">
        <w:t>econtamination</w:t>
      </w:r>
      <w:bookmarkEnd w:id="226"/>
      <w:r w:rsidRPr="000A29BE">
        <w:t xml:space="preserve"> of the GMO</w:t>
      </w:r>
    </w:p>
    <w:p w14:paraId="08538DB7" w14:textId="7E4C0628" w:rsidR="008C5F23" w:rsidRPr="000A29BE" w:rsidRDefault="000A0023" w:rsidP="00DE64EC">
      <w:pPr>
        <w:pStyle w:val="RARMPnumberedparagraphs"/>
      </w:pPr>
      <w:bookmarkStart w:id="228" w:name="_Hlk157606046"/>
      <w:bookmarkEnd w:id="227"/>
      <w:r w:rsidRPr="000A29BE">
        <w:t>M</w:t>
      </w:r>
      <w:r w:rsidR="00FE0BBF" w:rsidRPr="000A29BE">
        <w:t xml:space="preserve">ethods to decontaminate </w:t>
      </w:r>
      <w:r w:rsidR="000338BD">
        <w:t>VEEV</w:t>
      </w:r>
      <w:r w:rsidR="00FE0BBF" w:rsidRPr="000A29BE">
        <w:t>, which ha</w:t>
      </w:r>
      <w:r w:rsidR="00252517">
        <w:t>ve</w:t>
      </w:r>
      <w:r w:rsidR="00FE0BBF" w:rsidRPr="000A29BE">
        <w:t xml:space="preserve"> been described in Section </w:t>
      </w:r>
      <w:r w:rsidR="00FE0BBF" w:rsidRPr="000A29BE">
        <w:fldChar w:fldCharType="begin"/>
      </w:r>
      <w:r w:rsidR="00FE0BBF" w:rsidRPr="000A29BE">
        <w:instrText xml:space="preserve"> REF _Ref111543080 \r \h </w:instrText>
      </w:r>
      <w:r w:rsidR="00FE0BBF" w:rsidRPr="000A29BE">
        <w:fldChar w:fldCharType="separate"/>
      </w:r>
      <w:r w:rsidR="001E1BD1">
        <w:t>3.5.5</w:t>
      </w:r>
      <w:r w:rsidR="00FE0BBF" w:rsidRPr="000A29BE">
        <w:fldChar w:fldCharType="end"/>
      </w:r>
      <w:r w:rsidR="00FE0BBF" w:rsidRPr="000A29BE">
        <w:t>, would also be effective against the GMO.</w:t>
      </w:r>
      <w:r w:rsidR="008C5F23">
        <w:t xml:space="preserve"> </w:t>
      </w:r>
    </w:p>
    <w:p w14:paraId="2A75AD23" w14:textId="1A6564C9" w:rsidR="00FB7E35" w:rsidRPr="000A29BE" w:rsidRDefault="00FB7E35" w:rsidP="00E1104A">
      <w:pPr>
        <w:pStyle w:val="2RARMP"/>
      </w:pPr>
      <w:bookmarkStart w:id="229" w:name="_Ref191119091"/>
      <w:bookmarkStart w:id="230" w:name="_Toc291151811"/>
      <w:bookmarkStart w:id="231" w:name="_Toc309054012"/>
      <w:bookmarkStart w:id="232" w:name="_Toc309833704"/>
      <w:bookmarkStart w:id="233" w:name="_Toc311188365"/>
      <w:bookmarkStart w:id="234" w:name="_Toc377743567"/>
      <w:bookmarkStart w:id="235" w:name="_Toc46243660"/>
      <w:bookmarkStart w:id="236" w:name="_Toc47536753"/>
      <w:bookmarkStart w:id="237" w:name="_Toc224646044"/>
      <w:bookmarkStart w:id="238" w:name="_Toc219529474"/>
      <w:bookmarkStart w:id="239" w:name="_Ref233512151"/>
      <w:bookmarkStart w:id="240" w:name="_Ref233520982"/>
      <w:bookmarkStart w:id="241" w:name="_Ref235515052"/>
      <w:bookmarkStart w:id="242" w:name="_Toc159907353"/>
      <w:bookmarkEnd w:id="0"/>
      <w:bookmarkEnd w:id="1"/>
      <w:bookmarkEnd w:id="2"/>
      <w:bookmarkEnd w:id="104"/>
      <w:bookmarkEnd w:id="105"/>
      <w:bookmarkEnd w:id="146"/>
      <w:bookmarkEnd w:id="147"/>
      <w:bookmarkEnd w:id="148"/>
      <w:bookmarkEnd w:id="217"/>
      <w:bookmarkEnd w:id="218"/>
      <w:bookmarkEnd w:id="219"/>
      <w:bookmarkEnd w:id="220"/>
      <w:bookmarkEnd w:id="228"/>
      <w:r w:rsidRPr="000A29BE">
        <w:t>The receiving environment</w:t>
      </w:r>
      <w:bookmarkEnd w:id="229"/>
      <w:bookmarkEnd w:id="230"/>
      <w:bookmarkEnd w:id="231"/>
      <w:bookmarkEnd w:id="232"/>
      <w:bookmarkEnd w:id="233"/>
      <w:bookmarkEnd w:id="234"/>
      <w:bookmarkEnd w:id="235"/>
      <w:bookmarkEnd w:id="236"/>
      <w:bookmarkEnd w:id="237"/>
    </w:p>
    <w:p w14:paraId="7F7FCF6C" w14:textId="33FBE5FE" w:rsidR="00FB7E35" w:rsidRPr="000A29BE" w:rsidRDefault="00FB7E35" w:rsidP="00525D72">
      <w:pPr>
        <w:pStyle w:val="RARMPnumberedparagraphs"/>
      </w:pPr>
      <w:bookmarkStart w:id="243" w:name="_Toc291151812"/>
      <w:bookmarkStart w:id="244" w:name="_Toc309054013"/>
      <w:bookmarkStart w:id="245" w:name="_Toc309833705"/>
      <w:bookmarkStart w:id="246" w:name="_Toc311188366"/>
      <w:bookmarkStart w:id="247" w:name="_Toc377743568"/>
      <w:bookmarkEnd w:id="238"/>
      <w:bookmarkEnd w:id="239"/>
      <w:bookmarkEnd w:id="240"/>
      <w:bookmarkEnd w:id="241"/>
      <w:r w:rsidRPr="000A29BE">
        <w:t>The receiving environment forms part of the context for assessing risks as</w:t>
      </w:r>
      <w:r w:rsidR="00D16BB2" w:rsidRPr="000A29BE">
        <w:t xml:space="preserve">sociated with dealings with </w:t>
      </w:r>
      <w:r w:rsidR="00135BCC">
        <w:t xml:space="preserve">the </w:t>
      </w:r>
      <w:r w:rsidR="00D16BB2" w:rsidRPr="000A29BE">
        <w:t>GM</w:t>
      </w:r>
      <w:r w:rsidR="00135BCC">
        <w:t>O</w:t>
      </w:r>
      <w:r w:rsidR="00D16BB2" w:rsidRPr="000A29BE">
        <w:t xml:space="preserve"> </w:t>
      </w:r>
      <w:r w:rsidR="00C1090B" w:rsidRPr="000A29BE">
        <w:fldChar w:fldCharType="begin"/>
      </w:r>
      <w:r w:rsidR="00693EB2" w:rsidRPr="000A29BE">
        <w:instrText xml:space="preserve"> ADDIN EN.CITE &lt;EndNote&gt;&lt;Cite&gt;&lt;Author&gt;OGTR&lt;/Author&gt;&lt;Year&gt;2013&lt;/Year&gt;&lt;RecNum&gt;123&lt;/RecNum&gt;&lt;DisplayText&gt;(OGTR, 2013)&lt;/DisplayText&gt;&lt;record&gt;&lt;rec-number&gt;123&lt;/rec-number&gt;&lt;foreign-keys&gt;&lt;key app="EN" db-id="0xpxfra262xdxzedtrlv5wdbdx2apassz5v2" timestamp="1614308564"&gt;123&lt;/key&gt;&lt;/foreign-keys&gt;&lt;ref-type name="Web Page"&gt;12&lt;/ref-type&gt;&lt;contributors&gt;&lt;authors&gt;&lt;author&gt;OGTR &lt;/author&gt;&lt;/authors&gt;&lt;/contributors&gt;&lt;titles&gt;&lt;title&gt;Risk Analysis Framework 2013&lt;/title&gt;&lt;/titles&gt;&lt;edition&gt;4&lt;/edition&gt;&lt;dates&gt;&lt;year&gt;2013&lt;/year&gt;&lt;pub-dates&gt;&lt;date&gt;2013&lt;/date&gt;&lt;/pub-dates&gt;&lt;/dates&gt;&lt;pub-location&gt;Canberra Australia&lt;/pub-location&gt;&lt;publisher&gt;Office of the Gene Technology Regulator&lt;/publisher&gt;&lt;urls&gt;&lt;related-urls&gt;&lt;url&gt;http://www.ogtr.gov.au/internet/ogtr/publishing.nsf/Content/raffinal5-toc&lt;/url&gt;&lt;/related-urls&gt;&lt;/urls&gt;&lt;/record&gt;&lt;/Cite&gt;&lt;/EndNote&gt;</w:instrText>
      </w:r>
      <w:r w:rsidR="00C1090B" w:rsidRPr="000A29BE">
        <w:fldChar w:fldCharType="separate"/>
      </w:r>
      <w:r w:rsidR="0082001F" w:rsidRPr="000A29BE">
        <w:rPr>
          <w:noProof/>
        </w:rPr>
        <w:t>(</w:t>
      </w:r>
      <w:hyperlink w:anchor="_ENREF_38" w:tooltip="OGTR, 2013 #123" w:history="1">
        <w:r w:rsidR="00D4593C" w:rsidRPr="000A29BE">
          <w:rPr>
            <w:noProof/>
          </w:rPr>
          <w:t>OGTR, 2013</w:t>
        </w:r>
      </w:hyperlink>
      <w:r w:rsidR="0082001F" w:rsidRPr="000A29BE">
        <w:rPr>
          <w:noProof/>
        </w:rPr>
        <w:t>)</w:t>
      </w:r>
      <w:r w:rsidR="00C1090B" w:rsidRPr="000A29BE">
        <w:fldChar w:fldCharType="end"/>
      </w:r>
      <w:r w:rsidRPr="000A29BE">
        <w:t>. It informs the consideration of potential exposure pathways, incl</w:t>
      </w:r>
      <w:r w:rsidR="000C7C02" w:rsidRPr="000A29BE">
        <w:t>uding the likelihood of the GMO</w:t>
      </w:r>
      <w:r w:rsidRPr="000A29BE">
        <w:t xml:space="preserve"> spreading or persisting outside the site of release.</w:t>
      </w:r>
      <w:r w:rsidR="00DA76F8" w:rsidRPr="000A29BE">
        <w:t xml:space="preserve"> Relevant information about the </w:t>
      </w:r>
      <w:r w:rsidR="00DA76F8" w:rsidRPr="008C5F23">
        <w:t xml:space="preserve">receiving environment </w:t>
      </w:r>
      <w:r w:rsidR="00CD5126" w:rsidRPr="008C5F23">
        <w:t>includes</w:t>
      </w:r>
      <w:r w:rsidR="00DA76F8" w:rsidRPr="008C5F23">
        <w:t xml:space="preserve"> state and local council requirements relevant to </w:t>
      </w:r>
      <w:r w:rsidR="00F04523" w:rsidRPr="008C5F23">
        <w:t xml:space="preserve">domestic </w:t>
      </w:r>
      <w:r w:rsidR="001A6110">
        <w:t>cat</w:t>
      </w:r>
      <w:r w:rsidR="00F04523" w:rsidRPr="008C5F23">
        <w:t>s</w:t>
      </w:r>
      <w:r w:rsidR="00CD5126" w:rsidRPr="008C5F23">
        <w:t>;</w:t>
      </w:r>
      <w:r w:rsidR="00DA76F8" w:rsidRPr="008C5F23">
        <w:t xml:space="preserve"> </w:t>
      </w:r>
      <w:r w:rsidR="00DA76F8" w:rsidRPr="008C5F23">
        <w:rPr>
          <w:rFonts w:asciiTheme="minorHAnsi" w:hAnsiTheme="minorHAnsi"/>
        </w:rPr>
        <w:t>waste management practices</w:t>
      </w:r>
      <w:r w:rsidR="00CD5126" w:rsidRPr="008C5F23">
        <w:rPr>
          <w:rFonts w:asciiTheme="minorHAnsi" w:hAnsiTheme="minorHAnsi"/>
        </w:rPr>
        <w:t>;</w:t>
      </w:r>
      <w:r w:rsidR="00DA76F8" w:rsidRPr="008C5F23">
        <w:rPr>
          <w:rFonts w:asciiTheme="minorHAnsi" w:hAnsiTheme="minorHAnsi"/>
        </w:rPr>
        <w:t xml:space="preserve"> related viral species in the environment</w:t>
      </w:r>
      <w:r w:rsidR="00CD5126" w:rsidRPr="008C5F23">
        <w:rPr>
          <w:rFonts w:asciiTheme="minorHAnsi" w:hAnsiTheme="minorHAnsi"/>
        </w:rPr>
        <w:t>;</w:t>
      </w:r>
      <w:r w:rsidR="00DA76F8" w:rsidRPr="008C5F23">
        <w:rPr>
          <w:rFonts w:asciiTheme="minorHAnsi" w:hAnsiTheme="minorHAnsi"/>
        </w:rPr>
        <w:t xml:space="preserve"> and potential hosts in the environment.</w:t>
      </w:r>
    </w:p>
    <w:p w14:paraId="6545512A" w14:textId="14506C50" w:rsidR="00FB7E35" w:rsidRPr="000A29BE" w:rsidRDefault="00FB7E35" w:rsidP="00FB7E35">
      <w:pPr>
        <w:pStyle w:val="3RARMP"/>
      </w:pPr>
      <w:bookmarkStart w:id="248" w:name="_Toc46243661"/>
      <w:bookmarkStart w:id="249" w:name="_Toc47536754"/>
      <w:bookmarkStart w:id="250" w:name="_Toc224646045"/>
      <w:bookmarkEnd w:id="243"/>
      <w:bookmarkEnd w:id="244"/>
      <w:bookmarkEnd w:id="245"/>
      <w:bookmarkEnd w:id="246"/>
      <w:bookmarkEnd w:id="247"/>
      <w:r w:rsidRPr="000A29BE">
        <w:t>Site of</w:t>
      </w:r>
      <w:r w:rsidR="001D17E3" w:rsidRPr="000A29BE">
        <w:t xml:space="preserve"> vaccination</w:t>
      </w:r>
      <w:bookmarkEnd w:id="248"/>
      <w:bookmarkEnd w:id="249"/>
      <w:bookmarkEnd w:id="250"/>
    </w:p>
    <w:p w14:paraId="2194BC29" w14:textId="4D920B01" w:rsidR="00655C2D" w:rsidRPr="000A29BE" w:rsidRDefault="00FB7E35" w:rsidP="00655C2D">
      <w:pPr>
        <w:pStyle w:val="RARMPnumberedparagraphs"/>
        <w:rPr>
          <w:rFonts w:cs="Calibri"/>
          <w:strike/>
          <w:szCs w:val="22"/>
        </w:rPr>
      </w:pPr>
      <w:r w:rsidRPr="000A29BE">
        <w:rPr>
          <w:rFonts w:cs="Calibri"/>
        </w:rPr>
        <w:t>The</w:t>
      </w:r>
      <w:r w:rsidR="00655C2D" w:rsidRPr="000A29BE">
        <w:rPr>
          <w:rFonts w:cs="Calibri"/>
        </w:rPr>
        <w:t xml:space="preserve"> intended</w:t>
      </w:r>
      <w:r w:rsidRPr="000A29BE">
        <w:rPr>
          <w:rFonts w:cs="Calibri"/>
        </w:rPr>
        <w:t xml:space="preserve"> primary </w:t>
      </w:r>
      <w:r w:rsidR="00655C2D" w:rsidRPr="000A29BE">
        <w:rPr>
          <w:rFonts w:cs="Calibri"/>
        </w:rPr>
        <w:t xml:space="preserve">receiving </w:t>
      </w:r>
      <w:r w:rsidRPr="000A29BE">
        <w:rPr>
          <w:rFonts w:cs="Calibri"/>
        </w:rPr>
        <w:t xml:space="preserve">environment </w:t>
      </w:r>
      <w:r w:rsidR="002578AE">
        <w:rPr>
          <w:rFonts w:cs="Calibri"/>
        </w:rPr>
        <w:t xml:space="preserve">for the GMO </w:t>
      </w:r>
      <w:r w:rsidR="00655C2D" w:rsidRPr="000A29BE">
        <w:rPr>
          <w:rFonts w:cs="Calibri"/>
        </w:rPr>
        <w:t xml:space="preserve">would be </w:t>
      </w:r>
      <w:r w:rsidR="00F04523">
        <w:rPr>
          <w:rFonts w:cs="Calibri"/>
        </w:rPr>
        <w:t xml:space="preserve">domestic </w:t>
      </w:r>
      <w:r w:rsidR="00D702D3">
        <w:rPr>
          <w:rFonts w:cs="Calibri"/>
        </w:rPr>
        <w:t>cat</w:t>
      </w:r>
      <w:r w:rsidR="00F04523">
        <w:rPr>
          <w:rFonts w:cs="Calibri"/>
        </w:rPr>
        <w:t>s</w:t>
      </w:r>
      <w:r w:rsidR="000964D8" w:rsidRPr="000A29BE">
        <w:rPr>
          <w:rFonts w:cs="Calibri"/>
        </w:rPr>
        <w:t>,</w:t>
      </w:r>
      <w:r w:rsidR="00F04523">
        <w:rPr>
          <w:rFonts w:cs="Calibri"/>
        </w:rPr>
        <w:t xml:space="preserve"> administered by qualified veterinarians within clinics </w:t>
      </w:r>
      <w:r w:rsidR="002578AE">
        <w:rPr>
          <w:rFonts w:cs="Calibri"/>
        </w:rPr>
        <w:t>or at cat breeding facilities</w:t>
      </w:r>
      <w:r w:rsidR="002578AE" w:rsidDel="002578AE">
        <w:rPr>
          <w:rFonts w:cs="Calibri"/>
        </w:rPr>
        <w:t xml:space="preserve"> </w:t>
      </w:r>
      <w:r w:rsidR="002578AE">
        <w:rPr>
          <w:rFonts w:cs="Calibri"/>
        </w:rPr>
        <w:t>Australia-</w:t>
      </w:r>
      <w:r w:rsidR="00F04523">
        <w:rPr>
          <w:rFonts w:cs="Calibri"/>
        </w:rPr>
        <w:t>wide</w:t>
      </w:r>
      <w:r w:rsidR="006B7827" w:rsidRPr="000A29BE">
        <w:rPr>
          <w:rFonts w:cs="Calibri"/>
          <w:szCs w:val="22"/>
        </w:rPr>
        <w:t xml:space="preserve">. </w:t>
      </w:r>
      <w:r w:rsidR="00F04523">
        <w:rPr>
          <w:rFonts w:cs="Calibri"/>
          <w:szCs w:val="22"/>
        </w:rPr>
        <w:t xml:space="preserve">The mode of administration </w:t>
      </w:r>
      <w:r w:rsidR="008C5F23">
        <w:rPr>
          <w:rFonts w:cs="Calibri"/>
          <w:szCs w:val="22"/>
        </w:rPr>
        <w:t xml:space="preserve">would be subcutaneous injection in the scruff of the neck. </w:t>
      </w:r>
      <w:r w:rsidR="002578AE">
        <w:rPr>
          <w:rFonts w:cs="Calibri"/>
          <w:szCs w:val="22"/>
        </w:rPr>
        <w:t>T</w:t>
      </w:r>
      <w:r w:rsidR="002578AE" w:rsidRPr="000A29BE">
        <w:rPr>
          <w:rFonts w:cs="Calibri"/>
          <w:szCs w:val="22"/>
        </w:rPr>
        <w:t xml:space="preserve">he </w:t>
      </w:r>
      <w:r w:rsidR="006B7827" w:rsidRPr="000A29BE">
        <w:rPr>
          <w:rFonts w:cs="Calibri"/>
          <w:szCs w:val="22"/>
        </w:rPr>
        <w:t xml:space="preserve">applicant would </w:t>
      </w:r>
      <w:r w:rsidR="00475CD6" w:rsidRPr="000A29BE">
        <w:rPr>
          <w:rFonts w:cs="Calibri"/>
          <w:szCs w:val="22"/>
        </w:rPr>
        <w:t xml:space="preserve">also </w:t>
      </w:r>
      <w:r w:rsidR="006B7827" w:rsidRPr="000A29BE">
        <w:rPr>
          <w:rFonts w:cs="Calibri"/>
          <w:szCs w:val="22"/>
        </w:rPr>
        <w:t xml:space="preserve">need to seek a </w:t>
      </w:r>
      <w:r w:rsidR="001302F5">
        <w:rPr>
          <w:rFonts w:cs="Calibri"/>
          <w:szCs w:val="22"/>
        </w:rPr>
        <w:t>registration</w:t>
      </w:r>
      <w:r w:rsidR="001302F5" w:rsidRPr="000A29BE">
        <w:rPr>
          <w:rFonts w:cs="Calibri"/>
          <w:szCs w:val="22"/>
        </w:rPr>
        <w:t xml:space="preserve"> </w:t>
      </w:r>
      <w:r w:rsidR="006B7827" w:rsidRPr="000A29BE">
        <w:rPr>
          <w:rFonts w:cs="Calibri"/>
          <w:szCs w:val="22"/>
        </w:rPr>
        <w:t xml:space="preserve">from the APVMA to authorise </w:t>
      </w:r>
      <w:r w:rsidR="00BF5BC2">
        <w:rPr>
          <w:rFonts w:cs="Calibri"/>
          <w:szCs w:val="22"/>
        </w:rPr>
        <w:t xml:space="preserve">this mode of administration or </w:t>
      </w:r>
      <w:r w:rsidR="002578AE">
        <w:rPr>
          <w:rFonts w:cs="Calibri"/>
          <w:szCs w:val="22"/>
        </w:rPr>
        <w:t>other</w:t>
      </w:r>
      <w:r w:rsidR="002578AE" w:rsidRPr="000A29BE">
        <w:rPr>
          <w:rFonts w:cs="Calibri"/>
          <w:szCs w:val="22"/>
        </w:rPr>
        <w:t xml:space="preserve"> </w:t>
      </w:r>
      <w:r w:rsidR="006B7827" w:rsidRPr="000A29BE">
        <w:rPr>
          <w:rFonts w:cs="Calibri"/>
          <w:szCs w:val="22"/>
        </w:rPr>
        <w:t>modes of administration.</w:t>
      </w:r>
    </w:p>
    <w:p w14:paraId="779CB561" w14:textId="5B5DA77B" w:rsidR="00D16BBE" w:rsidRPr="00085FDE" w:rsidRDefault="00D16BBE" w:rsidP="00D16BBE">
      <w:pPr>
        <w:pStyle w:val="RARMPnumberedparagraphs"/>
      </w:pPr>
      <w:r w:rsidRPr="00085FDE">
        <w:rPr>
          <w:rFonts w:cs="Calibri"/>
        </w:rPr>
        <w:t>The principal route by which the GMO may enter the wider environment is via accidental spills of the vaccine</w:t>
      </w:r>
      <w:r w:rsidR="00E51413">
        <w:rPr>
          <w:rFonts w:cs="Calibri"/>
        </w:rPr>
        <w:t xml:space="preserve">, as the GMO is not expected to shed. </w:t>
      </w:r>
    </w:p>
    <w:p w14:paraId="3BDFAB4D" w14:textId="282CFE09" w:rsidR="00AE15C2" w:rsidRPr="000A29BE" w:rsidRDefault="00D702D3" w:rsidP="00AE15C2">
      <w:pPr>
        <w:pStyle w:val="3RARMP"/>
      </w:pPr>
      <w:bookmarkStart w:id="251" w:name="_Toc224646046"/>
      <w:bookmarkStart w:id="252" w:name="_Hlk157782632"/>
      <w:r>
        <w:t>Cat</w:t>
      </w:r>
      <w:r w:rsidR="003C1838">
        <w:t xml:space="preserve"> breeders</w:t>
      </w:r>
      <w:bookmarkEnd w:id="251"/>
    </w:p>
    <w:bookmarkEnd w:id="252"/>
    <w:p w14:paraId="035C4B77" w14:textId="1931AEC6" w:rsidR="000C40AC" w:rsidRDefault="003C1838" w:rsidP="00AE15C2">
      <w:pPr>
        <w:pStyle w:val="RARMPnumberedparagraphs"/>
      </w:pPr>
      <w:r>
        <w:t>Australia</w:t>
      </w:r>
      <w:r w:rsidR="00C8146B">
        <w:t>n</w:t>
      </w:r>
      <w:r>
        <w:t xml:space="preserve"> requirements for </w:t>
      </w:r>
      <w:r w:rsidR="005160FE">
        <w:t xml:space="preserve">licensing </w:t>
      </w:r>
      <w:r>
        <w:t xml:space="preserve">of veterinary hospitals or other facilities offering </w:t>
      </w:r>
      <w:r w:rsidR="00D702D3">
        <w:t>cat</w:t>
      </w:r>
      <w:r>
        <w:t xml:space="preserve"> breeding services</w:t>
      </w:r>
      <w:r w:rsidR="00C8146B">
        <w:t xml:space="preserve"> are imposed by States and Territories</w:t>
      </w:r>
      <w:r w:rsidR="000C40AC">
        <w:t xml:space="preserve">, imposed by </w:t>
      </w:r>
      <w:r w:rsidR="00C8146B">
        <w:t>their respective legislation</w:t>
      </w:r>
      <w:r w:rsidR="000C40AC">
        <w:t xml:space="preserve"> (Table 1). </w:t>
      </w:r>
      <w:r w:rsidR="00BE6319">
        <w:t>Vaccination is not required under any state or territory legislation but is recommended under standards and guidance</w:t>
      </w:r>
      <w:r w:rsidR="00CC6B02">
        <w:t xml:space="preserve"> for breeders Australia</w:t>
      </w:r>
      <w:r w:rsidR="008775EA">
        <w:t>-</w:t>
      </w:r>
      <w:r w:rsidR="00CC6B02">
        <w:t xml:space="preserve">wide. States and territories strongly recommend that </w:t>
      </w:r>
      <w:r w:rsidR="00D702D3">
        <w:t>kitten</w:t>
      </w:r>
      <w:r w:rsidR="00CC6B02">
        <w:t xml:space="preserve">s remain with the breeder until after </w:t>
      </w:r>
      <w:r w:rsidR="00D702D3">
        <w:t>12</w:t>
      </w:r>
      <w:r w:rsidR="00CC6B02">
        <w:t xml:space="preserve"> weeks of age. </w:t>
      </w:r>
    </w:p>
    <w:p w14:paraId="20A60475" w14:textId="2EDB3E02" w:rsidR="000C40AC" w:rsidRPr="000A29BE" w:rsidRDefault="000C40AC" w:rsidP="000C40AC">
      <w:pPr>
        <w:pStyle w:val="table"/>
      </w:pPr>
      <w:r>
        <w:t>S</w:t>
      </w:r>
      <w:r w:rsidRPr="000A29BE">
        <w:t xml:space="preserve">tate and territory requirements </w:t>
      </w:r>
      <w:r>
        <w:t xml:space="preserve">for </w:t>
      </w:r>
      <w:r w:rsidR="00D702D3">
        <w:t>cat</w:t>
      </w:r>
      <w:r>
        <w:t xml:space="preserve"> breeders in</w:t>
      </w:r>
      <w:r w:rsidRPr="000A29BE">
        <w:t xml:space="preserve"> Australia. </w:t>
      </w:r>
    </w:p>
    <w:tbl>
      <w:tblPr>
        <w:tblStyle w:val="TableGrid"/>
        <w:tblW w:w="0" w:type="auto"/>
        <w:tblLayout w:type="fixed"/>
        <w:tblLook w:val="04A0" w:firstRow="1" w:lastRow="0" w:firstColumn="1" w:lastColumn="0" w:noHBand="0" w:noVBand="1"/>
      </w:tblPr>
      <w:tblGrid>
        <w:gridCol w:w="1980"/>
        <w:gridCol w:w="3402"/>
        <w:gridCol w:w="4023"/>
      </w:tblGrid>
      <w:tr w:rsidR="00F21589" w:rsidRPr="000A29BE" w14:paraId="773F595C" w14:textId="304AC8EE" w:rsidTr="00252517">
        <w:tc>
          <w:tcPr>
            <w:tcW w:w="1980" w:type="dxa"/>
            <w:shd w:val="clear" w:color="auto" w:fill="D9D9D9" w:themeFill="background1" w:themeFillShade="D9"/>
          </w:tcPr>
          <w:p w14:paraId="1C05BCB8" w14:textId="77777777" w:rsidR="00F21589" w:rsidRPr="000A29BE" w:rsidRDefault="00F21589" w:rsidP="005E458D">
            <w:pPr>
              <w:pStyle w:val="RARMPnumberedparagraphs"/>
              <w:numPr>
                <w:ilvl w:val="0"/>
                <w:numId w:val="0"/>
              </w:numPr>
              <w:rPr>
                <w:rFonts w:asciiTheme="minorHAnsi" w:hAnsiTheme="minorHAnsi"/>
                <w:b/>
                <w:bCs/>
              </w:rPr>
            </w:pPr>
            <w:r w:rsidRPr="000A29BE">
              <w:rPr>
                <w:rFonts w:asciiTheme="minorHAnsi" w:hAnsiTheme="minorHAnsi"/>
                <w:b/>
                <w:bCs/>
              </w:rPr>
              <w:t>State</w:t>
            </w:r>
          </w:p>
        </w:tc>
        <w:tc>
          <w:tcPr>
            <w:tcW w:w="3402" w:type="dxa"/>
            <w:shd w:val="clear" w:color="auto" w:fill="D9D9D9" w:themeFill="background1" w:themeFillShade="D9"/>
          </w:tcPr>
          <w:p w14:paraId="2325ABDF" w14:textId="28003920" w:rsidR="00F21589" w:rsidRPr="000A29BE" w:rsidRDefault="00F21589" w:rsidP="005E458D">
            <w:pPr>
              <w:pStyle w:val="RARMPnumberedparagraphs"/>
              <w:numPr>
                <w:ilvl w:val="0"/>
                <w:numId w:val="0"/>
              </w:numPr>
              <w:rPr>
                <w:rFonts w:asciiTheme="minorHAnsi" w:hAnsiTheme="minorHAnsi"/>
                <w:b/>
                <w:bCs/>
              </w:rPr>
            </w:pPr>
            <w:r>
              <w:rPr>
                <w:rFonts w:asciiTheme="minorHAnsi" w:hAnsiTheme="minorHAnsi"/>
                <w:b/>
                <w:bCs/>
              </w:rPr>
              <w:t>Legislation</w:t>
            </w:r>
          </w:p>
        </w:tc>
        <w:tc>
          <w:tcPr>
            <w:tcW w:w="4023" w:type="dxa"/>
            <w:shd w:val="clear" w:color="auto" w:fill="D9D9D9" w:themeFill="background1" w:themeFillShade="D9"/>
          </w:tcPr>
          <w:p w14:paraId="400B0D0E" w14:textId="707E6522" w:rsidR="00F21589" w:rsidRDefault="00F21589" w:rsidP="005E458D">
            <w:pPr>
              <w:pStyle w:val="RARMPnumberedparagraphs"/>
              <w:numPr>
                <w:ilvl w:val="0"/>
                <w:numId w:val="0"/>
              </w:numPr>
              <w:rPr>
                <w:rFonts w:asciiTheme="minorHAnsi" w:hAnsiTheme="minorHAnsi"/>
                <w:b/>
                <w:bCs/>
              </w:rPr>
            </w:pPr>
            <w:r>
              <w:rPr>
                <w:rFonts w:asciiTheme="minorHAnsi" w:hAnsiTheme="minorHAnsi"/>
                <w:b/>
                <w:bCs/>
              </w:rPr>
              <w:t>Additional requirements</w:t>
            </w:r>
          </w:p>
        </w:tc>
      </w:tr>
      <w:tr w:rsidR="00F21589" w:rsidRPr="000A29BE" w14:paraId="67646236" w14:textId="0300AD94" w:rsidTr="00252517">
        <w:tc>
          <w:tcPr>
            <w:tcW w:w="1980" w:type="dxa"/>
          </w:tcPr>
          <w:p w14:paraId="545405F9" w14:textId="1248664F" w:rsidR="00F21589" w:rsidRPr="000A29BE" w:rsidRDefault="00F21589" w:rsidP="005E458D">
            <w:pPr>
              <w:pStyle w:val="RARMPnumberedparagraphs"/>
              <w:numPr>
                <w:ilvl w:val="0"/>
                <w:numId w:val="0"/>
              </w:numPr>
              <w:rPr>
                <w:rFonts w:asciiTheme="minorHAnsi" w:hAnsiTheme="minorHAnsi"/>
              </w:rPr>
            </w:pPr>
            <w:r w:rsidRPr="000A29BE">
              <w:rPr>
                <w:rFonts w:asciiTheme="minorHAnsi" w:hAnsiTheme="minorHAnsi"/>
              </w:rPr>
              <w:t>A</w:t>
            </w:r>
            <w:r w:rsidR="00252517">
              <w:rPr>
                <w:rFonts w:asciiTheme="minorHAnsi" w:hAnsiTheme="minorHAnsi"/>
              </w:rPr>
              <w:t xml:space="preserve">ustralian </w:t>
            </w:r>
            <w:r w:rsidRPr="000A29BE">
              <w:rPr>
                <w:rFonts w:asciiTheme="minorHAnsi" w:hAnsiTheme="minorHAnsi"/>
              </w:rPr>
              <w:t>C</w:t>
            </w:r>
            <w:r w:rsidR="00252517">
              <w:rPr>
                <w:rFonts w:asciiTheme="minorHAnsi" w:hAnsiTheme="minorHAnsi"/>
              </w:rPr>
              <w:t xml:space="preserve">apital </w:t>
            </w:r>
            <w:r w:rsidRPr="000A29BE">
              <w:rPr>
                <w:rFonts w:asciiTheme="minorHAnsi" w:hAnsiTheme="minorHAnsi"/>
              </w:rPr>
              <w:t>T</w:t>
            </w:r>
            <w:r w:rsidR="00252517">
              <w:rPr>
                <w:rFonts w:asciiTheme="minorHAnsi" w:hAnsiTheme="minorHAnsi"/>
              </w:rPr>
              <w:t>erritory (ACT)</w:t>
            </w:r>
          </w:p>
        </w:tc>
        <w:tc>
          <w:tcPr>
            <w:tcW w:w="3402" w:type="dxa"/>
          </w:tcPr>
          <w:p w14:paraId="3675FC7F" w14:textId="2FEF37F1" w:rsidR="00F21589" w:rsidRPr="000A29BE" w:rsidRDefault="00F21589" w:rsidP="005E458D">
            <w:pPr>
              <w:pStyle w:val="RARMPnumberedparagraphs"/>
              <w:numPr>
                <w:ilvl w:val="0"/>
                <w:numId w:val="0"/>
              </w:numPr>
            </w:pPr>
            <w:r w:rsidRPr="00D702D3">
              <w:rPr>
                <w:i/>
                <w:iCs/>
              </w:rPr>
              <w:t>Domestic Animals Act 2000</w:t>
            </w:r>
            <w:r w:rsidRPr="000A29BE">
              <w:t xml:space="preserve"> </w:t>
            </w:r>
            <w:r>
              <w:t xml:space="preserve">and </w:t>
            </w:r>
            <w:r w:rsidRPr="00D702D3">
              <w:rPr>
                <w:i/>
                <w:iCs/>
              </w:rPr>
              <w:t>Animal Welfare Act 1992</w:t>
            </w:r>
          </w:p>
        </w:tc>
        <w:tc>
          <w:tcPr>
            <w:tcW w:w="4023" w:type="dxa"/>
          </w:tcPr>
          <w:p w14:paraId="4A579548" w14:textId="3128AE28" w:rsidR="00D702D3" w:rsidRDefault="00F21589" w:rsidP="005E458D">
            <w:pPr>
              <w:pStyle w:val="RARMPnumberedparagraphs"/>
              <w:numPr>
                <w:ilvl w:val="0"/>
                <w:numId w:val="0"/>
              </w:numPr>
            </w:pPr>
            <w:r>
              <w:t xml:space="preserve">Mandatory </w:t>
            </w:r>
            <w:r w:rsidR="00AC3441">
              <w:t>licen</w:t>
            </w:r>
            <w:r w:rsidR="008775EA">
              <w:t>s</w:t>
            </w:r>
            <w:r w:rsidR="00AC3441">
              <w:t>ing</w:t>
            </w:r>
            <w:r w:rsidR="00D702D3">
              <w:t xml:space="preserve">, </w:t>
            </w:r>
            <w:r w:rsidR="008244D3">
              <w:t xml:space="preserve">offence </w:t>
            </w:r>
            <w:r w:rsidR="00D702D3">
              <w:t xml:space="preserve">to breed without a licence. </w:t>
            </w:r>
          </w:p>
          <w:p w14:paraId="6C74A14E" w14:textId="77777777" w:rsidR="00F21589" w:rsidRDefault="00F21589" w:rsidP="005E458D">
            <w:pPr>
              <w:pStyle w:val="RARMPnumberedparagraphs"/>
              <w:numPr>
                <w:ilvl w:val="0"/>
                <w:numId w:val="0"/>
              </w:numPr>
            </w:pPr>
            <w:r>
              <w:t xml:space="preserve">No vaccination requirements. </w:t>
            </w:r>
          </w:p>
          <w:p w14:paraId="4C0FB1ED" w14:textId="1A74ECD9" w:rsidR="00AC3441" w:rsidRDefault="00AC3441" w:rsidP="005E458D">
            <w:pPr>
              <w:pStyle w:val="RARMPnumberedparagraphs"/>
              <w:numPr>
                <w:ilvl w:val="0"/>
                <w:numId w:val="0"/>
              </w:numPr>
            </w:pPr>
            <w:r>
              <w:t>Cats must be permanently identified (microchipped) prior to transfer of ownership</w:t>
            </w:r>
          </w:p>
        </w:tc>
      </w:tr>
      <w:tr w:rsidR="00F21589" w:rsidRPr="000A29BE" w14:paraId="284F81A7" w14:textId="11299C8E" w:rsidTr="00252517">
        <w:tc>
          <w:tcPr>
            <w:tcW w:w="1980" w:type="dxa"/>
          </w:tcPr>
          <w:p w14:paraId="111895CD" w14:textId="27DF446F" w:rsidR="00F21589" w:rsidRPr="000A29BE" w:rsidRDefault="00F21589" w:rsidP="005E458D">
            <w:pPr>
              <w:pStyle w:val="RARMPnumberedparagraphs"/>
              <w:numPr>
                <w:ilvl w:val="0"/>
                <w:numId w:val="0"/>
              </w:numPr>
              <w:rPr>
                <w:rFonts w:asciiTheme="minorHAnsi" w:hAnsiTheme="minorHAnsi"/>
              </w:rPr>
            </w:pPr>
            <w:r w:rsidRPr="000A29BE">
              <w:rPr>
                <w:rFonts w:asciiTheme="minorHAnsi" w:hAnsiTheme="minorHAnsi"/>
              </w:rPr>
              <w:t>N</w:t>
            </w:r>
            <w:r w:rsidR="00252517">
              <w:rPr>
                <w:rFonts w:asciiTheme="minorHAnsi" w:hAnsiTheme="minorHAnsi"/>
              </w:rPr>
              <w:t xml:space="preserve">ew </w:t>
            </w:r>
            <w:r w:rsidRPr="000A29BE">
              <w:rPr>
                <w:rFonts w:asciiTheme="minorHAnsi" w:hAnsiTheme="minorHAnsi"/>
              </w:rPr>
              <w:t>S</w:t>
            </w:r>
            <w:r w:rsidR="00252517">
              <w:rPr>
                <w:rFonts w:asciiTheme="minorHAnsi" w:hAnsiTheme="minorHAnsi"/>
              </w:rPr>
              <w:t xml:space="preserve">outh </w:t>
            </w:r>
            <w:r w:rsidRPr="000A29BE">
              <w:rPr>
                <w:rFonts w:asciiTheme="minorHAnsi" w:hAnsiTheme="minorHAnsi"/>
              </w:rPr>
              <w:t>W</w:t>
            </w:r>
            <w:r w:rsidR="00252517">
              <w:rPr>
                <w:rFonts w:asciiTheme="minorHAnsi" w:hAnsiTheme="minorHAnsi"/>
              </w:rPr>
              <w:t>ales (NSW)</w:t>
            </w:r>
          </w:p>
        </w:tc>
        <w:tc>
          <w:tcPr>
            <w:tcW w:w="3402" w:type="dxa"/>
          </w:tcPr>
          <w:p w14:paraId="77378753" w14:textId="1016D0C4" w:rsidR="00F21589" w:rsidRPr="00D702D3" w:rsidRDefault="00413BCF" w:rsidP="005E458D">
            <w:pPr>
              <w:pStyle w:val="RARMPnumberedparagraphs"/>
              <w:numPr>
                <w:ilvl w:val="0"/>
                <w:numId w:val="0"/>
              </w:numPr>
              <w:rPr>
                <w:i/>
                <w:iCs/>
              </w:rPr>
            </w:pPr>
            <w:r w:rsidRPr="00D702D3">
              <w:rPr>
                <w:i/>
                <w:iCs/>
              </w:rPr>
              <w:t>Companion Animals Act 1998</w:t>
            </w:r>
          </w:p>
        </w:tc>
        <w:tc>
          <w:tcPr>
            <w:tcW w:w="4023" w:type="dxa"/>
          </w:tcPr>
          <w:p w14:paraId="48AF3BD5" w14:textId="29BE36EB" w:rsidR="00F21589" w:rsidRDefault="00835576" w:rsidP="005E458D">
            <w:pPr>
              <w:pStyle w:val="RARMPnumberedparagraphs"/>
              <w:numPr>
                <w:ilvl w:val="0"/>
                <w:numId w:val="0"/>
              </w:numPr>
            </w:pPr>
            <w:r>
              <w:t xml:space="preserve">Mandatory </w:t>
            </w:r>
            <w:r w:rsidR="00AC3441">
              <w:t>licen</w:t>
            </w:r>
            <w:r w:rsidR="008775EA">
              <w:t>s</w:t>
            </w:r>
            <w:r w:rsidR="00AC3441">
              <w:t>ing</w:t>
            </w:r>
            <w:r w:rsidR="00D702D3">
              <w:t xml:space="preserve">, </w:t>
            </w:r>
            <w:r w:rsidR="008244D3">
              <w:t xml:space="preserve">offence </w:t>
            </w:r>
            <w:r w:rsidR="00D702D3">
              <w:t>to breed without a licence</w:t>
            </w:r>
            <w:r w:rsidR="00413BCF">
              <w:t xml:space="preserve">. </w:t>
            </w:r>
          </w:p>
          <w:p w14:paraId="7DF3084A" w14:textId="5745F591" w:rsidR="00413BCF" w:rsidRDefault="00413BCF" w:rsidP="005E458D">
            <w:pPr>
              <w:pStyle w:val="RARMPnumberedparagraphs"/>
              <w:numPr>
                <w:ilvl w:val="0"/>
                <w:numId w:val="0"/>
              </w:numPr>
            </w:pPr>
            <w:r>
              <w:t xml:space="preserve">Standards set out in </w:t>
            </w:r>
            <w:r>
              <w:rPr>
                <w:i/>
                <w:iCs/>
              </w:rPr>
              <w:t>Animal Welfare Code of Practice Breeding Dogs and Cats</w:t>
            </w:r>
            <w:r>
              <w:t xml:space="preserve">. </w:t>
            </w:r>
          </w:p>
          <w:p w14:paraId="0467BAB2" w14:textId="571F45E3" w:rsidR="00413BCF" w:rsidRDefault="00413BCF" w:rsidP="005E458D">
            <w:pPr>
              <w:pStyle w:val="RARMPnumberedparagraphs"/>
              <w:numPr>
                <w:ilvl w:val="0"/>
                <w:numId w:val="0"/>
              </w:numPr>
            </w:pPr>
            <w:r>
              <w:lastRenderedPageBreak/>
              <w:t>Vaccinations required prior to sale or transfer of ownership</w:t>
            </w:r>
            <w:r w:rsidR="0024036E">
              <w:t xml:space="preserve"> under Code of Ethics (not legislatively required)</w:t>
            </w:r>
            <w:r w:rsidR="00835576">
              <w:t>.</w:t>
            </w:r>
          </w:p>
        </w:tc>
      </w:tr>
      <w:tr w:rsidR="00F21589" w:rsidRPr="000A29BE" w14:paraId="2B6B774D" w14:textId="1A72009B" w:rsidTr="00252517">
        <w:tc>
          <w:tcPr>
            <w:tcW w:w="1980" w:type="dxa"/>
          </w:tcPr>
          <w:p w14:paraId="0D2D98F2" w14:textId="22F49644" w:rsidR="00F21589" w:rsidRPr="000A29BE" w:rsidRDefault="00F21589" w:rsidP="005E458D">
            <w:pPr>
              <w:pStyle w:val="RARMPnumberedparagraphs"/>
              <w:numPr>
                <w:ilvl w:val="0"/>
                <w:numId w:val="0"/>
              </w:numPr>
              <w:rPr>
                <w:rFonts w:asciiTheme="minorHAnsi" w:hAnsiTheme="minorHAnsi"/>
              </w:rPr>
            </w:pPr>
            <w:r w:rsidRPr="000A29BE">
              <w:rPr>
                <w:rFonts w:asciiTheme="minorHAnsi" w:hAnsiTheme="minorHAnsi"/>
              </w:rPr>
              <w:lastRenderedPageBreak/>
              <w:t>N</w:t>
            </w:r>
            <w:r w:rsidR="00252517">
              <w:rPr>
                <w:rFonts w:asciiTheme="minorHAnsi" w:hAnsiTheme="minorHAnsi"/>
              </w:rPr>
              <w:t xml:space="preserve">orthern </w:t>
            </w:r>
            <w:r w:rsidRPr="000A29BE">
              <w:rPr>
                <w:rFonts w:asciiTheme="minorHAnsi" w:hAnsiTheme="minorHAnsi"/>
              </w:rPr>
              <w:t>T</w:t>
            </w:r>
            <w:r w:rsidR="00252517">
              <w:rPr>
                <w:rFonts w:asciiTheme="minorHAnsi" w:hAnsiTheme="minorHAnsi"/>
              </w:rPr>
              <w:t>erritory (NT)</w:t>
            </w:r>
          </w:p>
        </w:tc>
        <w:tc>
          <w:tcPr>
            <w:tcW w:w="3402" w:type="dxa"/>
          </w:tcPr>
          <w:p w14:paraId="29513503" w14:textId="30845D78" w:rsidR="00F21589" w:rsidRPr="00D702D3" w:rsidRDefault="00413BCF" w:rsidP="005E458D">
            <w:pPr>
              <w:pStyle w:val="RARMPnumberedparagraphs"/>
              <w:numPr>
                <w:ilvl w:val="0"/>
                <w:numId w:val="0"/>
              </w:numPr>
              <w:rPr>
                <w:rFonts w:asciiTheme="minorHAnsi" w:hAnsiTheme="minorHAnsi"/>
                <w:i/>
                <w:iCs/>
              </w:rPr>
            </w:pPr>
            <w:r w:rsidRPr="00D702D3">
              <w:rPr>
                <w:i/>
                <w:iCs/>
              </w:rPr>
              <w:t>Animal Protection Act 2018</w:t>
            </w:r>
          </w:p>
        </w:tc>
        <w:tc>
          <w:tcPr>
            <w:tcW w:w="4023" w:type="dxa"/>
          </w:tcPr>
          <w:p w14:paraId="6D1847FF" w14:textId="384D3CA3" w:rsidR="00F21589" w:rsidRDefault="00E71E12" w:rsidP="005E458D">
            <w:pPr>
              <w:pStyle w:val="RARMPnumberedparagraphs"/>
              <w:numPr>
                <w:ilvl w:val="0"/>
                <w:numId w:val="0"/>
              </w:numPr>
            </w:pPr>
            <w:r>
              <w:t>Licen</w:t>
            </w:r>
            <w:r w:rsidR="008775EA">
              <w:t>s</w:t>
            </w:r>
            <w:r>
              <w:t>ing</w:t>
            </w:r>
            <w:r w:rsidR="00B64418">
              <w:t xml:space="preserve"> </w:t>
            </w:r>
            <w:r w:rsidR="00385FA5">
              <w:t>encouraged</w:t>
            </w:r>
            <w:r w:rsidR="00B64418">
              <w:t xml:space="preserve">. </w:t>
            </w:r>
          </w:p>
          <w:p w14:paraId="228DE7CB" w14:textId="2B59AEA6" w:rsidR="00B64418" w:rsidRDefault="00B64418" w:rsidP="005E458D">
            <w:pPr>
              <w:pStyle w:val="RARMPnumberedparagraphs"/>
              <w:numPr>
                <w:ilvl w:val="0"/>
                <w:numId w:val="0"/>
              </w:numPr>
            </w:pPr>
            <w:r>
              <w:t xml:space="preserve">No vaccination requirements. </w:t>
            </w:r>
          </w:p>
        </w:tc>
      </w:tr>
      <w:tr w:rsidR="00F21589" w:rsidRPr="000A29BE" w14:paraId="754C5403" w14:textId="3902140A" w:rsidTr="00252517">
        <w:tc>
          <w:tcPr>
            <w:tcW w:w="1980" w:type="dxa"/>
          </w:tcPr>
          <w:p w14:paraId="54CC9C30" w14:textId="6A342A2F" w:rsidR="00F21589" w:rsidRPr="000A29BE" w:rsidRDefault="00F21589" w:rsidP="005E458D">
            <w:pPr>
              <w:pStyle w:val="RARMPnumberedparagraphs"/>
              <w:numPr>
                <w:ilvl w:val="0"/>
                <w:numId w:val="0"/>
              </w:numPr>
              <w:rPr>
                <w:rFonts w:asciiTheme="minorHAnsi" w:hAnsiTheme="minorHAnsi"/>
              </w:rPr>
            </w:pPr>
            <w:r w:rsidRPr="000A29BE">
              <w:rPr>
                <w:rFonts w:asciiTheme="minorHAnsi" w:hAnsiTheme="minorHAnsi"/>
              </w:rPr>
              <w:t>Q</w:t>
            </w:r>
            <w:r w:rsidR="00252517">
              <w:rPr>
                <w:rFonts w:asciiTheme="minorHAnsi" w:hAnsiTheme="minorHAnsi"/>
              </w:rPr>
              <w:t>ueensland (QLD)</w:t>
            </w:r>
          </w:p>
        </w:tc>
        <w:tc>
          <w:tcPr>
            <w:tcW w:w="3402" w:type="dxa"/>
          </w:tcPr>
          <w:p w14:paraId="4890C7C3" w14:textId="7F61BFF6" w:rsidR="00F21589" w:rsidRPr="00D702D3" w:rsidRDefault="00F21589" w:rsidP="005E458D">
            <w:pPr>
              <w:pStyle w:val="RARMPnumberedparagraphs"/>
              <w:numPr>
                <w:ilvl w:val="0"/>
                <w:numId w:val="0"/>
              </w:numPr>
              <w:rPr>
                <w:i/>
                <w:iCs/>
              </w:rPr>
            </w:pPr>
            <w:r w:rsidRPr="00D702D3">
              <w:rPr>
                <w:i/>
                <w:iCs/>
              </w:rPr>
              <w:t xml:space="preserve">Animal Management (Cats and Dogs) Act 2008 </w:t>
            </w:r>
          </w:p>
        </w:tc>
        <w:tc>
          <w:tcPr>
            <w:tcW w:w="4023" w:type="dxa"/>
          </w:tcPr>
          <w:p w14:paraId="39BE86F1" w14:textId="088A5B8C" w:rsidR="00D702D3" w:rsidRDefault="00E71E12" w:rsidP="005E458D">
            <w:pPr>
              <w:pStyle w:val="RARMPnumberedparagraphs"/>
              <w:numPr>
                <w:ilvl w:val="0"/>
                <w:numId w:val="0"/>
              </w:numPr>
            </w:pPr>
            <w:r>
              <w:t>Licen</w:t>
            </w:r>
            <w:r w:rsidR="008775EA">
              <w:t>s</w:t>
            </w:r>
            <w:r>
              <w:t>ing</w:t>
            </w:r>
            <w:r w:rsidR="00D702D3">
              <w:t xml:space="preserve"> not mandatory. </w:t>
            </w:r>
          </w:p>
          <w:p w14:paraId="1FC78D71" w14:textId="1F2C39DC" w:rsidR="00F21589" w:rsidRDefault="00413BCF" w:rsidP="005E458D">
            <w:pPr>
              <w:pStyle w:val="RARMPnumberedparagraphs"/>
              <w:numPr>
                <w:ilvl w:val="0"/>
                <w:numId w:val="0"/>
              </w:numPr>
            </w:pPr>
            <w:r>
              <w:t xml:space="preserve">Vaccination </w:t>
            </w:r>
            <w:r w:rsidR="00385FA5">
              <w:t>recommended</w:t>
            </w:r>
            <w:r>
              <w:t xml:space="preserve">. </w:t>
            </w:r>
          </w:p>
        </w:tc>
      </w:tr>
      <w:tr w:rsidR="00F21589" w:rsidRPr="000A29BE" w14:paraId="7ED375B5" w14:textId="4589D84E" w:rsidTr="00252517">
        <w:tc>
          <w:tcPr>
            <w:tcW w:w="1980" w:type="dxa"/>
          </w:tcPr>
          <w:p w14:paraId="0C3FDE92" w14:textId="43D1C2EA" w:rsidR="00F21589" w:rsidRPr="000A29BE" w:rsidRDefault="00F21589" w:rsidP="005E458D">
            <w:pPr>
              <w:pStyle w:val="RARMPnumberedparagraphs"/>
              <w:numPr>
                <w:ilvl w:val="0"/>
                <w:numId w:val="0"/>
              </w:numPr>
              <w:rPr>
                <w:rFonts w:asciiTheme="minorHAnsi" w:hAnsiTheme="minorHAnsi"/>
              </w:rPr>
            </w:pPr>
            <w:r w:rsidRPr="000A29BE">
              <w:rPr>
                <w:rFonts w:asciiTheme="minorHAnsi" w:hAnsiTheme="minorHAnsi"/>
              </w:rPr>
              <w:t>S</w:t>
            </w:r>
            <w:r w:rsidR="0000389E">
              <w:rPr>
                <w:rFonts w:asciiTheme="minorHAnsi" w:hAnsiTheme="minorHAnsi"/>
              </w:rPr>
              <w:t xml:space="preserve">outh </w:t>
            </w:r>
            <w:r w:rsidRPr="000A29BE">
              <w:rPr>
                <w:rFonts w:asciiTheme="minorHAnsi" w:hAnsiTheme="minorHAnsi"/>
              </w:rPr>
              <w:t>A</w:t>
            </w:r>
            <w:r w:rsidR="0000389E">
              <w:rPr>
                <w:rFonts w:asciiTheme="minorHAnsi" w:hAnsiTheme="minorHAnsi"/>
              </w:rPr>
              <w:t>ustralia (SA)</w:t>
            </w:r>
          </w:p>
        </w:tc>
        <w:tc>
          <w:tcPr>
            <w:tcW w:w="3402" w:type="dxa"/>
          </w:tcPr>
          <w:p w14:paraId="094A34AD" w14:textId="0BCF2F41" w:rsidR="00F21589" w:rsidRPr="00D702D3" w:rsidRDefault="009649EC" w:rsidP="005E458D">
            <w:pPr>
              <w:pStyle w:val="RARMPnumberedparagraphs"/>
              <w:numPr>
                <w:ilvl w:val="0"/>
                <w:numId w:val="0"/>
              </w:numPr>
              <w:rPr>
                <w:i/>
                <w:iCs/>
              </w:rPr>
            </w:pPr>
            <w:r w:rsidRPr="00D702D3">
              <w:rPr>
                <w:i/>
                <w:iCs/>
              </w:rPr>
              <w:t>Dog and Cat Management Act 1995</w:t>
            </w:r>
          </w:p>
        </w:tc>
        <w:tc>
          <w:tcPr>
            <w:tcW w:w="4023" w:type="dxa"/>
          </w:tcPr>
          <w:p w14:paraId="1F29E655" w14:textId="7BB6618A" w:rsidR="00F21589" w:rsidRDefault="009649EC" w:rsidP="005E458D">
            <w:pPr>
              <w:pStyle w:val="RARMPnumberedparagraphs"/>
              <w:numPr>
                <w:ilvl w:val="0"/>
                <w:numId w:val="0"/>
              </w:numPr>
            </w:pPr>
            <w:r>
              <w:t xml:space="preserve">Mandatory </w:t>
            </w:r>
            <w:r w:rsidR="00E71E12">
              <w:t>licen</w:t>
            </w:r>
            <w:r w:rsidR="008775EA">
              <w:t>s</w:t>
            </w:r>
            <w:r w:rsidR="00E71E12">
              <w:t>ing</w:t>
            </w:r>
            <w:r w:rsidR="00D702D3">
              <w:t xml:space="preserve">, </w:t>
            </w:r>
            <w:r w:rsidR="008244D3">
              <w:t xml:space="preserve">offence </w:t>
            </w:r>
            <w:r w:rsidR="00D702D3">
              <w:t xml:space="preserve">to breed without a licence. </w:t>
            </w:r>
          </w:p>
          <w:p w14:paraId="32DA559A" w14:textId="77777777" w:rsidR="00385FA5" w:rsidRDefault="00385FA5" w:rsidP="005E458D">
            <w:pPr>
              <w:pStyle w:val="RARMPnumberedparagraphs"/>
              <w:numPr>
                <w:ilvl w:val="0"/>
                <w:numId w:val="0"/>
              </w:numPr>
            </w:pPr>
            <w:r>
              <w:t xml:space="preserve">Welfare standards set out in </w:t>
            </w:r>
            <w:r>
              <w:rPr>
                <w:i/>
                <w:iCs/>
              </w:rPr>
              <w:t>South Australian Standards and Guidelines for Breeding and Trading Companion Animals 2017</w:t>
            </w:r>
            <w:r>
              <w:t xml:space="preserve">. </w:t>
            </w:r>
          </w:p>
          <w:p w14:paraId="543C0146" w14:textId="6CC93439" w:rsidR="00385FA5" w:rsidRPr="00385FA5" w:rsidRDefault="00385FA5" w:rsidP="005E458D">
            <w:pPr>
              <w:pStyle w:val="RARMPnumberedparagraphs"/>
              <w:numPr>
                <w:ilvl w:val="0"/>
                <w:numId w:val="0"/>
              </w:numPr>
            </w:pPr>
            <w:r>
              <w:t xml:space="preserve">Vaccination recommended. </w:t>
            </w:r>
          </w:p>
        </w:tc>
      </w:tr>
      <w:tr w:rsidR="00F21589" w:rsidRPr="000A29BE" w14:paraId="00FA718F" w14:textId="1D09CB93" w:rsidTr="00252517">
        <w:tc>
          <w:tcPr>
            <w:tcW w:w="1980" w:type="dxa"/>
          </w:tcPr>
          <w:p w14:paraId="1157AF0C" w14:textId="447D4C2C" w:rsidR="00F21589" w:rsidRPr="000A29BE" w:rsidRDefault="00F21589" w:rsidP="005E458D">
            <w:pPr>
              <w:pStyle w:val="RARMPnumberedparagraphs"/>
              <w:numPr>
                <w:ilvl w:val="0"/>
                <w:numId w:val="0"/>
              </w:numPr>
              <w:rPr>
                <w:rFonts w:asciiTheme="minorHAnsi" w:hAnsiTheme="minorHAnsi"/>
              </w:rPr>
            </w:pPr>
            <w:r w:rsidRPr="000A29BE">
              <w:rPr>
                <w:rFonts w:asciiTheme="minorHAnsi" w:hAnsiTheme="minorHAnsi"/>
              </w:rPr>
              <w:t>T</w:t>
            </w:r>
            <w:r w:rsidR="0000389E">
              <w:rPr>
                <w:rFonts w:asciiTheme="minorHAnsi" w:hAnsiTheme="minorHAnsi"/>
              </w:rPr>
              <w:t>asmania (TAS)</w:t>
            </w:r>
          </w:p>
        </w:tc>
        <w:tc>
          <w:tcPr>
            <w:tcW w:w="3402" w:type="dxa"/>
          </w:tcPr>
          <w:p w14:paraId="6BE3106F" w14:textId="4FD1FD22" w:rsidR="00F21589" w:rsidRPr="000A29BE" w:rsidRDefault="00D702D3" w:rsidP="005E458D">
            <w:pPr>
              <w:pStyle w:val="RARMPnumberedparagraphs"/>
              <w:numPr>
                <w:ilvl w:val="0"/>
                <w:numId w:val="0"/>
              </w:numPr>
            </w:pPr>
            <w:r w:rsidRPr="00D702D3">
              <w:rPr>
                <w:i/>
                <w:iCs/>
              </w:rPr>
              <w:t>Cat Management</w:t>
            </w:r>
            <w:r w:rsidR="00B64418" w:rsidRPr="00D702D3">
              <w:rPr>
                <w:i/>
                <w:iCs/>
              </w:rPr>
              <w:t xml:space="preserve"> Act 200</w:t>
            </w:r>
            <w:r w:rsidRPr="00D702D3">
              <w:rPr>
                <w:i/>
                <w:iCs/>
              </w:rPr>
              <w:t>9</w:t>
            </w:r>
            <w:r w:rsidR="00B64418">
              <w:t xml:space="preserve"> and </w:t>
            </w:r>
            <w:r w:rsidRPr="00D702D3">
              <w:rPr>
                <w:i/>
                <w:iCs/>
              </w:rPr>
              <w:t>Cat Management</w:t>
            </w:r>
            <w:r w:rsidR="00B64418" w:rsidRPr="00D702D3">
              <w:rPr>
                <w:i/>
                <w:iCs/>
              </w:rPr>
              <w:t xml:space="preserve"> Regulations 20</w:t>
            </w:r>
            <w:r w:rsidRPr="00D702D3">
              <w:rPr>
                <w:i/>
                <w:iCs/>
              </w:rPr>
              <w:t>22</w:t>
            </w:r>
            <w:r w:rsidR="00F21589" w:rsidRPr="000A29BE">
              <w:t xml:space="preserve"> </w:t>
            </w:r>
          </w:p>
        </w:tc>
        <w:tc>
          <w:tcPr>
            <w:tcW w:w="4023" w:type="dxa"/>
          </w:tcPr>
          <w:p w14:paraId="67E50501" w14:textId="0AE97A9A" w:rsidR="00B64418" w:rsidRDefault="00385FA5" w:rsidP="005E458D">
            <w:pPr>
              <w:pStyle w:val="RARMPnumberedparagraphs"/>
              <w:numPr>
                <w:ilvl w:val="0"/>
                <w:numId w:val="0"/>
              </w:numPr>
            </w:pPr>
            <w:r>
              <w:t xml:space="preserve">Mandatory </w:t>
            </w:r>
            <w:r w:rsidR="00E71E12">
              <w:t>licen</w:t>
            </w:r>
            <w:r w:rsidR="008775EA">
              <w:t>s</w:t>
            </w:r>
            <w:r w:rsidR="00E71E12">
              <w:t>ing</w:t>
            </w:r>
            <w:r w:rsidR="00D702D3">
              <w:t xml:space="preserve">, </w:t>
            </w:r>
            <w:r w:rsidR="008244D3">
              <w:t xml:space="preserve">offence </w:t>
            </w:r>
            <w:r w:rsidR="00D702D3">
              <w:t xml:space="preserve">to breed without a </w:t>
            </w:r>
            <w:r w:rsidR="00E71E12">
              <w:t>licence</w:t>
            </w:r>
            <w:r w:rsidR="00D702D3">
              <w:t xml:space="preserve"> or permit. Breeders must comply with codes of practice. </w:t>
            </w:r>
          </w:p>
          <w:p w14:paraId="1BD38485" w14:textId="28BC32C1" w:rsidR="00F21589" w:rsidRDefault="00B64418" w:rsidP="005E458D">
            <w:pPr>
              <w:pStyle w:val="RARMPnumberedparagraphs"/>
              <w:numPr>
                <w:ilvl w:val="0"/>
                <w:numId w:val="0"/>
              </w:numPr>
            </w:pPr>
            <w:r>
              <w:t xml:space="preserve">Vaccination </w:t>
            </w:r>
            <w:r w:rsidR="00D702D3">
              <w:t>with core vaccines is prescribed</w:t>
            </w:r>
            <w:r>
              <w:t xml:space="preserve">. </w:t>
            </w:r>
          </w:p>
        </w:tc>
      </w:tr>
      <w:tr w:rsidR="00F21589" w:rsidRPr="000A29BE" w14:paraId="6F7CBCE2" w14:textId="1C8FAC0C" w:rsidTr="00252517">
        <w:tc>
          <w:tcPr>
            <w:tcW w:w="1980" w:type="dxa"/>
          </w:tcPr>
          <w:p w14:paraId="22E3188C" w14:textId="6760B5B1" w:rsidR="00F21589" w:rsidRPr="000A29BE" w:rsidRDefault="00F21589" w:rsidP="005E458D">
            <w:pPr>
              <w:pStyle w:val="RARMPnumberedparagraphs"/>
              <w:numPr>
                <w:ilvl w:val="0"/>
                <w:numId w:val="0"/>
              </w:numPr>
              <w:rPr>
                <w:rFonts w:asciiTheme="minorHAnsi" w:hAnsiTheme="minorHAnsi"/>
              </w:rPr>
            </w:pPr>
            <w:r w:rsidRPr="000A29BE">
              <w:rPr>
                <w:rFonts w:asciiTheme="minorHAnsi" w:hAnsiTheme="minorHAnsi"/>
              </w:rPr>
              <w:t>V</w:t>
            </w:r>
            <w:r w:rsidR="0000389E">
              <w:rPr>
                <w:rFonts w:asciiTheme="minorHAnsi" w:hAnsiTheme="minorHAnsi"/>
              </w:rPr>
              <w:t xml:space="preserve">ictoria (VIC) </w:t>
            </w:r>
          </w:p>
        </w:tc>
        <w:tc>
          <w:tcPr>
            <w:tcW w:w="3402" w:type="dxa"/>
          </w:tcPr>
          <w:p w14:paraId="7D318308" w14:textId="4F7DCC9F" w:rsidR="00F21589" w:rsidRPr="000A29BE" w:rsidRDefault="005824EC" w:rsidP="005E458D">
            <w:pPr>
              <w:pStyle w:val="RARMPnumberedparagraphs"/>
              <w:numPr>
                <w:ilvl w:val="0"/>
                <w:numId w:val="0"/>
              </w:numPr>
              <w:rPr>
                <w:rFonts w:cs="Calibri"/>
                <w:shd w:val="clear" w:color="auto" w:fill="FFFFFF"/>
              </w:rPr>
            </w:pPr>
            <w:r w:rsidRPr="00D702D3">
              <w:rPr>
                <w:i/>
                <w:iCs/>
              </w:rPr>
              <w:t>Domestic Animal Act 1994</w:t>
            </w:r>
            <w:r>
              <w:t xml:space="preserve"> and </w:t>
            </w:r>
            <w:r w:rsidRPr="00D702D3">
              <w:rPr>
                <w:i/>
                <w:iCs/>
              </w:rPr>
              <w:t>Domestic Animals Amendment (</w:t>
            </w:r>
            <w:r w:rsidR="00D702D3" w:rsidRPr="00D702D3">
              <w:rPr>
                <w:i/>
                <w:iCs/>
              </w:rPr>
              <w:t>Rehoming Cats and Dogs and Other Matters</w:t>
            </w:r>
            <w:r w:rsidRPr="00D702D3">
              <w:rPr>
                <w:i/>
                <w:iCs/>
              </w:rPr>
              <w:t xml:space="preserve">) </w:t>
            </w:r>
            <w:r w:rsidR="00D702D3" w:rsidRPr="00D702D3">
              <w:rPr>
                <w:i/>
                <w:iCs/>
              </w:rPr>
              <w:t>Bill</w:t>
            </w:r>
            <w:r w:rsidRPr="00D702D3">
              <w:rPr>
                <w:i/>
                <w:iCs/>
              </w:rPr>
              <w:t xml:space="preserve"> 20</w:t>
            </w:r>
            <w:r w:rsidR="00D702D3" w:rsidRPr="00D702D3">
              <w:rPr>
                <w:i/>
                <w:iCs/>
              </w:rPr>
              <w:t>25</w:t>
            </w:r>
          </w:p>
        </w:tc>
        <w:tc>
          <w:tcPr>
            <w:tcW w:w="4023" w:type="dxa"/>
          </w:tcPr>
          <w:p w14:paraId="3C185DB6" w14:textId="09C64DD2" w:rsidR="00F21589" w:rsidRDefault="005824EC" w:rsidP="005E458D">
            <w:pPr>
              <w:pStyle w:val="RARMPnumberedparagraphs"/>
              <w:numPr>
                <w:ilvl w:val="0"/>
                <w:numId w:val="0"/>
              </w:numPr>
            </w:pPr>
            <w:r>
              <w:t xml:space="preserve">Mandatory </w:t>
            </w:r>
            <w:r w:rsidR="00E71E12">
              <w:t>licen</w:t>
            </w:r>
            <w:r w:rsidR="008775EA">
              <w:t>s</w:t>
            </w:r>
            <w:r w:rsidR="00E71E12">
              <w:t>ing</w:t>
            </w:r>
            <w:r>
              <w:t xml:space="preserve">. </w:t>
            </w:r>
          </w:p>
          <w:p w14:paraId="649FF3F6" w14:textId="519E550D" w:rsidR="00D702D3" w:rsidRDefault="00D702D3" w:rsidP="005E458D">
            <w:pPr>
              <w:pStyle w:val="RARMPnumberedparagraphs"/>
              <w:numPr>
                <w:ilvl w:val="0"/>
                <w:numId w:val="0"/>
              </w:numPr>
            </w:pPr>
            <w:r>
              <w:t xml:space="preserve">Cats must be permanently identified (microchipped) prior to sale. </w:t>
            </w:r>
          </w:p>
          <w:p w14:paraId="4EC81802" w14:textId="281FE10E" w:rsidR="007213B2" w:rsidRDefault="007213B2" w:rsidP="005E458D">
            <w:pPr>
              <w:pStyle w:val="RARMPnumberedparagraphs"/>
              <w:numPr>
                <w:ilvl w:val="0"/>
                <w:numId w:val="0"/>
              </w:numPr>
            </w:pPr>
            <w:r>
              <w:t xml:space="preserve">Vaccination required prior to sale or transfer of ownership. </w:t>
            </w:r>
          </w:p>
        </w:tc>
      </w:tr>
      <w:tr w:rsidR="00F21589" w:rsidRPr="000A29BE" w14:paraId="05E64112" w14:textId="6D4DE1C9" w:rsidTr="00252517">
        <w:tc>
          <w:tcPr>
            <w:tcW w:w="1980" w:type="dxa"/>
          </w:tcPr>
          <w:p w14:paraId="1F670CC9" w14:textId="4E0E5A35" w:rsidR="00F21589" w:rsidRPr="000A29BE" w:rsidRDefault="00F21589" w:rsidP="005E458D">
            <w:pPr>
              <w:pStyle w:val="RARMPnumberedparagraphs"/>
              <w:numPr>
                <w:ilvl w:val="0"/>
                <w:numId w:val="0"/>
              </w:numPr>
              <w:rPr>
                <w:rFonts w:asciiTheme="minorHAnsi" w:hAnsiTheme="minorHAnsi"/>
              </w:rPr>
            </w:pPr>
            <w:r w:rsidRPr="000A29BE">
              <w:rPr>
                <w:rFonts w:asciiTheme="minorHAnsi" w:hAnsiTheme="minorHAnsi"/>
              </w:rPr>
              <w:t>W</w:t>
            </w:r>
            <w:r w:rsidR="0000389E">
              <w:rPr>
                <w:rFonts w:asciiTheme="minorHAnsi" w:hAnsiTheme="minorHAnsi"/>
              </w:rPr>
              <w:t xml:space="preserve">estern </w:t>
            </w:r>
            <w:r w:rsidRPr="000A29BE">
              <w:rPr>
                <w:rFonts w:asciiTheme="minorHAnsi" w:hAnsiTheme="minorHAnsi"/>
              </w:rPr>
              <w:t>A</w:t>
            </w:r>
            <w:r w:rsidR="0000389E">
              <w:rPr>
                <w:rFonts w:asciiTheme="minorHAnsi" w:hAnsiTheme="minorHAnsi"/>
              </w:rPr>
              <w:t>ustralia (WA)</w:t>
            </w:r>
          </w:p>
        </w:tc>
        <w:tc>
          <w:tcPr>
            <w:tcW w:w="3402" w:type="dxa"/>
          </w:tcPr>
          <w:p w14:paraId="4F623709" w14:textId="380676F1" w:rsidR="00F21589" w:rsidRPr="00D702D3" w:rsidRDefault="00D702D3" w:rsidP="005E458D">
            <w:pPr>
              <w:pStyle w:val="RARMPnumberedparagraphs"/>
              <w:numPr>
                <w:ilvl w:val="0"/>
                <w:numId w:val="0"/>
              </w:numPr>
              <w:rPr>
                <w:rFonts w:cs="Calibri"/>
                <w:i/>
                <w:iCs/>
                <w:shd w:val="clear" w:color="auto" w:fill="FFFFFF"/>
              </w:rPr>
            </w:pPr>
            <w:r w:rsidRPr="00D702D3">
              <w:rPr>
                <w:i/>
                <w:iCs/>
              </w:rPr>
              <w:t>Cat</w:t>
            </w:r>
            <w:r w:rsidR="007213B2" w:rsidRPr="00D702D3">
              <w:rPr>
                <w:i/>
                <w:iCs/>
              </w:rPr>
              <w:t xml:space="preserve"> Act </w:t>
            </w:r>
            <w:r w:rsidRPr="00D702D3">
              <w:rPr>
                <w:i/>
                <w:iCs/>
              </w:rPr>
              <w:t>2011</w:t>
            </w:r>
          </w:p>
        </w:tc>
        <w:tc>
          <w:tcPr>
            <w:tcW w:w="4023" w:type="dxa"/>
          </w:tcPr>
          <w:p w14:paraId="37DB8F78" w14:textId="11A6BB24" w:rsidR="005D0E61" w:rsidRDefault="005D0E61" w:rsidP="005E458D">
            <w:pPr>
              <w:pStyle w:val="RARMPnumberedparagraphs"/>
              <w:numPr>
                <w:ilvl w:val="0"/>
                <w:numId w:val="0"/>
              </w:numPr>
            </w:pPr>
            <w:r>
              <w:t xml:space="preserve">Mandatory </w:t>
            </w:r>
            <w:r w:rsidR="00E71E12">
              <w:t>licen</w:t>
            </w:r>
            <w:r w:rsidR="008775EA">
              <w:t>s</w:t>
            </w:r>
            <w:r w:rsidR="00E71E12">
              <w:t>ing</w:t>
            </w:r>
            <w:r w:rsidR="00D702D3">
              <w:t xml:space="preserve"> as an approved cat breeder</w:t>
            </w:r>
            <w:r>
              <w:t xml:space="preserve">. </w:t>
            </w:r>
          </w:p>
          <w:p w14:paraId="3CA273A2" w14:textId="39DD74A8" w:rsidR="00D702D3" w:rsidRDefault="00D702D3" w:rsidP="005E458D">
            <w:pPr>
              <w:pStyle w:val="RARMPnumberedparagraphs"/>
              <w:numPr>
                <w:ilvl w:val="0"/>
                <w:numId w:val="0"/>
              </w:numPr>
            </w:pPr>
            <w:r>
              <w:t xml:space="preserve">Cats must be permanently identified prior to sale. </w:t>
            </w:r>
          </w:p>
          <w:p w14:paraId="5FDBCCC9" w14:textId="2E8ED058" w:rsidR="00F21589" w:rsidRDefault="005D0E61" w:rsidP="005E458D">
            <w:pPr>
              <w:pStyle w:val="RARMPnumberedparagraphs"/>
              <w:numPr>
                <w:ilvl w:val="0"/>
                <w:numId w:val="0"/>
              </w:numPr>
            </w:pPr>
            <w:r>
              <w:t xml:space="preserve">Vaccination recommended. </w:t>
            </w:r>
          </w:p>
        </w:tc>
      </w:tr>
    </w:tbl>
    <w:p w14:paraId="0A5C9F1C" w14:textId="6A7C6C41" w:rsidR="007F73DF" w:rsidRDefault="007F73DF" w:rsidP="002578AE">
      <w:pPr>
        <w:pStyle w:val="RARMPnumberedparagraphs"/>
        <w:numPr>
          <w:ilvl w:val="0"/>
          <w:numId w:val="0"/>
        </w:numPr>
        <w:spacing w:before="0" w:after="0"/>
      </w:pPr>
    </w:p>
    <w:p w14:paraId="3C52C8B2" w14:textId="1D39756D" w:rsidR="00AE5AC1" w:rsidRPr="000A29BE" w:rsidRDefault="00AE5AC1" w:rsidP="00AE5AC1">
      <w:pPr>
        <w:pStyle w:val="3RARMP"/>
      </w:pPr>
      <w:bookmarkStart w:id="253" w:name="_Toc224646047"/>
      <w:r>
        <w:t xml:space="preserve">Domestic </w:t>
      </w:r>
      <w:r w:rsidR="00D702D3">
        <w:t>cats</w:t>
      </w:r>
      <w:bookmarkEnd w:id="253"/>
    </w:p>
    <w:p w14:paraId="48441800" w14:textId="689EDDD3" w:rsidR="00AE5AC1" w:rsidRDefault="0032521E" w:rsidP="00AE5AC1">
      <w:pPr>
        <w:pStyle w:val="RARMPnumberedparagraphs"/>
      </w:pPr>
      <w:r>
        <w:t>In 202</w:t>
      </w:r>
      <w:r w:rsidR="00D702D3">
        <w:t>5</w:t>
      </w:r>
      <w:r w:rsidR="005160FE">
        <w:t>,</w:t>
      </w:r>
      <w:r>
        <w:t xml:space="preserve"> it was estimated that </w:t>
      </w:r>
      <w:r w:rsidR="00D702D3">
        <w:t>73</w:t>
      </w:r>
      <w:r>
        <w:t>% of Australian households have a pet</w:t>
      </w:r>
      <w:r w:rsidR="00D702D3">
        <w:t xml:space="preserve"> and 34% have at least one cat</w:t>
      </w:r>
      <w:r>
        <w:t xml:space="preserve">, with </w:t>
      </w:r>
      <w:r w:rsidR="00D702D3">
        <w:t>5</w:t>
      </w:r>
      <w:r>
        <w:t>.</w:t>
      </w:r>
      <w:r w:rsidR="00D702D3">
        <w:t>8</w:t>
      </w:r>
      <w:r>
        <w:t xml:space="preserve"> million domestic </w:t>
      </w:r>
      <w:r w:rsidR="00D702D3">
        <w:t>cat</w:t>
      </w:r>
      <w:r>
        <w:t>s registered Australia</w:t>
      </w:r>
      <w:r w:rsidR="008775EA">
        <w:t>-</w:t>
      </w:r>
      <w:r>
        <w:t>wide (Animal Medicines Australia, 202</w:t>
      </w:r>
      <w:r w:rsidR="001A6110">
        <w:t>5</w:t>
      </w:r>
      <w:r>
        <w:t>)</w:t>
      </w:r>
      <w:r w:rsidR="00AE5AC1">
        <w:t xml:space="preserve">. </w:t>
      </w:r>
    </w:p>
    <w:p w14:paraId="4E4C86EA" w14:textId="50B8D403" w:rsidR="00D702D3" w:rsidRDefault="00D702D3" w:rsidP="00AE5AC1">
      <w:pPr>
        <w:pStyle w:val="RARMPnumberedparagraphs"/>
      </w:pPr>
      <w:r>
        <w:t>Approximately 48% of Australian cat owners keep their cats indoors only</w:t>
      </w:r>
      <w:r w:rsidR="00613DAC">
        <w:t xml:space="preserve">, </w:t>
      </w:r>
      <w:r w:rsidR="002578AE">
        <w:t>based on</w:t>
      </w:r>
      <w:r w:rsidR="00613DAC">
        <w:t xml:space="preserve"> self-reporting</w:t>
      </w:r>
      <w:r>
        <w:t>. Of the cats kept outdoors, 74% are free to roam and the rest are confined to a lead or a cat run</w:t>
      </w:r>
      <w:r w:rsidR="001A6110">
        <w:t xml:space="preserve"> (Animal Medicines Australia, 2025)</w:t>
      </w:r>
      <w:r>
        <w:t xml:space="preserve">. </w:t>
      </w:r>
    </w:p>
    <w:p w14:paraId="6E99E4DA" w14:textId="39A9C889" w:rsidR="00D702D3" w:rsidRDefault="00156BFA" w:rsidP="00D702D3">
      <w:pPr>
        <w:pStyle w:val="RARMPnumberedparagraphs"/>
      </w:pPr>
      <w:r>
        <w:t xml:space="preserve">Domestic </w:t>
      </w:r>
      <w:r w:rsidR="00D702D3">
        <w:t>cat</w:t>
      </w:r>
      <w:r>
        <w:t xml:space="preserve">s must be </w:t>
      </w:r>
      <w:r w:rsidR="00EC0BA9">
        <w:t>registered</w:t>
      </w:r>
      <w:r w:rsidR="00D702D3">
        <w:t xml:space="preserve"> or permanently identified with a unique microchip</w:t>
      </w:r>
      <w:r w:rsidR="00835576">
        <w:t>, except in NT</w:t>
      </w:r>
      <w:r w:rsidR="00EC0BA9">
        <w:t>,</w:t>
      </w:r>
      <w:r>
        <w:t xml:space="preserve"> and this is enforced by states and territories under their respective legislati</w:t>
      </w:r>
      <w:r w:rsidR="008B6B0D">
        <w:t>on</w:t>
      </w:r>
      <w:r>
        <w:t xml:space="preserve"> (Table 1). </w:t>
      </w:r>
    </w:p>
    <w:p w14:paraId="0A34E9B6" w14:textId="5D8A46FE" w:rsidR="00AE15C2" w:rsidRPr="000A29BE" w:rsidRDefault="003B66FB" w:rsidP="00AE15C2">
      <w:pPr>
        <w:pStyle w:val="3RARMP"/>
      </w:pPr>
      <w:bookmarkStart w:id="254" w:name="_Toc224646048"/>
      <w:r>
        <w:lastRenderedPageBreak/>
        <w:t>Feline</w:t>
      </w:r>
      <w:r w:rsidR="00CC6B02">
        <w:t xml:space="preserve"> </w:t>
      </w:r>
      <w:r w:rsidR="00084D4A">
        <w:t xml:space="preserve">recommended </w:t>
      </w:r>
      <w:r w:rsidR="00CC6B02">
        <w:t xml:space="preserve">vaccination </w:t>
      </w:r>
      <w:r w:rsidR="00084D4A">
        <w:t>schedule</w:t>
      </w:r>
      <w:bookmarkEnd w:id="254"/>
      <w:r w:rsidR="00084D4A">
        <w:t xml:space="preserve"> </w:t>
      </w:r>
    </w:p>
    <w:p w14:paraId="181F25FB" w14:textId="6B3D5503" w:rsidR="009756E3" w:rsidRDefault="00F80681" w:rsidP="00856E98">
      <w:pPr>
        <w:pStyle w:val="RARMPnumberedparagraphs"/>
      </w:pPr>
      <w:bookmarkStart w:id="255" w:name="_Hlk157782661"/>
      <w:r>
        <w:t xml:space="preserve">Vaccines for </w:t>
      </w:r>
      <w:r w:rsidR="00613DAC">
        <w:t>cat</w:t>
      </w:r>
      <w:r>
        <w:t xml:space="preserve">s in Australia </w:t>
      </w:r>
      <w:r w:rsidR="00952E47">
        <w:t>follow the recommendations defined by the World Small Animal Veterinary Association</w:t>
      </w:r>
      <w:r w:rsidR="00E179BD">
        <w:t xml:space="preserve"> (WSAVA)</w:t>
      </w:r>
      <w:r w:rsidR="00952E47">
        <w:t xml:space="preserve"> Vaccination Guidelines Group </w:t>
      </w:r>
      <w:r w:rsidR="00E179BD">
        <w:t>(VGG)</w:t>
      </w:r>
      <w:r w:rsidR="00613DAC">
        <w:t xml:space="preserve"> </w:t>
      </w:r>
      <w:r w:rsidR="00DF0696">
        <w:fldChar w:fldCharType="begin"/>
      </w:r>
      <w:r w:rsidR="00DF0696">
        <w:instrText xml:space="preserve"> ADDIN EN.CITE &lt;EndNote&gt;&lt;Cite&gt;&lt;Author&gt;Squires&lt;/Author&gt;&lt;Year&gt;2024&lt;/Year&gt;&lt;RecNum&gt;1&lt;/RecNum&gt;&lt;DisplayText&gt;(Squires et al., 2024)&lt;/DisplayText&gt;&lt;record&gt;&lt;rec-number&gt;1&lt;/rec-number&gt;&lt;foreign-keys&gt;&lt;key app="EN" db-id="t2arpfetppzveoex0v05zs9vadr9905spa2t" timestamp="1761530897"&gt;1&lt;/key&gt;&lt;/foreign-keys&gt;&lt;ref-type name="Journal Article"&gt;17&lt;/ref-type&gt;&lt;contributors&gt;&lt;authors&gt;&lt;author&gt;Squires, Richard A&lt;/author&gt;&lt;author&gt;Crawford, C&lt;/author&gt;&lt;author&gt;Marcondes, M&lt;/author&gt;&lt;author&gt;Whitley, N&lt;/author&gt;&lt;/authors&gt;&lt;/contributors&gt;&lt;titles&gt;&lt;title&gt;2024 guidelines for the vaccination of dogs and cats–compiled by the Vaccination Guidelines Group (VGG) of the World Small Animal Veterinary Association (WSAVA)&lt;/title&gt;&lt;secondary-title&gt;Journal of small animal practice&lt;/secondary-title&gt;&lt;/titles&gt;&lt;periodical&gt;&lt;full-title&gt;Journal of small animal practice&lt;/full-title&gt;&lt;/periodical&gt;&lt;pages&gt;277-316&lt;/pages&gt;&lt;volume&gt;65&lt;/volume&gt;&lt;number&gt;5&lt;/number&gt;&lt;dates&gt;&lt;year&gt;2024&lt;/year&gt;&lt;/dates&gt;&lt;isbn&gt;0022-4510&lt;/isbn&gt;&lt;urls&gt;&lt;/urls&gt;&lt;/record&gt;&lt;/Cite&gt;&lt;/EndNote&gt;</w:instrText>
      </w:r>
      <w:r w:rsidR="00DF0696">
        <w:fldChar w:fldCharType="separate"/>
      </w:r>
      <w:r w:rsidR="00DF0696">
        <w:rPr>
          <w:noProof/>
        </w:rPr>
        <w:t>(</w:t>
      </w:r>
      <w:hyperlink w:anchor="_ENREF_58" w:tooltip="Squires, 2024 #1" w:history="1">
        <w:r w:rsidR="00D4593C">
          <w:rPr>
            <w:noProof/>
          </w:rPr>
          <w:t>Squires et al., 2024</w:t>
        </w:r>
      </w:hyperlink>
      <w:r w:rsidR="00DF0696">
        <w:rPr>
          <w:noProof/>
        </w:rPr>
        <w:t>)</w:t>
      </w:r>
      <w:r w:rsidR="00DF0696">
        <w:fldChar w:fldCharType="end"/>
      </w:r>
      <w:r w:rsidR="00E71E12">
        <w:t>, however overall vaccination coverage is not known</w:t>
      </w:r>
      <w:r w:rsidR="00E179BD">
        <w:t xml:space="preserve">. The VGG </w:t>
      </w:r>
      <w:r w:rsidR="00F66057">
        <w:t xml:space="preserve">defines </w:t>
      </w:r>
      <w:r w:rsidR="00E179BD">
        <w:t xml:space="preserve">vaccines as core and non-core, with the recommendation that all </w:t>
      </w:r>
      <w:r w:rsidR="00046929">
        <w:t>cat</w:t>
      </w:r>
      <w:r w:rsidR="00E179BD">
        <w:t xml:space="preserve">s should be vaccinated with core vaccines while non-core vaccines </w:t>
      </w:r>
      <w:r w:rsidR="000B5703">
        <w:t>should only be</w:t>
      </w:r>
      <w:r w:rsidR="00E179BD">
        <w:t xml:space="preserve"> used as necessary. </w:t>
      </w:r>
    </w:p>
    <w:p w14:paraId="4489B440" w14:textId="3EC745F9" w:rsidR="000B5703" w:rsidRDefault="009756E3" w:rsidP="00856E98">
      <w:pPr>
        <w:pStyle w:val="RARMPnumberedparagraphs"/>
      </w:pPr>
      <w:r>
        <w:t xml:space="preserve">All vaccines must be administered by a qualified veterinarian, who are trained to administer vaccines via multiple routes, including subcutaneously using sharps. </w:t>
      </w:r>
    </w:p>
    <w:p w14:paraId="00EE3A41" w14:textId="738F371F" w:rsidR="00C460B5" w:rsidRDefault="00C460B5" w:rsidP="00856E98">
      <w:pPr>
        <w:pStyle w:val="RARMPnumberedparagraphs"/>
      </w:pPr>
      <w:r>
        <w:t>Vaccination protocols and labels typically recommend only vaccinating healthy animals and avoiding live vaccines in immunocompromised animals</w:t>
      </w:r>
      <w:r w:rsidR="00046929">
        <w:t xml:space="preserve"> </w:t>
      </w:r>
      <w:r w:rsidR="00DF0696">
        <w:fldChar w:fldCharType="begin"/>
      </w:r>
      <w:r w:rsidR="00DF0696">
        <w:instrText xml:space="preserve"> ADDIN EN.CITE &lt;EndNote&gt;&lt;Cite&gt;&lt;Author&gt;Squires&lt;/Author&gt;&lt;Year&gt;2024&lt;/Year&gt;&lt;RecNum&gt;1&lt;/RecNum&gt;&lt;DisplayText&gt;(Squires et al., 2024)&lt;/DisplayText&gt;&lt;record&gt;&lt;rec-number&gt;1&lt;/rec-number&gt;&lt;foreign-keys&gt;&lt;key app="EN" db-id="t2arpfetppzveoex0v05zs9vadr9905spa2t" timestamp="1761530897"&gt;1&lt;/key&gt;&lt;/foreign-keys&gt;&lt;ref-type name="Journal Article"&gt;17&lt;/ref-type&gt;&lt;contributors&gt;&lt;authors&gt;&lt;author&gt;Squires, Richard A&lt;/author&gt;&lt;author&gt;Crawford, C&lt;/author&gt;&lt;author&gt;Marcondes, M&lt;/author&gt;&lt;author&gt;Whitley, N&lt;/author&gt;&lt;/authors&gt;&lt;/contributors&gt;&lt;titles&gt;&lt;title&gt;2024 guidelines for the vaccination of dogs and cats–compiled by the Vaccination Guidelines Group (VGG) of the World Small Animal Veterinary Association (WSAVA)&lt;/title&gt;&lt;secondary-title&gt;Journal of small animal practice&lt;/secondary-title&gt;&lt;/titles&gt;&lt;periodical&gt;&lt;full-title&gt;Journal of small animal practice&lt;/full-title&gt;&lt;/periodical&gt;&lt;pages&gt;277-316&lt;/pages&gt;&lt;volume&gt;65&lt;/volume&gt;&lt;number&gt;5&lt;/number&gt;&lt;dates&gt;&lt;year&gt;2024&lt;/year&gt;&lt;/dates&gt;&lt;isbn&gt;0022-4510&lt;/isbn&gt;&lt;urls&gt;&lt;/urls&gt;&lt;/record&gt;&lt;/Cite&gt;&lt;/EndNote&gt;</w:instrText>
      </w:r>
      <w:r w:rsidR="00DF0696">
        <w:fldChar w:fldCharType="separate"/>
      </w:r>
      <w:r w:rsidR="00DF0696">
        <w:rPr>
          <w:noProof/>
        </w:rPr>
        <w:t>(</w:t>
      </w:r>
      <w:hyperlink w:anchor="_ENREF_58" w:tooltip="Squires, 2024 #1" w:history="1">
        <w:r w:rsidR="00D4593C">
          <w:rPr>
            <w:noProof/>
          </w:rPr>
          <w:t>Squires et al., 2024</w:t>
        </w:r>
      </w:hyperlink>
      <w:r w:rsidR="00DF0696">
        <w:rPr>
          <w:noProof/>
        </w:rPr>
        <w:t>)</w:t>
      </w:r>
      <w:r w:rsidR="00DF0696">
        <w:fldChar w:fldCharType="end"/>
      </w:r>
      <w:r>
        <w:t xml:space="preserve">. </w:t>
      </w:r>
    </w:p>
    <w:p w14:paraId="0F2C3F38" w14:textId="6ECCABBC" w:rsidR="001D4306" w:rsidRDefault="001D4306" w:rsidP="00856E98">
      <w:pPr>
        <w:pStyle w:val="RARMPnumberedparagraphs"/>
      </w:pPr>
      <w:r>
        <w:t xml:space="preserve">The core vaccines </w:t>
      </w:r>
      <w:r w:rsidR="00BC4ED3">
        <w:t>always include Feline panleukopenia virus</w:t>
      </w:r>
      <w:r w:rsidR="00F84D48">
        <w:t xml:space="preserve"> (live or inactivated)</w:t>
      </w:r>
      <w:r w:rsidR="00BC4ED3">
        <w:t>, Feline herpesvirus-1</w:t>
      </w:r>
      <w:r w:rsidR="00F84D48">
        <w:t xml:space="preserve"> (live or inactivated)</w:t>
      </w:r>
      <w:r w:rsidR="00BC4ED3">
        <w:t xml:space="preserve"> and Feline calicivirus</w:t>
      </w:r>
      <w:r w:rsidR="00F84D48">
        <w:t xml:space="preserve"> (live or inactivated)</w:t>
      </w:r>
      <w:r w:rsidR="00BC4ED3">
        <w:t xml:space="preserve">. Rabies is included as a core vaccine in areas where the disease in endemic. The most recent update to the WSAVA Guidelines includes FeLV </w:t>
      </w:r>
      <w:r w:rsidR="00F84D48">
        <w:t xml:space="preserve">(inactivated) </w:t>
      </w:r>
      <w:r w:rsidR="00BC4ED3">
        <w:t xml:space="preserve">as core in cats under 1 year of age who are confirmed to be seronegative for FeLV </w:t>
      </w:r>
      <w:r w:rsidR="002E4630">
        <w:fldChar w:fldCharType="begin"/>
      </w:r>
      <w:r w:rsidR="002E4630">
        <w:instrText xml:space="preserve"> ADDIN EN.CITE &lt;EndNote&gt;&lt;Cite&gt;&lt;Author&gt;Squires&lt;/Author&gt;&lt;Year&gt;2024&lt;/Year&gt;&lt;RecNum&gt;1&lt;/RecNum&gt;&lt;DisplayText&gt;(Squires et al., 2024)&lt;/DisplayText&gt;&lt;record&gt;&lt;rec-number&gt;1&lt;/rec-number&gt;&lt;foreign-keys&gt;&lt;key app="EN" db-id="t2arpfetppzveoex0v05zs9vadr9905spa2t" timestamp="1761530897"&gt;1&lt;/key&gt;&lt;/foreign-keys&gt;&lt;ref-type name="Journal Article"&gt;17&lt;/ref-type&gt;&lt;contributors&gt;&lt;authors&gt;&lt;author&gt;Squires, Richard A&lt;/author&gt;&lt;author&gt;Crawford, C&lt;/author&gt;&lt;author&gt;Marcondes, M&lt;/author&gt;&lt;author&gt;Whitley, N&lt;/author&gt;&lt;/authors&gt;&lt;/contributors&gt;&lt;titles&gt;&lt;title&gt;2024 guidelines for the vaccination of dogs and cats–compiled by the Vaccination Guidelines Group (VGG) of the World Small Animal Veterinary Association (WSAVA)&lt;/title&gt;&lt;secondary-title&gt;Journal of small animal practice&lt;/secondary-title&gt;&lt;/titles&gt;&lt;periodical&gt;&lt;full-title&gt;Journal of small animal practice&lt;/full-title&gt;&lt;/periodical&gt;&lt;pages&gt;277-316&lt;/pages&gt;&lt;volume&gt;65&lt;/volume&gt;&lt;number&gt;5&lt;/number&gt;&lt;dates&gt;&lt;year&gt;2024&lt;/year&gt;&lt;/dates&gt;&lt;isbn&gt;0022-4510&lt;/isbn&gt;&lt;urls&gt;&lt;/urls&gt;&lt;/record&gt;&lt;/Cite&gt;&lt;/EndNote&gt;</w:instrText>
      </w:r>
      <w:r w:rsidR="002E4630">
        <w:fldChar w:fldCharType="separate"/>
      </w:r>
      <w:r w:rsidR="002E4630">
        <w:rPr>
          <w:noProof/>
        </w:rPr>
        <w:t>(</w:t>
      </w:r>
      <w:hyperlink w:anchor="_ENREF_58" w:tooltip="Squires, 2024 #1" w:history="1">
        <w:r w:rsidR="00D4593C">
          <w:rPr>
            <w:noProof/>
          </w:rPr>
          <w:t>Squires et al., 2024</w:t>
        </w:r>
      </w:hyperlink>
      <w:r w:rsidR="002E4630">
        <w:rPr>
          <w:noProof/>
        </w:rPr>
        <w:t>)</w:t>
      </w:r>
      <w:r w:rsidR="002E4630">
        <w:fldChar w:fldCharType="end"/>
      </w:r>
      <w:r w:rsidR="00BC4ED3">
        <w:t xml:space="preserve">. </w:t>
      </w:r>
    </w:p>
    <w:p w14:paraId="37E9383E" w14:textId="7EA67759" w:rsidR="00BC4ED3" w:rsidRDefault="00BC4ED3" w:rsidP="00856E98">
      <w:pPr>
        <w:pStyle w:val="RARMPnumberedparagraphs"/>
      </w:pPr>
      <w:r>
        <w:t xml:space="preserve">Non-core vaccines include Feline immunodeficiency virus, </w:t>
      </w:r>
      <w:r>
        <w:rPr>
          <w:i/>
          <w:iCs/>
        </w:rPr>
        <w:t>Chlamydi</w:t>
      </w:r>
      <w:r w:rsidR="007E243F">
        <w:rPr>
          <w:i/>
          <w:iCs/>
        </w:rPr>
        <w:t>a</w:t>
      </w:r>
      <w:r>
        <w:rPr>
          <w:i/>
          <w:iCs/>
        </w:rPr>
        <w:t xml:space="preserve"> felis</w:t>
      </w:r>
      <w:r>
        <w:t xml:space="preserve">, and </w:t>
      </w:r>
      <w:r>
        <w:rPr>
          <w:i/>
          <w:iCs/>
        </w:rPr>
        <w:t>Bordatella bronchiseptica</w:t>
      </w:r>
      <w:r>
        <w:t xml:space="preserve">. </w:t>
      </w:r>
      <w:r w:rsidR="00F84D48">
        <w:t xml:space="preserve">Non-core vaccines are indicated in cats who are expected to be at sustained risk of exposure </w:t>
      </w:r>
      <w:r w:rsidR="002E4630">
        <w:fldChar w:fldCharType="begin"/>
      </w:r>
      <w:r w:rsidR="002E4630">
        <w:instrText xml:space="preserve"> ADDIN EN.CITE &lt;EndNote&gt;&lt;Cite&gt;&lt;Author&gt;Squires&lt;/Author&gt;&lt;Year&gt;2024&lt;/Year&gt;&lt;RecNum&gt;1&lt;/RecNum&gt;&lt;DisplayText&gt;(Squires et al., 2024)&lt;/DisplayText&gt;&lt;record&gt;&lt;rec-number&gt;1&lt;/rec-number&gt;&lt;foreign-keys&gt;&lt;key app="EN" db-id="t2arpfetppzveoex0v05zs9vadr9905spa2t" timestamp="1761530897"&gt;1&lt;/key&gt;&lt;/foreign-keys&gt;&lt;ref-type name="Journal Article"&gt;17&lt;/ref-type&gt;&lt;contributors&gt;&lt;authors&gt;&lt;author&gt;Squires, Richard A&lt;/author&gt;&lt;author&gt;Crawford, C&lt;/author&gt;&lt;author&gt;Marcondes, M&lt;/author&gt;&lt;author&gt;Whitley, N&lt;/author&gt;&lt;/authors&gt;&lt;/contributors&gt;&lt;titles&gt;&lt;title&gt;2024 guidelines for the vaccination of dogs and cats–compiled by the Vaccination Guidelines Group (VGG) of the World Small Animal Veterinary Association (WSAVA)&lt;/title&gt;&lt;secondary-title&gt;Journal of small animal practice&lt;/secondary-title&gt;&lt;/titles&gt;&lt;periodical&gt;&lt;full-title&gt;Journal of small animal practice&lt;/full-title&gt;&lt;/periodical&gt;&lt;pages&gt;277-316&lt;/pages&gt;&lt;volume&gt;65&lt;/volume&gt;&lt;number&gt;5&lt;/number&gt;&lt;dates&gt;&lt;year&gt;2024&lt;/year&gt;&lt;/dates&gt;&lt;isbn&gt;0022-4510&lt;/isbn&gt;&lt;urls&gt;&lt;/urls&gt;&lt;/record&gt;&lt;/Cite&gt;&lt;/EndNote&gt;</w:instrText>
      </w:r>
      <w:r w:rsidR="002E4630">
        <w:fldChar w:fldCharType="separate"/>
      </w:r>
      <w:r w:rsidR="002E4630">
        <w:rPr>
          <w:noProof/>
        </w:rPr>
        <w:t>(</w:t>
      </w:r>
      <w:hyperlink w:anchor="_ENREF_58" w:tooltip="Squires, 2024 #1" w:history="1">
        <w:r w:rsidR="00D4593C">
          <w:rPr>
            <w:noProof/>
          </w:rPr>
          <w:t>Squires et al., 2024</w:t>
        </w:r>
      </w:hyperlink>
      <w:r w:rsidR="002E4630">
        <w:rPr>
          <w:noProof/>
        </w:rPr>
        <w:t>)</w:t>
      </w:r>
      <w:r w:rsidR="002E4630">
        <w:fldChar w:fldCharType="end"/>
      </w:r>
      <w:r w:rsidR="00F84D48">
        <w:t xml:space="preserve">. </w:t>
      </w:r>
    </w:p>
    <w:p w14:paraId="1563CB77" w14:textId="3C75884C" w:rsidR="00264B85" w:rsidRDefault="00264B85" w:rsidP="00856E98">
      <w:pPr>
        <w:pStyle w:val="RARMPnumberedparagraphs"/>
      </w:pPr>
      <w:r>
        <w:t xml:space="preserve">Vaccines against these pathogens are commonly administered together and there is no evidence to date of recombination or complementation between species resulting in novel viral or bacterial strains. </w:t>
      </w:r>
    </w:p>
    <w:bookmarkEnd w:id="255"/>
    <w:p w14:paraId="1976AB7E" w14:textId="2B321630" w:rsidR="008D13C9" w:rsidRDefault="001007F1" w:rsidP="00856E98">
      <w:pPr>
        <w:pStyle w:val="RARMPnumberedparagraphs"/>
      </w:pPr>
      <w:r>
        <w:t xml:space="preserve">Vaccines are not </w:t>
      </w:r>
      <w:r w:rsidR="00982851">
        <w:t>mandatory</w:t>
      </w:r>
      <w:r>
        <w:t xml:space="preserve"> in any state or </w:t>
      </w:r>
      <w:r w:rsidR="00D87A31">
        <w:t>territory</w:t>
      </w:r>
      <w:r w:rsidR="00DD02A8">
        <w:t>, however v</w:t>
      </w:r>
      <w:r>
        <w:t xml:space="preserve">eterinary associations, veterinary clinics, national breeder associations and state and territory departments responsible for biosecurity strongly advocate </w:t>
      </w:r>
      <w:r w:rsidR="00DD02A8">
        <w:t>vaccination in</w:t>
      </w:r>
      <w:r>
        <w:t xml:space="preserve"> </w:t>
      </w:r>
      <w:r w:rsidR="00BF5BC2">
        <w:t>accordance with international WSAVA Guidelines</w:t>
      </w:r>
      <w:r w:rsidR="006E41D7">
        <w:t xml:space="preserve"> </w:t>
      </w:r>
      <w:r w:rsidR="00EF3CC4">
        <w:fldChar w:fldCharType="begin"/>
      </w:r>
      <w:r w:rsidR="00EF3CC4">
        <w:instrText xml:space="preserve"> ADDIN EN.CITE &lt;EndNote&gt;&lt;Cite&gt;&lt;Author&gt;Squires&lt;/Author&gt;&lt;Year&gt;2024&lt;/Year&gt;&lt;RecNum&gt;1&lt;/RecNum&gt;&lt;DisplayText&gt;(Squires et al., 2024)&lt;/DisplayText&gt;&lt;record&gt;&lt;rec-number&gt;1&lt;/rec-number&gt;&lt;foreign-keys&gt;&lt;key app="EN" db-id="t2arpfetppzveoex0v05zs9vadr9905spa2t" timestamp="1761530897"&gt;1&lt;/key&gt;&lt;/foreign-keys&gt;&lt;ref-type name="Journal Article"&gt;17&lt;/ref-type&gt;&lt;contributors&gt;&lt;authors&gt;&lt;author&gt;Squires, Richard A&lt;/author&gt;&lt;author&gt;Crawford, C&lt;/author&gt;&lt;author&gt;Marcondes, M&lt;/author&gt;&lt;author&gt;Whitley, N&lt;/author&gt;&lt;/authors&gt;&lt;/contributors&gt;&lt;titles&gt;&lt;title&gt;2024 guidelines for the vaccination of dogs and cats–compiled by the Vaccination Guidelines Group (VGG) of the World Small Animal Veterinary Association (WSAVA)&lt;/title&gt;&lt;secondary-title&gt;Journal of small animal practice&lt;/secondary-title&gt;&lt;/titles&gt;&lt;periodical&gt;&lt;full-title&gt;Journal of small animal practice&lt;/full-title&gt;&lt;/periodical&gt;&lt;pages&gt;277-316&lt;/pages&gt;&lt;volume&gt;65&lt;/volume&gt;&lt;number&gt;5&lt;/number&gt;&lt;dates&gt;&lt;year&gt;2024&lt;/year&gt;&lt;/dates&gt;&lt;isbn&gt;0022-4510&lt;/isbn&gt;&lt;urls&gt;&lt;/urls&gt;&lt;/record&gt;&lt;/Cite&gt;&lt;/EndNote&gt;</w:instrText>
      </w:r>
      <w:r w:rsidR="00EF3CC4">
        <w:fldChar w:fldCharType="separate"/>
      </w:r>
      <w:r w:rsidR="00EF3CC4">
        <w:rPr>
          <w:noProof/>
        </w:rPr>
        <w:t>(</w:t>
      </w:r>
      <w:hyperlink w:anchor="_ENREF_58" w:tooltip="Squires, 2024 #1" w:history="1">
        <w:r w:rsidR="00D4593C">
          <w:rPr>
            <w:noProof/>
          </w:rPr>
          <w:t>Squires et al., 2024</w:t>
        </w:r>
      </w:hyperlink>
      <w:r w:rsidR="00EF3CC4">
        <w:rPr>
          <w:noProof/>
        </w:rPr>
        <w:t>)</w:t>
      </w:r>
      <w:r w:rsidR="00EF3CC4">
        <w:fldChar w:fldCharType="end"/>
      </w:r>
      <w:r>
        <w:t xml:space="preserve">. </w:t>
      </w:r>
      <w:r w:rsidR="00F142DB">
        <w:t xml:space="preserve">These bodies further recommend that </w:t>
      </w:r>
      <w:r w:rsidR="008C21DE">
        <w:t>kittens</w:t>
      </w:r>
      <w:r w:rsidR="00F142DB">
        <w:t xml:space="preserve"> have limited environmental exposure until 2 weeks after </w:t>
      </w:r>
      <w:r w:rsidR="004A2222">
        <w:t xml:space="preserve">the completion of their </w:t>
      </w:r>
      <w:r w:rsidR="00F142DB">
        <w:t>vaccination</w:t>
      </w:r>
      <w:r w:rsidR="004A2222">
        <w:t xml:space="preserve"> schedule</w:t>
      </w:r>
      <w:r w:rsidR="00F142DB">
        <w:t xml:space="preserve"> and that</w:t>
      </w:r>
      <w:r w:rsidR="002F4965">
        <w:t xml:space="preserve"> all cats who may spend time outside should be vaccinated against FeLV</w:t>
      </w:r>
      <w:r w:rsidR="00F142DB">
        <w:t xml:space="preserve"> </w:t>
      </w:r>
      <w:r w:rsidR="00800B12">
        <w:fldChar w:fldCharType="begin">
          <w:fldData xml:space="preserve">PEVuZE5vdGU+PENpdGU+PEF1dGhvcj5EYXk8L0F1dGhvcj48WWVhcj4yMDE2PC9ZZWFyPjxSZWNO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</w:fldData>
        </w:fldChar>
      </w:r>
      <w:r w:rsidR="00EF3CC4">
        <w:instrText xml:space="preserve"> ADDIN EN.CITE </w:instrText>
      </w:r>
      <w:r w:rsidR="00EF3CC4">
        <w:fldChar w:fldCharType="begin">
          <w:fldData xml:space="preserve">PEVuZE5vdGU+PENpdGU+PEF1dGhvcj5EYXk8L0F1dGhvcj48WWVhcj4yMDE2PC9ZZWFyPjxSZWNO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</w:fldData>
        </w:fldChar>
      </w:r>
      <w:r w:rsidR="00EF3CC4">
        <w:instrText xml:space="preserve"> ADDIN EN.CITE.DATA </w:instrText>
      </w:r>
      <w:r w:rsidR="00EF3CC4">
        <w:fldChar w:fldCharType="end"/>
      </w:r>
      <w:r w:rsidR="00800B12">
        <w:fldChar w:fldCharType="separate"/>
      </w:r>
      <w:r w:rsidR="00EF3CC4">
        <w:rPr>
          <w:noProof/>
        </w:rPr>
        <w:t>(</w:t>
      </w:r>
      <w:hyperlink w:anchor="_ENREF_12" w:tooltip="Day, 2016 #34" w:history="1">
        <w:r w:rsidR="00D4593C">
          <w:rPr>
            <w:noProof/>
          </w:rPr>
          <w:t>Day et al., 2016</w:t>
        </w:r>
      </w:hyperlink>
      <w:r w:rsidR="00EF3CC4">
        <w:rPr>
          <w:noProof/>
        </w:rPr>
        <w:t xml:space="preserve">; </w:t>
      </w:r>
      <w:hyperlink w:anchor="_ENREF_58" w:tooltip="Squires, 2024 #1" w:history="1">
        <w:r w:rsidR="00D4593C">
          <w:rPr>
            <w:noProof/>
          </w:rPr>
          <w:t>Squires et al., 2024</w:t>
        </w:r>
      </w:hyperlink>
      <w:r w:rsidR="00EF3CC4">
        <w:rPr>
          <w:noProof/>
        </w:rPr>
        <w:t>)</w:t>
      </w:r>
      <w:r w:rsidR="00800B12">
        <w:fldChar w:fldCharType="end"/>
      </w:r>
      <w:r w:rsidR="00F142DB">
        <w:t xml:space="preserve">. </w:t>
      </w:r>
    </w:p>
    <w:p w14:paraId="58EB7FEF" w14:textId="16183FA0" w:rsidR="00480C6F" w:rsidRDefault="00480C6F" w:rsidP="00856E98">
      <w:pPr>
        <w:pStyle w:val="RARMPnumberedparagraphs"/>
      </w:pPr>
      <w:r>
        <w:t xml:space="preserve">While not </w:t>
      </w:r>
      <w:r w:rsidR="00982851">
        <w:t>mandatory</w:t>
      </w:r>
      <w:r>
        <w:t>, standard practice</w:t>
      </w:r>
      <w:r w:rsidR="00982851">
        <w:t>s</w:t>
      </w:r>
      <w:r>
        <w:t xml:space="preserve"> for animal shelters and animal care facilities (animal daycare and long stay services) require all animals to be vaccinated to limit disease spread. </w:t>
      </w:r>
      <w:r w:rsidR="004A2222">
        <w:t xml:space="preserve">Shelters and care facilities </w:t>
      </w:r>
      <w:r w:rsidR="00E71E12">
        <w:t>should</w:t>
      </w:r>
      <w:r w:rsidR="004A2222">
        <w:t xml:space="preserve"> be designed for effective cleaning and disinfection which </w:t>
      </w:r>
      <w:r w:rsidR="00E71E12">
        <w:t>should</w:t>
      </w:r>
      <w:r w:rsidR="004A2222">
        <w:t xml:space="preserve"> be carried out at least daily</w:t>
      </w:r>
      <w:r w:rsidR="004D158A">
        <w:t xml:space="preserve"> using disinfectants that are effective against </w:t>
      </w:r>
      <w:r w:rsidR="00506C95">
        <w:t>fel</w:t>
      </w:r>
      <w:r w:rsidR="004D158A">
        <w:t>ine pathogens</w:t>
      </w:r>
      <w:r w:rsidR="004A2222">
        <w:t xml:space="preserve">. </w:t>
      </w:r>
    </w:p>
    <w:p w14:paraId="2B09BF14" w14:textId="77777777" w:rsidR="00942D85" w:rsidRPr="000A29BE" w:rsidRDefault="00942D85" w:rsidP="00942D85">
      <w:pPr>
        <w:pStyle w:val="3RARMP"/>
      </w:pPr>
      <w:bookmarkStart w:id="256" w:name="_Ref113362813"/>
      <w:bookmarkStart w:id="257" w:name="_Toc224646049"/>
      <w:r w:rsidRPr="000A29BE">
        <w:t>Biosecurity</w:t>
      </w:r>
      <w:bookmarkEnd w:id="256"/>
      <w:bookmarkEnd w:id="257"/>
    </w:p>
    <w:p w14:paraId="43E7E6FA" w14:textId="3490A2C3" w:rsidR="00147AAB" w:rsidRPr="000A29BE" w:rsidRDefault="00B45E45" w:rsidP="00B45E45">
      <w:pPr>
        <w:pStyle w:val="RARMPnumberedparagraphs"/>
      </w:pPr>
      <w:r w:rsidRPr="000A29BE">
        <w:t xml:space="preserve">Each state and territory </w:t>
      </w:r>
      <w:r w:rsidR="00FD01A2">
        <w:t>has</w:t>
      </w:r>
      <w:r w:rsidR="00FD01A2" w:rsidRPr="000A29BE">
        <w:t xml:space="preserve"> </w:t>
      </w:r>
      <w:r w:rsidR="00FD01A2">
        <w:t xml:space="preserve">its </w:t>
      </w:r>
      <w:r w:rsidRPr="000A29BE">
        <w:t xml:space="preserve">own biosecurity </w:t>
      </w:r>
      <w:r w:rsidR="009F0F42" w:rsidRPr="000A29BE">
        <w:t>regulations</w:t>
      </w:r>
      <w:r w:rsidR="00855E7F" w:rsidRPr="000A29BE">
        <w:t xml:space="preserve"> and </w:t>
      </w:r>
      <w:r w:rsidRPr="000A29BE">
        <w:t xml:space="preserve">legislation. </w:t>
      </w:r>
      <w:r w:rsidR="00855E7F" w:rsidRPr="000A29BE">
        <w:t>The following department</w:t>
      </w:r>
      <w:r w:rsidR="00DA2300" w:rsidRPr="000A29BE">
        <w:t>s</w:t>
      </w:r>
      <w:r w:rsidR="00855E7F" w:rsidRPr="000A29BE">
        <w:t xml:space="preserve"> are responsible for the biosecurity: </w:t>
      </w:r>
    </w:p>
    <w:p w14:paraId="0768934E" w14:textId="77777777" w:rsidR="00147AAB" w:rsidRPr="000A29BE" w:rsidRDefault="00855E7F" w:rsidP="00147AAB">
      <w:pPr>
        <w:pStyle w:val="RARMPnumberedparagraphs"/>
        <w:numPr>
          <w:ilvl w:val="0"/>
          <w:numId w:val="78"/>
        </w:numPr>
      </w:pPr>
      <w:r w:rsidRPr="000A29BE">
        <w:t>Environment, Planning and Sustainable Development Directorate – Environment (ACT);</w:t>
      </w:r>
    </w:p>
    <w:p w14:paraId="4370A9D7" w14:textId="77777777" w:rsidR="00147AAB" w:rsidRPr="000A29BE" w:rsidRDefault="00B94BFA" w:rsidP="00147AAB">
      <w:pPr>
        <w:pStyle w:val="RARMPnumberedparagraphs"/>
        <w:numPr>
          <w:ilvl w:val="0"/>
          <w:numId w:val="78"/>
        </w:numPr>
      </w:pPr>
      <w:r w:rsidRPr="000A29BE">
        <w:t>Department of Primary Industries (NSW)</w:t>
      </w:r>
      <w:r w:rsidR="00855E7F" w:rsidRPr="000A29BE">
        <w:t>;</w:t>
      </w:r>
      <w:r w:rsidRPr="000A29BE">
        <w:t xml:space="preserve"> </w:t>
      </w:r>
    </w:p>
    <w:p w14:paraId="61250109" w14:textId="074667A6" w:rsidR="00147AAB" w:rsidRPr="000A29BE" w:rsidRDefault="00B94BFA" w:rsidP="00147AAB">
      <w:pPr>
        <w:pStyle w:val="RARMPnumberedparagraphs"/>
        <w:numPr>
          <w:ilvl w:val="0"/>
          <w:numId w:val="78"/>
        </w:numPr>
      </w:pPr>
      <w:r w:rsidRPr="000A29BE">
        <w:t>Northern Territory government</w:t>
      </w:r>
      <w:r w:rsidR="00147AAB" w:rsidRPr="000A29BE">
        <w:t xml:space="preserve"> (NT)</w:t>
      </w:r>
      <w:r w:rsidR="00855E7F" w:rsidRPr="000A29BE">
        <w:t>;</w:t>
      </w:r>
      <w:r w:rsidRPr="000A29BE">
        <w:t xml:space="preserve"> </w:t>
      </w:r>
    </w:p>
    <w:p w14:paraId="6282093D" w14:textId="77777777" w:rsidR="00147AAB" w:rsidRPr="000A29BE" w:rsidRDefault="00B94BFA" w:rsidP="00147AAB">
      <w:pPr>
        <w:pStyle w:val="RARMPnumberedparagraphs"/>
        <w:numPr>
          <w:ilvl w:val="0"/>
          <w:numId w:val="78"/>
        </w:numPr>
      </w:pPr>
      <w:r w:rsidRPr="000A29BE">
        <w:t>Department of Agriculture and Fisheries (QLD)</w:t>
      </w:r>
      <w:r w:rsidR="00855E7F" w:rsidRPr="000A29BE">
        <w:t>;</w:t>
      </w:r>
      <w:r w:rsidRPr="000A29BE">
        <w:t xml:space="preserve"> </w:t>
      </w:r>
    </w:p>
    <w:p w14:paraId="16428154" w14:textId="77777777" w:rsidR="00147AAB" w:rsidRPr="000A29BE" w:rsidRDefault="00B94BFA" w:rsidP="00147AAB">
      <w:pPr>
        <w:pStyle w:val="RARMPnumberedparagraphs"/>
        <w:numPr>
          <w:ilvl w:val="0"/>
          <w:numId w:val="78"/>
        </w:numPr>
      </w:pPr>
      <w:r w:rsidRPr="000A29BE">
        <w:t>Department of Primary Industries and Regions (SA)</w:t>
      </w:r>
      <w:r w:rsidR="00855E7F" w:rsidRPr="000A29BE">
        <w:t>;</w:t>
      </w:r>
      <w:r w:rsidRPr="000A29BE">
        <w:t xml:space="preserve"> </w:t>
      </w:r>
    </w:p>
    <w:p w14:paraId="09B4CD08" w14:textId="07E084D6" w:rsidR="00147AAB" w:rsidRPr="000A29BE" w:rsidRDefault="00B94BFA" w:rsidP="00147AAB">
      <w:pPr>
        <w:pStyle w:val="RARMPnumberedparagraphs"/>
        <w:numPr>
          <w:ilvl w:val="0"/>
          <w:numId w:val="78"/>
        </w:numPr>
      </w:pPr>
      <w:r w:rsidRPr="000A29BE">
        <w:t>Department of Natural Resources and Environment Tasmania (</w:t>
      </w:r>
      <w:r w:rsidR="00FD01A2" w:rsidRPr="000A29BE">
        <w:t>T</w:t>
      </w:r>
      <w:r w:rsidR="00FD01A2">
        <w:t>as</w:t>
      </w:r>
      <w:r w:rsidRPr="000A29BE">
        <w:t>)</w:t>
      </w:r>
      <w:r w:rsidR="00855E7F" w:rsidRPr="000A29BE">
        <w:t>;</w:t>
      </w:r>
      <w:r w:rsidRPr="000A29BE">
        <w:t xml:space="preserve"> </w:t>
      </w:r>
    </w:p>
    <w:p w14:paraId="196F7BD9" w14:textId="67E929C3" w:rsidR="00147AAB" w:rsidRPr="000A29BE" w:rsidRDefault="00B94BFA" w:rsidP="00147AAB">
      <w:pPr>
        <w:pStyle w:val="RARMPnumberedparagraphs"/>
        <w:numPr>
          <w:ilvl w:val="0"/>
          <w:numId w:val="78"/>
        </w:numPr>
      </w:pPr>
      <w:r w:rsidRPr="000A29BE">
        <w:t>Agriculture Victoria (</w:t>
      </w:r>
      <w:r w:rsidR="00FD01A2" w:rsidRPr="000A29BE">
        <w:t>V</w:t>
      </w:r>
      <w:r w:rsidR="00FD01A2">
        <w:t>ic</w:t>
      </w:r>
      <w:r w:rsidRPr="000A29BE">
        <w:t>)</w:t>
      </w:r>
      <w:r w:rsidR="00147AAB" w:rsidRPr="000A29BE">
        <w:t>;</w:t>
      </w:r>
      <w:r w:rsidRPr="000A29BE">
        <w:t xml:space="preserve"> and </w:t>
      </w:r>
    </w:p>
    <w:p w14:paraId="3C12B489" w14:textId="77777777" w:rsidR="00147AAB" w:rsidRPr="000A29BE" w:rsidRDefault="00B94BFA" w:rsidP="00147AAB">
      <w:pPr>
        <w:pStyle w:val="RARMPnumberedparagraphs"/>
        <w:numPr>
          <w:ilvl w:val="0"/>
          <w:numId w:val="78"/>
        </w:numPr>
      </w:pPr>
      <w:r w:rsidRPr="000A29BE">
        <w:t>Department of Primary Industries and Regional Development (WA).</w:t>
      </w:r>
      <w:r w:rsidR="00336A7F" w:rsidRPr="000A29BE">
        <w:t xml:space="preserve"> </w:t>
      </w:r>
    </w:p>
    <w:p w14:paraId="394EB7F5" w14:textId="6A224014" w:rsidR="00B94BFA" w:rsidRPr="000A29BE" w:rsidRDefault="0066215B" w:rsidP="00147AAB">
      <w:pPr>
        <w:pStyle w:val="RARMPnumberedparagraphs"/>
      </w:pPr>
      <w:r w:rsidRPr="000A29BE">
        <w:lastRenderedPageBreak/>
        <w:t xml:space="preserve">Biosecurity considerations include the </w:t>
      </w:r>
      <w:r w:rsidR="00336A7F" w:rsidRPr="000A29BE">
        <w:t>following</w:t>
      </w:r>
      <w:r w:rsidRPr="000A29BE">
        <w:t xml:space="preserve">: </w:t>
      </w:r>
      <w:r w:rsidR="002F4433">
        <w:t>import of animals for domestic or commercial purposes</w:t>
      </w:r>
      <w:r w:rsidR="00FD01A2">
        <w:t>,</w:t>
      </w:r>
      <w:r w:rsidR="00FD01A2" w:rsidRPr="000A29BE">
        <w:t xml:space="preserve"> </w:t>
      </w:r>
      <w:r w:rsidR="00336A7F" w:rsidRPr="000A29BE">
        <w:t>management of animal diseases (including vaccination</w:t>
      </w:r>
      <w:r w:rsidR="001D0F01" w:rsidRPr="000A29BE">
        <w:t xml:space="preserve"> and risk of transmission</w:t>
      </w:r>
      <w:r w:rsidR="00FD01A2" w:rsidRPr="000A29BE">
        <w:t>)</w:t>
      </w:r>
      <w:r w:rsidR="00FD01A2">
        <w:t>,</w:t>
      </w:r>
      <w:r w:rsidR="00FD01A2" w:rsidRPr="000A29BE">
        <w:t xml:space="preserve"> </w:t>
      </w:r>
      <w:r w:rsidR="00CB7C49">
        <w:t xml:space="preserve">and </w:t>
      </w:r>
      <w:r w:rsidR="00336A7F" w:rsidRPr="000A29BE">
        <w:t>animal welfare.</w:t>
      </w:r>
      <w:r w:rsidRPr="000A29BE">
        <w:t xml:space="preserve"> Australia also has a national </w:t>
      </w:r>
      <w:r w:rsidRPr="000A29BE">
        <w:rPr>
          <w:i/>
          <w:iCs/>
        </w:rPr>
        <w:t>Biosecurity Act 2015</w:t>
      </w:r>
      <w:r w:rsidRPr="000A29BE">
        <w:t xml:space="preserve"> and a </w:t>
      </w:r>
      <w:hyperlink r:id="rId27" w:history="1">
        <w:r w:rsidR="001D0F01" w:rsidRPr="000A29BE">
          <w:rPr>
            <w:rStyle w:val="Hyperlink"/>
          </w:rPr>
          <w:t>website</w:t>
        </w:r>
      </w:hyperlink>
      <w:r w:rsidRPr="000A29BE">
        <w:t xml:space="preserve"> for managing and reporting </w:t>
      </w:r>
      <w:r w:rsidR="001D0F01" w:rsidRPr="000A29BE">
        <w:t>national pest and disease outbreaks</w:t>
      </w:r>
      <w:r w:rsidRPr="000A29BE">
        <w:t xml:space="preserve">, </w:t>
      </w:r>
      <w:r w:rsidR="00675DD5">
        <w:t>which</w:t>
      </w:r>
      <w:r w:rsidR="00675DD5" w:rsidRPr="000A29BE">
        <w:t xml:space="preserve"> </w:t>
      </w:r>
      <w:r w:rsidRPr="000A29BE">
        <w:t xml:space="preserve">is managed by </w:t>
      </w:r>
      <w:r w:rsidR="009F0F42" w:rsidRPr="000A29BE">
        <w:t>DAFF</w:t>
      </w:r>
      <w:r w:rsidRPr="000A29BE">
        <w:t xml:space="preserve">. </w:t>
      </w:r>
    </w:p>
    <w:p w14:paraId="0BB549E4" w14:textId="7822EB67" w:rsidR="00FB7E35" w:rsidRPr="000A29BE" w:rsidRDefault="00FB7E35" w:rsidP="00FB7E35">
      <w:pPr>
        <w:pStyle w:val="3RARMP"/>
      </w:pPr>
      <w:bookmarkStart w:id="258" w:name="_Toc377743569"/>
      <w:bookmarkStart w:id="259" w:name="_Toc46243662"/>
      <w:bookmarkStart w:id="260" w:name="_Toc47536755"/>
      <w:bookmarkStart w:id="261" w:name="_Ref57119212"/>
      <w:bookmarkStart w:id="262" w:name="_Ref113280733"/>
      <w:bookmarkStart w:id="263" w:name="_Ref223337642"/>
      <w:bookmarkStart w:id="264" w:name="_Ref223337649"/>
      <w:bookmarkStart w:id="265" w:name="_Toc224646050"/>
      <w:bookmarkStart w:id="266" w:name="_Toc169061702"/>
      <w:bookmarkStart w:id="267" w:name="_Ref190155019"/>
      <w:bookmarkStart w:id="268" w:name="_Ref190670449"/>
      <w:bookmarkStart w:id="269" w:name="_Ref190670474"/>
      <w:bookmarkStart w:id="270" w:name="_Ref190670740"/>
      <w:bookmarkStart w:id="271" w:name="_Ref191365337"/>
      <w:bookmarkStart w:id="272" w:name="_Ref191365347"/>
      <w:bookmarkStart w:id="273" w:name="_Ref191716941"/>
      <w:bookmarkStart w:id="274" w:name="_Ref191956918"/>
      <w:bookmarkStart w:id="275" w:name="_Ref206392980"/>
      <w:bookmarkStart w:id="276" w:name="_Toc219529476"/>
      <w:bookmarkStart w:id="277" w:name="_Ref227915152"/>
      <w:bookmarkStart w:id="278" w:name="_Ref227997583"/>
      <w:bookmarkStart w:id="279" w:name="_Ref227997971"/>
      <w:bookmarkStart w:id="280" w:name="_Ref235845124"/>
      <w:r w:rsidRPr="000A29BE">
        <w:t xml:space="preserve">Presence of related </w:t>
      </w:r>
      <w:r w:rsidR="00282A86" w:rsidRPr="000A29BE">
        <w:t>vira</w:t>
      </w:r>
      <w:r w:rsidRPr="000A29BE">
        <w:t>l species in the receiving environment</w:t>
      </w:r>
      <w:bookmarkEnd w:id="258"/>
      <w:bookmarkEnd w:id="259"/>
      <w:bookmarkEnd w:id="260"/>
      <w:bookmarkEnd w:id="261"/>
      <w:bookmarkEnd w:id="262"/>
      <w:bookmarkEnd w:id="263"/>
      <w:bookmarkEnd w:id="264"/>
      <w:bookmarkEnd w:id="265"/>
    </w:p>
    <w:p w14:paraId="496255E2" w14:textId="4EFF7218" w:rsidR="0050440D" w:rsidRPr="00F54102" w:rsidRDefault="0050440D" w:rsidP="00FB235C">
      <w:pPr>
        <w:pStyle w:val="RARMPnumberedparagraphs"/>
        <w:rPr>
          <w:rFonts w:eastAsia="Advm1046a" w:cs="Calibri"/>
        </w:rPr>
      </w:pPr>
      <w:bookmarkStart w:id="281" w:name="_Ref270935195"/>
      <w:bookmarkStart w:id="282" w:name="_Toc291151816"/>
      <w:bookmarkStart w:id="283" w:name="_Toc309054017"/>
      <w:bookmarkStart w:id="284" w:name="_Toc309833709"/>
      <w:bookmarkStart w:id="285" w:name="_Toc311188370"/>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r w:rsidRPr="000A29BE">
        <w:rPr>
          <w:rFonts w:cs="Calibri"/>
        </w:rPr>
        <w:t xml:space="preserve">The presence of related </w:t>
      </w:r>
      <w:r w:rsidR="00247083" w:rsidRPr="000A29BE">
        <w:rPr>
          <w:rFonts w:cs="Calibri"/>
        </w:rPr>
        <w:t>viruses</w:t>
      </w:r>
      <w:r w:rsidRPr="000A29BE">
        <w:rPr>
          <w:rFonts w:cs="Calibri"/>
        </w:rPr>
        <w:t xml:space="preserve"> may offer an opportunity for introduced genetic material to transfer </w:t>
      </w:r>
      <w:r w:rsidR="00247083" w:rsidRPr="000A29BE">
        <w:rPr>
          <w:rFonts w:cs="Calibri"/>
        </w:rPr>
        <w:t>between</w:t>
      </w:r>
      <w:r w:rsidR="008A333D" w:rsidRPr="000A29BE">
        <w:rPr>
          <w:rFonts w:cs="Calibri"/>
        </w:rPr>
        <w:t xml:space="preserve"> </w:t>
      </w:r>
      <w:r w:rsidRPr="000A29BE">
        <w:rPr>
          <w:rFonts w:cs="Calibri"/>
        </w:rPr>
        <w:t xml:space="preserve">the GMO </w:t>
      </w:r>
      <w:r w:rsidR="00247083" w:rsidRPr="000A29BE">
        <w:rPr>
          <w:rFonts w:cs="Calibri"/>
        </w:rPr>
        <w:t xml:space="preserve">and </w:t>
      </w:r>
      <w:r w:rsidRPr="000A29BE">
        <w:rPr>
          <w:rFonts w:cs="Calibri"/>
        </w:rPr>
        <w:t xml:space="preserve">other organisms </w:t>
      </w:r>
      <w:r w:rsidR="00EC0AA5" w:rsidRPr="000A29BE">
        <w:rPr>
          <w:rFonts w:cs="Calibri"/>
        </w:rPr>
        <w:t xml:space="preserve">or </w:t>
      </w:r>
      <w:r w:rsidR="00EC0AA5" w:rsidRPr="000A29BE">
        <w:rPr>
          <w:rFonts w:eastAsiaTheme="minorEastAsia"/>
        </w:rPr>
        <w:t xml:space="preserve">for genetic recombination </w:t>
      </w:r>
      <w:r w:rsidRPr="000A29BE">
        <w:rPr>
          <w:rFonts w:cs="Calibri"/>
        </w:rPr>
        <w:t xml:space="preserve">in </w:t>
      </w:r>
      <w:r w:rsidR="004031D9" w:rsidRPr="000A29BE">
        <w:rPr>
          <w:rFonts w:cs="Calibri"/>
        </w:rPr>
        <w:t xml:space="preserve">the </w:t>
      </w:r>
      <w:r w:rsidRPr="000A29BE">
        <w:rPr>
          <w:rFonts w:cs="Calibri"/>
        </w:rPr>
        <w:t>receiving environment.</w:t>
      </w:r>
    </w:p>
    <w:p w14:paraId="188E0A3D" w14:textId="4A3F68B6" w:rsidR="00206DB0" w:rsidRPr="003B3805" w:rsidRDefault="00F54102" w:rsidP="00491E90">
      <w:pPr>
        <w:pStyle w:val="RARMPnumberedparagraphs"/>
        <w:rPr>
          <w:rFonts w:eastAsia="Advm1046a" w:cs="Calibri"/>
        </w:rPr>
      </w:pPr>
      <w:r>
        <w:t xml:space="preserve">Australia has an estimated 75 species of </w:t>
      </w:r>
      <w:r w:rsidR="004C6BD7">
        <w:t>endemic</w:t>
      </w:r>
      <w:r>
        <w:t xml:space="preserve"> arboviruses that include alphaviruses Barmah Forest virus, Sindbis virus and Ross River </w:t>
      </w:r>
      <w:r w:rsidR="00A26D2E">
        <w:t>v</w:t>
      </w:r>
      <w:r>
        <w:t>irus</w:t>
      </w:r>
      <w:r w:rsidR="007B14B4">
        <w:t xml:space="preserve"> </w:t>
      </w:r>
      <w:r w:rsidR="007B14B4">
        <w:fldChar w:fldCharType="begin"/>
      </w:r>
      <w:r w:rsidR="007B14B4">
        <w:instrText xml:space="preserve"> ADDIN EN.CITE &lt;EndNote&gt;&lt;Cite&gt;&lt;Author&gt;Yuen&lt;/Author&gt;&lt;Year&gt;2022&lt;/Year&gt;&lt;RecNum&gt;50&lt;/RecNum&gt;&lt;DisplayText&gt;(Yuen et al., 2022)&lt;/DisplayText&gt;&lt;record&gt;&lt;rec-number&gt;50&lt;/rec-number&gt;&lt;foreign-keys&gt;&lt;key app="EN" db-id="t2arpfetppzveoex0v05zs9vadr9905spa2t" timestamp="1769053722"&gt;50&lt;/key&gt;&lt;/foreign-keys&gt;&lt;ref-type name="Journal Article"&gt;17&lt;/ref-type&gt;&lt;contributors&gt;&lt;authors&gt;&lt;author&gt;Yuen, Ka Y.&lt;/author&gt;&lt;author&gt;Henning, Joerg&lt;/author&gt;&lt;author&gt;Eng, Melodie D.&lt;/author&gt;&lt;author&gt;Wang, Althea S. W.&lt;/author&gt;&lt;author&gt;Lenz, Martin F.&lt;/author&gt;&lt;author&gt;Caldwell, Karen M.&lt;/author&gt;&lt;author&gt;Coyle, Mitchell P.&lt;/author&gt;&lt;author&gt;Bielefeldt-Ohmann, Helle&lt;/author&gt;&lt;/authors&gt;&lt;/contributors&gt;&lt;titles&gt;&lt;title&gt;Epidemiological Study of Multiple Zoonotic Mosquito-Borne Alphaviruses in Horses in Queensland, Australia (2018–2020)&lt;/title&gt;&lt;secondary-title&gt;Viruses&lt;/secondary-title&gt;&lt;/titles&gt;&lt;periodical&gt;&lt;full-title&gt;Viruses&lt;/full-title&gt;&lt;/periodical&gt;&lt;pages&gt;1846&lt;/pages&gt;&lt;volume&gt;14&lt;/volume&gt;&lt;number&gt;9&lt;/number&gt;&lt;dates&gt;&lt;year&gt;2022&lt;/year&gt;&lt;/dates&gt;&lt;isbn&gt;1999-4915&lt;/isbn&gt;&lt;accession-num&gt;doi:10.3390/v14091846&lt;/accession-num&gt;&lt;urls&gt;&lt;related-urls&gt;&lt;url&gt;https://www.mdpi.com/1999-4915/14/9/1846&lt;/url&gt;&lt;/related-urls&gt;&lt;/urls&gt;&lt;/record&gt;&lt;/Cite&gt;&lt;/EndNote&gt;</w:instrText>
      </w:r>
      <w:r w:rsidR="007B14B4">
        <w:fldChar w:fldCharType="separate"/>
      </w:r>
      <w:r w:rsidR="007B14B4">
        <w:rPr>
          <w:noProof/>
        </w:rPr>
        <w:t>(</w:t>
      </w:r>
      <w:hyperlink w:anchor="_ENREF_70" w:tooltip="Yuen, 2022 #50" w:history="1">
        <w:r w:rsidR="00D4593C">
          <w:rPr>
            <w:noProof/>
          </w:rPr>
          <w:t>Yuen et al., 2022</w:t>
        </w:r>
      </w:hyperlink>
      <w:r w:rsidR="007B14B4">
        <w:rPr>
          <w:noProof/>
        </w:rPr>
        <w:t>)</w:t>
      </w:r>
      <w:r w:rsidR="007B14B4">
        <w:fldChar w:fldCharType="end"/>
      </w:r>
      <w:r w:rsidR="00185696">
        <w:t xml:space="preserve">. </w:t>
      </w:r>
      <w:r w:rsidR="00922EE4">
        <w:t xml:space="preserve">Ross River virus is primarily transmitted by </w:t>
      </w:r>
      <w:r w:rsidR="00922EE4">
        <w:rPr>
          <w:i/>
          <w:iCs/>
        </w:rPr>
        <w:t xml:space="preserve">Aedes </w:t>
      </w:r>
      <w:r w:rsidR="00922EE4">
        <w:t xml:space="preserve">mosquito species, while Barmah Forest virus is primarily transmitted by </w:t>
      </w:r>
      <w:r w:rsidR="00922EE4">
        <w:rPr>
          <w:i/>
          <w:iCs/>
        </w:rPr>
        <w:t xml:space="preserve">Culex </w:t>
      </w:r>
      <w:r w:rsidR="00922EE4">
        <w:t>mosquito species</w:t>
      </w:r>
      <w:r w:rsidR="004C37EF">
        <w:t>, however several other mosquito species are competent for transmission</w:t>
      </w:r>
      <w:r w:rsidR="000E283D">
        <w:t xml:space="preserve"> </w:t>
      </w:r>
      <w:r w:rsidR="002E4630">
        <w:fldChar w:fldCharType="begin">
          <w:fldData xml:space="preserve">PEVuZE5vdGU+PENpdGU+PEF1dGhvcj5QeWtlPC9BdXRob3I+PFllYXI+MjAyNDwvWWVhcj48UmVj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</w:fldData>
        </w:fldChar>
      </w:r>
      <w:r w:rsidR="002E4630">
        <w:instrText xml:space="preserve"> ADDIN EN.CITE </w:instrText>
      </w:r>
      <w:r w:rsidR="002E4630">
        <w:fldChar w:fldCharType="begin">
          <w:fldData xml:space="preserve">PEVuZE5vdGU+PENpdGU+PEF1dGhvcj5QeWtlPC9BdXRob3I+PFllYXI+MjAyNDwvWWVhcj48UmVj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</w:fldData>
        </w:fldChar>
      </w:r>
      <w:r w:rsidR="002E4630">
        <w:instrText xml:space="preserve"> ADDIN EN.CITE.DATA </w:instrText>
      </w:r>
      <w:r w:rsidR="002E4630">
        <w:fldChar w:fldCharType="end"/>
      </w:r>
      <w:r w:rsidR="002E4630">
        <w:fldChar w:fldCharType="separate"/>
      </w:r>
      <w:r w:rsidR="002E4630">
        <w:rPr>
          <w:noProof/>
        </w:rPr>
        <w:t>(</w:t>
      </w:r>
      <w:hyperlink w:anchor="_ENREF_45" w:tooltip="Pyke, 2024 #34" w:history="1">
        <w:r w:rsidR="00D4593C">
          <w:rPr>
            <w:noProof/>
          </w:rPr>
          <w:t>Pyke et al., 2024</w:t>
        </w:r>
      </w:hyperlink>
      <w:r w:rsidR="002E4630">
        <w:rPr>
          <w:noProof/>
        </w:rPr>
        <w:t>)</w:t>
      </w:r>
      <w:r w:rsidR="002E4630">
        <w:fldChar w:fldCharType="end"/>
      </w:r>
      <w:r w:rsidR="00922EE4">
        <w:t xml:space="preserve">. </w:t>
      </w:r>
      <w:r w:rsidR="00A26D2E">
        <w:t xml:space="preserve">Ross River virus currently represents the greatest </w:t>
      </w:r>
      <w:r w:rsidR="008C6A5B">
        <w:t xml:space="preserve">disease burden </w:t>
      </w:r>
      <w:r w:rsidR="00286B00">
        <w:t>with an estimated 5,000 cases in humans reported annually</w:t>
      </w:r>
      <w:r w:rsidR="004C6BD7">
        <w:t xml:space="preserve"> </w:t>
      </w:r>
      <w:r w:rsidR="00600123">
        <w:fldChar w:fldCharType="begin">
          <w:fldData xml:space="preserve">PEVuZE5vdGU+PENpdGU+PEF1dGhvcj5Pbmc8L0F1dGhvcj48WWVhcj4yMDIxPC9ZZWFyPjxSZWNO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</w:fldData>
        </w:fldChar>
      </w:r>
      <w:r w:rsidR="002E4630">
        <w:instrText xml:space="preserve"> ADDIN EN.CITE </w:instrText>
      </w:r>
      <w:r w:rsidR="002E4630">
        <w:fldChar w:fldCharType="begin">
          <w:fldData xml:space="preserve">PEVuZE5vdGU+PENpdGU+PEF1dGhvcj5Pbmc8L0F1dGhvcj48WWVhcj4yMDIxPC9ZZWFyPjxSZWNO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</w:fldData>
        </w:fldChar>
      </w:r>
      <w:r w:rsidR="002E4630">
        <w:instrText xml:space="preserve"> ADDIN EN.CITE.DATA </w:instrText>
      </w:r>
      <w:r w:rsidR="002E4630">
        <w:fldChar w:fldCharType="end"/>
      </w:r>
      <w:r w:rsidR="00600123">
        <w:fldChar w:fldCharType="separate"/>
      </w:r>
      <w:r w:rsidR="002E4630">
        <w:rPr>
          <w:noProof/>
        </w:rPr>
        <w:t>(</w:t>
      </w:r>
      <w:hyperlink w:anchor="_ENREF_40" w:tooltip="Ong, 2021 #20" w:history="1">
        <w:r w:rsidR="00D4593C">
          <w:rPr>
            <w:noProof/>
          </w:rPr>
          <w:t>Ong et al., 2021</w:t>
        </w:r>
      </w:hyperlink>
      <w:r w:rsidR="002E4630">
        <w:rPr>
          <w:noProof/>
        </w:rPr>
        <w:t xml:space="preserve">; </w:t>
      </w:r>
      <w:hyperlink w:anchor="_ENREF_45" w:tooltip="Pyke, 2024 #34" w:history="1">
        <w:r w:rsidR="00D4593C">
          <w:rPr>
            <w:noProof/>
          </w:rPr>
          <w:t>Pyke et al., 2024</w:t>
        </w:r>
      </w:hyperlink>
      <w:r w:rsidR="002E4630">
        <w:rPr>
          <w:noProof/>
        </w:rPr>
        <w:t>)</w:t>
      </w:r>
      <w:r w:rsidR="00600123">
        <w:fldChar w:fldCharType="end"/>
      </w:r>
      <w:r w:rsidR="00286B00">
        <w:t xml:space="preserve">. </w:t>
      </w:r>
      <w:r w:rsidR="000E283D">
        <w:t xml:space="preserve">Ross River virus is largely maintained in reservoir hosts such as kangaroos, possums, flying foxes, birds and horses, while Barmah </w:t>
      </w:r>
      <w:r w:rsidR="00E836EC">
        <w:t xml:space="preserve">Forest Virus </w:t>
      </w:r>
      <w:r w:rsidR="000E283D">
        <w:t xml:space="preserve">is thought to be maintained in avian species </w:t>
      </w:r>
      <w:r w:rsidR="002E4630">
        <w:fldChar w:fldCharType="begin">
          <w:fldData xml:space="preserve">PEVuZE5vdGU+PENpdGU+PEF1dGhvcj5QeWtlPC9BdXRob3I+PFllYXI+MjAyNDwvWWVhcj48UmVj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</w:fldData>
        </w:fldChar>
      </w:r>
      <w:r w:rsidR="002E4630">
        <w:instrText xml:space="preserve"> ADDIN EN.CITE </w:instrText>
      </w:r>
      <w:r w:rsidR="002E4630">
        <w:fldChar w:fldCharType="begin">
          <w:fldData xml:space="preserve">PEVuZE5vdGU+PENpdGU+PEF1dGhvcj5QeWtlPC9BdXRob3I+PFllYXI+MjAyNDwvWWVhcj48UmVj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</w:fldData>
        </w:fldChar>
      </w:r>
      <w:r w:rsidR="002E4630">
        <w:instrText xml:space="preserve"> ADDIN EN.CITE.DATA </w:instrText>
      </w:r>
      <w:r w:rsidR="002E4630">
        <w:fldChar w:fldCharType="end"/>
      </w:r>
      <w:r w:rsidR="002E4630">
        <w:fldChar w:fldCharType="separate"/>
      </w:r>
      <w:r w:rsidR="002E4630">
        <w:rPr>
          <w:noProof/>
        </w:rPr>
        <w:t>(</w:t>
      </w:r>
      <w:hyperlink w:anchor="_ENREF_45" w:tooltip="Pyke, 2024 #34" w:history="1">
        <w:r w:rsidR="00D4593C">
          <w:rPr>
            <w:noProof/>
          </w:rPr>
          <w:t>Pyke et al., 2024</w:t>
        </w:r>
      </w:hyperlink>
      <w:r w:rsidR="002E4630">
        <w:rPr>
          <w:noProof/>
        </w:rPr>
        <w:t>)</w:t>
      </w:r>
      <w:r w:rsidR="002E4630">
        <w:fldChar w:fldCharType="end"/>
      </w:r>
      <w:r w:rsidR="000E283D">
        <w:t xml:space="preserve">. </w:t>
      </w:r>
      <w:r w:rsidR="007B14B4">
        <w:t xml:space="preserve">Sindbis virus is not a notifiable disease as it is significantly less pathogenic than other endemic alphaviruses, therefore the prevalence of Sindbis virus in Australia is not well documented </w:t>
      </w:r>
      <w:r w:rsidR="007B14B4">
        <w:fldChar w:fldCharType="begin"/>
      </w:r>
      <w:r w:rsidR="007B14B4">
        <w:instrText xml:space="preserve"> ADDIN EN.CITE &lt;EndNote&gt;&lt;Cite&gt;&lt;Author&gt;Yuen&lt;/Author&gt;&lt;Year&gt;2022&lt;/Year&gt;&lt;RecNum&gt;50&lt;/RecNum&gt;&lt;DisplayText&gt;(Yuen et al., 2022)&lt;/DisplayText&gt;&lt;record&gt;&lt;rec-number&gt;50&lt;/rec-number&gt;&lt;foreign-keys&gt;&lt;key app="EN" db-id="t2arpfetppzveoex0v05zs9vadr9905spa2t" timestamp="1769053722"&gt;50&lt;/key&gt;&lt;/foreign-keys&gt;&lt;ref-type name="Journal Article"&gt;17&lt;/ref-type&gt;&lt;contributors&gt;&lt;authors&gt;&lt;author&gt;Yuen, Ka Y.&lt;/author&gt;&lt;author&gt;Henning, Joerg&lt;/author&gt;&lt;author&gt;Eng, Melodie D.&lt;/author&gt;&lt;author&gt;Wang, Althea S. W.&lt;/author&gt;&lt;author&gt;Lenz, Martin F.&lt;/author&gt;&lt;author&gt;Caldwell, Karen M.&lt;/author&gt;&lt;author&gt;Coyle, Mitchell P.&lt;/author&gt;&lt;author&gt;Bielefeldt-Ohmann, Helle&lt;/author&gt;&lt;/authors&gt;&lt;/contributors&gt;&lt;titles&gt;&lt;title&gt;Epidemiological Study of Multiple Zoonotic Mosquito-Borne Alphaviruses in Horses in Queensland, Australia (2018–2020)&lt;/title&gt;&lt;secondary-title&gt;Viruses&lt;/secondary-title&gt;&lt;/titles&gt;&lt;periodical&gt;&lt;full-title&gt;Viruses&lt;/full-title&gt;&lt;/periodical&gt;&lt;pages&gt;1846&lt;/pages&gt;&lt;volume&gt;14&lt;/volume&gt;&lt;number&gt;9&lt;/number&gt;&lt;dates&gt;&lt;year&gt;2022&lt;/year&gt;&lt;/dates&gt;&lt;isbn&gt;1999-4915&lt;/isbn&gt;&lt;accession-num&gt;doi:10.3390/v14091846&lt;/accession-num&gt;&lt;urls&gt;&lt;related-urls&gt;&lt;url&gt;https://www.mdpi.com/1999-4915/14/9/1846&lt;/url&gt;&lt;/related-urls&gt;&lt;/urls&gt;&lt;/record&gt;&lt;/Cite&gt;&lt;/EndNote&gt;</w:instrText>
      </w:r>
      <w:r w:rsidR="007B14B4">
        <w:fldChar w:fldCharType="separate"/>
      </w:r>
      <w:r w:rsidR="007B14B4">
        <w:rPr>
          <w:noProof/>
        </w:rPr>
        <w:t>(</w:t>
      </w:r>
      <w:hyperlink w:anchor="_ENREF_70" w:tooltip="Yuen, 2022 #50" w:history="1">
        <w:r w:rsidR="00D4593C">
          <w:rPr>
            <w:noProof/>
          </w:rPr>
          <w:t>Yuen et al., 2022</w:t>
        </w:r>
      </w:hyperlink>
      <w:r w:rsidR="007B14B4">
        <w:rPr>
          <w:noProof/>
        </w:rPr>
        <w:t>)</w:t>
      </w:r>
      <w:r w:rsidR="007B14B4">
        <w:fldChar w:fldCharType="end"/>
      </w:r>
      <w:r w:rsidR="007B14B4">
        <w:t xml:space="preserve">. </w:t>
      </w:r>
    </w:p>
    <w:p w14:paraId="7813D70E" w14:textId="7135E44D" w:rsidR="003B3805" w:rsidRPr="003B3805" w:rsidRDefault="003B3805" w:rsidP="00491E90">
      <w:pPr>
        <w:pStyle w:val="RARMPnumberedparagraphs"/>
        <w:rPr>
          <w:rFonts w:eastAsia="Advm1046a" w:cs="Calibri"/>
        </w:rPr>
      </w:pPr>
      <w:r>
        <w:t xml:space="preserve">Both Ross </w:t>
      </w:r>
      <w:r w:rsidR="00BF5BC2">
        <w:t>R</w:t>
      </w:r>
      <w:r>
        <w:t>iver virus and Barmah Forest virus circulate in the same geographic areas</w:t>
      </w:r>
      <w:r w:rsidR="00BF5BC2">
        <w:t xml:space="preserve"> of Australia</w:t>
      </w:r>
      <w:r>
        <w:t xml:space="preserve"> and there is no evidence of recombination </w:t>
      </w:r>
      <w:r w:rsidR="00CC45BD">
        <w:t xml:space="preserve">between them </w:t>
      </w:r>
      <w:r>
        <w:t xml:space="preserve">to date. </w:t>
      </w:r>
    </w:p>
    <w:p w14:paraId="65235BB1" w14:textId="72629EF2" w:rsidR="00FB7E35" w:rsidRPr="000A29BE" w:rsidRDefault="00FB7E35" w:rsidP="00BD40B7">
      <w:pPr>
        <w:pStyle w:val="3RARMP"/>
      </w:pPr>
      <w:bookmarkStart w:id="286" w:name="_Toc377743570"/>
      <w:bookmarkStart w:id="287" w:name="_Toc46243663"/>
      <w:bookmarkStart w:id="288" w:name="_Toc47536756"/>
      <w:bookmarkStart w:id="289" w:name="_Toc224646051"/>
      <w:r w:rsidRPr="000A29BE">
        <w:t xml:space="preserve">Presence of similar </w:t>
      </w:r>
      <w:r w:rsidR="00282A86" w:rsidRPr="000A29BE">
        <w:t xml:space="preserve">genetic material </w:t>
      </w:r>
      <w:r w:rsidRPr="000A29BE">
        <w:t>in the environment</w:t>
      </w:r>
      <w:bookmarkEnd w:id="281"/>
      <w:bookmarkEnd w:id="282"/>
      <w:bookmarkEnd w:id="283"/>
      <w:bookmarkEnd w:id="284"/>
      <w:bookmarkEnd w:id="285"/>
      <w:bookmarkEnd w:id="286"/>
      <w:bookmarkEnd w:id="287"/>
      <w:bookmarkEnd w:id="288"/>
      <w:bookmarkEnd w:id="289"/>
    </w:p>
    <w:p w14:paraId="1C1574D6" w14:textId="7B55E2DB" w:rsidR="00282A86" w:rsidRPr="000A29BE" w:rsidRDefault="00282A86" w:rsidP="00FB235C">
      <w:pPr>
        <w:pStyle w:val="RARMPnumberedparagraphs"/>
        <w:rPr>
          <w:rFonts w:cs="Calibri"/>
        </w:rPr>
      </w:pPr>
      <w:bookmarkStart w:id="290" w:name="_Toc311188371"/>
      <w:r w:rsidRPr="000A29BE">
        <w:rPr>
          <w:rFonts w:cs="Calibri"/>
        </w:rPr>
        <w:t>The balance of a</w:t>
      </w:r>
      <w:r w:rsidR="006A35FC">
        <w:rPr>
          <w:rFonts w:cs="Calibri"/>
        </w:rPr>
        <w:t>n</w:t>
      </w:r>
      <w:r w:rsidRPr="000A29BE">
        <w:rPr>
          <w:rFonts w:cs="Calibri"/>
        </w:rPr>
        <w:t xml:space="preserve"> </w:t>
      </w:r>
      <w:r w:rsidR="006A35FC">
        <w:rPr>
          <w:rFonts w:cs="Calibri"/>
        </w:rPr>
        <w:t>eco</w:t>
      </w:r>
      <w:r w:rsidRPr="000A29BE">
        <w:rPr>
          <w:rFonts w:cs="Calibri"/>
        </w:rPr>
        <w:t xml:space="preserve">system could be </w:t>
      </w:r>
      <w:r w:rsidR="00644112">
        <w:rPr>
          <w:rFonts w:cs="Calibri"/>
        </w:rPr>
        <w:t>disrupted</w:t>
      </w:r>
      <w:r w:rsidRPr="000A29BE">
        <w:rPr>
          <w:rFonts w:cs="Calibri"/>
        </w:rPr>
        <w:t xml:space="preserve"> by the introduction of new genetic material through horizontal gene transfer or through release of </w:t>
      </w:r>
      <w:r w:rsidR="00480CDA" w:rsidRPr="000A29BE">
        <w:rPr>
          <w:rFonts w:cs="Calibri"/>
        </w:rPr>
        <w:t>GMO</w:t>
      </w:r>
      <w:r w:rsidRPr="000A29BE">
        <w:rPr>
          <w:rFonts w:cs="Calibri"/>
        </w:rPr>
        <w:t xml:space="preserve"> into the environment. However, the effect of </w:t>
      </w:r>
      <w:r w:rsidR="00644112">
        <w:rPr>
          <w:rFonts w:cs="Calibri"/>
        </w:rPr>
        <w:t>disruption</w:t>
      </w:r>
      <w:r w:rsidRPr="000A29BE">
        <w:rPr>
          <w:rFonts w:cs="Calibri"/>
        </w:rPr>
        <w:t xml:space="preserve"> would be relatively small if the genetic material was already present in the system and did not confer any selective advantage to an organism that gained this genetic material.</w:t>
      </w:r>
    </w:p>
    <w:p w14:paraId="4F857C9A" w14:textId="1AE119A5" w:rsidR="00FB7E35" w:rsidRDefault="000B259B" w:rsidP="00FB235C">
      <w:pPr>
        <w:pStyle w:val="RARMPnumberedparagraphs"/>
        <w:rPr>
          <w:rFonts w:cs="Calibri"/>
        </w:rPr>
      </w:pPr>
      <w:r w:rsidRPr="000A29BE">
        <w:rPr>
          <w:rFonts w:cs="Calibri"/>
        </w:rPr>
        <w:t xml:space="preserve">The GMO </w:t>
      </w:r>
      <w:r w:rsidR="00046929">
        <w:rPr>
          <w:rFonts w:cs="Calibri"/>
        </w:rPr>
        <w:t>encodes the glycoprotein from FeLV. The FeLV infection rate in Australian domestic cats is estimated to be</w:t>
      </w:r>
      <w:r w:rsidR="00F220DA">
        <w:rPr>
          <w:rFonts w:cs="Calibri"/>
        </w:rPr>
        <w:t xml:space="preserve"> between</w:t>
      </w:r>
      <w:r w:rsidR="00046929">
        <w:rPr>
          <w:rFonts w:cs="Calibri"/>
        </w:rPr>
        <w:t xml:space="preserve"> 2%</w:t>
      </w:r>
      <w:r w:rsidR="00F220DA">
        <w:rPr>
          <w:rFonts w:cs="Calibri"/>
        </w:rPr>
        <w:t>-1</w:t>
      </w:r>
      <w:r w:rsidR="005405DA">
        <w:rPr>
          <w:rFonts w:cs="Calibri"/>
        </w:rPr>
        <w:t>1</w:t>
      </w:r>
      <w:r w:rsidR="00F220DA">
        <w:rPr>
          <w:rFonts w:cs="Calibri"/>
        </w:rPr>
        <w:t>%</w:t>
      </w:r>
      <w:r w:rsidR="005405DA">
        <w:rPr>
          <w:rFonts w:cs="Calibri"/>
        </w:rPr>
        <w:t>, and is likely under-reported due to the different disease presentations</w:t>
      </w:r>
      <w:r w:rsidR="00D927EB">
        <w:rPr>
          <w:rFonts w:cs="Calibri"/>
        </w:rPr>
        <w:t xml:space="preserve"> </w:t>
      </w:r>
      <w:r w:rsidR="00DF0696">
        <w:rPr>
          <w:rFonts w:cs="Calibri"/>
        </w:rPr>
        <w:fldChar w:fldCharType="begin">
          <w:fldData xml:space="preserve">PEVuZE5vdGU+PENpdGU+PEF1dGhvcj5XZXN0bWFuPC9BdXRob3I+PFllYXI+MjAxNjwvWWVhcj48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</w:fldData>
        </w:fldChar>
      </w:r>
      <w:r w:rsidR="00F10146">
        <w:rPr>
          <w:rFonts w:cs="Calibri"/>
        </w:rPr>
        <w:instrText xml:space="preserve"> ADDIN EN.CITE </w:instrText>
      </w:r>
      <w:r w:rsidR="00F10146">
        <w:rPr>
          <w:rFonts w:cs="Calibri"/>
        </w:rPr>
        <w:fldChar w:fldCharType="begin">
          <w:fldData xml:space="preserve">PEVuZE5vdGU+PENpdGU+PEF1dGhvcj5XZXN0bWFuPC9BdXRob3I+PFllYXI+MjAxNjwvWWVhcj48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</w:fldData>
        </w:fldChar>
      </w:r>
      <w:r w:rsidR="00F10146">
        <w:rPr>
          <w:rFonts w:cs="Calibri"/>
        </w:rPr>
        <w:instrText xml:space="preserve"> ADDIN EN.CITE.DATA </w:instrText>
      </w:r>
      <w:r w:rsidR="00F10146">
        <w:rPr>
          <w:rFonts w:cs="Calibri"/>
        </w:rPr>
      </w:r>
      <w:r w:rsidR="00F10146">
        <w:rPr>
          <w:rFonts w:cs="Calibri"/>
        </w:rPr>
        <w:fldChar w:fldCharType="end"/>
      </w:r>
      <w:r w:rsidR="00DF0696">
        <w:rPr>
          <w:rFonts w:cs="Calibri"/>
        </w:rPr>
      </w:r>
      <w:r w:rsidR="00DF0696">
        <w:rPr>
          <w:rFonts w:cs="Calibri"/>
        </w:rPr>
        <w:fldChar w:fldCharType="separate"/>
      </w:r>
      <w:r w:rsidR="00F10146">
        <w:rPr>
          <w:rFonts w:cs="Calibri"/>
          <w:noProof/>
        </w:rPr>
        <w:t>(</w:t>
      </w:r>
      <w:hyperlink w:anchor="_ENREF_67" w:tooltip="Westman, 2016 #11" w:history="1">
        <w:r w:rsidR="00D4593C">
          <w:rPr>
            <w:rFonts w:cs="Calibri"/>
            <w:noProof/>
          </w:rPr>
          <w:t>Westman et al., 2016</w:t>
        </w:r>
      </w:hyperlink>
      <w:r w:rsidR="00F10146">
        <w:rPr>
          <w:rFonts w:cs="Calibri"/>
          <w:noProof/>
        </w:rPr>
        <w:t xml:space="preserve">; </w:t>
      </w:r>
      <w:hyperlink w:anchor="_ENREF_66" w:tooltip="Westman, 2025 #13" w:history="1">
        <w:r w:rsidR="00D4593C">
          <w:rPr>
            <w:rFonts w:cs="Calibri"/>
            <w:noProof/>
          </w:rPr>
          <w:t>Westman et al., 2025</w:t>
        </w:r>
      </w:hyperlink>
      <w:r w:rsidR="00F10146">
        <w:rPr>
          <w:rFonts w:cs="Calibri"/>
          <w:noProof/>
        </w:rPr>
        <w:t>)</w:t>
      </w:r>
      <w:r w:rsidR="00DF0696">
        <w:rPr>
          <w:rFonts w:cs="Calibri"/>
        </w:rPr>
        <w:fldChar w:fldCharType="end"/>
      </w:r>
      <w:r w:rsidR="00D927EB">
        <w:rPr>
          <w:rFonts w:cs="Calibri"/>
        </w:rPr>
        <w:t>.</w:t>
      </w:r>
      <w:r w:rsidR="00751FC6">
        <w:rPr>
          <w:rFonts w:cs="Calibri"/>
        </w:rPr>
        <w:t xml:space="preserve"> </w:t>
      </w:r>
      <w:r w:rsidR="005405DA">
        <w:rPr>
          <w:rFonts w:cs="Calibri"/>
        </w:rPr>
        <w:t>T</w:t>
      </w:r>
      <w:r w:rsidR="00751FC6">
        <w:rPr>
          <w:rFonts w:cs="Calibri"/>
        </w:rPr>
        <w:t>he genes for the encoded glycoprotein are expected to be present in the environment.</w:t>
      </w:r>
    </w:p>
    <w:p w14:paraId="628C3F3C" w14:textId="72C74AB5" w:rsidR="00942D85" w:rsidRPr="000A29BE" w:rsidRDefault="00942D85" w:rsidP="00942D85">
      <w:pPr>
        <w:pStyle w:val="3RARMP"/>
      </w:pPr>
      <w:bookmarkStart w:id="291" w:name="_Ref112930617"/>
      <w:bookmarkStart w:id="292" w:name="_Toc224646052"/>
      <w:r w:rsidRPr="000A29BE">
        <w:t>Potential hosts in the environment</w:t>
      </w:r>
      <w:bookmarkEnd w:id="291"/>
      <w:bookmarkEnd w:id="292"/>
    </w:p>
    <w:p w14:paraId="5AD85097" w14:textId="7CDACDC3" w:rsidR="0047339D" w:rsidRDefault="00942D85" w:rsidP="00163346">
      <w:pPr>
        <w:pStyle w:val="RARMPnumberedparagraphs"/>
      </w:pPr>
      <w:r w:rsidRPr="000A29BE">
        <w:t>The</w:t>
      </w:r>
      <w:r w:rsidR="00A745D4">
        <w:t xml:space="preserve">re are several potential hosts for the GMO present in Australia, including mosquitoes and horses. </w:t>
      </w:r>
      <w:r w:rsidR="00C00282">
        <w:t xml:space="preserve">Cats could also potentially be an unintended host as they may </w:t>
      </w:r>
      <w:r w:rsidR="007B0C84">
        <w:t>encounter</w:t>
      </w:r>
      <w:r w:rsidR="00C00282">
        <w:t xml:space="preserve"> vaccinated cats. </w:t>
      </w:r>
    </w:p>
    <w:p w14:paraId="2C709D58" w14:textId="0AB0F100" w:rsidR="003B3805" w:rsidRDefault="000F7817" w:rsidP="00163346">
      <w:pPr>
        <w:pStyle w:val="RARMPnumberedparagraphs"/>
      </w:pPr>
      <w:r>
        <w:t>Horses, both feral and domestic, are widely distributed across Australia</w:t>
      </w:r>
      <w:r w:rsidR="00FB6B55">
        <w:t xml:space="preserve"> with total population estimates ranging between 1.5-2 million</w:t>
      </w:r>
      <w:r w:rsidR="0028702F">
        <w:t xml:space="preserve"> </w:t>
      </w:r>
      <w:r w:rsidR="0028702F">
        <w:fldChar w:fldCharType="begin"/>
      </w:r>
      <w:r w:rsidR="0028702F">
        <w:instrText xml:space="preserve"> ADDIN EN.CITE &lt;EndNote&gt;&lt;Cite&gt;&lt;Author&gt;IER&lt;/Author&gt;&lt;Year&gt;2025&lt;/Year&gt;&lt;RecNum&gt;56&lt;/RecNum&gt;&lt;DisplayText&gt;(DSEWPC, 2011; IER, 2025)&lt;/DisplayText&gt;&lt;record&gt;&lt;rec-number&gt;56&lt;/rec-number&gt;&lt;foreign-keys&gt;&lt;key app="EN" db-id="t2arpfetppzveoex0v05zs9vadr9905spa2t" timestamp="1770257851"&gt;56&lt;/key&gt;&lt;/foreign-keys&gt;&lt;ref-type name="Report"&gt;27&lt;/ref-type&gt;&lt;contributors&gt;&lt;authors&gt;&lt;author&gt;IER&lt;/author&gt;&lt;/authors&gt;&lt;/contributors&gt;&lt;titles&gt;&lt;title&gt;Size and Scope of the Australian Equine Sector (non racing)&lt;/title&gt;&lt;/titles&gt;&lt;dates&gt;&lt;year&gt;2025&lt;/year&gt;&lt;/dates&gt;&lt;publisher&gt;Australian Horse Industry Council&lt;/publisher&gt;&lt;urls&gt;&lt;/urls&gt;&lt;/record&gt;&lt;/Cite&gt;&lt;Cite&gt;&lt;Author&gt;DSEWPC&lt;/Author&gt;&lt;Year&gt;2011&lt;/Year&gt;&lt;RecNum&gt;55&lt;/RecNum&gt;&lt;record&gt;&lt;rec-number&gt;55&lt;/rec-number&gt;&lt;foreign-keys&gt;&lt;key app="EN" db-id="t2arpfetppzveoex0v05zs9vadr9905spa2t" timestamp="1770256587"&gt;55&lt;/key&gt;&lt;/foreign-keys&gt;&lt;ref-type name="Government Document"&gt;46&lt;/ref-type&gt;&lt;contributors&gt;&lt;authors&gt;&lt;author&gt;DSEWPC &lt;/author&gt;&lt;/authors&gt;&lt;secondary-authors&gt;&lt;author&gt;Department of Climate Change, Energy, the Environment and Water&lt;/author&gt;&lt;/secondary-authors&gt;&lt;/contributors&gt;&lt;titles&gt;&lt;title&gt;Feral horse (Equus caballus) and feral donkey (Equus asinus) &lt;/title&gt;&lt;/titles&gt;&lt;dates&gt;&lt;year&gt;2011&lt;/year&gt;&lt;/dates&gt;&lt;pub-location&gt;https://www.dcceew.gov.au/environment/invasive-species/publications/factsheet-feral-horse-equus-caballus-and-feral-donkey-equus-asinus&lt;/pub-location&gt;&lt;urls&gt;&lt;/urls&gt;&lt;/record&gt;&lt;/Cite&gt;&lt;/EndNote&gt;</w:instrText>
      </w:r>
      <w:r w:rsidR="0028702F">
        <w:fldChar w:fldCharType="separate"/>
      </w:r>
      <w:r w:rsidR="0028702F">
        <w:rPr>
          <w:noProof/>
        </w:rPr>
        <w:t>(</w:t>
      </w:r>
      <w:hyperlink w:anchor="_ENREF_13" w:tooltip="DSEWPC, 2011 #55" w:history="1">
        <w:r w:rsidR="00D4593C">
          <w:rPr>
            <w:noProof/>
          </w:rPr>
          <w:t>DSEWPC, 2011</w:t>
        </w:r>
      </w:hyperlink>
      <w:r w:rsidR="0028702F">
        <w:rPr>
          <w:noProof/>
        </w:rPr>
        <w:t xml:space="preserve">; </w:t>
      </w:r>
      <w:hyperlink w:anchor="_ENREF_24" w:tooltip="IER, 2025 #56" w:history="1">
        <w:r w:rsidR="00D4593C">
          <w:rPr>
            <w:noProof/>
          </w:rPr>
          <w:t>IER, 2025</w:t>
        </w:r>
      </w:hyperlink>
      <w:r w:rsidR="0028702F">
        <w:rPr>
          <w:noProof/>
        </w:rPr>
        <w:t>)</w:t>
      </w:r>
      <w:r w:rsidR="0028702F">
        <w:fldChar w:fldCharType="end"/>
      </w:r>
      <w:r>
        <w:t xml:space="preserve">. </w:t>
      </w:r>
      <w:r w:rsidR="003E0940">
        <w:t xml:space="preserve">Studies utilising government datasets </w:t>
      </w:r>
      <w:r w:rsidR="00D42A89">
        <w:t>in combination with field surveys estimate that domestic horses are predominantly distr</w:t>
      </w:r>
      <w:r w:rsidR="00A77572">
        <w:t>ibuted across both agricultural and urban land in Queensland</w:t>
      </w:r>
      <w:r w:rsidR="00FB6B55">
        <w:t>,</w:t>
      </w:r>
      <w:r w:rsidR="00A77572">
        <w:t xml:space="preserve"> NSW </w:t>
      </w:r>
      <w:r w:rsidR="00FB6B55">
        <w:t>and Victoria</w:t>
      </w:r>
      <w:r w:rsidR="0028702F">
        <w:t xml:space="preserve"> </w:t>
      </w:r>
      <w:r w:rsidR="00EF3CC4">
        <w:fldChar w:fldCharType="begin"/>
      </w:r>
      <w:r w:rsidR="00EF3CC4">
        <w:instrText xml:space="preserve"> ADDIN EN.CITE &lt;EndNote&gt;&lt;Cite&gt;&lt;Author&gt;Linnegar&lt;/Author&gt;&lt;Year&gt;2026&lt;/Year&gt;&lt;RecNum&gt;57&lt;/RecNum&gt;&lt;DisplayText&gt;(IER, 2025; Linnegar et al., 2026)&lt;/DisplayText&gt;&lt;record&gt;&lt;rec-number&gt;57&lt;/rec-number&gt;&lt;foreign-keys&gt;&lt;key app="EN" db-id="t2arpfetppzveoex0v05zs9vadr9905spa2t" timestamp="1770257968"&gt;57&lt;/key&gt;&lt;/foreign-keys&gt;&lt;ref-type name="Journal Article"&gt;17&lt;/ref-type&gt;&lt;contributors&gt;&lt;authors&gt;&lt;author&gt;Linnegar, Belinda&lt;/author&gt;&lt;author&gt;Hoegh, Andrew&lt;/author&gt;&lt;author&gt;McCallum, Hamish&lt;/author&gt;&lt;author&gt;Peel, Alison J&lt;/author&gt;&lt;/authors&gt;&lt;/contributors&gt;&lt;titles&gt;&lt;title&gt;Bridging hosts: Domestic horse density and Hendra virus spillover risk in a changing landscape&lt;/title&gt;&lt;secondary-title&gt;Equine Veterinary Journal&lt;/secondary-title&gt;&lt;/titles&gt;&lt;periodical&gt;&lt;full-title&gt;Equine Veterinary Journal&lt;/full-title&gt;&lt;/periodical&gt;&lt;dates&gt;&lt;year&gt;2026&lt;/year&gt;&lt;/dates&gt;&lt;isbn&gt;0425-1644&lt;/isbn&gt;&lt;urls&gt;&lt;/urls&gt;&lt;/record&gt;&lt;/Cite&gt;&lt;Cite&gt;&lt;Author&gt;IER&lt;/Author&gt;&lt;Year&gt;2025&lt;/Year&gt;&lt;RecNum&gt;56&lt;/RecNum&gt;&lt;record&gt;&lt;rec-number&gt;56&lt;/rec-number&gt;&lt;foreign-keys&gt;&lt;key app="EN" db-id="t2arpfetppzveoex0v05zs9vadr9905spa2t" timestamp="1770257851"&gt;56&lt;/key&gt;&lt;/foreign-keys&gt;&lt;ref-type name="Report"&gt;27&lt;/ref-type&gt;&lt;contributors&gt;&lt;authors&gt;&lt;author&gt;IER&lt;/author&gt;&lt;/authors&gt;&lt;/contributors&gt;&lt;titles&gt;&lt;title&gt;Size and Scope of the Australian Equine Sector (non racing)&lt;/title&gt;&lt;/titles&gt;&lt;dates&gt;&lt;year&gt;2025&lt;/year&gt;&lt;/dates&gt;&lt;publisher&gt;Australian Horse Industry Council&lt;/publisher&gt;&lt;urls&gt;&lt;/urls&gt;&lt;/record&gt;&lt;/Cite&gt;&lt;/EndNote&gt;</w:instrText>
      </w:r>
      <w:r w:rsidR="00EF3CC4">
        <w:fldChar w:fldCharType="separate"/>
      </w:r>
      <w:r w:rsidR="00EF3CC4">
        <w:rPr>
          <w:noProof/>
        </w:rPr>
        <w:t>(</w:t>
      </w:r>
      <w:hyperlink w:anchor="_ENREF_24" w:tooltip="IER, 2025 #56" w:history="1">
        <w:r w:rsidR="00D4593C">
          <w:rPr>
            <w:noProof/>
          </w:rPr>
          <w:t>IER, 2025</w:t>
        </w:r>
      </w:hyperlink>
      <w:r w:rsidR="00EF3CC4">
        <w:rPr>
          <w:noProof/>
        </w:rPr>
        <w:t xml:space="preserve">; </w:t>
      </w:r>
      <w:hyperlink w:anchor="_ENREF_31" w:tooltip="Linnegar, 2026 #57" w:history="1">
        <w:r w:rsidR="00D4593C">
          <w:rPr>
            <w:noProof/>
          </w:rPr>
          <w:t>Linnegar et al., 2026</w:t>
        </w:r>
      </w:hyperlink>
      <w:r w:rsidR="00EF3CC4">
        <w:rPr>
          <w:noProof/>
        </w:rPr>
        <w:t>)</w:t>
      </w:r>
      <w:r w:rsidR="00EF3CC4">
        <w:fldChar w:fldCharType="end"/>
      </w:r>
      <w:r w:rsidR="00A77572">
        <w:t xml:space="preserve">. </w:t>
      </w:r>
      <w:r w:rsidR="00EA7CEB">
        <w:t xml:space="preserve">Feral horses are predominantly in the Northern Territory and Queensland, with scattered populations also found in Western Australia, South Australia, NSW and Victoria and estimated at around 400,000 </w:t>
      </w:r>
      <w:r w:rsidR="0028702F">
        <w:t>nationwide</w:t>
      </w:r>
      <w:r w:rsidR="001F17FD">
        <w:t xml:space="preserve"> in invasive species reports</w:t>
      </w:r>
      <w:r w:rsidR="00EA7CEB">
        <w:t xml:space="preserve"> </w:t>
      </w:r>
      <w:r w:rsidR="002834DD">
        <w:fldChar w:fldCharType="begin"/>
      </w:r>
      <w:r w:rsidR="00C139C7">
        <w:instrText xml:space="preserve"> ADDIN EN.CITE &lt;EndNote&gt;&lt;Cite&gt;&lt;Author&gt;DSEWPC&lt;/Author&gt;&lt;Year&gt;2011&lt;/Year&gt;&lt;RecNum&gt;55&lt;/RecNum&gt;&lt;DisplayText&gt;(DSEWPC, 2011; Scasta et al., 2022)&lt;/DisplayText&gt;&lt;record&gt;&lt;rec-number&gt;55&lt;/rec-number&gt;&lt;foreign-keys&gt;&lt;key app="EN" db-id="t2arpfetppzveoex0v05zs9vadr9905spa2t" timestamp="1770256587"&gt;55&lt;/key&gt;&lt;/foreign-keys&gt;&lt;ref-type name="Government Document"&gt;46&lt;/ref-type&gt;&lt;contributors&gt;&lt;authors&gt;&lt;author&gt;DSEWPC &lt;/author&gt;&lt;/authors&gt;&lt;secondary-authors&gt;&lt;author&gt;Department of Climate Change, Energy, the Environment and Water&lt;/author&gt;&lt;/secondary-authors&gt;&lt;/contributors&gt;&lt;titles&gt;&lt;title&gt;Feral horse (Equus caballus) and feral donkey (Equus asinus) &lt;/title&gt;&lt;/titles&gt;&lt;dates&gt;&lt;year&gt;2011&lt;/year&gt;&lt;/dates&gt;&lt;pub-location&gt;https://www.dcceew.gov.au/environment/invasive-species/publications/factsheet-feral-horse-equus-caballus-and-feral-donkey-equus-asinus&lt;/pub-location&gt;&lt;urls&gt;&lt;/urls&gt;&lt;/record&gt;&lt;/Cite&gt;&lt;Cite&gt;&lt;Author&gt;Scasta&lt;/Author&gt;&lt;Year&gt;2022&lt;/Year&gt;&lt;RecNum&gt;69&lt;/RecNum&gt;&lt;record&gt;&lt;rec-number&gt;69&lt;/rec-number&gt;&lt;foreign-keys&gt;&lt;key app="EN" db-id="t2arpfetppzveoex0v05zs9vadr9905spa2t" timestamp="1771471401"&gt;69&lt;/key&gt;&lt;/foreign-keys&gt;&lt;ref-type name="Journal Article"&gt;17&lt;/ref-type&gt;&lt;contributors&gt;&lt;authors&gt;&lt;author&gt;Scasta, John Derek&lt;/author&gt;&lt;author&gt;Thacker, Eric&lt;/author&gt;&lt;author&gt;Hennig, Jacob D.&lt;/author&gt;&lt;author&gt;Hoopes, Karl&lt;/author&gt;&lt;/authors&gt;&lt;/contributors&gt;&lt;titles&gt;&lt;title&gt;Dehydration and mortality of feral horses and burros&amp;#xD;a systematic review of reported deaths&lt;/title&gt;&lt;secondary-title&gt;Human-Wildlife Interactions&lt;/secondary-title&gt;&lt;/titles&gt;&lt;periodical&gt;&lt;full-title&gt;Human-Wildlife Interactions&lt;/full-title&gt;&lt;/periodical&gt;&lt;pages&gt;251-261&lt;/pages&gt;&lt;volume&gt;16&lt;/volume&gt;&lt;number&gt;2&lt;/number&gt;&lt;dates&gt;&lt;year&gt;2022&lt;/year&gt;&lt;/dates&gt;&lt;publisher&gt;Utah State University - Berryman Institute&lt;/publisher&gt;&lt;isbn&gt;21553858, 21553874&lt;/isbn&gt;&lt;urls&gt;&lt;related-urls&gt;&lt;url&gt;https://www.jstor.org/stable/27316337&lt;/url&gt;&lt;/related-urls&gt;&lt;/urls&gt;&lt;custom1&gt;Full publication date: Fall 2022&lt;/custom1&gt;&lt;remote-database-name&gt;JSTOR&lt;/remote-database-name&gt;&lt;access-date&gt;2026/02/18/&lt;/access-date&gt;&lt;/record&gt;&lt;/Cite&gt;&lt;/EndNote&gt;</w:instrText>
      </w:r>
      <w:r w:rsidR="002834DD">
        <w:fldChar w:fldCharType="separate"/>
      </w:r>
      <w:r w:rsidR="00C139C7">
        <w:rPr>
          <w:noProof/>
        </w:rPr>
        <w:t>(</w:t>
      </w:r>
      <w:hyperlink w:anchor="_ENREF_13" w:tooltip="DSEWPC, 2011 #55" w:history="1">
        <w:r w:rsidR="00D4593C">
          <w:rPr>
            <w:noProof/>
          </w:rPr>
          <w:t>DSEWPC, 2011</w:t>
        </w:r>
      </w:hyperlink>
      <w:r w:rsidR="00C139C7">
        <w:rPr>
          <w:noProof/>
        </w:rPr>
        <w:t xml:space="preserve">; </w:t>
      </w:r>
      <w:hyperlink w:anchor="_ENREF_50" w:tooltip="Scasta, 2022 #69" w:history="1">
        <w:r w:rsidR="00D4593C">
          <w:rPr>
            <w:noProof/>
          </w:rPr>
          <w:t>Scasta et al., 2022</w:t>
        </w:r>
      </w:hyperlink>
      <w:r w:rsidR="00C139C7">
        <w:rPr>
          <w:noProof/>
        </w:rPr>
        <w:t>)</w:t>
      </w:r>
      <w:r w:rsidR="002834DD">
        <w:fldChar w:fldCharType="end"/>
      </w:r>
      <w:r w:rsidR="0028702F">
        <w:t>. Several arboviruses, including alphaviruses, are known to circulate in horse populations in Australia</w:t>
      </w:r>
      <w:r w:rsidR="001F17FD">
        <w:t xml:space="preserve"> </w:t>
      </w:r>
      <w:r w:rsidR="00EF3CC4">
        <w:fldChar w:fldCharType="begin">
          <w:fldData xml:space="preserve">PEVuZE5vdGU+PENpdGU+PEF1dGhvcj5Pbmc8L0F1dGhvcj48WWVhcj4yMDIxPC9ZZWFyPjxSZWNO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</w:fldData>
        </w:fldChar>
      </w:r>
      <w:r w:rsidR="00EF3CC4">
        <w:instrText xml:space="preserve"> ADDIN EN.CITE </w:instrText>
      </w:r>
      <w:r w:rsidR="00EF3CC4">
        <w:fldChar w:fldCharType="begin">
          <w:fldData xml:space="preserve">PEVuZE5vdGU+PENpdGU+PEF1dGhvcj5Pbmc8L0F1dGhvcj48WWVhcj4yMDIxPC9ZZWFyPjxSZWNO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</w:fldData>
        </w:fldChar>
      </w:r>
      <w:r w:rsidR="00EF3CC4">
        <w:instrText xml:space="preserve"> ADDIN EN.CITE.DATA </w:instrText>
      </w:r>
      <w:r w:rsidR="00EF3CC4">
        <w:fldChar w:fldCharType="end"/>
      </w:r>
      <w:r w:rsidR="00EF3CC4">
        <w:fldChar w:fldCharType="separate"/>
      </w:r>
      <w:r w:rsidR="00EF3CC4">
        <w:rPr>
          <w:noProof/>
        </w:rPr>
        <w:t>(</w:t>
      </w:r>
      <w:hyperlink w:anchor="_ENREF_40" w:tooltip="Ong, 2021 #20" w:history="1">
        <w:r w:rsidR="00D4593C">
          <w:rPr>
            <w:noProof/>
          </w:rPr>
          <w:t>Ong et al., 2021</w:t>
        </w:r>
      </w:hyperlink>
      <w:r w:rsidR="00EF3CC4">
        <w:rPr>
          <w:noProof/>
        </w:rPr>
        <w:t xml:space="preserve">; </w:t>
      </w:r>
      <w:hyperlink w:anchor="_ENREF_45" w:tooltip="Pyke, 2024 #34" w:history="1">
        <w:r w:rsidR="00D4593C">
          <w:rPr>
            <w:noProof/>
          </w:rPr>
          <w:t>Pyke et al., 2024</w:t>
        </w:r>
      </w:hyperlink>
      <w:r w:rsidR="00EF3CC4">
        <w:rPr>
          <w:noProof/>
        </w:rPr>
        <w:t>)</w:t>
      </w:r>
      <w:r w:rsidR="00EF3CC4">
        <w:fldChar w:fldCharType="end"/>
      </w:r>
      <w:r w:rsidR="0028702F">
        <w:t xml:space="preserve">. </w:t>
      </w:r>
    </w:p>
    <w:p w14:paraId="4380E99E" w14:textId="26B3BAB7" w:rsidR="00966788" w:rsidRDefault="00966788" w:rsidP="00163346">
      <w:pPr>
        <w:pStyle w:val="RARMPnumberedparagraphs"/>
      </w:pPr>
      <w:r>
        <w:t xml:space="preserve">Australia has many species of mosquitos and many of these can transmit alphaviruses. Ecological studies of mosquito feeding behaviour suggest that there is variation between generalist </w:t>
      </w:r>
      <w:r w:rsidR="00192BA3">
        <w:t xml:space="preserve">and specialist feeders, even when occupying the same niche. </w:t>
      </w:r>
      <w:r w:rsidR="00464DA7">
        <w:t xml:space="preserve">There is evidence that </w:t>
      </w:r>
      <w:r w:rsidR="00464DA7">
        <w:rPr>
          <w:i/>
          <w:iCs/>
        </w:rPr>
        <w:t xml:space="preserve">Culex </w:t>
      </w:r>
      <w:r w:rsidR="00464DA7">
        <w:t xml:space="preserve">species have a larger host feeding range (between 100-170, primarily bird species) than </w:t>
      </w:r>
      <w:r w:rsidR="00464DA7">
        <w:rPr>
          <w:i/>
          <w:iCs/>
        </w:rPr>
        <w:t xml:space="preserve">Aedes </w:t>
      </w:r>
      <w:r w:rsidR="00464DA7">
        <w:t xml:space="preserve">species (7-29, predominantly mammalian species) </w:t>
      </w:r>
      <w:r w:rsidR="00C139C7">
        <w:fldChar w:fldCharType="begin"/>
      </w:r>
      <w:r w:rsidR="00C139C7">
        <w:instrText xml:space="preserve"> ADDIN EN.CITE &lt;EndNote&gt;&lt;Cite&gt;&lt;Author&gt;Lee&lt;/Author&gt;&lt;Year&gt;2025&lt;/Year&gt;&lt;RecNum&gt;67&lt;/RecNum&gt;&lt;DisplayText&gt;(Lee et al., 2025)&lt;/DisplayText&gt;&lt;record&gt;&lt;rec-number&gt;67&lt;/rec-number&gt;&lt;foreign-keys&gt;&lt;key app="EN" db-id="t2arpfetppzveoex0v05zs9vadr9905spa2t" timestamp="1771469503"&gt;67&lt;/key&gt;&lt;/foreign-keys&gt;&lt;ref-type name="Journal Article"&gt;17&lt;/ref-type&gt;&lt;contributors&gt;&lt;authors&gt;&lt;author&gt;Lee, Meshach&lt;/author&gt;&lt;author&gt;O&amp;apos;Rorke, Richard&lt;/author&gt;&lt;author&gt;Clark, Nicholas J.&lt;/author&gt;&lt;author&gt;Webster, Tamsyn Uren&lt;/author&gt;&lt;author&gt;Wells, Konstans&lt;/author&gt;&lt;/authors&gt;&lt;/contributors&gt;&lt;titles&gt;&lt;title&gt;Diversity and Plasticity in Mosquito Feeding Patterns: A Meta-Analysis of ‘Universal’ DNA Diet Studies&lt;/title&gt;&lt;secondary-title&gt;Global Ecology and Biogeography&lt;/secondary-title&gt;&lt;/titles&gt;&lt;periodical&gt;&lt;full-title&gt;Global Ecology and Biogeography&lt;/full-title&gt;&lt;/periodical&gt;&lt;pages&gt;e70077&lt;/pages&gt;&lt;volume&gt;34&lt;/volume&gt;&lt;number&gt;6&lt;/number&gt;&lt;dates&gt;&lt;year&gt;2025&lt;/year&gt;&lt;/dates&gt;&lt;isbn&gt;1466-822X&lt;/isbn&gt;&lt;urls&gt;&lt;related-urls&gt;&lt;url&gt;https://onlinelibrary.wiley.com/doi/abs/10.1111/geb.70077&lt;/url&gt;&lt;/related-urls&gt;&lt;/urls&gt;&lt;electronic-resource-num&gt;https://doi.org/10.1111/geb.70077&lt;/electronic-resource-num&gt;&lt;/record&gt;&lt;/Cite&gt;&lt;/EndNote&gt;</w:instrText>
      </w:r>
      <w:r w:rsidR="00C139C7">
        <w:fldChar w:fldCharType="separate"/>
      </w:r>
      <w:r w:rsidR="00C139C7">
        <w:rPr>
          <w:noProof/>
        </w:rPr>
        <w:t>(</w:t>
      </w:r>
      <w:hyperlink w:anchor="_ENREF_29" w:tooltip="Lee, 2025 #67" w:history="1">
        <w:r w:rsidR="00D4593C">
          <w:rPr>
            <w:noProof/>
          </w:rPr>
          <w:t>Lee et al., 2025</w:t>
        </w:r>
      </w:hyperlink>
      <w:r w:rsidR="00C139C7">
        <w:rPr>
          <w:noProof/>
        </w:rPr>
        <w:t>)</w:t>
      </w:r>
      <w:r w:rsidR="00C139C7">
        <w:fldChar w:fldCharType="end"/>
      </w:r>
      <w:r w:rsidR="00464DA7">
        <w:t xml:space="preserve">, both of which can transmit alphaviruses. </w:t>
      </w:r>
    </w:p>
    <w:p w14:paraId="20C42EBE" w14:textId="49CC958D" w:rsidR="00EB76F9" w:rsidRPr="000A29BE" w:rsidRDefault="00EB76F9" w:rsidP="00163346">
      <w:pPr>
        <w:pStyle w:val="RARMPnumberedparagraphs"/>
      </w:pPr>
      <w:r>
        <w:lastRenderedPageBreak/>
        <w:t>Feral cats are present Australia-wide</w:t>
      </w:r>
      <w:r w:rsidR="00784FC2">
        <w:t xml:space="preserve"> at an estimated density between 0.27-0.858 cats per kilometre </w:t>
      </w:r>
      <w:r w:rsidR="002E4630">
        <w:fldChar w:fldCharType="begin"/>
      </w:r>
      <w:r w:rsidR="002E4630">
        <w:instrText xml:space="preserve"> ADDIN EN.CITE &lt;EndNote&gt;&lt;Cite&gt;&lt;Author&gt;McHugh&lt;/Author&gt;&lt;Year&gt;2025&lt;/Year&gt;&lt;RecNum&gt;37&lt;/RecNum&gt;&lt;DisplayText&gt;(McHugh et al., 2025)&lt;/DisplayText&gt;&lt;record&gt;&lt;rec-number&gt;37&lt;/rec-number&gt;&lt;foreign-keys&gt;&lt;key app="EN" db-id="t2arpfetppzveoex0v05zs9vadr9905spa2t" timestamp="1768363844"&gt;37&lt;/key&gt;&lt;/foreign-keys&gt;&lt;ref-type name="Journal Article"&gt;17&lt;/ref-type&gt;&lt;contributors&gt;&lt;authors&gt;&lt;author&gt;McHugh, Darren&lt;/author&gt;&lt;author&gt;Hollanders, Matthijs&lt;/author&gt;&lt;author&gt;Legge, Sarah&lt;/author&gt;&lt;author&gt;Augustine, Ben C.&lt;/author&gt;&lt;/authors&gt;&lt;/contributors&gt;&lt;titles&gt;&lt;title&gt;Estimating feral cat (Felis catus) population density in eastern Australia’s subtropical rainforest using spatial capture-recapture incorporating unidentified individuals&lt;/title&gt;&lt;secondary-title&gt;Wildlife Research&lt;/secondary-title&gt;&lt;/titles&gt;&lt;periodical&gt;&lt;full-title&gt;Wildlife Research&lt;/full-title&gt;&lt;/periodical&gt;&lt;volume&gt;52&lt;/volume&gt;&lt;number&gt;2&lt;/number&gt;&lt;dates&gt;&lt;year&gt;2025&lt;/year&gt;&lt;/dates&gt;&lt;isbn&gt;1035-3712&lt;/isbn&gt;&lt;urls&gt;&lt;related-urls&gt;&lt;url&gt;https://doi.org/10.1071/WR24102&lt;/url&gt;&lt;/related-urls&gt;&lt;/urls&gt;&lt;custom1&gt;WR24102&lt;/custom1&gt;&lt;electronic-resource-num&gt;10.1071/wr24102&lt;/electronic-resource-num&gt;&lt;access-date&gt;1/14/2026&lt;/access-date&gt;&lt;/record&gt;&lt;/Cite&gt;&lt;/EndNote&gt;</w:instrText>
      </w:r>
      <w:r w:rsidR="002E4630">
        <w:fldChar w:fldCharType="separate"/>
      </w:r>
      <w:r w:rsidR="002E4630">
        <w:rPr>
          <w:noProof/>
        </w:rPr>
        <w:t>(</w:t>
      </w:r>
      <w:hyperlink w:anchor="_ENREF_37" w:tooltip="McHugh, 2025 #37" w:history="1">
        <w:r w:rsidR="00D4593C">
          <w:rPr>
            <w:noProof/>
          </w:rPr>
          <w:t>McHugh et al., 2025</w:t>
        </w:r>
      </w:hyperlink>
      <w:r w:rsidR="002E4630">
        <w:rPr>
          <w:noProof/>
        </w:rPr>
        <w:t>)</w:t>
      </w:r>
      <w:r w:rsidR="002E4630">
        <w:fldChar w:fldCharType="end"/>
      </w:r>
      <w:r w:rsidR="00784FC2">
        <w:t xml:space="preserve">. </w:t>
      </w:r>
      <w:r w:rsidR="005405DA">
        <w:t>A</w:t>
      </w:r>
      <w:r w:rsidR="00784FC2">
        <w:t xml:space="preserve"> subset of domestic cats spend some or all of their time outdoors</w:t>
      </w:r>
      <w:r w:rsidR="005405DA">
        <w:t xml:space="preserve"> and are the most at risk of infection from all sources</w:t>
      </w:r>
      <w:r w:rsidR="00784FC2">
        <w:t>.</w:t>
      </w:r>
    </w:p>
    <w:p w14:paraId="4F09F9A2" w14:textId="19E54CCC" w:rsidR="00FB7E35" w:rsidRPr="000A29BE" w:rsidRDefault="00FB7E35" w:rsidP="00E1104A">
      <w:pPr>
        <w:pStyle w:val="2RARMP"/>
      </w:pPr>
      <w:bookmarkStart w:id="293" w:name="_Toc46243664"/>
      <w:bookmarkStart w:id="294" w:name="_Toc47536757"/>
      <w:bookmarkStart w:id="295" w:name="_Toc224646053"/>
      <w:bookmarkEnd w:id="290"/>
      <w:r w:rsidRPr="000A29BE">
        <w:t>Previous authorisations</w:t>
      </w:r>
      <w:bookmarkEnd w:id="293"/>
      <w:bookmarkEnd w:id="294"/>
      <w:bookmarkEnd w:id="295"/>
    </w:p>
    <w:p w14:paraId="13EC60DD" w14:textId="1C8EB8F2" w:rsidR="00942D85" w:rsidRPr="000A29BE" w:rsidRDefault="000C7C02" w:rsidP="00942D85">
      <w:pPr>
        <w:pStyle w:val="RARMPnumberedparagraphs"/>
        <w:rPr>
          <w:rFonts w:cs="Calibri"/>
        </w:rPr>
      </w:pPr>
      <w:bookmarkStart w:id="296" w:name="_Toc20804197"/>
      <w:r w:rsidRPr="000A29BE">
        <w:rPr>
          <w:rFonts w:cs="Calibri"/>
        </w:rPr>
        <w:t>Th</w:t>
      </w:r>
      <w:r w:rsidR="0015255C" w:rsidRPr="000A29BE">
        <w:rPr>
          <w:rFonts w:cs="Calibri"/>
        </w:rPr>
        <w:t>is</w:t>
      </w:r>
      <w:r w:rsidRPr="000A29BE">
        <w:rPr>
          <w:rFonts w:cs="Calibri"/>
        </w:rPr>
        <w:t xml:space="preserve"> </w:t>
      </w:r>
      <w:r w:rsidR="00D16BB2" w:rsidRPr="000A29BE">
        <w:rPr>
          <w:rFonts w:cs="Calibri"/>
        </w:rPr>
        <w:t>GM vaccine</w:t>
      </w:r>
      <w:r w:rsidR="00D00C12" w:rsidRPr="000A29BE">
        <w:rPr>
          <w:rFonts w:cs="Calibri"/>
        </w:rPr>
        <w:t xml:space="preserve"> has not been previously authorised for commercial supply in </w:t>
      </w:r>
      <w:bookmarkEnd w:id="296"/>
      <w:r w:rsidR="00606C36">
        <w:rPr>
          <w:rFonts w:cs="Calibri"/>
        </w:rPr>
        <w:t>Australia</w:t>
      </w:r>
      <w:r w:rsidR="00942D85" w:rsidRPr="000A29BE">
        <w:t xml:space="preserve">. </w:t>
      </w:r>
    </w:p>
    <w:p w14:paraId="47694DE4" w14:textId="770E0648" w:rsidR="008F74EA" w:rsidRPr="000F7817" w:rsidRDefault="00606C36" w:rsidP="00DC1CF6">
      <w:pPr>
        <w:pStyle w:val="RARMPnumberedparagraphs"/>
        <w:sectPr w:rsidR="008F74EA" w:rsidRPr="000F7817" w:rsidSect="004E3F01">
          <w:footerReference w:type="default" r:id="rId28"/>
          <w:pgSz w:w="11909" w:h="16834" w:code="9"/>
          <w:pgMar w:top="1418" w:right="1247" w:bottom="1418" w:left="1247" w:header="720" w:footer="720" w:gutter="0"/>
          <w:pgNumType w:start="1"/>
          <w:cols w:space="720"/>
          <w:docGrid w:linePitch="299"/>
        </w:sectPr>
      </w:pPr>
      <w:r>
        <w:t xml:space="preserve">This GM vaccine has been authorised for use in </w:t>
      </w:r>
      <w:r w:rsidR="00163346">
        <w:t xml:space="preserve">by the United States Department of Agriculture </w:t>
      </w:r>
      <w:r>
        <w:t>since 202</w:t>
      </w:r>
      <w:r w:rsidR="00163346">
        <w:t>4</w:t>
      </w:r>
      <w:r w:rsidR="000F7817">
        <w:t xml:space="preserve"> and is under assessment by the European Medicines Agency. </w:t>
      </w:r>
    </w:p>
    <w:p w14:paraId="3ADD06EB" w14:textId="77777777" w:rsidR="00FB7E35" w:rsidRPr="000A29BE" w:rsidRDefault="00FB7E35" w:rsidP="00FB7E35">
      <w:pPr>
        <w:pStyle w:val="1RARMP"/>
      </w:pPr>
      <w:bookmarkStart w:id="297" w:name="_Toc301341849"/>
      <w:bookmarkStart w:id="298" w:name="_Toc46243667"/>
      <w:bookmarkStart w:id="299" w:name="_Toc47536760"/>
      <w:bookmarkStart w:id="300" w:name="_Ref57119450"/>
      <w:bookmarkStart w:id="301" w:name="_Ref57119486"/>
      <w:bookmarkStart w:id="302" w:name="_Ref57119506"/>
      <w:bookmarkStart w:id="303" w:name="_Ref113869362"/>
      <w:bookmarkStart w:id="304" w:name="_Ref113872097"/>
      <w:bookmarkStart w:id="305" w:name="_Ref114640279"/>
      <w:bookmarkStart w:id="306" w:name="_Toc224646054"/>
      <w:r w:rsidRPr="000A29BE">
        <w:lastRenderedPageBreak/>
        <w:t>Risk assessment</w:t>
      </w:r>
      <w:bookmarkEnd w:id="297"/>
      <w:bookmarkEnd w:id="298"/>
      <w:bookmarkEnd w:id="299"/>
      <w:bookmarkEnd w:id="300"/>
      <w:bookmarkEnd w:id="301"/>
      <w:bookmarkEnd w:id="302"/>
      <w:bookmarkEnd w:id="303"/>
      <w:bookmarkEnd w:id="304"/>
      <w:bookmarkEnd w:id="305"/>
      <w:bookmarkEnd w:id="306"/>
    </w:p>
    <w:p w14:paraId="4C5F2FED" w14:textId="77777777" w:rsidR="00FB7E35" w:rsidRPr="000A29BE" w:rsidRDefault="00FB7E35" w:rsidP="00E1104A">
      <w:pPr>
        <w:pStyle w:val="2RARMP"/>
      </w:pPr>
      <w:bookmarkStart w:id="307" w:name="_Toc301341850"/>
      <w:bookmarkStart w:id="308" w:name="_Toc446425406"/>
      <w:bookmarkStart w:id="309" w:name="_Toc46243668"/>
      <w:bookmarkStart w:id="310" w:name="_Toc47536761"/>
      <w:bookmarkStart w:id="311" w:name="_Ref113869381"/>
      <w:bookmarkStart w:id="312" w:name="_Ref113958087"/>
      <w:bookmarkStart w:id="313" w:name="_Toc224646055"/>
      <w:r w:rsidRPr="000A29BE">
        <w:t>Introduction</w:t>
      </w:r>
      <w:bookmarkEnd w:id="307"/>
      <w:bookmarkEnd w:id="308"/>
      <w:bookmarkEnd w:id="309"/>
      <w:bookmarkEnd w:id="310"/>
      <w:bookmarkEnd w:id="311"/>
      <w:bookmarkEnd w:id="312"/>
      <w:bookmarkEnd w:id="313"/>
    </w:p>
    <w:p w14:paraId="7ABE66AB" w14:textId="5EDEFD40" w:rsidR="00FB7E35" w:rsidRPr="000A29BE" w:rsidRDefault="00FB7E35" w:rsidP="00EE5A10">
      <w:pPr>
        <w:pStyle w:val="RARMPnumberedparagraphs"/>
        <w:tabs>
          <w:tab w:val="clear" w:pos="567"/>
        </w:tabs>
      </w:pPr>
      <w:r w:rsidRPr="000A29BE">
        <w:t>The risk assessment identifies and characterises risks to the health and safety of people or to the environment from dealings with GMOs, posed by or as the result of gene technology (</w:t>
      </w:r>
      <w:r w:rsidR="007E3AE5" w:rsidRPr="000A29BE">
        <w:fldChar w:fldCharType="begin"/>
      </w:r>
      <w:r w:rsidR="007E3AE5" w:rsidRPr="000A29BE">
        <w:instrText xml:space="preserve"> REF _Ref55378222 \h </w:instrText>
      </w:r>
      <w:r w:rsidR="007E3AE5" w:rsidRPr="000A29BE">
        <w:fldChar w:fldCharType="separate"/>
      </w:r>
      <w:r w:rsidR="001E1BD1" w:rsidRPr="000A29BE">
        <w:t xml:space="preserve">Figure </w:t>
      </w:r>
      <w:r w:rsidR="007E3AE5" w:rsidRPr="000A29BE">
        <w:fldChar w:fldCharType="end"/>
      </w:r>
      <w:r w:rsidR="007C3526" w:rsidRPr="000A29BE">
        <w:t>4</w:t>
      </w:r>
      <w:r w:rsidRPr="000A29BE">
        <w:t>). Risks are identified within the established ri</w:t>
      </w:r>
      <w:r w:rsidR="00472456" w:rsidRPr="000A29BE">
        <w:t>sk assessment context (</w:t>
      </w:r>
      <w:r w:rsidR="00472456" w:rsidRPr="000A29BE">
        <w:fldChar w:fldCharType="begin"/>
      </w:r>
      <w:r w:rsidR="00472456" w:rsidRPr="000A29BE">
        <w:instrText xml:space="preserve"> REF _Ref57118926 \r \h </w:instrText>
      </w:r>
      <w:r w:rsidR="00472456" w:rsidRPr="000A29BE">
        <w:fldChar w:fldCharType="separate"/>
      </w:r>
      <w:r w:rsidR="001E1BD1">
        <w:t>Chapter 1</w:t>
      </w:r>
      <w:r w:rsidR="00472456" w:rsidRPr="000A29BE">
        <w:fldChar w:fldCharType="end"/>
      </w:r>
      <w:r w:rsidRPr="000A29BE">
        <w:t xml:space="preserve">), </w:t>
      </w:r>
      <w:proofErr w:type="gramStart"/>
      <w:r w:rsidRPr="000A29BE">
        <w:t>taking into account</w:t>
      </w:r>
      <w:proofErr w:type="gramEnd"/>
      <w:r w:rsidRPr="000A29BE">
        <w:t xml:space="preserve"> current scientific and technical knowledge. A consideration of uncertainty, in particular knowledge gaps, occurs throughout the risk assessment process.</w:t>
      </w:r>
      <w:bookmarkStart w:id="314" w:name="_Ref298160107"/>
      <w:bookmarkStart w:id="315" w:name="_Ref298160103"/>
    </w:p>
    <w:p w14:paraId="42D36084" w14:textId="44659106" w:rsidR="007E3AE5" w:rsidRPr="000A29BE" w:rsidRDefault="00FB7E35" w:rsidP="007E3AE5">
      <w:pPr>
        <w:ind w:firstLine="284"/>
      </w:pPr>
      <w:r w:rsidRPr="000A29BE">
        <w:rPr>
          <w:noProof/>
        </w:rPr>
        <w:drawing>
          <wp:inline distT="0" distB="0" distL="0" distR="0" wp14:anchorId="51C271A3" wp14:editId="2B8E59C0">
            <wp:extent cx="5153025" cy="5353050"/>
            <wp:effectExtent l="0" t="0" r="9525" b="0"/>
            <wp:docPr id="39" name="Picture 39" descr="Outlines the process used for risk assessment" title="Figure 2. The risk assessment process"/>
            <wp:cNvGraphicFramePr/>
            <a:graphic xmlns:a="http://schemas.openxmlformats.org/drawingml/2006/main">
              <a:graphicData uri="http://schemas.openxmlformats.org/drawingml/2006/picture">
                <pic:pic xmlns:pic="http://schemas.openxmlformats.org/drawingml/2006/picture">
                  <pic:nvPicPr>
                    <pic:cNvPr id="39" name="Picture 39" descr="Outlines the process used for risk assessment" title="Figure 2. The risk assessment process"/>
                    <pic:cNvPicPr/>
                  </pic:nvPicPr>
                  <pic:blipFill>
                    <a:blip r:embed="rId29">
                      <a:extLst>
                        <a:ext uri="{28A0092B-C50C-407E-A947-70E740481C1C}">
                          <a14:useLocalDpi xmlns:a14="http://schemas.microsoft.com/office/drawing/2010/main" val="0"/>
                        </a:ext>
                      </a:extLst>
                    </a:blip>
                    <a:stretch>
                      <a:fillRect/>
                    </a:stretch>
                  </pic:blipFill>
                  <pic:spPr>
                    <a:xfrm>
                      <a:off x="0" y="0"/>
                      <a:ext cx="5154080" cy="5354146"/>
                    </a:xfrm>
                    <a:prstGeom prst="rect">
                      <a:avLst/>
                    </a:prstGeom>
                  </pic:spPr>
                </pic:pic>
              </a:graphicData>
            </a:graphic>
          </wp:inline>
        </w:drawing>
      </w:r>
      <w:bookmarkEnd w:id="314"/>
    </w:p>
    <w:p w14:paraId="3E1DBE5E" w14:textId="2966BA04" w:rsidR="00FB7E35" w:rsidRPr="000A29BE" w:rsidRDefault="007E3AE5" w:rsidP="00340E83">
      <w:pPr>
        <w:pStyle w:val="figure"/>
        <w:rPr>
          <w:color w:val="auto"/>
        </w:rPr>
      </w:pPr>
      <w:bookmarkStart w:id="316" w:name="_Ref55378222"/>
      <w:bookmarkStart w:id="317" w:name="_Ref55545144"/>
      <w:r w:rsidRPr="000A29BE">
        <w:rPr>
          <w:color w:val="auto"/>
        </w:rPr>
        <w:t xml:space="preserve">Figure </w:t>
      </w:r>
      <w:bookmarkEnd w:id="316"/>
      <w:r w:rsidR="007C3526" w:rsidRPr="000A29BE">
        <w:rPr>
          <w:color w:val="auto"/>
        </w:rPr>
        <w:t>4</w:t>
      </w:r>
      <w:r w:rsidRPr="000A29BE">
        <w:rPr>
          <w:color w:val="auto"/>
        </w:rPr>
        <w:t xml:space="preserve">: </w:t>
      </w:r>
      <w:r w:rsidR="00C63E8D" w:rsidRPr="000A29BE">
        <w:rPr>
          <w:b/>
          <w:color w:val="auto"/>
        </w:rPr>
        <w:t xml:space="preserve"> </w:t>
      </w:r>
      <w:r w:rsidR="00FB7E35" w:rsidRPr="000A29BE">
        <w:rPr>
          <w:color w:val="auto"/>
        </w:rPr>
        <w:t>The risk assessment process</w:t>
      </w:r>
      <w:bookmarkEnd w:id="315"/>
      <w:bookmarkEnd w:id="317"/>
    </w:p>
    <w:p w14:paraId="161CE475" w14:textId="715449DC" w:rsidR="00FB7E35" w:rsidRPr="000A29BE" w:rsidRDefault="00FB7E35" w:rsidP="00EE5A10">
      <w:pPr>
        <w:pStyle w:val="RARMPnumberedparagraphs"/>
        <w:tabs>
          <w:tab w:val="clear" w:pos="567"/>
        </w:tabs>
      </w:pPr>
      <w:r w:rsidRPr="000A29BE">
        <w:t>The Regulator uses a number of techniques to identify risks, including checklists, brainstorming, previous agency experience, reported international experience and consultation</w:t>
      </w:r>
      <w:r w:rsidR="007F7B90" w:rsidRPr="000A29BE">
        <w:t xml:space="preserve"> </w:t>
      </w:r>
      <w:r w:rsidR="0082001F" w:rsidRPr="000A29BE">
        <w:fldChar w:fldCharType="begin"/>
      </w:r>
      <w:r w:rsidR="00693EB2" w:rsidRPr="000A29BE">
        <w:instrText xml:space="preserve"> ADDIN EN.CITE &lt;EndNote&gt;&lt;Cite&gt;&lt;Author&gt;OGTR&lt;/Author&gt;&lt;Year&gt;2013&lt;/Year&gt;&lt;RecNum&gt;123&lt;/RecNum&gt;&lt;DisplayText&gt;(OGTR, 2013)&lt;/DisplayText&gt;&lt;record&gt;&lt;rec-number&gt;123&lt;/rec-number&gt;&lt;foreign-keys&gt;&lt;key app="EN" db-id="0xpxfra262xdxzedtrlv5wdbdx2apassz5v2" timestamp="1614308564"&gt;123&lt;/key&gt;&lt;/foreign-keys&gt;&lt;ref-type name="Web Page"&gt;12&lt;/ref-type&gt;&lt;contributors&gt;&lt;authors&gt;&lt;author&gt;OGTR &lt;/author&gt;&lt;/authors&gt;&lt;/contributors&gt;&lt;titles&gt;&lt;title&gt;Risk Analysis Framework 2013&lt;/title&gt;&lt;/titles&gt;&lt;edition&gt;4&lt;/edition&gt;&lt;dates&gt;&lt;year&gt;2013&lt;/year&gt;&lt;pub-dates&gt;&lt;date&gt;2013&lt;/date&gt;&lt;/pub-dates&gt;&lt;/dates&gt;&lt;pub-location&gt;Canberra Australia&lt;/pub-location&gt;&lt;publisher&gt;Office of the Gene Technology Regulator&lt;/publisher&gt;&lt;urls&gt;&lt;related-urls&gt;&lt;url&gt;http://www.ogtr.gov.au/internet/ogtr/publishing.nsf/Content/raffinal5-toc&lt;/url&gt;&lt;/related-urls&gt;&lt;/urls&gt;&lt;/record&gt;&lt;/Cite&gt;&lt;/EndNote&gt;</w:instrText>
      </w:r>
      <w:r w:rsidR="0082001F" w:rsidRPr="000A29BE">
        <w:fldChar w:fldCharType="separate"/>
      </w:r>
      <w:r w:rsidR="0082001F" w:rsidRPr="000A29BE">
        <w:rPr>
          <w:noProof/>
        </w:rPr>
        <w:t>(</w:t>
      </w:r>
      <w:hyperlink w:anchor="_ENREF_38" w:tooltip="OGTR, 2013 #123" w:history="1">
        <w:r w:rsidR="00D4593C" w:rsidRPr="000A29BE">
          <w:rPr>
            <w:noProof/>
          </w:rPr>
          <w:t>OGTR, 2013</w:t>
        </w:r>
      </w:hyperlink>
      <w:r w:rsidR="0082001F" w:rsidRPr="000A29BE">
        <w:rPr>
          <w:noProof/>
        </w:rPr>
        <w:t>)</w:t>
      </w:r>
      <w:r w:rsidR="0082001F" w:rsidRPr="000A29BE">
        <w:fldChar w:fldCharType="end"/>
      </w:r>
      <w:r w:rsidRPr="000A29BE">
        <w:t>.</w:t>
      </w:r>
    </w:p>
    <w:p w14:paraId="6D751AD8" w14:textId="77777777" w:rsidR="00FB7E35" w:rsidRPr="000A29BE" w:rsidRDefault="00FB7E35" w:rsidP="00EE5A10">
      <w:pPr>
        <w:pStyle w:val="RARMPnumberedparagraphs"/>
        <w:tabs>
          <w:tab w:val="clear" w:pos="567"/>
        </w:tabs>
      </w:pPr>
      <w:r w:rsidRPr="000A29BE">
        <w:t>Risk identification first considers a wide range of circumstances in which the GMO, or the introduced genetic material, could come into contact with people or the environment. This leads to postulating causal pathways that may give rise to harm for people or the environment from dealings with a GMO. These are called risk scenarios.</w:t>
      </w:r>
    </w:p>
    <w:p w14:paraId="4093AF1A" w14:textId="77AC3546" w:rsidR="00FB7E35" w:rsidRPr="000A29BE" w:rsidRDefault="00FB7E35" w:rsidP="00EE5A10">
      <w:pPr>
        <w:pStyle w:val="RARMPnumberedparagraphs"/>
        <w:tabs>
          <w:tab w:val="clear" w:pos="567"/>
        </w:tabs>
      </w:pPr>
      <w:r w:rsidRPr="000A29BE">
        <w:lastRenderedPageBreak/>
        <w:t>Risk scenarios are screened to identify substantive risks, which are risk scenarios that are considered to have some reasonable chance of causing harm. Risk scenarios that could not plausibly occur, or do not lead to harm in the short and long term, do not advance in the r</w:t>
      </w:r>
      <w:r w:rsidR="007F7B90" w:rsidRPr="000A29BE">
        <w:t>isk assessment process (</w:t>
      </w:r>
      <w:r w:rsidR="00F5398F" w:rsidRPr="000A29BE">
        <w:fldChar w:fldCharType="begin"/>
      </w:r>
      <w:r w:rsidR="00F5398F" w:rsidRPr="000A29BE">
        <w:instrText xml:space="preserve"> REF _Ref55378222 \h </w:instrText>
      </w:r>
      <w:r w:rsidR="00F5398F" w:rsidRPr="000A29BE">
        <w:fldChar w:fldCharType="separate"/>
      </w:r>
      <w:r w:rsidR="001E1BD1" w:rsidRPr="000A29BE">
        <w:t xml:space="preserve">Figure </w:t>
      </w:r>
      <w:r w:rsidR="00F5398F" w:rsidRPr="000A29BE">
        <w:fldChar w:fldCharType="end"/>
      </w:r>
      <w:r w:rsidR="007C3526" w:rsidRPr="000A29BE">
        <w:t xml:space="preserve"> 4</w:t>
      </w:r>
      <w:r w:rsidRPr="000A29BE">
        <w:t>), i.e. the risk is considered no greater than negligible.</w:t>
      </w:r>
    </w:p>
    <w:p w14:paraId="7CB1622A" w14:textId="77777777" w:rsidR="00FB7E35" w:rsidRPr="000A29BE" w:rsidRDefault="00FB7E35" w:rsidP="00EE5A10">
      <w:pPr>
        <w:pStyle w:val="RARMPnumberedparagraphs"/>
        <w:tabs>
          <w:tab w:val="clear" w:pos="567"/>
        </w:tabs>
      </w:pPr>
      <w:r w:rsidRPr="000A29BE">
        <w:t>Risk scenarios identified as substantive risks are further characterised in terms of the potential seriousness of harm (Consequence assessment) and the likelihood of harm (Likelihood assessment). The consequence and likelihood assessments are combined to estimate the level of risk and determine whether risk treatment measures are required. The potential for interactions between risks is also considered.</w:t>
      </w:r>
    </w:p>
    <w:p w14:paraId="3C0FF0C6" w14:textId="63A1C766" w:rsidR="00FB7E35" w:rsidRPr="000A29BE" w:rsidRDefault="00FB7E35" w:rsidP="00E1104A">
      <w:pPr>
        <w:pStyle w:val="2RARMP"/>
      </w:pPr>
      <w:bookmarkStart w:id="318" w:name="_Toc301341851"/>
      <w:bookmarkStart w:id="319" w:name="_Toc46243669"/>
      <w:bookmarkStart w:id="320" w:name="_Toc47536762"/>
      <w:bookmarkStart w:id="321" w:name="_Toc224646056"/>
      <w:r w:rsidRPr="000A29BE">
        <w:t>Risk identification</w:t>
      </w:r>
      <w:bookmarkEnd w:id="318"/>
      <w:bookmarkEnd w:id="319"/>
      <w:bookmarkEnd w:id="320"/>
      <w:bookmarkEnd w:id="321"/>
    </w:p>
    <w:p w14:paraId="4A94BE29" w14:textId="1B2FBAC0" w:rsidR="00FB7E35" w:rsidRPr="000A29BE" w:rsidRDefault="00FB7E35" w:rsidP="00FB7E35">
      <w:pPr>
        <w:pStyle w:val="RARMPnumberedparagraphs"/>
        <w:tabs>
          <w:tab w:val="clear" w:pos="567"/>
        </w:tabs>
        <w:ind w:left="360" w:hanging="360"/>
      </w:pPr>
      <w:r w:rsidRPr="000A29BE">
        <w:t>Postulated risk scenarios are comprised of three components</w:t>
      </w:r>
      <w:r w:rsidR="000B22E3" w:rsidRPr="000A29BE">
        <w:t xml:space="preserve"> (</w:t>
      </w:r>
      <w:r w:rsidR="00232F77" w:rsidRPr="000A29BE">
        <w:fldChar w:fldCharType="begin"/>
      </w:r>
      <w:r w:rsidR="00232F77" w:rsidRPr="000A29BE">
        <w:instrText xml:space="preserve"> REF _Ref55379143 \h </w:instrText>
      </w:r>
      <w:r w:rsidR="00232F77" w:rsidRPr="000A29BE">
        <w:fldChar w:fldCharType="separate"/>
      </w:r>
      <w:r w:rsidR="001E1BD1" w:rsidRPr="000A29BE">
        <w:t xml:space="preserve">Figure </w:t>
      </w:r>
      <w:r w:rsidR="00232F77" w:rsidRPr="000A29BE">
        <w:fldChar w:fldCharType="end"/>
      </w:r>
      <w:r w:rsidR="007C3526" w:rsidRPr="000A29BE">
        <w:t xml:space="preserve"> 5</w:t>
      </w:r>
      <w:r w:rsidRPr="000A29BE">
        <w:t>):</w:t>
      </w:r>
    </w:p>
    <w:p w14:paraId="475009C1" w14:textId="77777777" w:rsidR="00FB7E35" w:rsidRPr="000A29BE" w:rsidRDefault="00FB7E35" w:rsidP="00AD18FC">
      <w:pPr>
        <w:pStyle w:val="ListParagraph"/>
        <w:numPr>
          <w:ilvl w:val="0"/>
          <w:numId w:val="10"/>
        </w:numPr>
      </w:pPr>
      <w:r w:rsidRPr="000A29BE">
        <w:t>The source of potential harm (risk source)</w:t>
      </w:r>
    </w:p>
    <w:p w14:paraId="6493094D" w14:textId="77777777" w:rsidR="00FB7E35" w:rsidRPr="000A29BE" w:rsidRDefault="00FB7E35" w:rsidP="00AD18FC">
      <w:pPr>
        <w:pStyle w:val="ListParagraph"/>
        <w:numPr>
          <w:ilvl w:val="0"/>
          <w:numId w:val="10"/>
        </w:numPr>
      </w:pPr>
      <w:r w:rsidRPr="000A29BE">
        <w:t>A plausible causal linkage to potential harm (causal pathway), and</w:t>
      </w:r>
    </w:p>
    <w:p w14:paraId="77D8C728" w14:textId="77777777" w:rsidR="00FB7E35" w:rsidRPr="000A29BE" w:rsidRDefault="00FB7E35" w:rsidP="00AD18FC">
      <w:pPr>
        <w:pStyle w:val="ListParagraph"/>
        <w:numPr>
          <w:ilvl w:val="0"/>
          <w:numId w:val="10"/>
        </w:numPr>
      </w:pPr>
      <w:r w:rsidRPr="000A29BE">
        <w:t>Potential harm to people or the environment.</w:t>
      </w:r>
    </w:p>
    <w:p w14:paraId="525D30DB" w14:textId="77848E40" w:rsidR="00FB7E35" w:rsidRPr="000A29BE" w:rsidRDefault="00870583" w:rsidP="00FB7E35">
      <w:pPr>
        <w:ind w:left="567" w:right="-30"/>
      </w:pPr>
      <w:r>
        <w:rPr>
          <w:noProof/>
        </w:rPr>
        <mc:AlternateContent>
          <mc:Choice Requires="wpg">
            <w:drawing>
              <wp:anchor distT="0" distB="0" distL="114300" distR="114300" simplePos="0" relativeHeight="251660288" behindDoc="0" locked="0" layoutInCell="1" allowOverlap="1" wp14:anchorId="6E51C7DD" wp14:editId="72D88573">
                <wp:simplePos x="0" y="0"/>
                <wp:positionH relativeFrom="column">
                  <wp:posOffset>469265</wp:posOffset>
                </wp:positionH>
                <wp:positionV relativeFrom="paragraph">
                  <wp:posOffset>94615</wp:posOffset>
                </wp:positionV>
                <wp:extent cx="4863465" cy="752475"/>
                <wp:effectExtent l="0" t="0" r="0" b="0"/>
                <wp:wrapNone/>
                <wp:docPr id="177446733" name="Group 26" descr="Title: Figure 6  Components of a risk scenario - Description: A pictoral representation of the preceeding paragraph."/>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63465" cy="752475"/>
                          <a:chOff x="0" y="0"/>
                          <a:chExt cx="48635" cy="7413"/>
                        </a:xfrm>
                      </wpg:grpSpPr>
                      <wps:wsp>
                        <wps:cNvPr id="1697429857" name="Text Box 27"/>
                        <wps:cNvSpPr txBox="1">
                          <a:spLocks noChangeArrowheads="1"/>
                        </wps:cNvSpPr>
                        <wps:spPr bwMode="auto">
                          <a:xfrm>
                            <a:off x="0" y="0"/>
                            <a:ext cx="10662" cy="7413"/>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3D9395D7" w14:textId="77777777" w:rsidR="001942E3" w:rsidRPr="00A602F0" w:rsidRDefault="001942E3" w:rsidP="00FB7E35">
                              <w:pPr>
                                <w:spacing w:before="0" w:after="40"/>
                                <w:jc w:val="center"/>
                                <w:rPr>
                                  <w:rFonts w:ascii="Arial" w:hAnsi="Arial" w:cs="Arial"/>
                                  <w:b/>
                                  <w:sz w:val="18"/>
                                </w:rPr>
                              </w:pPr>
                              <w:r w:rsidRPr="00A602F0">
                                <w:rPr>
                                  <w:rFonts w:ascii="Arial" w:hAnsi="Arial" w:cs="Arial"/>
                                  <w:b/>
                                  <w:sz w:val="18"/>
                                </w:rPr>
                                <w:t xml:space="preserve">Source of </w:t>
                              </w:r>
                            </w:p>
                            <w:p w14:paraId="61E82D40" w14:textId="77777777" w:rsidR="001942E3" w:rsidRPr="00A602F0" w:rsidRDefault="001942E3" w:rsidP="00FB7E35">
                              <w:pPr>
                                <w:spacing w:before="0" w:after="40"/>
                                <w:jc w:val="center"/>
                                <w:rPr>
                                  <w:rFonts w:ascii="Arial" w:hAnsi="Arial" w:cs="Arial"/>
                                  <w:b/>
                                  <w:sz w:val="18"/>
                                </w:rPr>
                              </w:pPr>
                              <w:r w:rsidRPr="00A602F0">
                                <w:rPr>
                                  <w:rFonts w:ascii="Arial" w:hAnsi="Arial" w:cs="Arial"/>
                                  <w:b/>
                                  <w:sz w:val="18"/>
                                </w:rPr>
                                <w:t>potential harm</w:t>
                              </w:r>
                            </w:p>
                            <w:p w14:paraId="231CC96B" w14:textId="77777777" w:rsidR="001942E3" w:rsidRPr="009B6E0B" w:rsidRDefault="001942E3" w:rsidP="00FB7E35">
                              <w:pPr>
                                <w:spacing w:after="40"/>
                                <w:jc w:val="center"/>
                                <w:rPr>
                                  <w:rFonts w:ascii="Arial" w:hAnsi="Arial" w:cs="Arial"/>
                                  <w:sz w:val="18"/>
                                </w:rPr>
                              </w:pPr>
                              <w:r w:rsidRPr="009B6E0B">
                                <w:rPr>
                                  <w:rFonts w:ascii="Arial" w:hAnsi="Arial" w:cs="Arial"/>
                                  <w:sz w:val="18"/>
                                </w:rPr>
                                <w:t>(a novel GM trait)</w:t>
                              </w:r>
                            </w:p>
                          </w:txbxContent>
                        </wps:txbx>
                        <wps:bodyPr rot="0" vert="horz" wrap="none" lIns="91440" tIns="45720" rIns="91440" bIns="45720" anchor="t" anchorCtr="0" upright="1">
                          <a:noAutofit/>
                        </wps:bodyPr>
                      </wps:wsp>
                      <wps:wsp>
                        <wps:cNvPr id="1342140452" name="Text Box 28"/>
                        <wps:cNvSpPr txBox="1">
                          <a:spLocks noChangeArrowheads="1"/>
                        </wps:cNvSpPr>
                        <wps:spPr bwMode="auto">
                          <a:xfrm>
                            <a:off x="34582" y="0"/>
                            <a:ext cx="14053" cy="7413"/>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2267C732" w14:textId="77777777" w:rsidR="001942E3" w:rsidRPr="00A602F0" w:rsidRDefault="001942E3" w:rsidP="00FB7E35">
                              <w:pPr>
                                <w:spacing w:before="0" w:after="40"/>
                                <w:jc w:val="center"/>
                                <w:rPr>
                                  <w:rFonts w:ascii="Arial" w:hAnsi="Arial" w:cs="Arial"/>
                                  <w:b/>
                                  <w:sz w:val="18"/>
                                </w:rPr>
                              </w:pPr>
                              <w:r w:rsidRPr="00A602F0">
                                <w:rPr>
                                  <w:rFonts w:ascii="Arial" w:hAnsi="Arial" w:cs="Arial"/>
                                  <w:b/>
                                  <w:sz w:val="18"/>
                                </w:rPr>
                                <w:t>Potential harm to</w:t>
                              </w:r>
                            </w:p>
                            <w:p w14:paraId="02517AEC" w14:textId="77777777" w:rsidR="001942E3" w:rsidRPr="00A602F0" w:rsidRDefault="001942E3" w:rsidP="00FB7E35">
                              <w:pPr>
                                <w:spacing w:before="0" w:after="40"/>
                                <w:jc w:val="center"/>
                                <w:rPr>
                                  <w:rFonts w:ascii="Arial" w:hAnsi="Arial" w:cs="Arial"/>
                                  <w:b/>
                                  <w:sz w:val="18"/>
                                </w:rPr>
                              </w:pPr>
                              <w:r w:rsidRPr="00A602F0">
                                <w:rPr>
                                  <w:rFonts w:ascii="Arial" w:hAnsi="Arial" w:cs="Arial"/>
                                  <w:b/>
                                  <w:sz w:val="18"/>
                                </w:rPr>
                                <w:t>an object of value</w:t>
                              </w:r>
                            </w:p>
                            <w:p w14:paraId="0AE5543A" w14:textId="77777777" w:rsidR="001942E3" w:rsidRPr="00B4637D" w:rsidRDefault="001942E3" w:rsidP="00FB7E35">
                              <w:pPr>
                                <w:spacing w:after="40"/>
                                <w:jc w:val="center"/>
                                <w:rPr>
                                  <w:rFonts w:ascii="Arial" w:hAnsi="Arial" w:cs="Arial"/>
                                  <w:sz w:val="18"/>
                                </w:rPr>
                              </w:pPr>
                              <w:r>
                                <w:rPr>
                                  <w:rFonts w:ascii="Arial" w:hAnsi="Arial" w:cs="Arial"/>
                                  <w:sz w:val="18"/>
                                </w:rPr>
                                <w:t>(people/environment)</w:t>
                              </w:r>
                            </w:p>
                          </w:txbxContent>
                        </wps:txbx>
                        <wps:bodyPr rot="0" vert="horz" wrap="square" lIns="91440" tIns="45720" rIns="91440" bIns="45720" anchor="t" anchorCtr="0" upright="1">
                          <a:noAutofit/>
                        </wps:bodyPr>
                      </wps:wsp>
                      <wpg:grpSp>
                        <wpg:cNvPr id="462521818" name="Group 29"/>
                        <wpg:cNvGrpSpPr>
                          <a:grpSpLocks/>
                        </wpg:cNvGrpSpPr>
                        <wpg:grpSpPr bwMode="auto">
                          <a:xfrm>
                            <a:off x="12177" y="2340"/>
                            <a:ext cx="22400" cy="4632"/>
                            <a:chOff x="0" y="0"/>
                            <a:chExt cx="22399" cy="4631"/>
                          </a:xfrm>
                        </wpg:grpSpPr>
                        <wpg:grpSp>
                          <wpg:cNvPr id="1841359050" name="Group 30"/>
                          <wpg:cNvGrpSpPr>
                            <a:grpSpLocks/>
                          </wpg:cNvGrpSpPr>
                          <wpg:grpSpPr bwMode="auto">
                            <a:xfrm>
                              <a:off x="0" y="0"/>
                              <a:ext cx="6711" cy="692"/>
                              <a:chOff x="0" y="0"/>
                              <a:chExt cx="6712" cy="698"/>
                            </a:xfrm>
                          </wpg:grpSpPr>
                          <wps:wsp>
                            <wps:cNvPr id="1509980583" name="Straight Connector 31"/>
                            <wps:cNvCnPr>
                              <a:cxnSpLocks noChangeShapeType="1"/>
                            </wps:cNvCnPr>
                            <wps:spPr bwMode="auto">
                              <a:xfrm>
                                <a:off x="0" y="356"/>
                                <a:ext cx="5700" cy="0"/>
                              </a:xfrm>
                              <a:prstGeom prst="line">
                                <a:avLst/>
                              </a:prstGeom>
                              <a:noFill/>
                              <a:ln w="28575">
                                <a:solidFill>
                                  <a:schemeClr val="dk1">
                                    <a:lumMod val="95000"/>
                                    <a:lumOff val="0"/>
                                  </a:schemeClr>
                                </a:solidFill>
                                <a:round/>
                                <a:headEnd/>
                                <a:tailEnd/>
                              </a:ln>
                              <a:extLst>
                                <a:ext uri="{909E8E84-426E-40DD-AFC4-6F175D3DCCD1}">
                                  <a14:hiddenFill xmlns:a14="http://schemas.microsoft.com/office/drawing/2010/main">
                                    <a:noFill/>
                                  </a14:hiddenFill>
                                </a:ext>
                              </a:extLst>
                            </wps:spPr>
                            <wps:bodyPr/>
                          </wps:wsp>
                          <wps:wsp>
                            <wps:cNvPr id="1241198094" name="Isosceles Triangle 2272"/>
                            <wps:cNvSpPr>
                              <a:spLocks noChangeArrowheads="1"/>
                            </wps:cNvSpPr>
                            <wps:spPr bwMode="auto">
                              <a:xfrm rot="5400000">
                                <a:off x="5829" y="-186"/>
                                <a:ext cx="698" cy="1069"/>
                              </a:xfrm>
                              <a:prstGeom prst="triangle">
                                <a:avLst>
                                  <a:gd name="adj" fmla="val 50000"/>
                                </a:avLst>
                              </a:prstGeom>
                              <a:solidFill>
                                <a:schemeClr val="tx1">
                                  <a:lumMod val="100000"/>
                                  <a:lumOff val="0"/>
                                </a:schemeClr>
                              </a:solidFill>
                              <a:ln w="3175">
                                <a:solidFill>
                                  <a:schemeClr val="tx1">
                                    <a:lumMod val="100000"/>
                                    <a:lumOff val="0"/>
                                  </a:schemeClr>
                                </a:solidFill>
                                <a:miter lim="800000"/>
                                <a:headEnd/>
                                <a:tailEnd/>
                              </a:ln>
                            </wps:spPr>
                            <wps:bodyPr rot="0" vert="horz" wrap="square" lIns="91440" tIns="45720" rIns="91440" bIns="45720" anchor="ctr" anchorCtr="0" upright="1">
                              <a:noAutofit/>
                            </wps:bodyPr>
                          </wps:wsp>
                        </wpg:grpSp>
                        <wpg:grpSp>
                          <wpg:cNvPr id="342131363" name="Group 2273"/>
                          <wpg:cNvGrpSpPr>
                            <a:grpSpLocks/>
                          </wpg:cNvGrpSpPr>
                          <wpg:grpSpPr bwMode="auto">
                            <a:xfrm>
                              <a:off x="7843" y="0"/>
                              <a:ext cx="6712" cy="692"/>
                              <a:chOff x="0" y="0"/>
                              <a:chExt cx="6712" cy="698"/>
                            </a:xfrm>
                          </wpg:grpSpPr>
                          <wps:wsp>
                            <wps:cNvPr id="1012729132" name="Straight Connector 2274"/>
                            <wps:cNvCnPr>
                              <a:cxnSpLocks noChangeShapeType="1"/>
                            </wps:cNvCnPr>
                            <wps:spPr bwMode="auto">
                              <a:xfrm>
                                <a:off x="0" y="356"/>
                                <a:ext cx="5700" cy="0"/>
                              </a:xfrm>
                              <a:prstGeom prst="line">
                                <a:avLst/>
                              </a:prstGeom>
                              <a:noFill/>
                              <a:ln w="28575">
                                <a:solidFill>
                                  <a:schemeClr val="dk1">
                                    <a:lumMod val="95000"/>
                                    <a:lumOff val="0"/>
                                  </a:schemeClr>
                                </a:solidFill>
                                <a:round/>
                                <a:headEnd/>
                                <a:tailEnd/>
                              </a:ln>
                              <a:extLst>
                                <a:ext uri="{909E8E84-426E-40DD-AFC4-6F175D3DCCD1}">
                                  <a14:hiddenFill xmlns:a14="http://schemas.microsoft.com/office/drawing/2010/main">
                                    <a:noFill/>
                                  </a14:hiddenFill>
                                </a:ext>
                              </a:extLst>
                            </wps:spPr>
                            <wps:bodyPr/>
                          </wps:wsp>
                          <wps:wsp>
                            <wps:cNvPr id="1987024298" name="Isosceles Triangle 2275"/>
                            <wps:cNvSpPr>
                              <a:spLocks noChangeArrowheads="1"/>
                            </wps:cNvSpPr>
                            <wps:spPr bwMode="auto">
                              <a:xfrm rot="5400000">
                                <a:off x="5829" y="-186"/>
                                <a:ext cx="698" cy="1069"/>
                              </a:xfrm>
                              <a:prstGeom prst="triangle">
                                <a:avLst>
                                  <a:gd name="adj" fmla="val 50000"/>
                                </a:avLst>
                              </a:prstGeom>
                              <a:solidFill>
                                <a:schemeClr val="tx1">
                                  <a:lumMod val="100000"/>
                                  <a:lumOff val="0"/>
                                </a:schemeClr>
                              </a:solidFill>
                              <a:ln w="3175">
                                <a:solidFill>
                                  <a:schemeClr val="tx1">
                                    <a:lumMod val="100000"/>
                                    <a:lumOff val="0"/>
                                  </a:schemeClr>
                                </a:solidFill>
                                <a:miter lim="800000"/>
                                <a:headEnd/>
                                <a:tailEnd/>
                              </a:ln>
                            </wps:spPr>
                            <wps:bodyPr rot="0" vert="horz" wrap="square" lIns="91440" tIns="45720" rIns="91440" bIns="45720" anchor="ctr" anchorCtr="0" upright="1">
                              <a:noAutofit/>
                            </wps:bodyPr>
                          </wps:wsp>
                        </wpg:grpSp>
                        <wpg:grpSp>
                          <wpg:cNvPr id="338460468" name="Group 2276"/>
                          <wpg:cNvGrpSpPr>
                            <a:grpSpLocks/>
                          </wpg:cNvGrpSpPr>
                          <wpg:grpSpPr bwMode="auto">
                            <a:xfrm>
                              <a:off x="15687" y="0"/>
                              <a:ext cx="6712" cy="692"/>
                              <a:chOff x="0" y="0"/>
                              <a:chExt cx="6712" cy="698"/>
                            </a:xfrm>
                          </wpg:grpSpPr>
                          <wps:wsp>
                            <wps:cNvPr id="24940905" name="Straight Connector 2277"/>
                            <wps:cNvCnPr>
                              <a:cxnSpLocks noChangeShapeType="1"/>
                            </wps:cNvCnPr>
                            <wps:spPr bwMode="auto">
                              <a:xfrm>
                                <a:off x="0" y="356"/>
                                <a:ext cx="5700" cy="0"/>
                              </a:xfrm>
                              <a:prstGeom prst="line">
                                <a:avLst/>
                              </a:prstGeom>
                              <a:noFill/>
                              <a:ln w="28575">
                                <a:solidFill>
                                  <a:schemeClr val="dk1">
                                    <a:lumMod val="95000"/>
                                    <a:lumOff val="0"/>
                                  </a:schemeClr>
                                </a:solidFill>
                                <a:round/>
                                <a:headEnd/>
                                <a:tailEnd/>
                              </a:ln>
                              <a:extLst>
                                <a:ext uri="{909E8E84-426E-40DD-AFC4-6F175D3DCCD1}">
                                  <a14:hiddenFill xmlns:a14="http://schemas.microsoft.com/office/drawing/2010/main">
                                    <a:noFill/>
                                  </a14:hiddenFill>
                                </a:ext>
                              </a:extLst>
                            </wps:spPr>
                            <wps:bodyPr/>
                          </wps:wsp>
                          <wps:wsp>
                            <wps:cNvPr id="616689530" name="Isosceles Triangle 2278"/>
                            <wps:cNvSpPr>
                              <a:spLocks noChangeArrowheads="1"/>
                            </wps:cNvSpPr>
                            <wps:spPr bwMode="auto">
                              <a:xfrm rot="5400000">
                                <a:off x="5829" y="-186"/>
                                <a:ext cx="698" cy="1069"/>
                              </a:xfrm>
                              <a:prstGeom prst="triangle">
                                <a:avLst>
                                  <a:gd name="adj" fmla="val 50000"/>
                                </a:avLst>
                              </a:prstGeom>
                              <a:solidFill>
                                <a:schemeClr val="tx1">
                                  <a:lumMod val="100000"/>
                                  <a:lumOff val="0"/>
                                </a:schemeClr>
                              </a:solidFill>
                              <a:ln w="3175">
                                <a:solidFill>
                                  <a:schemeClr val="tx1">
                                    <a:lumMod val="100000"/>
                                    <a:lumOff val="0"/>
                                  </a:schemeClr>
                                </a:solidFill>
                                <a:miter lim="800000"/>
                                <a:headEnd/>
                                <a:tailEnd/>
                              </a:ln>
                            </wps:spPr>
                            <wps:bodyPr rot="0" vert="horz" wrap="square" lIns="91440" tIns="45720" rIns="91440" bIns="45720" anchor="ctr" anchorCtr="0" upright="1">
                              <a:noAutofit/>
                            </wps:bodyPr>
                          </wps:wsp>
                        </wpg:grpSp>
                        <wps:wsp>
                          <wps:cNvPr id="417283474" name="Text Box 2279"/>
                          <wps:cNvSpPr txBox="1">
                            <a:spLocks noChangeArrowheads="1"/>
                          </wps:cNvSpPr>
                          <wps:spPr bwMode="auto">
                            <a:xfrm>
                              <a:off x="3640" y="1381"/>
                              <a:ext cx="15211" cy="3250"/>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1ADCFA29" w14:textId="77777777" w:rsidR="001942E3" w:rsidRPr="00A602F0" w:rsidRDefault="001942E3" w:rsidP="00FB7E35">
                                <w:pPr>
                                  <w:spacing w:before="60" w:after="60"/>
                                  <w:jc w:val="center"/>
                                  <w:rPr>
                                    <w:rFonts w:ascii="Arial" w:hAnsi="Arial" w:cs="Arial"/>
                                    <w:b/>
                                    <w:sz w:val="18"/>
                                  </w:rPr>
                                </w:pPr>
                                <w:r w:rsidRPr="00A602F0">
                                  <w:rPr>
                                    <w:rFonts w:ascii="Arial" w:hAnsi="Arial" w:cs="Arial"/>
                                    <w:b/>
                                    <w:sz w:val="18"/>
                                  </w:rPr>
                                  <w:t>Plausible causal linkage</w:t>
                                </w:r>
                              </w:p>
                            </w:txbxContent>
                          </wps:txbx>
                          <wps:bodyPr rot="0" vert="horz" wrap="square" lIns="91440" tIns="45720" rIns="91440" bIns="45720" anchor="t" anchorCtr="0" upright="1">
                            <a:noAutofit/>
                          </wps:bodyPr>
                        </wps:wsp>
                      </wpg:grpSp>
                    </wpg:wgp>
                  </a:graphicData>
                </a:graphic>
                <wp14:sizeRelH relativeFrom="margin">
                  <wp14:pctWidth>0</wp14:pctWidth>
                </wp14:sizeRelH>
                <wp14:sizeRelV relativeFrom="margin">
                  <wp14:pctHeight>0</wp14:pctHeight>
                </wp14:sizeRelV>
              </wp:anchor>
            </w:drawing>
          </mc:Choice>
          <mc:Fallback>
            <w:pict>
              <v:group w14:anchorId="6E51C7DD" id="Group 26" o:spid="_x0000_s1026" alt="Title: Figure 6  Components of a risk scenario - Description: A pictoral representation of the preceeding paragraph." style="position:absolute;left:0;text-align:left;margin-left:36.95pt;margin-top:7.45pt;width:382.95pt;height:59.25pt;z-index:251660288;mso-width-relative:margin;mso-height-relative:margin" coordsize="48635,74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">
                <v:shapetype id="_x0000_t202" coordsize="21600,21600" o:spt="202" path="m,l,21600r21600,l21600,xe">
                  <v:stroke joinstyle="miter"/>
                  <v:path gradientshapeok="t" o:connecttype="rect"/>
                </v:shapetype>
                <v:shape id="Text Box 27" o:spid="_x0000_s1027" type="#_x0000_t202" style="position:absolute;width:10662;height:74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" fillcolor="white [3201]" stroked="f" strokeweight=".5pt">
                  <v:textbox>
                    <w:txbxContent>
                      <w:p w14:paraId="3D9395D7" w14:textId="77777777" w:rsidR="001942E3" w:rsidRPr="00A602F0" w:rsidRDefault="001942E3" w:rsidP="00FB7E35">
                        <w:pPr>
                          <w:spacing w:before="0" w:after="40"/>
                          <w:jc w:val="center"/>
                          <w:rPr>
                            <w:rFonts w:ascii="Arial" w:hAnsi="Arial" w:cs="Arial"/>
                            <w:b/>
                            <w:sz w:val="18"/>
                          </w:rPr>
                        </w:pPr>
                        <w:r w:rsidRPr="00A602F0">
                          <w:rPr>
                            <w:rFonts w:ascii="Arial" w:hAnsi="Arial" w:cs="Arial"/>
                            <w:b/>
                            <w:sz w:val="18"/>
                          </w:rPr>
                          <w:t xml:space="preserve">Source of </w:t>
                        </w:r>
                      </w:p>
                      <w:p w14:paraId="61E82D40" w14:textId="77777777" w:rsidR="001942E3" w:rsidRPr="00A602F0" w:rsidRDefault="001942E3" w:rsidP="00FB7E35">
                        <w:pPr>
                          <w:spacing w:before="0" w:after="40"/>
                          <w:jc w:val="center"/>
                          <w:rPr>
                            <w:rFonts w:ascii="Arial" w:hAnsi="Arial" w:cs="Arial"/>
                            <w:b/>
                            <w:sz w:val="18"/>
                          </w:rPr>
                        </w:pPr>
                        <w:r w:rsidRPr="00A602F0">
                          <w:rPr>
                            <w:rFonts w:ascii="Arial" w:hAnsi="Arial" w:cs="Arial"/>
                            <w:b/>
                            <w:sz w:val="18"/>
                          </w:rPr>
                          <w:t>potential harm</w:t>
                        </w:r>
                      </w:p>
                      <w:p w14:paraId="231CC96B" w14:textId="77777777" w:rsidR="001942E3" w:rsidRPr="009B6E0B" w:rsidRDefault="001942E3" w:rsidP="00FB7E35">
                        <w:pPr>
                          <w:spacing w:after="40"/>
                          <w:jc w:val="center"/>
                          <w:rPr>
                            <w:rFonts w:ascii="Arial" w:hAnsi="Arial" w:cs="Arial"/>
                            <w:sz w:val="18"/>
                          </w:rPr>
                        </w:pPr>
                        <w:r w:rsidRPr="009B6E0B">
                          <w:rPr>
                            <w:rFonts w:ascii="Arial" w:hAnsi="Arial" w:cs="Arial"/>
                            <w:sz w:val="18"/>
                          </w:rPr>
                          <w:t>(a novel GM trait)</w:t>
                        </w:r>
                      </w:p>
                    </w:txbxContent>
                  </v:textbox>
                </v:shape>
                <v:shape id="Text Box 28" o:spid="_x0000_s1028" type="#_x0000_t202" style="position:absolute;left:34582;width:14053;height:7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" fillcolor="white [3201]" stroked="f" strokeweight=".5pt">
                  <v:textbox>
                    <w:txbxContent>
                      <w:p w14:paraId="2267C732" w14:textId="77777777" w:rsidR="001942E3" w:rsidRPr="00A602F0" w:rsidRDefault="001942E3" w:rsidP="00FB7E35">
                        <w:pPr>
                          <w:spacing w:before="0" w:after="40"/>
                          <w:jc w:val="center"/>
                          <w:rPr>
                            <w:rFonts w:ascii="Arial" w:hAnsi="Arial" w:cs="Arial"/>
                            <w:b/>
                            <w:sz w:val="18"/>
                          </w:rPr>
                        </w:pPr>
                        <w:r w:rsidRPr="00A602F0">
                          <w:rPr>
                            <w:rFonts w:ascii="Arial" w:hAnsi="Arial" w:cs="Arial"/>
                            <w:b/>
                            <w:sz w:val="18"/>
                          </w:rPr>
                          <w:t>Potential harm to</w:t>
                        </w:r>
                      </w:p>
                      <w:p w14:paraId="02517AEC" w14:textId="77777777" w:rsidR="001942E3" w:rsidRPr="00A602F0" w:rsidRDefault="001942E3" w:rsidP="00FB7E35">
                        <w:pPr>
                          <w:spacing w:before="0" w:after="40"/>
                          <w:jc w:val="center"/>
                          <w:rPr>
                            <w:rFonts w:ascii="Arial" w:hAnsi="Arial" w:cs="Arial"/>
                            <w:b/>
                            <w:sz w:val="18"/>
                          </w:rPr>
                        </w:pPr>
                        <w:r w:rsidRPr="00A602F0">
                          <w:rPr>
                            <w:rFonts w:ascii="Arial" w:hAnsi="Arial" w:cs="Arial"/>
                            <w:b/>
                            <w:sz w:val="18"/>
                          </w:rPr>
                          <w:t>an object of value</w:t>
                        </w:r>
                      </w:p>
                      <w:p w14:paraId="0AE5543A" w14:textId="77777777" w:rsidR="001942E3" w:rsidRPr="00B4637D" w:rsidRDefault="001942E3" w:rsidP="00FB7E35">
                        <w:pPr>
                          <w:spacing w:after="40"/>
                          <w:jc w:val="center"/>
                          <w:rPr>
                            <w:rFonts w:ascii="Arial" w:hAnsi="Arial" w:cs="Arial"/>
                            <w:sz w:val="18"/>
                          </w:rPr>
                        </w:pPr>
                        <w:r>
                          <w:rPr>
                            <w:rFonts w:ascii="Arial" w:hAnsi="Arial" w:cs="Arial"/>
                            <w:sz w:val="18"/>
                          </w:rPr>
                          <w:t>(people/environment)</w:t>
                        </w:r>
                      </w:p>
                    </w:txbxContent>
                  </v:textbox>
                </v:shape>
                <v:group id="Group 29" o:spid="_x0000_s1029" style="position:absolute;left:12177;top:2340;width:22400;height:4632" coordsize="22399,4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">
                  <v:group id="Group 30" o:spid="_x0000_s1030" style="position:absolute;width:6711;height:692" coordsize="6712,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">
                    <v:line id="Straight Connector 31" o:spid="_x0000_s1031" style="position:absolute;visibility:visible;mso-wrap-style:square" from="0,356" to="5700,3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" strokecolor="black [3040]" strokeweight="2.25p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2272" o:spid="_x0000_s1032" type="#_x0000_t5" style="position:absolute;left:5829;top:-186;width:698;height:106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" fillcolor="black [3213]" strokecolor="black [3213]" strokeweight=".25pt"/>
                  </v:group>
                  <v:group id="Group 2273" o:spid="_x0000_s1033" style="position:absolute;left:7843;width:6712;height:692" coordsize="6712,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">
                    <v:line id="Straight Connector 2274" o:spid="_x0000_s1034" style="position:absolute;visibility:visible;mso-wrap-style:square" from="0,356" to="5700,3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" strokecolor="black [3040]" strokeweight="2.25pt"/>
                    <v:shape id="Isosceles Triangle 2275" o:spid="_x0000_s1035" type="#_x0000_t5" style="position:absolute;left:5829;top:-186;width:698;height:106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" fillcolor="black [3213]" strokecolor="black [3213]" strokeweight=".25pt"/>
                  </v:group>
                  <v:group id="Group 2276" o:spid="_x0000_s1036" style="position:absolute;left:15687;width:6712;height:692" coordsize="6712,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">
                    <v:line id="Straight Connector 2277" o:spid="_x0000_s1037" style="position:absolute;visibility:visible;mso-wrap-style:square" from="0,356" to="5700,3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" strokecolor="black [3040]" strokeweight="2.25pt"/>
                    <v:shape id="Isosceles Triangle 2278" o:spid="_x0000_s1038" type="#_x0000_t5" style="position:absolute;left:5829;top:-186;width:698;height:106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" fillcolor="black [3213]" strokecolor="black [3213]" strokeweight=".25pt"/>
                  </v:group>
                  <v:shape id="Text Box 2279" o:spid="_x0000_s1039" type="#_x0000_t202" style="position:absolute;left:3640;top:1381;width:15211;height:3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" fillcolor="white [3201]" stroked="f" strokeweight=".5pt">
                    <v:textbox>
                      <w:txbxContent>
                        <w:p w14:paraId="1ADCFA29" w14:textId="77777777" w:rsidR="001942E3" w:rsidRPr="00A602F0" w:rsidRDefault="001942E3" w:rsidP="00FB7E35">
                          <w:pPr>
                            <w:spacing w:before="60" w:after="60"/>
                            <w:jc w:val="center"/>
                            <w:rPr>
                              <w:rFonts w:ascii="Arial" w:hAnsi="Arial" w:cs="Arial"/>
                              <w:b/>
                              <w:sz w:val="18"/>
                            </w:rPr>
                          </w:pPr>
                          <w:r w:rsidRPr="00A602F0">
                            <w:rPr>
                              <w:rFonts w:ascii="Arial" w:hAnsi="Arial" w:cs="Arial"/>
                              <w:b/>
                              <w:sz w:val="18"/>
                            </w:rPr>
                            <w:t>Plausible causal linkage</w:t>
                          </w:r>
                        </w:p>
                      </w:txbxContent>
                    </v:textbox>
                  </v:shape>
                </v:group>
              </v:group>
            </w:pict>
          </mc:Fallback>
        </mc:AlternateContent>
      </w:r>
      <w:r>
        <w:rPr>
          <w:noProof/>
        </w:rPr>
        <mc:AlternateContent>
          <mc:Choice Requires="wps">
            <w:drawing>
              <wp:inline distT="0" distB="0" distL="0" distR="0" wp14:anchorId="5B5C36BE" wp14:editId="5C681FA5">
                <wp:extent cx="5117465" cy="898525"/>
                <wp:effectExtent l="12700" t="19685" r="13335" b="15240"/>
                <wp:docPr id="810236087" name="Rectangle 1" descr="Title: Figure 7. Components of a risk scenario - Description: Components of a risk scenario"/>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17465" cy="89852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inline>
            </w:drawing>
          </mc:Choice>
          <mc:Fallback>
            <w:pict>
              <v:rect w14:anchorId="48718E64" id="Rectangle 1" o:spid="_x0000_s1026" alt="Title: Figure 7. Components of a risk scenario - Description: Components of a risk scenario" style="width:402.95pt;height:70.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" filled="f" strokeweight="2pt">
                <w10:anchorlock/>
              </v:rect>
            </w:pict>
          </mc:Fallback>
        </mc:AlternateContent>
      </w:r>
    </w:p>
    <w:p w14:paraId="5C282DFA" w14:textId="6C654244" w:rsidR="00FB7E35" w:rsidRPr="000A29BE" w:rsidRDefault="00232F77" w:rsidP="00340E83">
      <w:pPr>
        <w:pStyle w:val="figure"/>
        <w:rPr>
          <w:color w:val="auto"/>
        </w:rPr>
      </w:pPr>
      <w:bookmarkStart w:id="322" w:name="_Ref55379143"/>
      <w:bookmarkStart w:id="323" w:name="_Ref475973580"/>
      <w:bookmarkStart w:id="324" w:name="_Toc34906266"/>
      <w:r w:rsidRPr="000A29BE">
        <w:rPr>
          <w:color w:val="auto"/>
        </w:rPr>
        <w:t xml:space="preserve">Figure </w:t>
      </w:r>
      <w:bookmarkEnd w:id="322"/>
      <w:r w:rsidR="007C3526" w:rsidRPr="000A29BE">
        <w:rPr>
          <w:color w:val="auto"/>
        </w:rPr>
        <w:t>5</w:t>
      </w:r>
      <w:r w:rsidRPr="000A29BE">
        <w:rPr>
          <w:color w:val="auto"/>
        </w:rPr>
        <w:t>:</w:t>
      </w:r>
      <w:r w:rsidR="00FB7E35" w:rsidRPr="000A29BE">
        <w:rPr>
          <w:b/>
          <w:color w:val="auto"/>
        </w:rPr>
        <w:t xml:space="preserve"> </w:t>
      </w:r>
      <w:r w:rsidR="00FB7E35" w:rsidRPr="000A29BE">
        <w:rPr>
          <w:color w:val="auto"/>
        </w:rPr>
        <w:t>Components of a risk scenario</w:t>
      </w:r>
      <w:bookmarkEnd w:id="323"/>
      <w:bookmarkEnd w:id="324"/>
    </w:p>
    <w:p w14:paraId="0C78C9A8" w14:textId="7CB9584C" w:rsidR="00FB7E35" w:rsidRPr="000A29BE" w:rsidRDefault="00FB7E35" w:rsidP="00FB7E35">
      <w:pPr>
        <w:pStyle w:val="RARMPnumberedparagraphs"/>
        <w:tabs>
          <w:tab w:val="clear" w:pos="567"/>
        </w:tabs>
        <w:ind w:left="360" w:hanging="360"/>
      </w:pPr>
      <w:r w:rsidRPr="000A29BE">
        <w:t xml:space="preserve">When postulating relevant risk scenarios, the risk context is </w:t>
      </w:r>
      <w:proofErr w:type="gramStart"/>
      <w:r w:rsidRPr="000A29BE">
        <w:t>taken into account</w:t>
      </w:r>
      <w:proofErr w:type="gramEnd"/>
      <w:r w:rsidRPr="000A29BE">
        <w:t>, including the followi</w:t>
      </w:r>
      <w:r w:rsidR="00472456" w:rsidRPr="000A29BE">
        <w:t xml:space="preserve">ng factors detailed in </w:t>
      </w:r>
      <w:r w:rsidR="00472456" w:rsidRPr="000A29BE">
        <w:fldChar w:fldCharType="begin"/>
      </w:r>
      <w:r w:rsidR="00472456" w:rsidRPr="000A29BE">
        <w:instrText xml:space="preserve"> REF _Ref57118937 \r \h </w:instrText>
      </w:r>
      <w:r w:rsidR="00472456" w:rsidRPr="000A29BE">
        <w:fldChar w:fldCharType="separate"/>
      </w:r>
      <w:r w:rsidR="001E1BD1">
        <w:t>Chapter 1</w:t>
      </w:r>
      <w:r w:rsidR="00472456" w:rsidRPr="000A29BE">
        <w:fldChar w:fldCharType="end"/>
      </w:r>
      <w:r w:rsidRPr="000A29BE">
        <w:t>:</w:t>
      </w:r>
    </w:p>
    <w:p w14:paraId="10DCF2D9" w14:textId="77777777" w:rsidR="00FB7E35" w:rsidRPr="000A29BE" w:rsidRDefault="00FB7E35" w:rsidP="00FB7E35">
      <w:pPr>
        <w:pStyle w:val="BulletedRARMP"/>
        <w:tabs>
          <w:tab w:val="clear" w:pos="567"/>
          <w:tab w:val="num" w:pos="851"/>
        </w:tabs>
        <w:spacing w:after="60"/>
        <w:ind w:left="851" w:hanging="425"/>
      </w:pPr>
      <w:r w:rsidRPr="000A29BE">
        <w:t>the proposed dealings</w:t>
      </w:r>
    </w:p>
    <w:p w14:paraId="075D26E2" w14:textId="77777777" w:rsidR="00FB7E35" w:rsidRPr="000A29BE" w:rsidRDefault="00FB7E35" w:rsidP="00FB7E35">
      <w:pPr>
        <w:pStyle w:val="BulletedRARMP"/>
        <w:tabs>
          <w:tab w:val="clear" w:pos="567"/>
          <w:tab w:val="num" w:pos="851"/>
        </w:tabs>
        <w:spacing w:after="60"/>
        <w:ind w:left="851" w:hanging="425"/>
      </w:pPr>
      <w:r w:rsidRPr="000A29BE">
        <w:t>the proposed limits including the extent and scale of the proposed dealings</w:t>
      </w:r>
    </w:p>
    <w:p w14:paraId="1BA95A7C" w14:textId="77777777" w:rsidR="00FB7E35" w:rsidRPr="000A29BE" w:rsidRDefault="00FB7E35" w:rsidP="00FB7E35">
      <w:pPr>
        <w:pStyle w:val="BulletedRARMP"/>
        <w:tabs>
          <w:tab w:val="clear" w:pos="567"/>
          <w:tab w:val="num" w:pos="851"/>
        </w:tabs>
        <w:spacing w:after="60"/>
        <w:ind w:left="851" w:hanging="425"/>
      </w:pPr>
      <w:r w:rsidRPr="000A29BE">
        <w:t>the proposed controls to limit the spread and persistence of the GMO and</w:t>
      </w:r>
    </w:p>
    <w:p w14:paraId="4B010B3B" w14:textId="77777777" w:rsidR="00FB7E35" w:rsidRPr="000A29BE" w:rsidRDefault="00FB7E35" w:rsidP="00FB7E35">
      <w:pPr>
        <w:pStyle w:val="BulletedRARMP"/>
        <w:tabs>
          <w:tab w:val="clear" w:pos="567"/>
          <w:tab w:val="num" w:pos="851"/>
        </w:tabs>
        <w:spacing w:after="60"/>
        <w:ind w:left="851" w:hanging="425"/>
      </w:pPr>
      <w:r w:rsidRPr="000A29BE">
        <w:t>the characteristics of the parent organism(s).</w:t>
      </w:r>
    </w:p>
    <w:p w14:paraId="0218BB84" w14:textId="77777777" w:rsidR="00FB7E35" w:rsidRPr="000A29BE" w:rsidRDefault="00FB7E35" w:rsidP="00FB7E35">
      <w:pPr>
        <w:pStyle w:val="3RARMP"/>
      </w:pPr>
      <w:bookmarkStart w:id="325" w:name="_Ref490461333"/>
      <w:bookmarkStart w:id="326" w:name="_Ref496597381"/>
      <w:bookmarkStart w:id="327" w:name="_Toc46243670"/>
      <w:bookmarkStart w:id="328" w:name="_Toc47536763"/>
      <w:bookmarkStart w:id="329" w:name="_Toc224646057"/>
      <w:r w:rsidRPr="000A29BE">
        <w:t>Risk source</w:t>
      </w:r>
      <w:bookmarkEnd w:id="325"/>
      <w:bookmarkEnd w:id="326"/>
      <w:bookmarkEnd w:id="327"/>
      <w:bookmarkEnd w:id="328"/>
      <w:bookmarkEnd w:id="329"/>
    </w:p>
    <w:p w14:paraId="21F1F7DF" w14:textId="7E0FA2AE" w:rsidR="003854D8" w:rsidRPr="000A29BE" w:rsidRDefault="00FB7E35" w:rsidP="00E500EB">
      <w:pPr>
        <w:pStyle w:val="RARMPnumberedparagraphs"/>
        <w:tabs>
          <w:tab w:val="clear" w:pos="567"/>
        </w:tabs>
      </w:pPr>
      <w:r w:rsidRPr="000A29BE">
        <w:t xml:space="preserve">The parent organism </w:t>
      </w:r>
      <w:r w:rsidR="007409DC">
        <w:t>of the GMO is VEEV TC-83</w:t>
      </w:r>
      <w:r w:rsidR="00F1397D" w:rsidRPr="000A29BE">
        <w:t>. Details of</w:t>
      </w:r>
      <w:r w:rsidRPr="000A29BE">
        <w:t xml:space="preserve"> the pathogenicity and transmissibility of </w:t>
      </w:r>
      <w:r w:rsidR="007409DC">
        <w:t>VEEV, and specific consideration of VEEV TC-83,</w:t>
      </w:r>
      <w:r w:rsidR="00340E83" w:rsidRPr="000A29BE">
        <w:t xml:space="preserve"> </w:t>
      </w:r>
      <w:r w:rsidR="007409DC">
        <w:t>are</w:t>
      </w:r>
      <w:r w:rsidRPr="000A29BE">
        <w:t xml:space="preserve"> </w:t>
      </w:r>
      <w:r w:rsidR="00472456" w:rsidRPr="000A29BE">
        <w:t xml:space="preserve">discussed in </w:t>
      </w:r>
      <w:r w:rsidR="00472456" w:rsidRPr="000A29BE">
        <w:fldChar w:fldCharType="begin"/>
      </w:r>
      <w:r w:rsidR="00472456" w:rsidRPr="000A29BE">
        <w:instrText xml:space="preserve"> REF _Ref57118949 \r \h </w:instrText>
      </w:r>
      <w:r w:rsidR="00472456" w:rsidRPr="000A29BE">
        <w:fldChar w:fldCharType="separate"/>
      </w:r>
      <w:r w:rsidR="001E1BD1">
        <w:t>Chapter 1</w:t>
      </w:r>
      <w:r w:rsidR="00472456" w:rsidRPr="000A29BE">
        <w:fldChar w:fldCharType="end"/>
      </w:r>
      <w:r w:rsidRPr="000A29BE">
        <w:t>.</w:t>
      </w:r>
      <w:r w:rsidR="00BA113F" w:rsidRPr="000A29BE">
        <w:rPr>
          <w:snapToGrid w:val="0"/>
        </w:rPr>
        <w:t xml:space="preserve"> </w:t>
      </w:r>
      <w:r w:rsidR="00126E0F">
        <w:rPr>
          <w:snapToGrid w:val="0"/>
        </w:rPr>
        <w:t xml:space="preserve">Infection is the result of direct contact with cats administered the vaccine </w:t>
      </w:r>
      <w:r w:rsidR="00215A28">
        <w:rPr>
          <w:snapToGrid w:val="0"/>
        </w:rPr>
        <w:t xml:space="preserve">or indirectly via the transmission by mosquitoes. </w:t>
      </w:r>
    </w:p>
    <w:p w14:paraId="0E8212BA" w14:textId="43E82484" w:rsidR="009F66C1" w:rsidRPr="000A29BE" w:rsidRDefault="009F66C1" w:rsidP="00E500EB">
      <w:pPr>
        <w:pStyle w:val="RARMPnumberedparagraphs"/>
        <w:tabs>
          <w:tab w:val="clear" w:pos="567"/>
        </w:tabs>
      </w:pPr>
      <w:r w:rsidRPr="000A29BE">
        <w:rPr>
          <w:snapToGrid w:val="0"/>
        </w:rPr>
        <w:t>The sources of potential harms can be</w:t>
      </w:r>
      <w:r w:rsidR="003C0AAE" w:rsidRPr="000A29BE">
        <w:rPr>
          <w:snapToGrid w:val="0"/>
        </w:rPr>
        <w:t xml:space="preserve"> </w:t>
      </w:r>
      <w:r w:rsidRPr="000A29BE">
        <w:rPr>
          <w:snapToGrid w:val="0"/>
        </w:rPr>
        <w:t xml:space="preserve">intended novel GM traits associated with </w:t>
      </w:r>
      <w:r w:rsidR="00BC1EA3" w:rsidRPr="000A29BE">
        <w:rPr>
          <w:snapToGrid w:val="0"/>
        </w:rPr>
        <w:t xml:space="preserve">the </w:t>
      </w:r>
      <w:r w:rsidR="00BC36CD">
        <w:rPr>
          <w:snapToGrid w:val="0"/>
        </w:rPr>
        <w:t>genetic modification</w:t>
      </w:r>
      <w:r w:rsidRPr="000A29BE">
        <w:rPr>
          <w:snapToGrid w:val="0"/>
        </w:rPr>
        <w:t>, or unintended effects arising from the use of gene technology.</w:t>
      </w:r>
    </w:p>
    <w:p w14:paraId="4CCBB98F" w14:textId="503F4349" w:rsidR="007409DC" w:rsidRPr="000A29BE" w:rsidRDefault="007409DC" w:rsidP="009F66C1">
      <w:pPr>
        <w:pStyle w:val="RARMPnumberedparagraphs"/>
        <w:tabs>
          <w:tab w:val="clear" w:pos="567"/>
        </w:tabs>
      </w:pPr>
      <w:r>
        <w:t>The GMO, as a sa-mRNA, is localised to the cell cytoplasm and does not have a mechanism to integrate with the genome of host cells. For integration to occur</w:t>
      </w:r>
      <w:r w:rsidR="00C601A2">
        <w:t>,</w:t>
      </w:r>
      <w:r>
        <w:t xml:space="preserve"> RNA must first be transcribed into DNA, which is unlikely to occur as mammalian cells do not have the machinery for reverse transcription. Therefore, the possibility of integration will not be considered. </w:t>
      </w:r>
    </w:p>
    <w:p w14:paraId="4030A610" w14:textId="39E54E24" w:rsidR="00615C28" w:rsidRPr="001A1DA7" w:rsidRDefault="00B1638C" w:rsidP="00604570">
      <w:pPr>
        <w:pStyle w:val="RARMPnumberedparagraphs"/>
        <w:tabs>
          <w:tab w:val="clear" w:pos="567"/>
        </w:tabs>
      </w:pPr>
      <w:r>
        <w:rPr>
          <w:snapToGrid w:val="0"/>
        </w:rPr>
        <w:t>The risk of recombination between the GMO and circulating strains for FeLV will not be considered further in the risk scenarios, as any resulting recombinant FeLV would retain wild type characteristics and will not produce more virulent strains</w:t>
      </w:r>
      <w:r w:rsidR="00615C28" w:rsidRPr="000A29BE">
        <w:rPr>
          <w:snapToGrid w:val="0"/>
        </w:rPr>
        <w:t>.</w:t>
      </w:r>
      <w:r w:rsidR="00E559FC" w:rsidRPr="000A29BE">
        <w:rPr>
          <w:snapToGrid w:val="0"/>
        </w:rPr>
        <w:t xml:space="preserve"> </w:t>
      </w:r>
    </w:p>
    <w:p w14:paraId="3486EB81" w14:textId="2F2236FD" w:rsidR="00312DCA" w:rsidRPr="00640381" w:rsidRDefault="001A1DA7" w:rsidP="00604570">
      <w:pPr>
        <w:pStyle w:val="RARMPnumberedparagraphs"/>
        <w:tabs>
          <w:tab w:val="clear" w:pos="567"/>
        </w:tabs>
      </w:pPr>
      <w:r>
        <w:rPr>
          <w:snapToGrid w:val="0"/>
        </w:rPr>
        <w:t xml:space="preserve">Other sa-mRNA vaccines have shown reversion to virulence and recombination occurring during manufacturing steps (Chapter 1, Section 3). </w:t>
      </w:r>
      <w:r w:rsidR="00640381">
        <w:rPr>
          <w:snapToGrid w:val="0"/>
        </w:rPr>
        <w:t>A</w:t>
      </w:r>
      <w:r>
        <w:rPr>
          <w:snapToGrid w:val="0"/>
        </w:rPr>
        <w:t xml:space="preserve">ll manufacturing will occur overseas and only the </w:t>
      </w:r>
      <w:r>
        <w:rPr>
          <w:snapToGrid w:val="0"/>
        </w:rPr>
        <w:lastRenderedPageBreak/>
        <w:t>final GMO product</w:t>
      </w:r>
      <w:r w:rsidR="00CC45BD">
        <w:rPr>
          <w:snapToGrid w:val="0"/>
        </w:rPr>
        <w:t>, tested to confirm that no replication competent virus is present,</w:t>
      </w:r>
      <w:r>
        <w:rPr>
          <w:snapToGrid w:val="0"/>
        </w:rPr>
        <w:t xml:space="preserve"> will be imported and used in Australia</w:t>
      </w:r>
      <w:r w:rsidR="00640381">
        <w:rPr>
          <w:snapToGrid w:val="0"/>
        </w:rPr>
        <w:t>. Therefore,</w:t>
      </w:r>
      <w:r>
        <w:rPr>
          <w:snapToGrid w:val="0"/>
        </w:rPr>
        <w:t xml:space="preserve"> reversion to virulence and recombination with the parent VEEV TC-83 </w:t>
      </w:r>
      <w:r w:rsidR="00215A28">
        <w:rPr>
          <w:snapToGrid w:val="0"/>
        </w:rPr>
        <w:t xml:space="preserve">during the manufacturing process </w:t>
      </w:r>
      <w:r>
        <w:rPr>
          <w:snapToGrid w:val="0"/>
        </w:rPr>
        <w:t xml:space="preserve">will not be considered further. </w:t>
      </w:r>
    </w:p>
    <w:p w14:paraId="0128F42F" w14:textId="29B5B999" w:rsidR="001A1DA7" w:rsidRPr="000A29BE" w:rsidRDefault="00312DCA" w:rsidP="00604570">
      <w:pPr>
        <w:pStyle w:val="RARMPnumberedparagraphs"/>
        <w:tabs>
          <w:tab w:val="clear" w:pos="567"/>
        </w:tabs>
      </w:pPr>
      <w:r>
        <w:rPr>
          <w:snapToGrid w:val="0"/>
        </w:rPr>
        <w:t xml:space="preserve">As discussed in Chapter 1, Section </w:t>
      </w:r>
      <w:r>
        <w:rPr>
          <w:snapToGrid w:val="0"/>
        </w:rPr>
        <w:fldChar w:fldCharType="begin"/>
      </w:r>
      <w:r>
        <w:rPr>
          <w:snapToGrid w:val="0"/>
        </w:rPr>
        <w:instrText xml:space="preserve"> REF _Ref223337649 \n \h </w:instrText>
      </w:r>
      <w:r>
        <w:rPr>
          <w:snapToGrid w:val="0"/>
        </w:rPr>
      </w:r>
      <w:r>
        <w:rPr>
          <w:snapToGrid w:val="0"/>
        </w:rPr>
        <w:fldChar w:fldCharType="separate"/>
      </w:r>
      <w:r w:rsidR="001E1BD1">
        <w:rPr>
          <w:snapToGrid w:val="0"/>
        </w:rPr>
        <w:t>5.6</w:t>
      </w:r>
      <w:r>
        <w:rPr>
          <w:snapToGrid w:val="0"/>
        </w:rPr>
        <w:fldChar w:fldCharType="end"/>
      </w:r>
      <w:r>
        <w:rPr>
          <w:snapToGrid w:val="0"/>
        </w:rPr>
        <w:t>, there are other alphaviruses present in the Australian environment. Hence, there is a potential for the GMO to recombine or be complemented by the structural genes from other alphaviruses. Therefore, t</w:t>
      </w:r>
      <w:r w:rsidR="00EF3CC4">
        <w:rPr>
          <w:snapToGrid w:val="0"/>
        </w:rPr>
        <w:t>he potential for recombination or complementation with other alphaviruses is considered</w:t>
      </w:r>
      <w:r>
        <w:rPr>
          <w:snapToGrid w:val="0"/>
        </w:rPr>
        <w:t xml:space="preserve"> further</w:t>
      </w:r>
      <w:r w:rsidR="00EF3CC4">
        <w:rPr>
          <w:snapToGrid w:val="0"/>
        </w:rPr>
        <w:t xml:space="preserve">. </w:t>
      </w:r>
    </w:p>
    <w:p w14:paraId="682F8F78" w14:textId="7078C36D" w:rsidR="00D874BA" w:rsidRPr="000A29BE" w:rsidRDefault="00B0342D" w:rsidP="00827C60">
      <w:pPr>
        <w:pStyle w:val="RARMPnumberedparagraphs"/>
      </w:pPr>
      <w:r>
        <w:t>The vaccine contain</w:t>
      </w:r>
      <w:r w:rsidR="001A1DA7">
        <w:t>ing the GMO also contains live attenuated strains of other viral pathogens, and the vaccine may also be administered with other viral vaccines</w:t>
      </w:r>
      <w:r>
        <w:t xml:space="preserve">. However, </w:t>
      </w:r>
      <w:r w:rsidR="001A1DA7">
        <w:t xml:space="preserve">alphaviruses are not known to </w:t>
      </w:r>
      <w:r>
        <w:t xml:space="preserve">undergo recombination with other viruses that are not </w:t>
      </w:r>
      <w:r w:rsidR="001A1DA7">
        <w:t>alpha</w:t>
      </w:r>
      <w:r>
        <w:t xml:space="preserve">viruses. Therefore, this pathway is not discussed further. </w:t>
      </w:r>
    </w:p>
    <w:p w14:paraId="1382A8A7" w14:textId="73F8D861" w:rsidR="009F66C1" w:rsidRPr="000A29BE" w:rsidRDefault="009F66C1" w:rsidP="000334B9">
      <w:pPr>
        <w:pStyle w:val="RARMPnumberedparagraphs"/>
        <w:rPr>
          <w:snapToGrid w:val="0"/>
        </w:rPr>
      </w:pPr>
      <w:r w:rsidRPr="000A29BE">
        <w:t>The current assessment focuses on risks posed to people and to the environment, including long term persistence of the GMO, which may arise from the transport, storage or disposal of the GMO.</w:t>
      </w:r>
    </w:p>
    <w:p w14:paraId="21D24CF5" w14:textId="41F41A0E" w:rsidR="00FB7E35" w:rsidRPr="000A29BE" w:rsidRDefault="00FB7E35" w:rsidP="00FB7E35">
      <w:pPr>
        <w:pStyle w:val="3RARMP"/>
      </w:pPr>
      <w:bookmarkStart w:id="330" w:name="_Toc46243671"/>
      <w:bookmarkStart w:id="331" w:name="_Toc47536764"/>
      <w:bookmarkStart w:id="332" w:name="_Toc224646058"/>
      <w:r w:rsidRPr="000A29BE">
        <w:t>Causal pathway</w:t>
      </w:r>
      <w:bookmarkEnd w:id="330"/>
      <w:bookmarkEnd w:id="331"/>
      <w:bookmarkEnd w:id="332"/>
    </w:p>
    <w:p w14:paraId="1BDF27AD" w14:textId="77777777" w:rsidR="00FB7E35" w:rsidRPr="000A29BE" w:rsidRDefault="00FB7E35" w:rsidP="00EE5A10">
      <w:pPr>
        <w:pStyle w:val="RARMPnumberedparagraphs"/>
        <w:tabs>
          <w:tab w:val="clear" w:pos="567"/>
        </w:tabs>
      </w:pPr>
      <w:r w:rsidRPr="000A29BE">
        <w:t>The following factors are taken into account when postulating plausible causal pathways to potential harm:</w:t>
      </w:r>
    </w:p>
    <w:p w14:paraId="5B01D510" w14:textId="54F706EC" w:rsidR="00FB7E35" w:rsidRPr="000A29BE" w:rsidRDefault="00FB7E35" w:rsidP="00FB7E35">
      <w:pPr>
        <w:pStyle w:val="BulletedRARMP"/>
        <w:tabs>
          <w:tab w:val="clear" w:pos="567"/>
          <w:tab w:val="num" w:pos="851"/>
        </w:tabs>
        <w:spacing w:after="60"/>
        <w:ind w:left="851" w:hanging="425"/>
      </w:pPr>
      <w:r w:rsidRPr="000A29BE">
        <w:t xml:space="preserve">the proposed dealings, which are transport or disposal of </w:t>
      </w:r>
      <w:r w:rsidR="00A460DD" w:rsidRPr="000A29BE">
        <w:t xml:space="preserve">the GMO </w:t>
      </w:r>
      <w:r w:rsidRPr="000A29BE">
        <w:t>and possession (including storage) in the course of any of these dealings</w:t>
      </w:r>
      <w:r w:rsidR="00A41EC0" w:rsidRPr="000A29BE">
        <w:t>,</w:t>
      </w:r>
    </w:p>
    <w:p w14:paraId="7057B002" w14:textId="197591C7" w:rsidR="00FB7E35" w:rsidRPr="000A29BE" w:rsidRDefault="00884759" w:rsidP="00FB7E35">
      <w:pPr>
        <w:pStyle w:val="BulletedRARMP"/>
        <w:tabs>
          <w:tab w:val="clear" w:pos="567"/>
          <w:tab w:val="num" w:pos="851"/>
        </w:tabs>
        <w:spacing w:after="60"/>
        <w:ind w:left="851" w:hanging="425"/>
      </w:pPr>
      <w:r w:rsidRPr="000A29BE">
        <w:t>regulations in</w:t>
      </w:r>
      <w:r w:rsidR="00FB7E35" w:rsidRPr="000A29BE">
        <w:t xml:space="preserve"> placed </w:t>
      </w:r>
      <w:r w:rsidRPr="000A29BE">
        <w:t>for</w:t>
      </w:r>
      <w:r w:rsidR="00FB7E35" w:rsidRPr="000A29BE">
        <w:t xml:space="preserve"> the transport or disposal of </w:t>
      </w:r>
      <w:r w:rsidR="006F12DE" w:rsidRPr="000A29BE">
        <w:t>t</w:t>
      </w:r>
      <w:r w:rsidR="00A460DD" w:rsidRPr="000A29BE">
        <w:t xml:space="preserve">he GMO </w:t>
      </w:r>
      <w:r w:rsidR="00FB7E35" w:rsidRPr="000A29BE">
        <w:t>by other regulatory agencies, the States and Territories</w:t>
      </w:r>
      <w:r w:rsidR="00A41EC0" w:rsidRPr="000A29BE">
        <w:t>,</w:t>
      </w:r>
    </w:p>
    <w:p w14:paraId="6F083DD3" w14:textId="529031DE" w:rsidR="00FB7E35" w:rsidRPr="000A29BE" w:rsidRDefault="00FB7E35" w:rsidP="00FB7E35">
      <w:pPr>
        <w:pStyle w:val="BulletedRARMP"/>
        <w:tabs>
          <w:tab w:val="clear" w:pos="567"/>
          <w:tab w:val="num" w:pos="851"/>
        </w:tabs>
        <w:spacing w:after="60"/>
        <w:ind w:left="851" w:hanging="425"/>
      </w:pPr>
      <w:r w:rsidRPr="000A29BE">
        <w:t>characteristics of the parent organism</w:t>
      </w:r>
      <w:r w:rsidR="00A41EC0" w:rsidRPr="000A29BE">
        <w:t>,</w:t>
      </w:r>
    </w:p>
    <w:p w14:paraId="66F76871" w14:textId="1E2544DB" w:rsidR="00FB7E35" w:rsidRPr="000A29BE" w:rsidRDefault="00FB7E35" w:rsidP="00FB7E35">
      <w:pPr>
        <w:pStyle w:val="BulletedRARMP"/>
        <w:tabs>
          <w:tab w:val="clear" w:pos="567"/>
          <w:tab w:val="num" w:pos="851"/>
        </w:tabs>
        <w:spacing w:after="60"/>
        <w:ind w:left="851" w:hanging="425"/>
      </w:pPr>
      <w:r w:rsidRPr="000A29BE">
        <w:t xml:space="preserve">routes of exposure to the GMOs, </w:t>
      </w:r>
    </w:p>
    <w:p w14:paraId="16CF530A" w14:textId="599B132F" w:rsidR="0040793A" w:rsidRPr="000A29BE" w:rsidRDefault="0040793A" w:rsidP="00FB7E35">
      <w:pPr>
        <w:pStyle w:val="BulletedRARMP"/>
        <w:tabs>
          <w:tab w:val="clear" w:pos="567"/>
          <w:tab w:val="num" w:pos="851"/>
        </w:tabs>
        <w:spacing w:after="60"/>
        <w:ind w:left="851" w:hanging="425"/>
      </w:pPr>
      <w:r w:rsidRPr="000A29BE">
        <w:t>potential for transmission,</w:t>
      </w:r>
    </w:p>
    <w:p w14:paraId="3C6EA186" w14:textId="1F762CAF" w:rsidR="00FB7E35" w:rsidRPr="000A29BE" w:rsidRDefault="00FB7E35" w:rsidP="00FB7E35">
      <w:pPr>
        <w:pStyle w:val="BulletedRARMP"/>
        <w:tabs>
          <w:tab w:val="clear" w:pos="567"/>
          <w:tab w:val="num" w:pos="851"/>
        </w:tabs>
        <w:spacing w:after="60"/>
        <w:ind w:left="851" w:hanging="425"/>
      </w:pPr>
      <w:r w:rsidRPr="000A29BE">
        <w:t xml:space="preserve">potential effects of the </w:t>
      </w:r>
      <w:r w:rsidR="0066062E">
        <w:t>genetic modification</w:t>
      </w:r>
      <w:r w:rsidRPr="000A29BE">
        <w:t xml:space="preserve"> on the properties of the organism</w:t>
      </w:r>
      <w:r w:rsidR="00A41EC0" w:rsidRPr="000A29BE">
        <w:t>,</w:t>
      </w:r>
    </w:p>
    <w:p w14:paraId="18C8779F" w14:textId="153B5491" w:rsidR="00FB7E35" w:rsidRPr="000A29BE" w:rsidRDefault="00FB7E35" w:rsidP="00FB7E35">
      <w:pPr>
        <w:pStyle w:val="BulletedRARMP"/>
        <w:tabs>
          <w:tab w:val="clear" w:pos="567"/>
          <w:tab w:val="num" w:pos="851"/>
        </w:tabs>
        <w:spacing w:after="60"/>
        <w:ind w:left="851" w:hanging="425"/>
      </w:pPr>
      <w:r w:rsidRPr="000A29BE">
        <w:t>potential exposure of other organisms to the GMOs in the environment</w:t>
      </w:r>
      <w:r w:rsidR="00A41EC0" w:rsidRPr="000A29BE">
        <w:t>,</w:t>
      </w:r>
    </w:p>
    <w:p w14:paraId="5DA1BD24" w14:textId="32C45331" w:rsidR="00FB7E35" w:rsidRPr="000A29BE" w:rsidRDefault="00FB7E35" w:rsidP="00FB7E35">
      <w:pPr>
        <w:pStyle w:val="BulletedRARMP"/>
        <w:tabs>
          <w:tab w:val="clear" w:pos="567"/>
          <w:tab w:val="num" w:pos="851"/>
        </w:tabs>
        <w:spacing w:after="60"/>
        <w:ind w:left="851" w:hanging="425"/>
      </w:pPr>
      <w:r w:rsidRPr="000A29BE">
        <w:t>the release environment</w:t>
      </w:r>
      <w:r w:rsidR="00A41EC0" w:rsidRPr="000A29BE">
        <w:t>,</w:t>
      </w:r>
      <w:r w:rsidRPr="000A29BE">
        <w:t xml:space="preserve"> </w:t>
      </w:r>
    </w:p>
    <w:p w14:paraId="20E1F8A1" w14:textId="09D64A81" w:rsidR="00FB7E35" w:rsidRPr="000A29BE" w:rsidRDefault="00FB7E35" w:rsidP="00FB7E35">
      <w:pPr>
        <w:pStyle w:val="BulletedRARMP"/>
        <w:tabs>
          <w:tab w:val="clear" w:pos="567"/>
          <w:tab w:val="num" w:pos="851"/>
        </w:tabs>
        <w:spacing w:after="60"/>
        <w:ind w:left="851" w:hanging="425"/>
      </w:pPr>
      <w:r w:rsidRPr="000A29BE">
        <w:t>spread and persistence of the GMOs (e.g. dispersal pathways and establishment potential)</w:t>
      </w:r>
      <w:r w:rsidR="00A41EC0" w:rsidRPr="000A29BE">
        <w:t>,</w:t>
      </w:r>
    </w:p>
    <w:p w14:paraId="180BF735" w14:textId="64F7376E" w:rsidR="00FB7E35" w:rsidRPr="000A29BE" w:rsidRDefault="00FB7E35" w:rsidP="00FB7E35">
      <w:pPr>
        <w:pStyle w:val="BulletedRARMP"/>
        <w:tabs>
          <w:tab w:val="clear" w:pos="567"/>
          <w:tab w:val="num" w:pos="851"/>
        </w:tabs>
        <w:spacing w:after="60"/>
        <w:ind w:left="851" w:hanging="425"/>
      </w:pPr>
      <w:r w:rsidRPr="000A29BE">
        <w:t>environmental stability of the organism (</w:t>
      </w:r>
      <w:r w:rsidR="0040793A" w:rsidRPr="000A29BE">
        <w:t xml:space="preserve">e.g. </w:t>
      </w:r>
      <w:r w:rsidRPr="000A29BE">
        <w:t>tolerance to temperature, UV irradiation and humidity)</w:t>
      </w:r>
      <w:r w:rsidR="00A41EC0" w:rsidRPr="000A29BE">
        <w:t>,</w:t>
      </w:r>
    </w:p>
    <w:p w14:paraId="1E176101" w14:textId="7C057CE0" w:rsidR="00FB7E35" w:rsidRPr="000A29BE" w:rsidRDefault="0040793A" w:rsidP="00FB7E35">
      <w:pPr>
        <w:pStyle w:val="BulletedRARMP"/>
        <w:tabs>
          <w:tab w:val="clear" w:pos="567"/>
          <w:tab w:val="num" w:pos="851"/>
        </w:tabs>
        <w:spacing w:after="60"/>
        <w:ind w:left="851" w:hanging="425"/>
      </w:pPr>
      <w:r w:rsidRPr="000A29BE">
        <w:t>potential risk of revertant/novel strains due to HGT</w:t>
      </w:r>
      <w:r w:rsidR="00A41EC0" w:rsidRPr="000A29BE">
        <w:t>,</w:t>
      </w:r>
      <w:r w:rsidR="00FB7E35" w:rsidRPr="000A29BE">
        <w:t xml:space="preserve"> </w:t>
      </w:r>
    </w:p>
    <w:p w14:paraId="1E0DCDD7" w14:textId="20183C75" w:rsidR="00FB7E35" w:rsidRPr="000A29BE" w:rsidRDefault="00FB7E35" w:rsidP="00FB7E35">
      <w:pPr>
        <w:pStyle w:val="BulletedRARMP"/>
        <w:tabs>
          <w:tab w:val="clear" w:pos="567"/>
          <w:tab w:val="num" w:pos="851"/>
        </w:tabs>
        <w:spacing w:after="60"/>
        <w:ind w:left="851" w:hanging="425"/>
      </w:pPr>
      <w:r w:rsidRPr="000A29BE">
        <w:t xml:space="preserve">practices before and after administration of </w:t>
      </w:r>
      <w:r w:rsidR="006F12DE" w:rsidRPr="000A29BE">
        <w:t>the GMO</w:t>
      </w:r>
      <w:r w:rsidR="0040793A" w:rsidRPr="000A29BE">
        <w:t xml:space="preserve"> including </w:t>
      </w:r>
      <w:r w:rsidR="0066062E">
        <w:t>veterinary</w:t>
      </w:r>
      <w:r w:rsidR="0040793A" w:rsidRPr="000A29BE">
        <w:t xml:space="preserve"> practices</w:t>
      </w:r>
      <w:r w:rsidR="00A41EC0" w:rsidRPr="000A29BE">
        <w:rPr>
          <w:rFonts w:cs="Calibri"/>
        </w:rPr>
        <w:t>.</w:t>
      </w:r>
    </w:p>
    <w:p w14:paraId="3AFD3746" w14:textId="7F562948" w:rsidR="007E0D49" w:rsidRPr="000A29BE" w:rsidRDefault="007E0D49" w:rsidP="007E0D49">
      <w:pPr>
        <w:pStyle w:val="RARMPnumberedparagraphs"/>
      </w:pPr>
      <w:r w:rsidRPr="000A29BE">
        <w:t xml:space="preserve">Although these factors are taken into account, </w:t>
      </w:r>
      <w:r w:rsidR="00961FD9" w:rsidRPr="000A29BE">
        <w:t xml:space="preserve">some </w:t>
      </w:r>
      <w:r w:rsidRPr="000A29BE">
        <w:t xml:space="preserve">are not included in the risk scenarios </w:t>
      </w:r>
      <w:r w:rsidR="00961FD9" w:rsidRPr="000A29BE">
        <w:t xml:space="preserve">because they are regulated by other agencies, have been considered in previous RARMPs or are not expected to give rise to substantive risks (see Sections </w:t>
      </w:r>
      <w:r w:rsidR="00113454" w:rsidRPr="000A29BE">
        <w:fldChar w:fldCharType="begin"/>
      </w:r>
      <w:r w:rsidR="00113454" w:rsidRPr="000A29BE">
        <w:instrText xml:space="preserve"> REF _Ref61527090 \r \h </w:instrText>
      </w:r>
      <w:r w:rsidR="00113454" w:rsidRPr="000A29BE">
        <w:fldChar w:fldCharType="separate"/>
      </w:r>
      <w:r w:rsidR="001E1BD1">
        <w:t>Chapter 11.1.1</w:t>
      </w:r>
      <w:r w:rsidR="00113454" w:rsidRPr="000A29BE">
        <w:fldChar w:fldCharType="end"/>
      </w:r>
      <w:r w:rsidR="00961FD9" w:rsidRPr="000A29BE">
        <w:t xml:space="preserve"> to </w:t>
      </w:r>
      <w:r w:rsidR="00113454" w:rsidRPr="000A29BE">
        <w:fldChar w:fldCharType="begin"/>
      </w:r>
      <w:r w:rsidR="00113454" w:rsidRPr="000A29BE">
        <w:instrText xml:space="preserve"> REF _Ref115448268 \r \h </w:instrText>
      </w:r>
      <w:r w:rsidR="00113454" w:rsidRPr="000A29BE">
        <w:fldChar w:fldCharType="separate"/>
      </w:r>
      <w:r w:rsidR="001E1BD1">
        <w:t>2.4.3</w:t>
      </w:r>
      <w:r w:rsidR="00113454" w:rsidRPr="000A29BE">
        <w:fldChar w:fldCharType="end"/>
      </w:r>
      <w:r w:rsidR="00961FD9" w:rsidRPr="000A29BE">
        <w:t xml:space="preserve"> below).</w:t>
      </w:r>
    </w:p>
    <w:p w14:paraId="167869B7" w14:textId="1D625347" w:rsidR="00DB35FC" w:rsidRPr="000A29BE" w:rsidRDefault="007E0D49" w:rsidP="00DB35FC">
      <w:pPr>
        <w:pStyle w:val="RARMPnumberedparagraphs"/>
      </w:pPr>
      <w:r w:rsidRPr="000A29BE">
        <w:t xml:space="preserve">The APVMA regulates the quality, safety and efficacy, and trade risks associated with the GM vaccine under the </w:t>
      </w:r>
      <w:r w:rsidRPr="000A29BE">
        <w:rPr>
          <w:iCs/>
        </w:rPr>
        <w:t>AgVet Code</w:t>
      </w:r>
      <w:r w:rsidRPr="000A29BE">
        <w:t xml:space="preserve">, as mentioned in </w:t>
      </w:r>
      <w:r w:rsidRPr="000A29BE">
        <w:fldChar w:fldCharType="begin"/>
      </w:r>
      <w:r w:rsidRPr="000A29BE">
        <w:instrText xml:space="preserve"> REF _Ref57119022 \n \h </w:instrText>
      </w:r>
      <w:r w:rsidRPr="000A29BE">
        <w:fldChar w:fldCharType="separate"/>
      </w:r>
      <w:r w:rsidR="001E1BD1">
        <w:t>Chapter 1</w:t>
      </w:r>
      <w:r w:rsidRPr="000A29BE">
        <w:fldChar w:fldCharType="end"/>
      </w:r>
      <w:r w:rsidRPr="000A29BE">
        <w:t xml:space="preserve">, Section </w:t>
      </w:r>
      <w:r w:rsidRPr="000A29BE">
        <w:fldChar w:fldCharType="begin"/>
      </w:r>
      <w:r w:rsidRPr="000A29BE">
        <w:instrText xml:space="preserve"> REF _Ref425251282 \n \h </w:instrText>
      </w:r>
      <w:r w:rsidRPr="000A29BE">
        <w:fldChar w:fldCharType="separate"/>
      </w:r>
      <w:r w:rsidR="001E1BD1">
        <w:t>1.1</w:t>
      </w:r>
      <w:r w:rsidRPr="000A29BE">
        <w:fldChar w:fldCharType="end"/>
      </w:r>
      <w:r w:rsidRPr="000A29BE">
        <w:t xml:space="preserve">. This includes </w:t>
      </w:r>
      <w:r w:rsidRPr="000A29BE">
        <w:rPr>
          <w:snapToGrid w:val="0"/>
        </w:rPr>
        <w:t>safety and efficacy of the vaccine</w:t>
      </w:r>
      <w:r w:rsidRPr="000A29BE">
        <w:t xml:space="preserve">; environmental risks; </w:t>
      </w:r>
      <w:r w:rsidR="00D31826" w:rsidRPr="000A29BE">
        <w:t xml:space="preserve">and </w:t>
      </w:r>
      <w:r w:rsidRPr="000A29BE">
        <w:t>recommended practices for the use, transport, storage and disposal of the GM vaccine</w:t>
      </w:r>
      <w:r w:rsidRPr="000A29BE">
        <w:rPr>
          <w:i/>
        </w:rPr>
        <w:t>.</w:t>
      </w:r>
      <w:r w:rsidRPr="000A29BE">
        <w:t xml:space="preserve"> Therefore, risk scenarios in the current assessment focus primarily on risks posed to people and to the environment</w:t>
      </w:r>
      <w:r w:rsidR="00400225" w:rsidRPr="000A29BE">
        <w:t xml:space="preserve"> from the GMO</w:t>
      </w:r>
      <w:r w:rsidRPr="000A29BE">
        <w:t>, and not the intended vaccine recipients (</w:t>
      </w:r>
      <w:r w:rsidR="00827C60">
        <w:t>cat</w:t>
      </w:r>
      <w:r w:rsidR="00A20061">
        <w:t>s</w:t>
      </w:r>
      <w:r w:rsidRPr="000A29BE">
        <w:t xml:space="preserve">). </w:t>
      </w:r>
    </w:p>
    <w:p w14:paraId="1C6B6810" w14:textId="0A4AD0AF" w:rsidR="00FB7E35" w:rsidRPr="000A29BE" w:rsidRDefault="00FB7E35" w:rsidP="00EE5A10">
      <w:pPr>
        <w:pStyle w:val="RARMPnumberedparagraphs"/>
        <w:tabs>
          <w:tab w:val="clear" w:pos="567"/>
        </w:tabs>
      </w:pPr>
      <w:r w:rsidRPr="000A29BE">
        <w:t xml:space="preserve">The Act provides for substantial penalties for unauthorised dealings with GMOs or non-compliance with licence </w:t>
      </w:r>
      <w:r w:rsidR="00235103" w:rsidRPr="000A29BE">
        <w:t>conditions and</w:t>
      </w:r>
      <w:r w:rsidRPr="000A29BE">
        <w:t xml:space="preserve"> also requires the Regulator to have regard to the suitability of an applicant to hold a licence prior to the issuing of the licence. These legislative provisions are </w:t>
      </w:r>
      <w:r w:rsidRPr="000A29BE">
        <w:lastRenderedPageBreak/>
        <w:t>considered sufficient to minimise risks from unauthorised activities. Therefore, unauthorised activities will not be considered further.</w:t>
      </w:r>
    </w:p>
    <w:p w14:paraId="613B92FF" w14:textId="01E7E8E5" w:rsidR="00FB7E35" w:rsidRPr="000A29BE" w:rsidRDefault="00FB7E35" w:rsidP="00FB7E35">
      <w:pPr>
        <w:pStyle w:val="3RARMP"/>
        <w:spacing w:before="240"/>
      </w:pPr>
      <w:bookmarkStart w:id="333" w:name="_Toc453825264"/>
      <w:bookmarkStart w:id="334" w:name="_Toc534809825"/>
      <w:bookmarkStart w:id="335" w:name="_Toc37145972"/>
      <w:bookmarkStart w:id="336" w:name="_Toc46243672"/>
      <w:bookmarkStart w:id="337" w:name="_Toc47536765"/>
      <w:bookmarkStart w:id="338" w:name="_Toc224646059"/>
      <w:r w:rsidRPr="000A29BE">
        <w:t>Potential harm</w:t>
      </w:r>
      <w:bookmarkEnd w:id="333"/>
      <w:bookmarkEnd w:id="334"/>
      <w:bookmarkEnd w:id="335"/>
      <w:bookmarkEnd w:id="336"/>
      <w:bookmarkEnd w:id="337"/>
      <w:r w:rsidR="000D3070" w:rsidRPr="000A29BE">
        <w:t>s</w:t>
      </w:r>
      <w:bookmarkEnd w:id="338"/>
    </w:p>
    <w:p w14:paraId="458319CD" w14:textId="1F3C51C5" w:rsidR="00FB7E35" w:rsidRPr="000A29BE" w:rsidRDefault="00375245" w:rsidP="00B32534">
      <w:pPr>
        <w:pStyle w:val="RARMPnumberedparagraphs"/>
        <w:tabs>
          <w:tab w:val="clear" w:pos="567"/>
        </w:tabs>
      </w:pPr>
      <w:r w:rsidRPr="000A29BE">
        <w:t>Potential harms from the GM</w:t>
      </w:r>
      <w:r w:rsidR="0056480B">
        <w:t>O</w:t>
      </w:r>
      <w:r w:rsidRPr="000A29BE">
        <w:t xml:space="preserve"> include</w:t>
      </w:r>
      <w:r w:rsidR="00FB7E35" w:rsidRPr="000A29BE">
        <w:t>:</w:t>
      </w:r>
    </w:p>
    <w:p w14:paraId="5181AD28" w14:textId="6E64963A" w:rsidR="00FB7E35" w:rsidRPr="000A29BE" w:rsidRDefault="00FB7E35" w:rsidP="00FB7E35">
      <w:pPr>
        <w:pStyle w:val="Style6"/>
        <w:ind w:left="993" w:hanging="426"/>
      </w:pPr>
      <w:r w:rsidRPr="000A29BE">
        <w:t>harm to the health of people</w:t>
      </w:r>
      <w:r w:rsidR="00B869AC" w:rsidRPr="000A29BE">
        <w:t xml:space="preserve"> or desirable organisms,</w:t>
      </w:r>
      <w:r w:rsidRPr="000A29BE">
        <w:t xml:space="preserve"> including disease in humans</w:t>
      </w:r>
      <w:r w:rsidR="001276EB">
        <w:t xml:space="preserve">, </w:t>
      </w:r>
      <w:r w:rsidR="00D016C8">
        <w:t>cats, horses</w:t>
      </w:r>
      <w:r w:rsidR="001276EB">
        <w:t xml:space="preserve"> and other </w:t>
      </w:r>
      <w:r w:rsidR="00D72CB7">
        <w:t>vertebrates</w:t>
      </w:r>
      <w:r w:rsidR="00400225" w:rsidRPr="000A29BE">
        <w:t xml:space="preserve"> </w:t>
      </w:r>
      <w:r w:rsidR="00B869AC" w:rsidRPr="000A29BE">
        <w:t xml:space="preserve">or </w:t>
      </w:r>
      <w:r w:rsidRPr="000A29BE">
        <w:rPr>
          <w:rFonts w:cs="Arial"/>
          <w:szCs w:val="22"/>
        </w:rPr>
        <w:t>adverse immune response</w:t>
      </w:r>
      <w:r w:rsidR="00D72CB7">
        <w:rPr>
          <w:rFonts w:cs="Arial"/>
          <w:szCs w:val="22"/>
        </w:rPr>
        <w:t>s</w:t>
      </w:r>
      <w:r w:rsidR="00DC47BC" w:rsidRPr="000A29BE">
        <w:rPr>
          <w:rFonts w:cs="Arial"/>
          <w:szCs w:val="22"/>
        </w:rPr>
        <w:t xml:space="preserve"> to the GMO</w:t>
      </w:r>
    </w:p>
    <w:p w14:paraId="76DCAFA5" w14:textId="13D61FA7" w:rsidR="00FB7E35" w:rsidRPr="000A29BE" w:rsidRDefault="00FB7E35" w:rsidP="00FB7E35">
      <w:pPr>
        <w:pStyle w:val="Style6"/>
        <w:ind w:left="993" w:hanging="426"/>
        <w:rPr>
          <w:szCs w:val="22"/>
        </w:rPr>
      </w:pPr>
      <w:r w:rsidRPr="000A29BE">
        <w:rPr>
          <w:rFonts w:asciiTheme="minorHAnsi" w:hAnsiTheme="minorHAnsi" w:cstheme="minorHAnsi"/>
          <w:szCs w:val="22"/>
        </w:rPr>
        <w:t xml:space="preserve">the potential for </w:t>
      </w:r>
      <w:r w:rsidR="00B869AC" w:rsidRPr="000A29BE">
        <w:rPr>
          <w:rFonts w:asciiTheme="minorHAnsi" w:hAnsiTheme="minorHAnsi" w:cstheme="minorHAnsi"/>
          <w:szCs w:val="22"/>
        </w:rPr>
        <w:t>establishment of a novel virus</w:t>
      </w:r>
      <w:r w:rsidRPr="000A29BE">
        <w:rPr>
          <w:rFonts w:asciiTheme="minorHAnsi" w:hAnsiTheme="minorHAnsi" w:cstheme="minorHAnsi"/>
          <w:szCs w:val="22"/>
        </w:rPr>
        <w:t xml:space="preserve"> </w:t>
      </w:r>
      <w:r w:rsidR="000D07D4" w:rsidRPr="000A29BE">
        <w:rPr>
          <w:rFonts w:asciiTheme="minorHAnsi" w:hAnsiTheme="minorHAnsi" w:cstheme="minorHAnsi"/>
          <w:szCs w:val="22"/>
        </w:rPr>
        <w:t>that could cause harm to people or</w:t>
      </w:r>
      <w:r w:rsidRPr="000A29BE">
        <w:rPr>
          <w:rFonts w:asciiTheme="minorHAnsi" w:hAnsiTheme="minorHAnsi" w:cstheme="minorHAnsi"/>
          <w:szCs w:val="22"/>
        </w:rPr>
        <w:t xml:space="preserve"> the environment</w:t>
      </w:r>
      <w:r w:rsidR="008B0031" w:rsidRPr="000A29BE">
        <w:rPr>
          <w:rFonts w:asciiTheme="minorHAnsi" w:hAnsiTheme="minorHAnsi" w:cstheme="minorHAnsi"/>
          <w:szCs w:val="22"/>
        </w:rPr>
        <w:t>.</w:t>
      </w:r>
      <w:r w:rsidRPr="000A29BE">
        <w:rPr>
          <w:szCs w:val="22"/>
        </w:rPr>
        <w:t xml:space="preserve"> </w:t>
      </w:r>
    </w:p>
    <w:p w14:paraId="0B4B3E29" w14:textId="77777777" w:rsidR="00FB7E35" w:rsidRPr="000A29BE" w:rsidRDefault="00FB7E35" w:rsidP="00FB7E35">
      <w:pPr>
        <w:pStyle w:val="3RARMP"/>
      </w:pPr>
      <w:bookmarkStart w:id="339" w:name="_Toc46243673"/>
      <w:bookmarkStart w:id="340" w:name="_Toc47536766"/>
      <w:bookmarkStart w:id="341" w:name="_Toc224646060"/>
      <w:r w:rsidRPr="000A29BE">
        <w:t>Postulated risk scenarios</w:t>
      </w:r>
      <w:bookmarkEnd w:id="339"/>
      <w:bookmarkEnd w:id="340"/>
      <w:bookmarkEnd w:id="341"/>
    </w:p>
    <w:p w14:paraId="67057127" w14:textId="1680F4C9" w:rsidR="00BC5B9C" w:rsidRPr="000A29BE" w:rsidRDefault="0056480B" w:rsidP="00B32534">
      <w:pPr>
        <w:pStyle w:val="RARMPnumberedparagraphs"/>
        <w:tabs>
          <w:tab w:val="clear" w:pos="567"/>
        </w:tabs>
      </w:pPr>
      <w:r>
        <w:t>Four</w:t>
      </w:r>
      <w:r w:rsidR="00F24F7D">
        <w:t xml:space="preserve"> </w:t>
      </w:r>
      <w:r w:rsidR="00FB7E35" w:rsidRPr="000A29BE">
        <w:t>risk scenarios were postulated and screened to identify substantive risk</w:t>
      </w:r>
      <w:r w:rsidR="0018330C">
        <w:t>s</w:t>
      </w:r>
      <w:r w:rsidR="00FB7E35" w:rsidRPr="000A29BE">
        <w:t>. These</w:t>
      </w:r>
      <w:r w:rsidR="008F7A8B" w:rsidRPr="000A29BE">
        <w:t xml:space="preserve"> hypothetical</w:t>
      </w:r>
      <w:r w:rsidR="00FB7E35" w:rsidRPr="000A29BE">
        <w:t xml:space="preserve"> scenarios are </w:t>
      </w:r>
      <w:r w:rsidR="008F7A8B" w:rsidRPr="000A29BE">
        <w:t>s</w:t>
      </w:r>
      <w:r w:rsidR="00FB7E35" w:rsidRPr="000A29BE">
        <w:t xml:space="preserve">ummarised </w:t>
      </w:r>
      <w:r w:rsidR="008B76CC" w:rsidRPr="000A29BE">
        <w:t xml:space="preserve">in Table </w:t>
      </w:r>
      <w:r w:rsidR="00F24F7D">
        <w:t>2</w:t>
      </w:r>
      <w:r w:rsidR="00BC5B9C" w:rsidRPr="000A29BE">
        <w:t>.</w:t>
      </w:r>
      <w:r w:rsidR="00FB7E35" w:rsidRPr="000A29BE">
        <w:t xml:space="preserve"> </w:t>
      </w:r>
    </w:p>
    <w:p w14:paraId="609C700D" w14:textId="027CB1A5" w:rsidR="00A733DB" w:rsidRDefault="00BC5B9C" w:rsidP="00B32534">
      <w:pPr>
        <w:pStyle w:val="RARMPnumberedparagraphs"/>
        <w:tabs>
          <w:tab w:val="clear" w:pos="567"/>
        </w:tabs>
      </w:pPr>
      <w:r w:rsidRPr="000A29BE">
        <w:t xml:space="preserve">In the context of the activities proposed by the applicant and considering both the short and long term, </w:t>
      </w:r>
      <w:r w:rsidR="0018330C">
        <w:t>none</w:t>
      </w:r>
      <w:r w:rsidR="009467F6" w:rsidRPr="000A29BE">
        <w:t xml:space="preserve"> </w:t>
      </w:r>
      <w:r w:rsidRPr="000A29BE">
        <w:t xml:space="preserve">of the </w:t>
      </w:r>
      <w:r w:rsidR="00C601A2">
        <w:t xml:space="preserve">4 </w:t>
      </w:r>
      <w:r w:rsidRPr="000A29BE">
        <w:t>risk scenarios give rise to any substantive risks that could be greater than negligible (</w:t>
      </w:r>
      <w:r w:rsidR="00FB7E35" w:rsidRPr="000A29BE">
        <w:t xml:space="preserve">discussed in depth in </w:t>
      </w:r>
      <w:r w:rsidR="00876596" w:rsidRPr="000A29BE">
        <w:t>section</w:t>
      </w:r>
      <w:r w:rsidR="000B45FA" w:rsidRPr="000A29BE">
        <w:t>s</w:t>
      </w:r>
      <w:r w:rsidR="00F10728" w:rsidRPr="000A29BE">
        <w:t xml:space="preserve"> </w:t>
      </w:r>
      <w:r w:rsidR="009B70AD" w:rsidRPr="000A29BE">
        <w:fldChar w:fldCharType="begin"/>
      </w:r>
      <w:r w:rsidR="009B70AD" w:rsidRPr="000A29BE">
        <w:instrText xml:space="preserve"> REF _Ref61527090 \n \h </w:instrText>
      </w:r>
      <w:r w:rsidR="009B70AD" w:rsidRPr="000A29BE">
        <w:fldChar w:fldCharType="separate"/>
      </w:r>
      <w:r w:rsidR="001E1BD1">
        <w:t>2.4.0</w:t>
      </w:r>
      <w:r w:rsidR="009B70AD" w:rsidRPr="000A29BE">
        <w:fldChar w:fldCharType="end"/>
      </w:r>
      <w:r w:rsidR="00F10728" w:rsidRPr="000A29BE">
        <w:t>-</w:t>
      </w:r>
      <w:r w:rsidR="00AA25CF">
        <w:t>2.4.4</w:t>
      </w:r>
      <w:r w:rsidR="00AA3C89" w:rsidRPr="000A29BE">
        <w:t xml:space="preserve">; </w:t>
      </w:r>
      <w:r w:rsidR="00F10728" w:rsidRPr="000A29BE">
        <w:t>this chapter</w:t>
      </w:r>
      <w:r w:rsidR="004A0EEC" w:rsidRPr="000A29BE">
        <w:t xml:space="preserve">). </w:t>
      </w:r>
    </w:p>
    <w:p w14:paraId="7FD3101C" w14:textId="32A96E36" w:rsidR="00A733DB" w:rsidRDefault="00A733DB">
      <w:pPr>
        <w:spacing w:before="0" w:after="0"/>
      </w:pPr>
    </w:p>
    <w:p w14:paraId="174EB2C7" w14:textId="77777777" w:rsidR="00FB7E35" w:rsidRPr="000A29BE" w:rsidRDefault="00FB7E35" w:rsidP="00A733DB">
      <w:pPr>
        <w:pStyle w:val="RARMPnumberedparagraphs"/>
        <w:numPr>
          <w:ilvl w:val="0"/>
          <w:numId w:val="0"/>
        </w:numPr>
      </w:pPr>
    </w:p>
    <w:p w14:paraId="0D16D365" w14:textId="77777777" w:rsidR="00A733DB" w:rsidRDefault="00A733DB" w:rsidP="00BA38A0">
      <w:pPr>
        <w:pStyle w:val="table"/>
        <w:sectPr w:rsidR="00A733DB" w:rsidSect="00D83417">
          <w:footerReference w:type="default" r:id="rId30"/>
          <w:pgSz w:w="11909" w:h="16834" w:code="9"/>
          <w:pgMar w:top="1418" w:right="1418" w:bottom="1418" w:left="1418" w:header="720" w:footer="720" w:gutter="0"/>
          <w:paperSrc w:first="2" w:other="2"/>
          <w:cols w:space="720"/>
          <w:rtlGutter/>
        </w:sectPr>
      </w:pPr>
      <w:bookmarkStart w:id="342" w:name="_Ref191117258"/>
      <w:bookmarkStart w:id="343" w:name="_Ref222561300"/>
      <w:bookmarkStart w:id="344" w:name="_Ref376429439"/>
    </w:p>
    <w:p w14:paraId="0F1166AA" w14:textId="483163AC" w:rsidR="00FB7E35" w:rsidRPr="000A29BE" w:rsidRDefault="00FB7E35" w:rsidP="00BA38A0">
      <w:pPr>
        <w:pStyle w:val="table"/>
      </w:pPr>
      <w:r w:rsidRPr="000A29BE">
        <w:lastRenderedPageBreak/>
        <w:t xml:space="preserve">Summary of </w:t>
      </w:r>
      <w:r w:rsidR="004F05DE" w:rsidRPr="000A29BE">
        <w:t xml:space="preserve">hypothetical </w:t>
      </w:r>
      <w:r w:rsidRPr="000A29BE">
        <w:t>risk scenarios from dealings with GM</w:t>
      </w:r>
      <w:bookmarkEnd w:id="342"/>
      <w:bookmarkEnd w:id="343"/>
      <w:r w:rsidR="00F9436A" w:rsidRPr="000A29BE">
        <w:t xml:space="preserve"> v</w:t>
      </w:r>
      <w:r w:rsidRPr="000A29BE">
        <w:t>accine</w:t>
      </w:r>
      <w:bookmarkEnd w:id="344"/>
    </w:p>
    <w:tbl>
      <w:tblPr>
        <w:tblW w:w="5000" w:type="pct"/>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1E0" w:firstRow="1" w:lastRow="1" w:firstColumn="1" w:lastColumn="1" w:noHBand="0" w:noVBand="0"/>
      </w:tblPr>
      <w:tblGrid>
        <w:gridCol w:w="1121"/>
        <w:gridCol w:w="1131"/>
        <w:gridCol w:w="3403"/>
        <w:gridCol w:w="1701"/>
        <w:gridCol w:w="1701"/>
        <w:gridCol w:w="4911"/>
      </w:tblGrid>
      <w:tr w:rsidR="0026528E" w:rsidRPr="000A29BE" w14:paraId="4A27E72C" w14:textId="77777777" w:rsidTr="00A733DB">
        <w:trPr>
          <w:tblHeader/>
        </w:trPr>
        <w:tc>
          <w:tcPr>
            <w:tcW w:w="401" w:type="pct"/>
            <w:tcBorders>
              <w:top w:val="single" w:sz="12" w:space="0" w:color="auto"/>
              <w:left w:val="single" w:sz="12" w:space="0" w:color="auto"/>
              <w:bottom w:val="single" w:sz="12" w:space="0" w:color="auto"/>
              <w:right w:val="single" w:sz="12" w:space="0" w:color="auto"/>
            </w:tcBorders>
            <w:shd w:val="clear" w:color="auto" w:fill="D9D9D9"/>
            <w:vAlign w:val="center"/>
          </w:tcPr>
          <w:p w14:paraId="299C3B63" w14:textId="77777777" w:rsidR="00FB7E35" w:rsidRPr="000A29BE" w:rsidRDefault="00FB7E35" w:rsidP="004B20AB">
            <w:pPr>
              <w:pStyle w:val="textfortable"/>
              <w:rPr>
                <w:rFonts w:ascii="Calibri" w:hAnsi="Calibri"/>
                <w:b/>
              </w:rPr>
            </w:pPr>
            <w:r w:rsidRPr="000A29BE">
              <w:rPr>
                <w:rFonts w:ascii="Calibri" w:hAnsi="Calibri"/>
                <w:b/>
              </w:rPr>
              <w:t>Risk scenario</w:t>
            </w:r>
          </w:p>
        </w:tc>
        <w:tc>
          <w:tcPr>
            <w:tcW w:w="405" w:type="pct"/>
            <w:tcBorders>
              <w:top w:val="single" w:sz="12" w:space="0" w:color="auto"/>
              <w:left w:val="single" w:sz="12" w:space="0" w:color="auto"/>
              <w:bottom w:val="single" w:sz="12" w:space="0" w:color="auto"/>
              <w:right w:val="single" w:sz="12" w:space="0" w:color="auto"/>
            </w:tcBorders>
            <w:shd w:val="clear" w:color="auto" w:fill="D9D9D9"/>
            <w:vAlign w:val="center"/>
          </w:tcPr>
          <w:p w14:paraId="699EFE35" w14:textId="77777777" w:rsidR="00FB7E35" w:rsidRPr="000A29BE" w:rsidRDefault="00FB7E35" w:rsidP="004B20AB">
            <w:pPr>
              <w:pStyle w:val="textfortable"/>
              <w:rPr>
                <w:rFonts w:ascii="Calibri" w:hAnsi="Calibri"/>
                <w:b/>
              </w:rPr>
            </w:pPr>
            <w:r w:rsidRPr="000A29BE">
              <w:rPr>
                <w:rFonts w:ascii="Calibri" w:hAnsi="Calibri"/>
                <w:b/>
              </w:rPr>
              <w:t>Risk source</w:t>
            </w:r>
          </w:p>
        </w:tc>
        <w:tc>
          <w:tcPr>
            <w:tcW w:w="1218" w:type="pct"/>
            <w:tcBorders>
              <w:top w:val="single" w:sz="12" w:space="0" w:color="auto"/>
              <w:left w:val="single" w:sz="12" w:space="0" w:color="auto"/>
              <w:bottom w:val="single" w:sz="12" w:space="0" w:color="auto"/>
              <w:right w:val="single" w:sz="12" w:space="0" w:color="auto"/>
            </w:tcBorders>
            <w:shd w:val="clear" w:color="auto" w:fill="D9D9D9"/>
            <w:vAlign w:val="center"/>
          </w:tcPr>
          <w:p w14:paraId="138B2EC4" w14:textId="6D12A107" w:rsidR="00FB7E35" w:rsidRPr="000A29BE" w:rsidRDefault="004F05DE" w:rsidP="004F05DE">
            <w:pPr>
              <w:pStyle w:val="textfortable"/>
              <w:rPr>
                <w:rFonts w:ascii="Calibri" w:hAnsi="Calibri"/>
                <w:b/>
              </w:rPr>
            </w:pPr>
            <w:r w:rsidRPr="000A29BE">
              <w:rPr>
                <w:rFonts w:ascii="Calibri" w:hAnsi="Calibri"/>
                <w:b/>
              </w:rPr>
              <w:t>Possible c</w:t>
            </w:r>
            <w:r w:rsidR="00FB7E35" w:rsidRPr="000A29BE">
              <w:rPr>
                <w:rFonts w:ascii="Calibri" w:hAnsi="Calibri"/>
                <w:b/>
              </w:rPr>
              <w:t>ausal pathway</w:t>
            </w:r>
          </w:p>
        </w:tc>
        <w:tc>
          <w:tcPr>
            <w:tcW w:w="609" w:type="pct"/>
            <w:tcBorders>
              <w:top w:val="single" w:sz="12" w:space="0" w:color="auto"/>
              <w:left w:val="single" w:sz="12" w:space="0" w:color="auto"/>
              <w:bottom w:val="single" w:sz="12" w:space="0" w:color="auto"/>
              <w:right w:val="single" w:sz="12" w:space="0" w:color="auto"/>
            </w:tcBorders>
            <w:shd w:val="clear" w:color="auto" w:fill="D9D9D9"/>
            <w:vAlign w:val="center"/>
          </w:tcPr>
          <w:p w14:paraId="5D8DE42D" w14:textId="77777777" w:rsidR="00FB7E35" w:rsidRPr="000A29BE" w:rsidRDefault="00FB7E35" w:rsidP="004B20AB">
            <w:pPr>
              <w:pStyle w:val="textfortable"/>
              <w:rPr>
                <w:rFonts w:ascii="Calibri" w:hAnsi="Calibri"/>
                <w:b/>
              </w:rPr>
            </w:pPr>
            <w:r w:rsidRPr="000A29BE">
              <w:rPr>
                <w:rFonts w:ascii="Calibri" w:hAnsi="Calibri"/>
                <w:b/>
              </w:rPr>
              <w:t>Potential</w:t>
            </w:r>
          </w:p>
          <w:p w14:paraId="27777D6C" w14:textId="77777777" w:rsidR="00FB7E35" w:rsidRPr="000A29BE" w:rsidRDefault="00FB7E35" w:rsidP="004B20AB">
            <w:pPr>
              <w:pStyle w:val="textfortable"/>
              <w:rPr>
                <w:rFonts w:ascii="Calibri" w:hAnsi="Calibri"/>
                <w:b/>
              </w:rPr>
            </w:pPr>
            <w:r w:rsidRPr="000A29BE">
              <w:rPr>
                <w:rFonts w:ascii="Calibri" w:hAnsi="Calibri"/>
                <w:b/>
              </w:rPr>
              <w:t>harm</w:t>
            </w:r>
          </w:p>
        </w:tc>
        <w:tc>
          <w:tcPr>
            <w:tcW w:w="609" w:type="pct"/>
            <w:tcBorders>
              <w:top w:val="single" w:sz="12" w:space="0" w:color="auto"/>
              <w:left w:val="single" w:sz="12" w:space="0" w:color="auto"/>
              <w:bottom w:val="single" w:sz="12" w:space="0" w:color="auto"/>
              <w:right w:val="single" w:sz="12" w:space="0" w:color="auto"/>
            </w:tcBorders>
            <w:shd w:val="clear" w:color="auto" w:fill="D9D9D9"/>
            <w:vAlign w:val="center"/>
          </w:tcPr>
          <w:p w14:paraId="2E13615E" w14:textId="77777777" w:rsidR="00FB7E35" w:rsidRPr="000A29BE" w:rsidRDefault="00FB7E35" w:rsidP="004B20AB">
            <w:pPr>
              <w:pStyle w:val="textfortable"/>
              <w:rPr>
                <w:rFonts w:ascii="Calibri" w:hAnsi="Calibri"/>
                <w:b/>
              </w:rPr>
            </w:pPr>
            <w:r w:rsidRPr="000A29BE">
              <w:rPr>
                <w:rFonts w:ascii="Calibri" w:hAnsi="Calibri"/>
                <w:b/>
              </w:rPr>
              <w:t>Substantive risk</w:t>
            </w:r>
          </w:p>
        </w:tc>
        <w:tc>
          <w:tcPr>
            <w:tcW w:w="1758" w:type="pct"/>
            <w:tcBorders>
              <w:top w:val="single" w:sz="12" w:space="0" w:color="auto"/>
              <w:left w:val="single" w:sz="12" w:space="0" w:color="auto"/>
              <w:bottom w:val="single" w:sz="12" w:space="0" w:color="auto"/>
              <w:right w:val="single" w:sz="12" w:space="0" w:color="auto"/>
            </w:tcBorders>
            <w:shd w:val="clear" w:color="auto" w:fill="D9D9D9"/>
            <w:vAlign w:val="center"/>
          </w:tcPr>
          <w:p w14:paraId="388B116A" w14:textId="77777777" w:rsidR="00FB7E35" w:rsidRPr="000A29BE" w:rsidRDefault="00FB7E35" w:rsidP="004B20AB">
            <w:pPr>
              <w:pStyle w:val="textfortable"/>
              <w:rPr>
                <w:rFonts w:ascii="Calibri" w:hAnsi="Calibri"/>
                <w:b/>
              </w:rPr>
            </w:pPr>
            <w:r w:rsidRPr="000A29BE">
              <w:rPr>
                <w:rFonts w:ascii="Calibri" w:hAnsi="Calibri"/>
                <w:b/>
              </w:rPr>
              <w:t>Reason</w:t>
            </w:r>
          </w:p>
        </w:tc>
      </w:tr>
      <w:tr w:rsidR="006C4EF8" w:rsidRPr="000A29BE" w14:paraId="6F487404" w14:textId="77777777" w:rsidTr="00A733DB">
        <w:tc>
          <w:tcPr>
            <w:tcW w:w="401" w:type="pct"/>
            <w:tcBorders>
              <w:top w:val="single" w:sz="12" w:space="0" w:color="auto"/>
              <w:left w:val="single" w:sz="12" w:space="0" w:color="auto"/>
              <w:bottom w:val="single" w:sz="4" w:space="0" w:color="auto"/>
              <w:right w:val="single" w:sz="4" w:space="0" w:color="auto"/>
            </w:tcBorders>
          </w:tcPr>
          <w:p w14:paraId="77DC70C0" w14:textId="77777777" w:rsidR="00FB7E35" w:rsidRPr="000A29BE" w:rsidRDefault="00FB7E35" w:rsidP="009B3443">
            <w:pPr>
              <w:pStyle w:val="textfortable"/>
              <w:spacing w:beforeLines="60" w:before="144" w:afterLines="60" w:after="144"/>
              <w:jc w:val="left"/>
              <w:rPr>
                <w:rFonts w:ascii="Calibri" w:hAnsi="Calibri"/>
              </w:rPr>
            </w:pPr>
            <w:r w:rsidRPr="000A29BE">
              <w:rPr>
                <w:rFonts w:ascii="Calibri" w:hAnsi="Calibri"/>
              </w:rPr>
              <w:t>1</w:t>
            </w:r>
          </w:p>
        </w:tc>
        <w:tc>
          <w:tcPr>
            <w:tcW w:w="405" w:type="pct"/>
            <w:tcBorders>
              <w:top w:val="single" w:sz="12" w:space="0" w:color="auto"/>
              <w:left w:val="single" w:sz="12" w:space="0" w:color="auto"/>
              <w:bottom w:val="single" w:sz="4" w:space="0" w:color="auto"/>
              <w:right w:val="single" w:sz="4" w:space="0" w:color="auto"/>
            </w:tcBorders>
          </w:tcPr>
          <w:p w14:paraId="5EDE79EC" w14:textId="7B06E0BF" w:rsidR="00FB7E35" w:rsidRPr="000A29BE" w:rsidRDefault="00C93E70" w:rsidP="009B3443">
            <w:pPr>
              <w:pStyle w:val="textfortable"/>
              <w:spacing w:beforeLines="60" w:before="144" w:afterLines="60" w:after="144"/>
              <w:jc w:val="left"/>
              <w:rPr>
                <w:rFonts w:ascii="Calibri" w:hAnsi="Calibri"/>
              </w:rPr>
            </w:pPr>
            <w:r>
              <w:rPr>
                <w:rFonts w:ascii="Calibri" w:hAnsi="Calibri"/>
              </w:rPr>
              <w:t>GMO</w:t>
            </w:r>
            <w:r w:rsidR="00DC0EE7" w:rsidRPr="000A29BE">
              <w:rPr>
                <w:rFonts w:ascii="Calibri" w:hAnsi="Calibri"/>
              </w:rPr>
              <w:t xml:space="preserve"> </w:t>
            </w:r>
          </w:p>
        </w:tc>
        <w:tc>
          <w:tcPr>
            <w:tcW w:w="1218" w:type="pct"/>
            <w:tcBorders>
              <w:top w:val="single" w:sz="12" w:space="0" w:color="auto"/>
              <w:left w:val="single" w:sz="4" w:space="0" w:color="auto"/>
              <w:bottom w:val="single" w:sz="4" w:space="0" w:color="auto"/>
              <w:right w:val="single" w:sz="4" w:space="0" w:color="auto"/>
            </w:tcBorders>
          </w:tcPr>
          <w:p w14:paraId="17F83C76" w14:textId="0178CD41" w:rsidR="00FB7E35" w:rsidRDefault="00FB7E35" w:rsidP="009B3443">
            <w:pPr>
              <w:pStyle w:val="Style4"/>
              <w:numPr>
                <w:ilvl w:val="0"/>
                <w:numId w:val="0"/>
              </w:numPr>
              <w:spacing w:beforeLines="60" w:before="144" w:afterLines="60" w:after="144"/>
              <w:rPr>
                <w:rFonts w:ascii="Calibri" w:hAnsi="Calibri"/>
                <w:color w:val="auto"/>
                <w:sz w:val="20"/>
                <w:szCs w:val="20"/>
              </w:rPr>
            </w:pPr>
            <w:r w:rsidRPr="000A29BE">
              <w:rPr>
                <w:rFonts w:ascii="Calibri" w:hAnsi="Calibri"/>
                <w:color w:val="auto"/>
                <w:sz w:val="20"/>
                <w:szCs w:val="20"/>
              </w:rPr>
              <w:t>Exposure of people</w:t>
            </w:r>
            <w:r w:rsidR="0018330C">
              <w:rPr>
                <w:rFonts w:ascii="Calibri" w:hAnsi="Calibri"/>
                <w:color w:val="auto"/>
                <w:sz w:val="20"/>
                <w:szCs w:val="20"/>
              </w:rPr>
              <w:t xml:space="preserve"> </w:t>
            </w:r>
            <w:r w:rsidR="00A733DB">
              <w:rPr>
                <w:rFonts w:ascii="Calibri" w:hAnsi="Calibri"/>
                <w:color w:val="auto"/>
                <w:sz w:val="20"/>
                <w:szCs w:val="20"/>
              </w:rPr>
              <w:t>to the GMO during preparation and administration via</w:t>
            </w:r>
            <w:r w:rsidR="00B25CE3" w:rsidRPr="000A29BE">
              <w:rPr>
                <w:rFonts w:ascii="Calibri" w:hAnsi="Calibri"/>
                <w:color w:val="auto"/>
                <w:sz w:val="20"/>
                <w:szCs w:val="20"/>
              </w:rPr>
              <w:t>:</w:t>
            </w:r>
          </w:p>
          <w:p w14:paraId="0F19BAAB" w14:textId="30EBF2EF" w:rsidR="0018330C" w:rsidRDefault="0018330C" w:rsidP="0018330C">
            <w:pPr>
              <w:pStyle w:val="Style4"/>
              <w:numPr>
                <w:ilvl w:val="0"/>
                <w:numId w:val="88"/>
              </w:numPr>
              <w:spacing w:beforeLines="60" w:before="144" w:afterLines="60" w:after="144"/>
              <w:rPr>
                <w:rFonts w:ascii="Calibri" w:hAnsi="Calibri"/>
                <w:color w:val="auto"/>
                <w:sz w:val="20"/>
                <w:szCs w:val="20"/>
              </w:rPr>
            </w:pPr>
            <w:r>
              <w:rPr>
                <w:rFonts w:ascii="Calibri" w:hAnsi="Calibri"/>
                <w:color w:val="auto"/>
                <w:sz w:val="20"/>
                <w:szCs w:val="20"/>
              </w:rPr>
              <w:t>Needlestick/sharps injury;</w:t>
            </w:r>
          </w:p>
          <w:p w14:paraId="5EBE86A2" w14:textId="033A9C7F" w:rsidR="0018330C" w:rsidRDefault="0018330C" w:rsidP="0018330C">
            <w:pPr>
              <w:pStyle w:val="Style4"/>
              <w:numPr>
                <w:ilvl w:val="0"/>
                <w:numId w:val="88"/>
              </w:numPr>
              <w:spacing w:beforeLines="60" w:before="144" w:afterLines="60" w:after="144"/>
              <w:rPr>
                <w:rFonts w:ascii="Calibri" w:hAnsi="Calibri"/>
                <w:color w:val="auto"/>
                <w:sz w:val="20"/>
                <w:szCs w:val="20"/>
              </w:rPr>
            </w:pPr>
            <w:r>
              <w:rPr>
                <w:rFonts w:ascii="Calibri" w:hAnsi="Calibri"/>
                <w:color w:val="auto"/>
                <w:sz w:val="20"/>
                <w:szCs w:val="20"/>
              </w:rPr>
              <w:t>Inhalation of aerosolised GMO; or</w:t>
            </w:r>
          </w:p>
          <w:p w14:paraId="5ADAA386" w14:textId="5D5C55EB" w:rsidR="0018330C" w:rsidRPr="000A29BE" w:rsidRDefault="0018330C" w:rsidP="0018330C">
            <w:pPr>
              <w:pStyle w:val="Style4"/>
              <w:numPr>
                <w:ilvl w:val="0"/>
                <w:numId w:val="88"/>
              </w:numPr>
              <w:spacing w:beforeLines="60" w:before="144" w:afterLines="60" w:after="144"/>
              <w:rPr>
                <w:rFonts w:ascii="Calibri" w:hAnsi="Calibri"/>
                <w:color w:val="auto"/>
                <w:sz w:val="20"/>
                <w:szCs w:val="20"/>
              </w:rPr>
            </w:pPr>
            <w:r>
              <w:rPr>
                <w:rFonts w:ascii="Calibri" w:hAnsi="Calibri"/>
                <w:color w:val="auto"/>
                <w:sz w:val="20"/>
                <w:szCs w:val="20"/>
              </w:rPr>
              <w:t>Contact with the GMO</w:t>
            </w:r>
          </w:p>
          <w:p w14:paraId="0C456674" w14:textId="3ED56380" w:rsidR="00604186" w:rsidRPr="000A29BE" w:rsidRDefault="00FB7E35" w:rsidP="009B3443">
            <w:pPr>
              <w:pStyle w:val="TableTextRARMP"/>
              <w:spacing w:beforeLines="60" w:before="144" w:afterLines="60" w:after="144"/>
              <w:jc w:val="center"/>
              <w:rPr>
                <w:szCs w:val="20"/>
              </w:rPr>
            </w:pPr>
            <w:r w:rsidRPr="000A29BE">
              <w:rPr>
                <w:szCs w:val="20"/>
              </w:rPr>
              <w:sym w:font="Wingdings 3" w:char="F0C8"/>
            </w:r>
          </w:p>
          <w:p w14:paraId="1A19E90B" w14:textId="6963CC8E" w:rsidR="00FB7E35" w:rsidRDefault="0018330C" w:rsidP="009756E3">
            <w:pPr>
              <w:pStyle w:val="textfortable"/>
              <w:spacing w:beforeLines="60" w:before="144" w:afterLines="60" w:after="144"/>
              <w:rPr>
                <w:rFonts w:ascii="Calibri" w:hAnsi="Calibri"/>
              </w:rPr>
            </w:pPr>
            <w:r>
              <w:rPr>
                <w:rFonts w:ascii="Calibri" w:hAnsi="Calibri"/>
              </w:rPr>
              <w:t>Transduction of cells</w:t>
            </w:r>
          </w:p>
          <w:p w14:paraId="588EA9B9" w14:textId="77777777" w:rsidR="0018330C" w:rsidRPr="000A29BE" w:rsidRDefault="0018330C" w:rsidP="0018330C">
            <w:pPr>
              <w:pStyle w:val="TableTextRARMP"/>
              <w:spacing w:beforeLines="60" w:before="144" w:afterLines="60" w:after="144"/>
              <w:jc w:val="center"/>
              <w:rPr>
                <w:szCs w:val="20"/>
              </w:rPr>
            </w:pPr>
            <w:r w:rsidRPr="000A29BE">
              <w:rPr>
                <w:szCs w:val="20"/>
              </w:rPr>
              <w:sym w:font="Wingdings 3" w:char="F0C8"/>
            </w:r>
          </w:p>
          <w:p w14:paraId="0259B53F" w14:textId="0D3C34B4" w:rsidR="0018330C" w:rsidRPr="000A29BE" w:rsidRDefault="0018330C" w:rsidP="0018330C">
            <w:pPr>
              <w:pStyle w:val="textfortable"/>
              <w:spacing w:beforeLines="60" w:before="144" w:afterLines="60" w:after="144"/>
              <w:rPr>
                <w:rFonts w:ascii="Calibri" w:hAnsi="Calibri"/>
              </w:rPr>
            </w:pPr>
            <w:r>
              <w:rPr>
                <w:rFonts w:ascii="Calibri" w:hAnsi="Calibri"/>
              </w:rPr>
              <w:t>Localised expression of transgenes</w:t>
            </w:r>
          </w:p>
        </w:tc>
        <w:tc>
          <w:tcPr>
            <w:tcW w:w="609" w:type="pct"/>
            <w:tcBorders>
              <w:top w:val="single" w:sz="12" w:space="0" w:color="auto"/>
              <w:left w:val="single" w:sz="4" w:space="0" w:color="auto"/>
              <w:bottom w:val="single" w:sz="4" w:space="0" w:color="auto"/>
              <w:right w:val="single" w:sz="4" w:space="0" w:color="auto"/>
            </w:tcBorders>
          </w:tcPr>
          <w:p w14:paraId="468AD16E" w14:textId="17A97173" w:rsidR="00FB7E35" w:rsidRPr="000A29BE" w:rsidRDefault="0018330C" w:rsidP="009B3443">
            <w:pPr>
              <w:pStyle w:val="textfortable"/>
              <w:spacing w:beforeLines="60" w:before="144" w:afterLines="60" w:after="144"/>
              <w:jc w:val="left"/>
              <w:rPr>
                <w:rFonts w:ascii="Calibri" w:hAnsi="Calibri"/>
              </w:rPr>
            </w:pPr>
            <w:r>
              <w:rPr>
                <w:rFonts w:ascii="Calibri" w:hAnsi="Calibri" w:cs="Calibri"/>
              </w:rPr>
              <w:t>Adverse immune response</w:t>
            </w:r>
            <w:r w:rsidR="00B25CE3" w:rsidRPr="000A29BE">
              <w:rPr>
                <w:rFonts w:ascii="Calibri" w:hAnsi="Calibri" w:cs="Calibri"/>
              </w:rPr>
              <w:t xml:space="preserve"> </w:t>
            </w:r>
          </w:p>
        </w:tc>
        <w:tc>
          <w:tcPr>
            <w:tcW w:w="609" w:type="pct"/>
            <w:tcBorders>
              <w:top w:val="single" w:sz="12" w:space="0" w:color="auto"/>
              <w:left w:val="single" w:sz="4" w:space="0" w:color="auto"/>
              <w:bottom w:val="single" w:sz="4" w:space="0" w:color="auto"/>
              <w:right w:val="single" w:sz="4" w:space="0" w:color="auto"/>
            </w:tcBorders>
          </w:tcPr>
          <w:p w14:paraId="569154DC" w14:textId="77777777" w:rsidR="00FB7E35" w:rsidRPr="000A29BE" w:rsidRDefault="00FB7E35" w:rsidP="009B3443">
            <w:pPr>
              <w:pStyle w:val="textfortable"/>
              <w:spacing w:beforeLines="60" w:before="144" w:afterLines="60" w:after="144"/>
              <w:jc w:val="left"/>
              <w:rPr>
                <w:rFonts w:ascii="Calibri" w:hAnsi="Calibri"/>
              </w:rPr>
            </w:pPr>
            <w:r w:rsidRPr="000A29BE">
              <w:rPr>
                <w:rFonts w:ascii="Calibri" w:hAnsi="Calibri" w:cs="Calibri"/>
              </w:rPr>
              <w:t>No</w:t>
            </w:r>
          </w:p>
        </w:tc>
        <w:tc>
          <w:tcPr>
            <w:tcW w:w="1758" w:type="pct"/>
            <w:tcBorders>
              <w:top w:val="single" w:sz="12" w:space="0" w:color="auto"/>
              <w:left w:val="single" w:sz="4" w:space="0" w:color="auto"/>
              <w:bottom w:val="single" w:sz="4" w:space="0" w:color="auto"/>
              <w:right w:val="single" w:sz="12" w:space="0" w:color="auto"/>
            </w:tcBorders>
          </w:tcPr>
          <w:p w14:paraId="323F5123" w14:textId="0A50E36C" w:rsidR="00A733DB" w:rsidRDefault="00E866C2" w:rsidP="00A733DB">
            <w:pPr>
              <w:pStyle w:val="BulletedRARMP"/>
              <w:tabs>
                <w:tab w:val="clear" w:pos="567"/>
              </w:tabs>
              <w:spacing w:beforeLines="60" w:before="144" w:afterLines="60" w:after="144"/>
              <w:ind w:left="307" w:hanging="284"/>
              <w:rPr>
                <w:rFonts w:cs="Calibri"/>
                <w:sz w:val="20"/>
                <w:szCs w:val="20"/>
              </w:rPr>
            </w:pPr>
            <w:r>
              <w:rPr>
                <w:rFonts w:cs="Calibri"/>
                <w:sz w:val="20"/>
                <w:szCs w:val="20"/>
              </w:rPr>
              <w:t>T</w:t>
            </w:r>
            <w:r w:rsidR="00966B75" w:rsidRPr="00966B75">
              <w:rPr>
                <w:rFonts w:cs="Calibri"/>
                <w:sz w:val="20"/>
                <w:szCs w:val="20"/>
              </w:rPr>
              <w:t>ransfer of GMOs from the vial to the syringe does not involve any open transfer of solutions outside of the syringe or vaccine vial</w:t>
            </w:r>
            <w:r w:rsidR="00A733DB">
              <w:rPr>
                <w:rFonts w:cs="Calibri"/>
                <w:sz w:val="20"/>
                <w:szCs w:val="20"/>
              </w:rPr>
              <w:t xml:space="preserve">; therefore, reducing the likelihood of aerosols being released. </w:t>
            </w:r>
          </w:p>
          <w:p w14:paraId="1C929F51" w14:textId="31AA1465" w:rsidR="00045834" w:rsidRDefault="00045834" w:rsidP="00045834">
            <w:pPr>
              <w:pStyle w:val="BulletedRARMP"/>
              <w:tabs>
                <w:tab w:val="clear" w:pos="567"/>
              </w:tabs>
              <w:spacing w:beforeLines="60" w:before="144" w:afterLines="60" w:after="144"/>
              <w:ind w:left="307" w:hanging="284"/>
              <w:rPr>
                <w:rFonts w:cs="Calibri"/>
                <w:sz w:val="20"/>
                <w:szCs w:val="20"/>
              </w:rPr>
            </w:pPr>
            <w:r w:rsidRPr="000A29BE">
              <w:rPr>
                <w:rFonts w:cs="Calibri"/>
                <w:sz w:val="20"/>
                <w:szCs w:val="20"/>
              </w:rPr>
              <w:t>Vaccination would be conducted by registered veterinarian</w:t>
            </w:r>
            <w:r>
              <w:rPr>
                <w:rFonts w:cs="Calibri"/>
                <w:sz w:val="20"/>
                <w:szCs w:val="20"/>
              </w:rPr>
              <w:t>s who are trained in the appropriate use of sharps, reducing the risk of exposure</w:t>
            </w:r>
            <w:r w:rsidR="00A733DB">
              <w:rPr>
                <w:rFonts w:cs="Calibri"/>
                <w:sz w:val="20"/>
                <w:szCs w:val="20"/>
              </w:rPr>
              <w:t xml:space="preserve"> by sharps injury</w:t>
            </w:r>
            <w:r>
              <w:rPr>
                <w:rFonts w:cs="Calibri"/>
                <w:sz w:val="20"/>
                <w:szCs w:val="20"/>
              </w:rPr>
              <w:t>.</w:t>
            </w:r>
            <w:r w:rsidRPr="00EA72D2">
              <w:rPr>
                <w:rFonts w:cs="Calibri"/>
                <w:sz w:val="20"/>
                <w:szCs w:val="20"/>
              </w:rPr>
              <w:t xml:space="preserve"> </w:t>
            </w:r>
          </w:p>
          <w:p w14:paraId="1F83608D" w14:textId="1C39114A" w:rsidR="007D5753" w:rsidRDefault="007D5753" w:rsidP="00EA72D2">
            <w:pPr>
              <w:pStyle w:val="BulletedRARMP"/>
              <w:tabs>
                <w:tab w:val="clear" w:pos="567"/>
              </w:tabs>
              <w:spacing w:beforeLines="60" w:before="144" w:afterLines="60" w:after="144"/>
              <w:ind w:left="307" w:hanging="284"/>
              <w:rPr>
                <w:rFonts w:cs="Calibri"/>
                <w:sz w:val="20"/>
                <w:szCs w:val="20"/>
              </w:rPr>
            </w:pPr>
            <w:r>
              <w:rPr>
                <w:rFonts w:cs="Calibri"/>
                <w:sz w:val="20"/>
                <w:szCs w:val="20"/>
              </w:rPr>
              <w:t>Contact with broken skin</w:t>
            </w:r>
            <w:r w:rsidR="00A733DB">
              <w:rPr>
                <w:rFonts w:cs="Calibri"/>
                <w:sz w:val="20"/>
                <w:szCs w:val="20"/>
              </w:rPr>
              <w:t xml:space="preserve"> or mucous membranes</w:t>
            </w:r>
            <w:r>
              <w:rPr>
                <w:rFonts w:cs="Calibri"/>
                <w:sz w:val="20"/>
                <w:szCs w:val="20"/>
              </w:rPr>
              <w:t xml:space="preserve"> is unlikely due to the GMO being fully contained within vials during preparation. The GMO may come into contact with broken skin</w:t>
            </w:r>
            <w:r w:rsidR="00A733DB">
              <w:rPr>
                <w:rFonts w:cs="Calibri"/>
                <w:sz w:val="20"/>
                <w:szCs w:val="20"/>
              </w:rPr>
              <w:t xml:space="preserve"> or mucous membranes</w:t>
            </w:r>
            <w:r>
              <w:rPr>
                <w:rFonts w:cs="Calibri"/>
                <w:sz w:val="20"/>
                <w:szCs w:val="20"/>
              </w:rPr>
              <w:t xml:space="preserve"> in the event of accidental spills. </w:t>
            </w:r>
          </w:p>
          <w:p w14:paraId="1AB921D0" w14:textId="6618101A" w:rsidR="007D5753" w:rsidRDefault="007D5753" w:rsidP="007D5753">
            <w:pPr>
              <w:pStyle w:val="BulletedRARMP"/>
              <w:numPr>
                <w:ilvl w:val="0"/>
                <w:numId w:val="0"/>
              </w:numPr>
              <w:spacing w:beforeLines="60" w:before="144" w:afterLines="60" w:after="144"/>
              <w:ind w:left="23"/>
              <w:rPr>
                <w:rFonts w:cs="Calibri"/>
                <w:sz w:val="20"/>
                <w:szCs w:val="20"/>
              </w:rPr>
            </w:pPr>
            <w:r>
              <w:rPr>
                <w:rFonts w:cs="Calibri"/>
                <w:sz w:val="20"/>
                <w:szCs w:val="20"/>
              </w:rPr>
              <w:t>In the event of exposure:</w:t>
            </w:r>
          </w:p>
          <w:p w14:paraId="5C640A65" w14:textId="57D6C1D0" w:rsidR="00E866C2" w:rsidRDefault="007D5753" w:rsidP="00EA72D2">
            <w:pPr>
              <w:pStyle w:val="BulletedRARMP"/>
              <w:tabs>
                <w:tab w:val="clear" w:pos="567"/>
              </w:tabs>
              <w:spacing w:beforeLines="60" w:before="144" w:afterLines="60" w:after="144"/>
              <w:ind w:left="307" w:hanging="284"/>
              <w:rPr>
                <w:rFonts w:cs="Calibri"/>
                <w:sz w:val="20"/>
                <w:szCs w:val="20"/>
              </w:rPr>
            </w:pPr>
            <w:r>
              <w:rPr>
                <w:rFonts w:cs="Calibri"/>
                <w:sz w:val="20"/>
                <w:szCs w:val="20"/>
              </w:rPr>
              <w:t>The amount of GMO a person would be exposed to</w:t>
            </w:r>
            <w:r w:rsidR="00E866C2">
              <w:rPr>
                <w:rFonts w:cs="Calibri"/>
                <w:sz w:val="20"/>
                <w:szCs w:val="20"/>
              </w:rPr>
              <w:t xml:space="preserve"> during</w:t>
            </w:r>
            <w:r>
              <w:rPr>
                <w:rFonts w:cs="Calibri"/>
                <w:sz w:val="20"/>
                <w:szCs w:val="20"/>
              </w:rPr>
              <w:t xml:space="preserve"> </w:t>
            </w:r>
            <w:r w:rsidR="00A733DB">
              <w:rPr>
                <w:rFonts w:cs="Calibri"/>
                <w:sz w:val="20"/>
                <w:szCs w:val="20"/>
              </w:rPr>
              <w:t>preparation and administration</w:t>
            </w:r>
            <w:r>
              <w:rPr>
                <w:rFonts w:cs="Calibri"/>
                <w:sz w:val="20"/>
                <w:szCs w:val="20"/>
              </w:rPr>
              <w:t xml:space="preserve"> would be very small</w:t>
            </w:r>
            <w:r w:rsidR="00A733DB">
              <w:rPr>
                <w:rFonts w:cs="Calibri"/>
                <w:sz w:val="20"/>
                <w:szCs w:val="20"/>
              </w:rPr>
              <w:t>, representing a fraction</w:t>
            </w:r>
            <w:r>
              <w:rPr>
                <w:rFonts w:cs="Calibri"/>
                <w:sz w:val="20"/>
                <w:szCs w:val="20"/>
              </w:rPr>
              <w:t xml:space="preserve"> of the original dose</w:t>
            </w:r>
            <w:r w:rsidR="00E866C2">
              <w:rPr>
                <w:rFonts w:cs="Calibri"/>
                <w:sz w:val="20"/>
                <w:szCs w:val="20"/>
              </w:rPr>
              <w:t>, and therefore i</w:t>
            </w:r>
            <w:r>
              <w:rPr>
                <w:rFonts w:cs="Calibri"/>
                <w:sz w:val="20"/>
                <w:szCs w:val="20"/>
              </w:rPr>
              <w:t xml:space="preserve">t </w:t>
            </w:r>
            <w:r w:rsidR="00A733DB">
              <w:rPr>
                <w:rFonts w:cs="Calibri"/>
                <w:sz w:val="20"/>
                <w:szCs w:val="20"/>
              </w:rPr>
              <w:t xml:space="preserve">is </w:t>
            </w:r>
            <w:r>
              <w:rPr>
                <w:rFonts w:cs="Calibri"/>
                <w:sz w:val="20"/>
                <w:szCs w:val="20"/>
              </w:rPr>
              <w:t xml:space="preserve">highly unlikely that exposure to the GMO would result in ill health. </w:t>
            </w:r>
          </w:p>
          <w:p w14:paraId="303EDB32" w14:textId="705DDFEA" w:rsidR="009756E3" w:rsidRDefault="007D5753" w:rsidP="00EA72D2">
            <w:pPr>
              <w:pStyle w:val="BulletedRARMP"/>
              <w:tabs>
                <w:tab w:val="clear" w:pos="567"/>
              </w:tabs>
              <w:spacing w:beforeLines="60" w:before="144" w:afterLines="60" w:after="144"/>
              <w:ind w:left="307" w:hanging="284"/>
              <w:rPr>
                <w:rFonts w:cs="Calibri"/>
                <w:sz w:val="20"/>
                <w:szCs w:val="20"/>
              </w:rPr>
            </w:pPr>
            <w:r>
              <w:rPr>
                <w:rFonts w:cs="Calibri"/>
                <w:sz w:val="20"/>
                <w:szCs w:val="20"/>
              </w:rPr>
              <w:t xml:space="preserve">Any potential adverse immune response or inflammatory reaction is expected to be minor and self-limiting. </w:t>
            </w:r>
          </w:p>
          <w:p w14:paraId="3C7EC831" w14:textId="1EA061AE" w:rsidR="0062176D" w:rsidRPr="00EA72D2" w:rsidRDefault="00325D47" w:rsidP="00EA72D2">
            <w:pPr>
              <w:pStyle w:val="BulletedRARMP"/>
              <w:tabs>
                <w:tab w:val="clear" w:pos="567"/>
              </w:tabs>
              <w:spacing w:beforeLines="60" w:before="144" w:afterLines="60" w:after="144"/>
              <w:ind w:left="307" w:hanging="284"/>
              <w:rPr>
                <w:rFonts w:cs="Calibri"/>
                <w:sz w:val="20"/>
                <w:szCs w:val="20"/>
              </w:rPr>
            </w:pPr>
            <w:r>
              <w:rPr>
                <w:rFonts w:cs="Calibri"/>
                <w:sz w:val="20"/>
                <w:szCs w:val="20"/>
              </w:rPr>
              <w:t>The</w:t>
            </w:r>
            <w:r w:rsidR="0062176D">
              <w:rPr>
                <w:rFonts w:cs="Calibri"/>
                <w:sz w:val="20"/>
                <w:szCs w:val="20"/>
              </w:rPr>
              <w:t xml:space="preserve"> parent VEEV TC-83</w:t>
            </w:r>
            <w:r w:rsidR="003040DF">
              <w:rPr>
                <w:rFonts w:cs="Calibri"/>
                <w:sz w:val="20"/>
                <w:szCs w:val="20"/>
              </w:rPr>
              <w:t xml:space="preserve"> and sa-mRNAs</w:t>
            </w:r>
            <w:r w:rsidR="0062176D">
              <w:rPr>
                <w:rFonts w:cs="Calibri"/>
                <w:sz w:val="20"/>
                <w:szCs w:val="20"/>
              </w:rPr>
              <w:t xml:space="preserve"> </w:t>
            </w:r>
            <w:r w:rsidR="003040DF">
              <w:rPr>
                <w:rFonts w:cs="Calibri"/>
                <w:sz w:val="20"/>
                <w:szCs w:val="20"/>
              </w:rPr>
              <w:t xml:space="preserve">are </w:t>
            </w:r>
            <w:r w:rsidR="0062176D">
              <w:rPr>
                <w:rFonts w:cs="Calibri"/>
                <w:sz w:val="20"/>
                <w:szCs w:val="20"/>
              </w:rPr>
              <w:t xml:space="preserve">not known to be transmitted by </w:t>
            </w:r>
            <w:r>
              <w:rPr>
                <w:rFonts w:cs="Calibri"/>
                <w:sz w:val="20"/>
                <w:szCs w:val="20"/>
              </w:rPr>
              <w:t>aerosol inhalation</w:t>
            </w:r>
            <w:r w:rsidR="0062176D">
              <w:rPr>
                <w:rFonts w:cs="Calibri"/>
                <w:sz w:val="20"/>
                <w:szCs w:val="20"/>
              </w:rPr>
              <w:t>.</w:t>
            </w:r>
          </w:p>
          <w:p w14:paraId="5048CE45" w14:textId="25CA98D3" w:rsidR="0013575A" w:rsidRPr="000A29BE" w:rsidRDefault="0013575A" w:rsidP="00421CB1">
            <w:pPr>
              <w:pStyle w:val="BulletedRARMP"/>
              <w:tabs>
                <w:tab w:val="clear" w:pos="567"/>
              </w:tabs>
              <w:spacing w:beforeLines="60" w:before="144" w:afterLines="60" w:after="144"/>
              <w:ind w:left="307" w:hanging="284"/>
              <w:rPr>
                <w:rFonts w:cs="Calibri"/>
                <w:sz w:val="20"/>
                <w:szCs w:val="20"/>
              </w:rPr>
            </w:pPr>
            <w:r w:rsidRPr="000A29BE">
              <w:rPr>
                <w:rFonts w:cs="Calibri"/>
                <w:sz w:val="20"/>
                <w:szCs w:val="20"/>
              </w:rPr>
              <w:t xml:space="preserve">Other </w:t>
            </w:r>
            <w:r w:rsidR="00E91701">
              <w:rPr>
                <w:rFonts w:cs="Calibri"/>
                <w:sz w:val="20"/>
                <w:szCs w:val="20"/>
              </w:rPr>
              <w:t>sa-mRNA</w:t>
            </w:r>
            <w:r w:rsidRPr="000A29BE">
              <w:rPr>
                <w:rFonts w:cs="Calibri"/>
                <w:sz w:val="20"/>
                <w:szCs w:val="20"/>
              </w:rPr>
              <w:t xml:space="preserve"> vaccines have a history of safe use with no </w:t>
            </w:r>
            <w:r w:rsidR="00E91701">
              <w:rPr>
                <w:rFonts w:cs="Calibri"/>
                <w:sz w:val="20"/>
                <w:szCs w:val="20"/>
              </w:rPr>
              <w:t xml:space="preserve">reported </w:t>
            </w:r>
            <w:r w:rsidRPr="000A29BE">
              <w:rPr>
                <w:rFonts w:cs="Calibri"/>
                <w:sz w:val="20"/>
                <w:szCs w:val="20"/>
              </w:rPr>
              <w:t>adverse effects in people from direct exposure.</w:t>
            </w:r>
          </w:p>
          <w:p w14:paraId="469C251C" w14:textId="26B1226F" w:rsidR="0014255D" w:rsidRPr="009E07C0" w:rsidRDefault="00E17936" w:rsidP="009E07C0">
            <w:pPr>
              <w:pStyle w:val="BulletedRARMP"/>
              <w:tabs>
                <w:tab w:val="clear" w:pos="567"/>
              </w:tabs>
              <w:spacing w:beforeLines="60" w:before="144" w:afterLines="60" w:after="144"/>
              <w:ind w:left="307" w:hanging="284"/>
              <w:rPr>
                <w:rFonts w:cs="Calibri"/>
                <w:sz w:val="20"/>
                <w:szCs w:val="20"/>
              </w:rPr>
            </w:pPr>
            <w:r>
              <w:rPr>
                <w:rFonts w:cs="Calibri"/>
                <w:sz w:val="20"/>
                <w:szCs w:val="20"/>
              </w:rPr>
              <w:lastRenderedPageBreak/>
              <w:t xml:space="preserve">Transgene expression is expected to decline over time. </w:t>
            </w:r>
          </w:p>
        </w:tc>
      </w:tr>
      <w:tr w:rsidR="009E07C0" w:rsidRPr="000A29BE" w14:paraId="3D9979A4" w14:textId="77777777" w:rsidTr="00A733DB">
        <w:tc>
          <w:tcPr>
            <w:tcW w:w="401" w:type="pct"/>
            <w:tcBorders>
              <w:top w:val="single" w:sz="12" w:space="0" w:color="auto"/>
              <w:left w:val="single" w:sz="12" w:space="0" w:color="auto"/>
              <w:bottom w:val="single" w:sz="4" w:space="0" w:color="auto"/>
              <w:right w:val="single" w:sz="4" w:space="0" w:color="auto"/>
            </w:tcBorders>
          </w:tcPr>
          <w:p w14:paraId="200D8A02" w14:textId="43DC5AA0" w:rsidR="009E07C0" w:rsidRPr="000A29BE" w:rsidRDefault="009E07C0" w:rsidP="009B3443">
            <w:pPr>
              <w:pStyle w:val="textfortable"/>
              <w:spacing w:beforeLines="60" w:before="144" w:afterLines="60" w:after="144"/>
              <w:jc w:val="left"/>
              <w:rPr>
                <w:rFonts w:ascii="Calibri" w:hAnsi="Calibri"/>
              </w:rPr>
            </w:pPr>
            <w:r>
              <w:rPr>
                <w:rFonts w:ascii="Calibri" w:hAnsi="Calibri"/>
              </w:rPr>
              <w:lastRenderedPageBreak/>
              <w:t>2</w:t>
            </w:r>
          </w:p>
        </w:tc>
        <w:tc>
          <w:tcPr>
            <w:tcW w:w="405" w:type="pct"/>
            <w:tcBorders>
              <w:top w:val="single" w:sz="12" w:space="0" w:color="auto"/>
              <w:left w:val="single" w:sz="12" w:space="0" w:color="auto"/>
              <w:bottom w:val="single" w:sz="4" w:space="0" w:color="auto"/>
              <w:right w:val="single" w:sz="4" w:space="0" w:color="auto"/>
            </w:tcBorders>
          </w:tcPr>
          <w:p w14:paraId="42743B01" w14:textId="692C0434" w:rsidR="009E07C0" w:rsidRPr="000A29BE" w:rsidRDefault="00C916BA" w:rsidP="009B3443">
            <w:pPr>
              <w:pStyle w:val="textfortable"/>
              <w:spacing w:beforeLines="60" w:before="144" w:afterLines="60" w:after="144"/>
              <w:jc w:val="left"/>
              <w:rPr>
                <w:rFonts w:ascii="Calibri" w:hAnsi="Calibri"/>
              </w:rPr>
            </w:pPr>
            <w:r>
              <w:rPr>
                <w:rFonts w:ascii="Calibri" w:hAnsi="Calibri"/>
              </w:rPr>
              <w:t>GM</w:t>
            </w:r>
            <w:r w:rsidR="00C93E70">
              <w:rPr>
                <w:rFonts w:ascii="Calibri" w:hAnsi="Calibri"/>
              </w:rPr>
              <w:t>O</w:t>
            </w:r>
          </w:p>
        </w:tc>
        <w:tc>
          <w:tcPr>
            <w:tcW w:w="1218" w:type="pct"/>
            <w:tcBorders>
              <w:top w:val="single" w:sz="12" w:space="0" w:color="auto"/>
              <w:left w:val="single" w:sz="4" w:space="0" w:color="auto"/>
              <w:bottom w:val="single" w:sz="4" w:space="0" w:color="auto"/>
              <w:right w:val="single" w:sz="4" w:space="0" w:color="auto"/>
            </w:tcBorders>
          </w:tcPr>
          <w:p w14:paraId="53F5E573" w14:textId="68559BE2" w:rsidR="009E07C0" w:rsidRDefault="00704FE3" w:rsidP="009B3443">
            <w:pPr>
              <w:pStyle w:val="Style4"/>
              <w:numPr>
                <w:ilvl w:val="0"/>
                <w:numId w:val="0"/>
              </w:numPr>
              <w:spacing w:beforeLines="60" w:before="144" w:afterLines="60" w:after="144"/>
              <w:rPr>
                <w:rFonts w:ascii="Calibri" w:hAnsi="Calibri"/>
                <w:color w:val="auto"/>
                <w:sz w:val="20"/>
                <w:szCs w:val="20"/>
              </w:rPr>
            </w:pPr>
            <w:r>
              <w:rPr>
                <w:rFonts w:ascii="Calibri" w:hAnsi="Calibri"/>
                <w:color w:val="auto"/>
                <w:sz w:val="20"/>
                <w:szCs w:val="20"/>
              </w:rPr>
              <w:t>Exposure of people and animals to the GMO during import, transport, storage or disposal</w:t>
            </w:r>
          </w:p>
          <w:p w14:paraId="1B70571A" w14:textId="77777777" w:rsidR="00704FE3" w:rsidRPr="000A29BE" w:rsidRDefault="00704FE3" w:rsidP="00704FE3">
            <w:pPr>
              <w:pStyle w:val="TableTextRARMP"/>
              <w:spacing w:beforeLines="60" w:before="144" w:afterLines="60" w:after="144"/>
              <w:jc w:val="center"/>
              <w:rPr>
                <w:szCs w:val="20"/>
              </w:rPr>
            </w:pPr>
            <w:r w:rsidRPr="000A29BE">
              <w:rPr>
                <w:szCs w:val="20"/>
              </w:rPr>
              <w:sym w:font="Wingdings 3" w:char="F0C8"/>
            </w:r>
          </w:p>
          <w:p w14:paraId="3FCA509E" w14:textId="1719BDA0" w:rsidR="00704FE3" w:rsidRDefault="00704FE3" w:rsidP="00704FE3">
            <w:pPr>
              <w:pStyle w:val="textfortable"/>
              <w:spacing w:beforeLines="60" w:before="144" w:afterLines="60" w:after="144"/>
              <w:rPr>
                <w:rFonts w:ascii="Calibri" w:hAnsi="Calibri"/>
              </w:rPr>
            </w:pPr>
            <w:r>
              <w:rPr>
                <w:rFonts w:ascii="Calibri" w:hAnsi="Calibri"/>
              </w:rPr>
              <w:t>Transduction of cells</w:t>
            </w:r>
          </w:p>
          <w:p w14:paraId="4F83A4E0" w14:textId="77777777" w:rsidR="00704FE3" w:rsidRPr="00424661" w:rsidRDefault="00704FE3" w:rsidP="00704FE3">
            <w:pPr>
              <w:pStyle w:val="TableTextRARMP"/>
              <w:spacing w:beforeLines="60" w:before="144" w:afterLines="60" w:after="144"/>
              <w:jc w:val="center"/>
              <w:rPr>
                <w:szCs w:val="20"/>
              </w:rPr>
            </w:pPr>
            <w:r w:rsidRPr="00424661">
              <w:rPr>
                <w:szCs w:val="20"/>
              </w:rPr>
              <w:sym w:font="Wingdings 3" w:char="F0C8"/>
            </w:r>
          </w:p>
          <w:p w14:paraId="00086BC3" w14:textId="0858F94C" w:rsidR="00704FE3" w:rsidRPr="000A29BE" w:rsidRDefault="00704FE3" w:rsidP="00704FE3">
            <w:pPr>
              <w:pStyle w:val="Style4"/>
              <w:numPr>
                <w:ilvl w:val="0"/>
                <w:numId w:val="0"/>
              </w:numPr>
              <w:spacing w:beforeLines="60" w:before="144" w:afterLines="60" w:after="144"/>
              <w:rPr>
                <w:rFonts w:ascii="Calibri" w:hAnsi="Calibri"/>
                <w:color w:val="auto"/>
                <w:sz w:val="20"/>
                <w:szCs w:val="20"/>
              </w:rPr>
            </w:pPr>
            <w:r w:rsidRPr="00424661">
              <w:rPr>
                <w:rFonts w:ascii="Calibri" w:hAnsi="Calibri"/>
                <w:sz w:val="20"/>
                <w:szCs w:val="20"/>
              </w:rPr>
              <w:t>Localised expression of transgenes</w:t>
            </w:r>
          </w:p>
        </w:tc>
        <w:tc>
          <w:tcPr>
            <w:tcW w:w="609" w:type="pct"/>
            <w:tcBorders>
              <w:top w:val="single" w:sz="12" w:space="0" w:color="auto"/>
              <w:left w:val="single" w:sz="4" w:space="0" w:color="auto"/>
              <w:bottom w:val="single" w:sz="4" w:space="0" w:color="auto"/>
              <w:right w:val="single" w:sz="4" w:space="0" w:color="auto"/>
            </w:tcBorders>
          </w:tcPr>
          <w:p w14:paraId="5E1AB583" w14:textId="01FDFC4E" w:rsidR="009E07C0" w:rsidRDefault="00704FE3" w:rsidP="009B3443">
            <w:pPr>
              <w:pStyle w:val="textfortable"/>
              <w:spacing w:beforeLines="60" w:before="144" w:afterLines="60" w:after="144"/>
              <w:jc w:val="left"/>
              <w:rPr>
                <w:rFonts w:ascii="Calibri" w:hAnsi="Calibri" w:cs="Calibri"/>
              </w:rPr>
            </w:pPr>
            <w:r>
              <w:rPr>
                <w:rFonts w:ascii="Calibri" w:hAnsi="Calibri" w:cs="Calibri"/>
              </w:rPr>
              <w:t>Adverse immune response</w:t>
            </w:r>
          </w:p>
        </w:tc>
        <w:tc>
          <w:tcPr>
            <w:tcW w:w="609" w:type="pct"/>
            <w:tcBorders>
              <w:top w:val="single" w:sz="12" w:space="0" w:color="auto"/>
              <w:left w:val="single" w:sz="4" w:space="0" w:color="auto"/>
              <w:bottom w:val="single" w:sz="4" w:space="0" w:color="auto"/>
              <w:right w:val="single" w:sz="4" w:space="0" w:color="auto"/>
            </w:tcBorders>
          </w:tcPr>
          <w:p w14:paraId="41B239BC" w14:textId="264571DD" w:rsidR="009E07C0" w:rsidRPr="000A29BE" w:rsidRDefault="00704FE3" w:rsidP="009B3443">
            <w:pPr>
              <w:pStyle w:val="textfortable"/>
              <w:spacing w:beforeLines="60" w:before="144" w:afterLines="60" w:after="144"/>
              <w:jc w:val="left"/>
              <w:rPr>
                <w:rFonts w:ascii="Calibri" w:hAnsi="Calibri" w:cs="Calibri"/>
              </w:rPr>
            </w:pPr>
            <w:r>
              <w:rPr>
                <w:rFonts w:ascii="Calibri" w:hAnsi="Calibri" w:cs="Calibri"/>
              </w:rPr>
              <w:t>No</w:t>
            </w:r>
          </w:p>
        </w:tc>
        <w:tc>
          <w:tcPr>
            <w:tcW w:w="1758" w:type="pct"/>
            <w:tcBorders>
              <w:top w:val="single" w:sz="12" w:space="0" w:color="auto"/>
              <w:left w:val="single" w:sz="4" w:space="0" w:color="auto"/>
              <w:bottom w:val="single" w:sz="4" w:space="0" w:color="auto"/>
              <w:right w:val="single" w:sz="12" w:space="0" w:color="auto"/>
            </w:tcBorders>
          </w:tcPr>
          <w:p w14:paraId="4573557B" w14:textId="74A336C8" w:rsidR="009E07C0" w:rsidRDefault="00704FE3" w:rsidP="00EA72D2">
            <w:pPr>
              <w:pStyle w:val="BulletedRARMP"/>
              <w:tabs>
                <w:tab w:val="clear" w:pos="567"/>
              </w:tabs>
              <w:spacing w:beforeLines="60" w:before="144" w:afterLines="60" w:after="144"/>
              <w:ind w:left="307" w:hanging="284"/>
              <w:rPr>
                <w:rFonts w:cs="Calibri"/>
                <w:sz w:val="20"/>
                <w:szCs w:val="20"/>
              </w:rPr>
            </w:pPr>
            <w:r>
              <w:rPr>
                <w:rFonts w:cs="Calibri"/>
                <w:sz w:val="20"/>
                <w:szCs w:val="20"/>
              </w:rPr>
              <w:t xml:space="preserve">Import will follow IATA requirements. </w:t>
            </w:r>
          </w:p>
          <w:p w14:paraId="6F7EACB4" w14:textId="7FCA6AC8" w:rsidR="00325D47" w:rsidRDefault="00325D47" w:rsidP="00325D47">
            <w:pPr>
              <w:pStyle w:val="BulletedRARMP"/>
              <w:tabs>
                <w:tab w:val="clear" w:pos="567"/>
              </w:tabs>
              <w:spacing w:beforeLines="60" w:before="144" w:afterLines="60" w:after="144"/>
              <w:ind w:left="307" w:hanging="284"/>
              <w:rPr>
                <w:rFonts w:cs="Calibri"/>
                <w:sz w:val="20"/>
                <w:szCs w:val="20"/>
              </w:rPr>
            </w:pPr>
            <w:r>
              <w:rPr>
                <w:rFonts w:cs="Calibri"/>
                <w:sz w:val="20"/>
                <w:szCs w:val="20"/>
              </w:rPr>
              <w:t>The GMO will be stored in licen</w:t>
            </w:r>
            <w:r w:rsidR="00E866C2">
              <w:rPr>
                <w:rFonts w:cs="Calibri"/>
                <w:sz w:val="20"/>
                <w:szCs w:val="20"/>
              </w:rPr>
              <w:t>s</w:t>
            </w:r>
            <w:r>
              <w:rPr>
                <w:rFonts w:cs="Calibri"/>
                <w:sz w:val="20"/>
                <w:szCs w:val="20"/>
              </w:rPr>
              <w:t xml:space="preserve">ed Schedule 4 warehouses and only handled by delegated personnel. </w:t>
            </w:r>
          </w:p>
          <w:p w14:paraId="6DB558AB" w14:textId="1F2ACF81" w:rsidR="00704FE3" w:rsidRDefault="00704FE3" w:rsidP="00EA72D2">
            <w:pPr>
              <w:pStyle w:val="BulletedRARMP"/>
              <w:tabs>
                <w:tab w:val="clear" w:pos="567"/>
              </w:tabs>
              <w:spacing w:beforeLines="60" w:before="144" w:afterLines="60" w:after="144"/>
              <w:ind w:left="307" w:hanging="284"/>
              <w:rPr>
                <w:rFonts w:cs="Calibri"/>
                <w:sz w:val="20"/>
                <w:szCs w:val="20"/>
              </w:rPr>
            </w:pPr>
            <w:r>
              <w:rPr>
                <w:rFonts w:cs="Calibri"/>
                <w:sz w:val="20"/>
                <w:szCs w:val="20"/>
              </w:rPr>
              <w:t xml:space="preserve">Procedures for transport and disposal </w:t>
            </w:r>
            <w:r w:rsidR="00E866C2">
              <w:rPr>
                <w:rFonts w:cs="Calibri"/>
                <w:sz w:val="20"/>
                <w:szCs w:val="20"/>
              </w:rPr>
              <w:t xml:space="preserve">are </w:t>
            </w:r>
            <w:r>
              <w:rPr>
                <w:rFonts w:cs="Calibri"/>
                <w:sz w:val="20"/>
                <w:szCs w:val="20"/>
              </w:rPr>
              <w:t xml:space="preserve">in line with the Regulator’s TSDs. </w:t>
            </w:r>
          </w:p>
          <w:p w14:paraId="1804E3DD" w14:textId="70D82B62" w:rsidR="007D1458" w:rsidRPr="00325D47" w:rsidRDefault="00704FE3" w:rsidP="00325D47">
            <w:pPr>
              <w:pStyle w:val="BulletedRARMP"/>
              <w:tabs>
                <w:tab w:val="clear" w:pos="567"/>
              </w:tabs>
              <w:spacing w:beforeLines="60" w:before="144" w:afterLines="60" w:after="144"/>
              <w:ind w:left="307" w:hanging="284"/>
              <w:rPr>
                <w:rFonts w:cs="Calibri"/>
                <w:sz w:val="20"/>
                <w:szCs w:val="20"/>
              </w:rPr>
            </w:pPr>
            <w:r>
              <w:rPr>
                <w:rFonts w:cs="Calibri"/>
                <w:sz w:val="20"/>
                <w:szCs w:val="20"/>
              </w:rPr>
              <w:t xml:space="preserve">Disposal of the GMO and materials that come into contact with the GMO will follow standard veterinary clinical practises, which are designed to manage risks from infectious agents. </w:t>
            </w:r>
          </w:p>
          <w:p w14:paraId="70922058" w14:textId="033F52B3" w:rsidR="007D1458" w:rsidRDefault="007D1458" w:rsidP="007B1508">
            <w:pPr>
              <w:pStyle w:val="BulletedRARMP"/>
              <w:numPr>
                <w:ilvl w:val="0"/>
                <w:numId w:val="0"/>
              </w:numPr>
              <w:spacing w:beforeLines="60" w:before="144" w:afterLines="60" w:after="144"/>
              <w:ind w:left="23"/>
              <w:rPr>
                <w:rFonts w:cs="Calibri"/>
                <w:sz w:val="20"/>
                <w:szCs w:val="20"/>
              </w:rPr>
            </w:pPr>
            <w:r>
              <w:rPr>
                <w:rFonts w:cs="Calibri"/>
                <w:sz w:val="20"/>
                <w:szCs w:val="20"/>
              </w:rPr>
              <w:t>In the event of exposure</w:t>
            </w:r>
            <w:r w:rsidR="009678FD">
              <w:rPr>
                <w:rFonts w:cs="Calibri"/>
                <w:sz w:val="20"/>
                <w:szCs w:val="20"/>
              </w:rPr>
              <w:t>:</w:t>
            </w:r>
          </w:p>
          <w:p w14:paraId="64A47915" w14:textId="77777777" w:rsidR="007B1508" w:rsidRDefault="007B1508" w:rsidP="007B1508">
            <w:pPr>
              <w:pStyle w:val="BulletedRARMP"/>
              <w:tabs>
                <w:tab w:val="clear" w:pos="567"/>
              </w:tabs>
              <w:spacing w:beforeLines="60" w:before="144" w:afterLines="60" w:after="144"/>
              <w:ind w:left="307" w:hanging="284"/>
              <w:rPr>
                <w:rFonts w:cs="Calibri"/>
                <w:sz w:val="20"/>
                <w:szCs w:val="20"/>
              </w:rPr>
            </w:pPr>
            <w:r>
              <w:rPr>
                <w:rFonts w:cs="Calibri"/>
                <w:sz w:val="20"/>
                <w:szCs w:val="20"/>
              </w:rPr>
              <w:t xml:space="preserve">Animals exposed to the GMO are not expected to develop disease. </w:t>
            </w:r>
          </w:p>
          <w:p w14:paraId="4DD395B0" w14:textId="5A84A637" w:rsidR="007B1508" w:rsidRPr="009678FD" w:rsidRDefault="007B1508" w:rsidP="009678FD">
            <w:pPr>
              <w:pStyle w:val="BulletedRARMP"/>
              <w:tabs>
                <w:tab w:val="clear" w:pos="567"/>
              </w:tabs>
              <w:spacing w:beforeLines="60" w:before="144" w:afterLines="60" w:after="144"/>
              <w:ind w:left="307" w:hanging="284"/>
              <w:rPr>
                <w:rFonts w:cs="Calibri"/>
                <w:sz w:val="20"/>
                <w:szCs w:val="20"/>
              </w:rPr>
            </w:pPr>
            <w:r>
              <w:rPr>
                <w:rFonts w:cs="Calibri"/>
                <w:sz w:val="20"/>
                <w:szCs w:val="20"/>
              </w:rPr>
              <w:t xml:space="preserve">Additional reasons as listed in Risk Scenario 1. </w:t>
            </w:r>
          </w:p>
          <w:p w14:paraId="6D5DABEC" w14:textId="0D377EE2" w:rsidR="007B1508" w:rsidRDefault="007B1508" w:rsidP="007B1508">
            <w:pPr>
              <w:pStyle w:val="BulletedRARMP"/>
              <w:numPr>
                <w:ilvl w:val="0"/>
                <w:numId w:val="0"/>
              </w:numPr>
              <w:spacing w:beforeLines="60" w:before="144" w:afterLines="60" w:after="144"/>
              <w:ind w:left="23"/>
              <w:rPr>
                <w:rFonts w:cs="Calibri"/>
                <w:sz w:val="20"/>
                <w:szCs w:val="20"/>
              </w:rPr>
            </w:pPr>
          </w:p>
        </w:tc>
      </w:tr>
      <w:tr w:rsidR="006C4EF8" w:rsidRPr="000A29BE" w14:paraId="7A1A653C" w14:textId="77777777" w:rsidTr="00A733DB">
        <w:tc>
          <w:tcPr>
            <w:tcW w:w="401" w:type="pct"/>
            <w:tcBorders>
              <w:top w:val="single" w:sz="12" w:space="0" w:color="auto"/>
              <w:left w:val="single" w:sz="12" w:space="0" w:color="auto"/>
              <w:bottom w:val="single" w:sz="12" w:space="0" w:color="auto"/>
              <w:right w:val="single" w:sz="4" w:space="0" w:color="auto"/>
            </w:tcBorders>
          </w:tcPr>
          <w:p w14:paraId="603423AA" w14:textId="0AC0CD43" w:rsidR="00D41CF7" w:rsidRPr="000A29BE" w:rsidRDefault="009E07C0" w:rsidP="009B3443">
            <w:pPr>
              <w:pStyle w:val="textfortable"/>
              <w:spacing w:beforeLines="60" w:before="144" w:afterLines="60" w:after="144"/>
              <w:jc w:val="left"/>
              <w:rPr>
                <w:rFonts w:ascii="Calibri" w:hAnsi="Calibri"/>
              </w:rPr>
            </w:pPr>
            <w:r>
              <w:rPr>
                <w:rFonts w:ascii="Calibri" w:hAnsi="Calibri"/>
              </w:rPr>
              <w:t>3</w:t>
            </w:r>
          </w:p>
        </w:tc>
        <w:tc>
          <w:tcPr>
            <w:tcW w:w="405" w:type="pct"/>
            <w:tcBorders>
              <w:top w:val="single" w:sz="12" w:space="0" w:color="auto"/>
              <w:left w:val="single" w:sz="12" w:space="0" w:color="auto"/>
              <w:bottom w:val="single" w:sz="12" w:space="0" w:color="auto"/>
              <w:right w:val="single" w:sz="4" w:space="0" w:color="auto"/>
            </w:tcBorders>
          </w:tcPr>
          <w:p w14:paraId="4B492D5D" w14:textId="47C66D4B" w:rsidR="00D41CF7" w:rsidRPr="000A29BE" w:rsidRDefault="00DC0EE7" w:rsidP="009B3443">
            <w:pPr>
              <w:pStyle w:val="textfortable"/>
              <w:spacing w:beforeLines="60" w:before="144" w:afterLines="60" w:after="144"/>
              <w:jc w:val="left"/>
              <w:rPr>
                <w:rFonts w:ascii="Calibri" w:hAnsi="Calibri"/>
              </w:rPr>
            </w:pPr>
            <w:r w:rsidRPr="000A29BE">
              <w:rPr>
                <w:rFonts w:ascii="Calibri" w:hAnsi="Calibri"/>
              </w:rPr>
              <w:t>GM</w:t>
            </w:r>
            <w:r w:rsidR="00C93E70">
              <w:rPr>
                <w:rFonts w:ascii="Calibri" w:hAnsi="Calibri"/>
              </w:rPr>
              <w:t>O</w:t>
            </w:r>
          </w:p>
        </w:tc>
        <w:tc>
          <w:tcPr>
            <w:tcW w:w="1218" w:type="pct"/>
            <w:tcBorders>
              <w:top w:val="single" w:sz="12" w:space="0" w:color="auto"/>
              <w:left w:val="single" w:sz="4" w:space="0" w:color="auto"/>
              <w:bottom w:val="single" w:sz="12" w:space="0" w:color="auto"/>
              <w:right w:val="single" w:sz="4" w:space="0" w:color="auto"/>
            </w:tcBorders>
          </w:tcPr>
          <w:p w14:paraId="75C04F0E" w14:textId="3EFEC84C" w:rsidR="0050036E" w:rsidRPr="00590500" w:rsidRDefault="00FE0037" w:rsidP="00590500">
            <w:pPr>
              <w:pStyle w:val="Style4"/>
              <w:numPr>
                <w:ilvl w:val="0"/>
                <w:numId w:val="0"/>
              </w:numPr>
              <w:spacing w:beforeLines="60" w:before="144" w:afterLines="60" w:after="144"/>
              <w:rPr>
                <w:rFonts w:ascii="Calibri" w:hAnsi="Calibri" w:cs="Calibri"/>
                <w:color w:val="auto"/>
                <w:sz w:val="20"/>
                <w:szCs w:val="20"/>
              </w:rPr>
            </w:pPr>
            <w:r w:rsidRPr="000A29BE">
              <w:rPr>
                <w:rFonts w:ascii="Calibri" w:hAnsi="Calibri" w:cs="Calibri"/>
                <w:color w:val="auto"/>
                <w:sz w:val="20"/>
                <w:szCs w:val="20"/>
              </w:rPr>
              <w:t>Exposure of</w:t>
            </w:r>
            <w:r w:rsidR="00D41CF7" w:rsidRPr="000A29BE">
              <w:rPr>
                <w:rFonts w:ascii="Calibri" w:hAnsi="Calibri" w:cs="Calibri"/>
                <w:color w:val="auto"/>
                <w:sz w:val="20"/>
                <w:szCs w:val="20"/>
              </w:rPr>
              <w:t xml:space="preserve"> </w:t>
            </w:r>
            <w:r w:rsidR="00B8361F">
              <w:rPr>
                <w:rFonts w:ascii="Calibri" w:hAnsi="Calibri" w:cs="Calibri"/>
                <w:color w:val="auto"/>
                <w:sz w:val="20"/>
                <w:szCs w:val="20"/>
              </w:rPr>
              <w:t xml:space="preserve">people and animals to the GMO </w:t>
            </w:r>
            <w:r w:rsidR="0050036E" w:rsidRPr="000A29BE">
              <w:rPr>
                <w:rFonts w:ascii="Calibri" w:hAnsi="Calibri" w:cs="Calibri"/>
                <w:color w:val="auto"/>
                <w:sz w:val="20"/>
                <w:szCs w:val="20"/>
              </w:rPr>
              <w:t>via</w:t>
            </w:r>
            <w:r w:rsidR="00590500" w:rsidRPr="000A29BE">
              <w:rPr>
                <w:rFonts w:ascii="Calibri" w:hAnsi="Calibri"/>
                <w:color w:val="auto"/>
                <w:sz w:val="20"/>
                <w:szCs w:val="20"/>
              </w:rPr>
              <w:t xml:space="preserve"> transmission from </w:t>
            </w:r>
            <w:r w:rsidR="00590500">
              <w:rPr>
                <w:rFonts w:ascii="Calibri" w:hAnsi="Calibri"/>
                <w:color w:val="auto"/>
                <w:sz w:val="20"/>
                <w:szCs w:val="20"/>
              </w:rPr>
              <w:t>vaccinated</w:t>
            </w:r>
            <w:r w:rsidR="00590500" w:rsidRPr="000A29BE">
              <w:rPr>
                <w:rFonts w:ascii="Calibri" w:hAnsi="Calibri"/>
                <w:color w:val="auto"/>
                <w:sz w:val="20"/>
                <w:szCs w:val="20"/>
              </w:rPr>
              <w:t xml:space="preserve"> </w:t>
            </w:r>
            <w:r w:rsidR="00B8361F">
              <w:rPr>
                <w:rFonts w:ascii="Calibri" w:hAnsi="Calibri"/>
                <w:color w:val="auto"/>
                <w:sz w:val="20"/>
                <w:szCs w:val="20"/>
              </w:rPr>
              <w:t>cat</w:t>
            </w:r>
            <w:r w:rsidR="00590500">
              <w:rPr>
                <w:rFonts w:ascii="Calibri" w:hAnsi="Calibri"/>
                <w:color w:val="auto"/>
                <w:sz w:val="20"/>
                <w:szCs w:val="20"/>
              </w:rPr>
              <w:t xml:space="preserve">s </w:t>
            </w:r>
            <w:r w:rsidR="00DA2E98">
              <w:rPr>
                <w:rFonts w:ascii="Calibri" w:hAnsi="Calibri"/>
                <w:color w:val="auto"/>
                <w:sz w:val="20"/>
                <w:szCs w:val="20"/>
              </w:rPr>
              <w:t xml:space="preserve">or </w:t>
            </w:r>
            <w:r w:rsidR="00F428E1">
              <w:rPr>
                <w:rFonts w:ascii="Calibri" w:hAnsi="Calibri"/>
                <w:color w:val="auto"/>
                <w:sz w:val="20"/>
                <w:szCs w:val="20"/>
              </w:rPr>
              <w:t xml:space="preserve">shedding </w:t>
            </w:r>
            <w:r w:rsidR="0025519E">
              <w:rPr>
                <w:rFonts w:ascii="Calibri" w:hAnsi="Calibri"/>
                <w:color w:val="auto"/>
                <w:sz w:val="20"/>
                <w:szCs w:val="20"/>
              </w:rPr>
              <w:t xml:space="preserve">of </w:t>
            </w:r>
            <w:r w:rsidR="00F428E1">
              <w:rPr>
                <w:rFonts w:ascii="Calibri" w:hAnsi="Calibri"/>
                <w:color w:val="auto"/>
                <w:sz w:val="20"/>
                <w:szCs w:val="20"/>
              </w:rPr>
              <w:t>the GMO into</w:t>
            </w:r>
            <w:r w:rsidR="00590500">
              <w:rPr>
                <w:rFonts w:ascii="Calibri" w:hAnsi="Calibri"/>
                <w:color w:val="auto"/>
                <w:sz w:val="20"/>
                <w:szCs w:val="20"/>
              </w:rPr>
              <w:t xml:space="preserve"> the environment</w:t>
            </w:r>
          </w:p>
          <w:p w14:paraId="6E7427D8" w14:textId="2742CE6B" w:rsidR="00CB0599" w:rsidRPr="000A29BE" w:rsidRDefault="00D41CF7" w:rsidP="009B3443">
            <w:pPr>
              <w:pStyle w:val="TableTextRARMP"/>
              <w:spacing w:beforeLines="60" w:before="144" w:afterLines="60" w:after="144"/>
              <w:jc w:val="center"/>
              <w:rPr>
                <w:szCs w:val="20"/>
              </w:rPr>
            </w:pPr>
            <w:r w:rsidRPr="000A29BE">
              <w:rPr>
                <w:szCs w:val="20"/>
              </w:rPr>
              <w:sym w:font="Wingdings 3" w:char="F0C8"/>
            </w:r>
          </w:p>
          <w:p w14:paraId="50CE691E" w14:textId="03C85B70" w:rsidR="00277F8E" w:rsidRDefault="00090ABF" w:rsidP="00277F8E">
            <w:pPr>
              <w:pStyle w:val="Style4"/>
              <w:numPr>
                <w:ilvl w:val="0"/>
                <w:numId w:val="0"/>
              </w:numPr>
              <w:spacing w:beforeLines="60" w:before="144" w:afterLines="60" w:after="144"/>
              <w:jc w:val="center"/>
              <w:rPr>
                <w:rFonts w:ascii="Calibri" w:hAnsi="Calibri"/>
                <w:color w:val="auto"/>
                <w:sz w:val="20"/>
                <w:szCs w:val="20"/>
              </w:rPr>
            </w:pPr>
            <w:r>
              <w:rPr>
                <w:rFonts w:ascii="Calibri" w:hAnsi="Calibri"/>
                <w:color w:val="auto"/>
                <w:sz w:val="20"/>
                <w:szCs w:val="20"/>
              </w:rPr>
              <w:t>Transduction of cells</w:t>
            </w:r>
          </w:p>
          <w:p w14:paraId="5BEFDEA6" w14:textId="670C31F1" w:rsidR="002F08D8" w:rsidRPr="000A29BE" w:rsidRDefault="002F08D8" w:rsidP="002F08D8">
            <w:pPr>
              <w:spacing w:before="60" w:after="60"/>
              <w:jc w:val="center"/>
              <w:rPr>
                <w:rFonts w:eastAsia="Calibri"/>
                <w:sz w:val="20"/>
                <w:szCs w:val="20"/>
              </w:rPr>
            </w:pPr>
            <w:r w:rsidRPr="000A29BE">
              <w:rPr>
                <w:rFonts w:eastAsia="Calibri"/>
                <w:sz w:val="20"/>
                <w:szCs w:val="20"/>
              </w:rPr>
              <w:sym w:font="Wingdings 3" w:char="F0C8"/>
            </w:r>
          </w:p>
          <w:p w14:paraId="1FF7D334" w14:textId="3167563D" w:rsidR="00090ABF" w:rsidRPr="00590500" w:rsidRDefault="00A20996" w:rsidP="00090ABF">
            <w:pPr>
              <w:pStyle w:val="ListParagraph"/>
              <w:spacing w:before="60" w:after="60"/>
              <w:ind w:left="177" w:right="180"/>
              <w:jc w:val="center"/>
              <w:rPr>
                <w:rFonts w:eastAsia="Calibri"/>
                <w:sz w:val="20"/>
                <w:szCs w:val="20"/>
              </w:rPr>
            </w:pPr>
            <w:r>
              <w:rPr>
                <w:rFonts w:eastAsia="Calibri"/>
                <w:sz w:val="20"/>
                <w:szCs w:val="20"/>
              </w:rPr>
              <w:t>Localised expression of transgene</w:t>
            </w:r>
          </w:p>
          <w:p w14:paraId="515E253F" w14:textId="2DF3A3B7" w:rsidR="002F08D8" w:rsidRPr="00590500" w:rsidRDefault="002F08D8" w:rsidP="00590500">
            <w:pPr>
              <w:pStyle w:val="ListParagraph"/>
              <w:spacing w:before="60" w:after="60"/>
              <w:ind w:left="177" w:right="180"/>
              <w:jc w:val="center"/>
              <w:rPr>
                <w:rFonts w:eastAsia="Calibri"/>
                <w:sz w:val="20"/>
                <w:szCs w:val="20"/>
              </w:rPr>
            </w:pPr>
          </w:p>
        </w:tc>
        <w:tc>
          <w:tcPr>
            <w:tcW w:w="609" w:type="pct"/>
            <w:tcBorders>
              <w:top w:val="single" w:sz="12" w:space="0" w:color="auto"/>
              <w:left w:val="single" w:sz="4" w:space="0" w:color="auto"/>
              <w:bottom w:val="single" w:sz="12" w:space="0" w:color="auto"/>
              <w:right w:val="single" w:sz="4" w:space="0" w:color="auto"/>
            </w:tcBorders>
          </w:tcPr>
          <w:p w14:paraId="23C7C146" w14:textId="7EDF7135" w:rsidR="00965C6B" w:rsidRPr="000A29BE" w:rsidRDefault="00090ABF" w:rsidP="009B3443">
            <w:pPr>
              <w:pStyle w:val="textfortable"/>
              <w:spacing w:beforeLines="60" w:before="144" w:afterLines="60" w:after="144"/>
              <w:jc w:val="left"/>
              <w:rPr>
                <w:rFonts w:ascii="Calibri" w:hAnsi="Calibri" w:cs="Calibri"/>
              </w:rPr>
            </w:pPr>
            <w:r>
              <w:rPr>
                <w:rFonts w:ascii="Calibri" w:hAnsi="Calibri" w:cs="Calibri"/>
              </w:rPr>
              <w:lastRenderedPageBreak/>
              <w:t>Adverse immune response</w:t>
            </w:r>
          </w:p>
        </w:tc>
        <w:tc>
          <w:tcPr>
            <w:tcW w:w="609" w:type="pct"/>
            <w:tcBorders>
              <w:top w:val="single" w:sz="12" w:space="0" w:color="auto"/>
              <w:left w:val="single" w:sz="4" w:space="0" w:color="auto"/>
              <w:bottom w:val="single" w:sz="12" w:space="0" w:color="auto"/>
              <w:right w:val="single" w:sz="4" w:space="0" w:color="auto"/>
            </w:tcBorders>
          </w:tcPr>
          <w:p w14:paraId="414E56AC" w14:textId="14DC8F62" w:rsidR="00D41CF7" w:rsidRPr="000A29BE" w:rsidRDefault="00D41CF7" w:rsidP="009B3443">
            <w:pPr>
              <w:pStyle w:val="textfortable"/>
              <w:spacing w:beforeLines="60" w:before="144" w:afterLines="60" w:after="144"/>
              <w:jc w:val="left"/>
              <w:rPr>
                <w:rFonts w:ascii="Calibri" w:hAnsi="Calibri"/>
              </w:rPr>
            </w:pPr>
            <w:r w:rsidRPr="000A29BE">
              <w:rPr>
                <w:rFonts w:ascii="Calibri" w:hAnsi="Calibri"/>
              </w:rPr>
              <w:t>No</w:t>
            </w:r>
          </w:p>
        </w:tc>
        <w:tc>
          <w:tcPr>
            <w:tcW w:w="1758" w:type="pct"/>
            <w:tcBorders>
              <w:top w:val="single" w:sz="12" w:space="0" w:color="auto"/>
              <w:left w:val="single" w:sz="4" w:space="0" w:color="auto"/>
              <w:bottom w:val="single" w:sz="12" w:space="0" w:color="auto"/>
              <w:right w:val="single" w:sz="12" w:space="0" w:color="auto"/>
            </w:tcBorders>
          </w:tcPr>
          <w:p w14:paraId="48ED20C4" w14:textId="118080D9" w:rsidR="00090ABF" w:rsidRDefault="00090ABF" w:rsidP="006C4EF8">
            <w:pPr>
              <w:pStyle w:val="BulletedRARMP"/>
              <w:tabs>
                <w:tab w:val="clear" w:pos="567"/>
              </w:tabs>
              <w:spacing w:beforeLines="60" w:before="144" w:afterLines="60" w:after="144"/>
              <w:ind w:left="296" w:hanging="296"/>
              <w:rPr>
                <w:rFonts w:cs="Calibri"/>
                <w:sz w:val="20"/>
                <w:szCs w:val="20"/>
              </w:rPr>
            </w:pPr>
            <w:r>
              <w:rPr>
                <w:rFonts w:cs="Calibri"/>
                <w:sz w:val="20"/>
                <w:szCs w:val="20"/>
              </w:rPr>
              <w:t xml:space="preserve">Pre-clinical studies indicate that the GMO localises to the site of injection. </w:t>
            </w:r>
          </w:p>
          <w:p w14:paraId="5122D35D" w14:textId="5FBE0BE1" w:rsidR="00090ABF" w:rsidRDefault="00090ABF" w:rsidP="006C4EF8">
            <w:pPr>
              <w:pStyle w:val="BulletedRARMP"/>
              <w:tabs>
                <w:tab w:val="clear" w:pos="567"/>
              </w:tabs>
              <w:spacing w:beforeLines="60" w:before="144" w:afterLines="60" w:after="144"/>
              <w:ind w:left="296" w:hanging="296"/>
              <w:rPr>
                <w:rFonts w:cs="Calibri"/>
                <w:sz w:val="20"/>
                <w:szCs w:val="20"/>
              </w:rPr>
            </w:pPr>
            <w:r>
              <w:rPr>
                <w:rFonts w:cs="Calibri"/>
                <w:sz w:val="20"/>
                <w:szCs w:val="20"/>
              </w:rPr>
              <w:t xml:space="preserve">The GMO is replication incompetent and cannot produce viral particles to escape transduced cells. </w:t>
            </w:r>
          </w:p>
          <w:p w14:paraId="05E40D00" w14:textId="256726DF" w:rsidR="0074696E" w:rsidRDefault="00D41CF7" w:rsidP="006C4EF8">
            <w:pPr>
              <w:pStyle w:val="BulletedRARMP"/>
              <w:tabs>
                <w:tab w:val="clear" w:pos="567"/>
              </w:tabs>
              <w:spacing w:beforeLines="60" w:before="144" w:afterLines="60" w:after="144"/>
              <w:ind w:left="296" w:hanging="296"/>
              <w:rPr>
                <w:rFonts w:cs="Calibri"/>
                <w:sz w:val="20"/>
                <w:szCs w:val="20"/>
              </w:rPr>
            </w:pPr>
            <w:r w:rsidRPr="000A29BE">
              <w:rPr>
                <w:rFonts w:cs="Calibri"/>
                <w:sz w:val="20"/>
                <w:szCs w:val="20"/>
              </w:rPr>
              <w:t>Exposure</w:t>
            </w:r>
            <w:r w:rsidR="00090ABF">
              <w:rPr>
                <w:rFonts w:cs="Calibri"/>
                <w:sz w:val="20"/>
                <w:szCs w:val="20"/>
              </w:rPr>
              <w:t xml:space="preserve"> to other animals</w:t>
            </w:r>
            <w:r w:rsidRPr="000A29BE">
              <w:rPr>
                <w:rFonts w:cs="Calibri"/>
                <w:sz w:val="20"/>
                <w:szCs w:val="20"/>
              </w:rPr>
              <w:t xml:space="preserve"> is minimised </w:t>
            </w:r>
            <w:r w:rsidR="00421CB1" w:rsidRPr="000A29BE">
              <w:rPr>
                <w:rFonts w:cs="Calibri"/>
                <w:sz w:val="20"/>
                <w:szCs w:val="20"/>
              </w:rPr>
              <w:t xml:space="preserve">due to </w:t>
            </w:r>
            <w:r w:rsidR="00590500">
              <w:rPr>
                <w:rFonts w:cs="Calibri"/>
                <w:sz w:val="20"/>
                <w:szCs w:val="20"/>
              </w:rPr>
              <w:t>recommended vaccination protocols</w:t>
            </w:r>
            <w:r w:rsidR="00F428E1">
              <w:rPr>
                <w:rFonts w:cs="Calibri"/>
                <w:sz w:val="20"/>
                <w:szCs w:val="20"/>
              </w:rPr>
              <w:t xml:space="preserve">. </w:t>
            </w:r>
          </w:p>
          <w:p w14:paraId="60F7ED17" w14:textId="41FA3E6B" w:rsidR="00355C38" w:rsidRDefault="00355C38" w:rsidP="006C4EF8">
            <w:pPr>
              <w:pStyle w:val="BulletedRARMP"/>
              <w:tabs>
                <w:tab w:val="clear" w:pos="567"/>
              </w:tabs>
              <w:spacing w:beforeLines="60" w:before="144" w:afterLines="60" w:after="144"/>
              <w:ind w:left="296" w:hanging="296"/>
              <w:rPr>
                <w:rFonts w:cs="Calibri"/>
                <w:sz w:val="20"/>
                <w:szCs w:val="20"/>
              </w:rPr>
            </w:pPr>
            <w:r>
              <w:rPr>
                <w:rFonts w:cs="Calibri"/>
                <w:sz w:val="20"/>
                <w:szCs w:val="20"/>
              </w:rPr>
              <w:t xml:space="preserve">Transmission via mosquitoes is highly unlikely </w:t>
            </w:r>
            <w:r w:rsidR="006D66D3">
              <w:rPr>
                <w:rFonts w:cs="Calibri"/>
                <w:sz w:val="20"/>
                <w:szCs w:val="20"/>
              </w:rPr>
              <w:t xml:space="preserve">as </w:t>
            </w:r>
            <w:r>
              <w:rPr>
                <w:rFonts w:cs="Calibri"/>
                <w:sz w:val="20"/>
                <w:szCs w:val="20"/>
              </w:rPr>
              <w:t>the GMO</w:t>
            </w:r>
            <w:r w:rsidR="006D66D3">
              <w:rPr>
                <w:rFonts w:cs="Calibri"/>
                <w:sz w:val="20"/>
                <w:szCs w:val="20"/>
              </w:rPr>
              <w:t xml:space="preserve"> cannot replicate, is expected to have limited </w:t>
            </w:r>
            <w:r w:rsidR="006D66D3">
              <w:rPr>
                <w:rFonts w:cs="Calibri"/>
                <w:sz w:val="20"/>
                <w:szCs w:val="20"/>
              </w:rPr>
              <w:lastRenderedPageBreak/>
              <w:t xml:space="preserve">circulation in blood, and does not bind efficiently to mosquito midguts. </w:t>
            </w:r>
          </w:p>
          <w:p w14:paraId="2CF8F405" w14:textId="29592C92" w:rsidR="0089466C" w:rsidRDefault="0049513D" w:rsidP="006C4EF8">
            <w:pPr>
              <w:pStyle w:val="BulletedRARMP"/>
              <w:tabs>
                <w:tab w:val="clear" w:pos="567"/>
              </w:tabs>
              <w:spacing w:beforeLines="60" w:before="144" w:afterLines="60" w:after="144"/>
              <w:ind w:left="296" w:hanging="296"/>
              <w:rPr>
                <w:rFonts w:cs="Calibri"/>
                <w:sz w:val="20"/>
                <w:szCs w:val="20"/>
              </w:rPr>
            </w:pPr>
            <w:r>
              <w:rPr>
                <w:rFonts w:cs="Calibri"/>
                <w:sz w:val="20"/>
                <w:szCs w:val="20"/>
              </w:rPr>
              <w:t xml:space="preserve">Most </w:t>
            </w:r>
            <w:r w:rsidR="00090ABF">
              <w:rPr>
                <w:rFonts w:cs="Calibri"/>
                <w:sz w:val="20"/>
                <w:szCs w:val="20"/>
              </w:rPr>
              <w:t>kitten</w:t>
            </w:r>
            <w:r>
              <w:rPr>
                <w:rFonts w:cs="Calibri"/>
                <w:sz w:val="20"/>
                <w:szCs w:val="20"/>
              </w:rPr>
              <w:t xml:space="preserve">s receive their first vaccines while in the care of a breeder, limiting their exposure to other susceptible </w:t>
            </w:r>
            <w:r w:rsidR="00090ABF">
              <w:rPr>
                <w:rFonts w:cs="Calibri"/>
                <w:sz w:val="20"/>
                <w:szCs w:val="20"/>
              </w:rPr>
              <w:t>cat</w:t>
            </w:r>
            <w:r>
              <w:rPr>
                <w:rFonts w:cs="Calibri"/>
                <w:sz w:val="20"/>
                <w:szCs w:val="20"/>
              </w:rPr>
              <w:t>s</w:t>
            </w:r>
            <w:r w:rsidR="00090ABF">
              <w:rPr>
                <w:rFonts w:cs="Calibri"/>
                <w:sz w:val="20"/>
                <w:szCs w:val="20"/>
              </w:rPr>
              <w:t>, horses,</w:t>
            </w:r>
            <w:r>
              <w:rPr>
                <w:rFonts w:cs="Calibri"/>
                <w:sz w:val="20"/>
                <w:szCs w:val="20"/>
              </w:rPr>
              <w:t xml:space="preserve"> and the environment.</w:t>
            </w:r>
            <w:r w:rsidR="0089466C">
              <w:rPr>
                <w:rFonts w:cs="Calibri"/>
                <w:sz w:val="20"/>
                <w:szCs w:val="20"/>
              </w:rPr>
              <w:t xml:space="preserve"> </w:t>
            </w:r>
          </w:p>
          <w:p w14:paraId="38F5B461" w14:textId="77777777" w:rsidR="009678FD" w:rsidRDefault="009678FD" w:rsidP="009678FD">
            <w:pPr>
              <w:pStyle w:val="BulletedRARMP"/>
              <w:tabs>
                <w:tab w:val="clear" w:pos="567"/>
              </w:tabs>
              <w:spacing w:beforeLines="60" w:before="144" w:afterLines="60" w:after="144"/>
              <w:ind w:left="296" w:hanging="296"/>
              <w:rPr>
                <w:rFonts w:cs="Calibri"/>
                <w:sz w:val="20"/>
                <w:szCs w:val="20"/>
              </w:rPr>
            </w:pPr>
            <w:r>
              <w:rPr>
                <w:rFonts w:cs="Calibri"/>
                <w:sz w:val="20"/>
                <w:szCs w:val="20"/>
              </w:rPr>
              <w:t xml:space="preserve">The applicant provided data demonstrating that the GMO does not shed. </w:t>
            </w:r>
          </w:p>
          <w:p w14:paraId="6626FFE1" w14:textId="071F984B" w:rsidR="00090ABF" w:rsidRDefault="00090ABF" w:rsidP="006C4EF8">
            <w:pPr>
              <w:pStyle w:val="BulletedRARMP"/>
              <w:tabs>
                <w:tab w:val="clear" w:pos="567"/>
              </w:tabs>
              <w:spacing w:beforeLines="60" w:before="144" w:afterLines="60" w:after="144"/>
              <w:ind w:left="296" w:hanging="296"/>
              <w:rPr>
                <w:rFonts w:cs="Calibri"/>
                <w:sz w:val="20"/>
                <w:szCs w:val="20"/>
              </w:rPr>
            </w:pPr>
            <w:r>
              <w:rPr>
                <w:rFonts w:cs="Calibri"/>
                <w:sz w:val="20"/>
                <w:szCs w:val="20"/>
              </w:rPr>
              <w:t>Multiple</w:t>
            </w:r>
            <w:r w:rsidR="006D66D3">
              <w:rPr>
                <w:rFonts w:cs="Calibri"/>
                <w:sz w:val="20"/>
                <w:szCs w:val="20"/>
              </w:rPr>
              <w:t xml:space="preserve"> clinical trials,</w:t>
            </w:r>
            <w:r>
              <w:rPr>
                <w:rFonts w:cs="Calibri"/>
                <w:sz w:val="20"/>
                <w:szCs w:val="20"/>
              </w:rPr>
              <w:t xml:space="preserve"> pre-clinical studies and</w:t>
            </w:r>
            <w:r w:rsidR="006D66D3">
              <w:rPr>
                <w:rFonts w:cs="Calibri"/>
                <w:sz w:val="20"/>
                <w:szCs w:val="20"/>
              </w:rPr>
              <w:t xml:space="preserve"> studies in</w:t>
            </w:r>
            <w:r>
              <w:rPr>
                <w:rFonts w:cs="Calibri"/>
                <w:sz w:val="20"/>
                <w:szCs w:val="20"/>
              </w:rPr>
              <w:t xml:space="preserve"> many animal hosts support that sa-mRNA vaccines are highly unlikely to shed. </w:t>
            </w:r>
          </w:p>
          <w:p w14:paraId="411C203B" w14:textId="33DDD651" w:rsidR="0089466C" w:rsidRPr="00630544" w:rsidRDefault="00090ABF" w:rsidP="0089466C">
            <w:pPr>
              <w:pStyle w:val="BulletedRARMP"/>
              <w:numPr>
                <w:ilvl w:val="0"/>
                <w:numId w:val="0"/>
              </w:numPr>
              <w:spacing w:beforeLines="60" w:before="144" w:afterLines="60" w:after="144"/>
              <w:ind w:left="23"/>
              <w:rPr>
                <w:rFonts w:cs="Calibri"/>
                <w:sz w:val="20"/>
                <w:szCs w:val="20"/>
              </w:rPr>
            </w:pPr>
            <w:r w:rsidRPr="00630544">
              <w:rPr>
                <w:rFonts w:cs="Calibri"/>
                <w:sz w:val="20"/>
                <w:szCs w:val="20"/>
              </w:rPr>
              <w:t>In the event of exposure</w:t>
            </w:r>
            <w:r w:rsidR="009678FD">
              <w:rPr>
                <w:rFonts w:cs="Calibri"/>
                <w:sz w:val="20"/>
                <w:szCs w:val="20"/>
              </w:rPr>
              <w:t>:</w:t>
            </w:r>
          </w:p>
          <w:p w14:paraId="6B35F0F3" w14:textId="77777777" w:rsidR="00090ABF" w:rsidRDefault="00090ABF" w:rsidP="00090ABF">
            <w:pPr>
              <w:pStyle w:val="BulletedRARMP"/>
              <w:tabs>
                <w:tab w:val="clear" w:pos="567"/>
              </w:tabs>
              <w:spacing w:beforeLines="60" w:before="144" w:afterLines="60" w:after="144"/>
              <w:ind w:left="296" w:hanging="296"/>
              <w:rPr>
                <w:rFonts w:cs="Calibri"/>
                <w:sz w:val="20"/>
                <w:szCs w:val="20"/>
              </w:rPr>
            </w:pPr>
            <w:r>
              <w:rPr>
                <w:rFonts w:cs="Calibri"/>
                <w:sz w:val="20"/>
                <w:szCs w:val="20"/>
              </w:rPr>
              <w:t>GMO is unlikely to cause disease in susceptible animals housed with the vaccinated cat due to attenuation of the virus.</w:t>
            </w:r>
          </w:p>
          <w:p w14:paraId="755FDFD2" w14:textId="7E1DD2D1" w:rsidR="00590500" w:rsidRPr="006C4EF8" w:rsidRDefault="00090ABF" w:rsidP="006C4EF8">
            <w:pPr>
              <w:pStyle w:val="BulletedRARMP"/>
              <w:tabs>
                <w:tab w:val="clear" w:pos="567"/>
              </w:tabs>
              <w:spacing w:beforeLines="60" w:before="144" w:afterLines="60" w:after="144"/>
              <w:ind w:left="295" w:hanging="295"/>
              <w:rPr>
                <w:rFonts w:cs="Calibri"/>
                <w:sz w:val="20"/>
                <w:szCs w:val="20"/>
              </w:rPr>
            </w:pPr>
            <w:r>
              <w:rPr>
                <w:rFonts w:cs="Calibri"/>
                <w:sz w:val="20"/>
                <w:szCs w:val="20"/>
              </w:rPr>
              <w:t>As in Risk Scenario 1</w:t>
            </w:r>
            <w:r w:rsidR="00325D47">
              <w:rPr>
                <w:rFonts w:cs="Calibri"/>
                <w:sz w:val="20"/>
                <w:szCs w:val="20"/>
              </w:rPr>
              <w:t xml:space="preserve"> and 2</w:t>
            </w:r>
            <w:r w:rsidR="0020696E">
              <w:rPr>
                <w:rFonts w:cs="Calibri"/>
                <w:sz w:val="20"/>
                <w:szCs w:val="20"/>
              </w:rPr>
              <w:t>.</w:t>
            </w:r>
          </w:p>
        </w:tc>
      </w:tr>
      <w:tr w:rsidR="006C4EF8" w:rsidRPr="000A29BE" w14:paraId="4B69A0CE" w14:textId="77777777" w:rsidTr="00A733DB">
        <w:tc>
          <w:tcPr>
            <w:tcW w:w="401" w:type="pct"/>
            <w:tcBorders>
              <w:top w:val="single" w:sz="12" w:space="0" w:color="auto"/>
              <w:left w:val="single" w:sz="12" w:space="0" w:color="auto"/>
              <w:bottom w:val="single" w:sz="12" w:space="0" w:color="auto"/>
              <w:right w:val="single" w:sz="4" w:space="0" w:color="auto"/>
            </w:tcBorders>
          </w:tcPr>
          <w:p w14:paraId="1D5588ED" w14:textId="0C65168D" w:rsidR="00896F0F" w:rsidRPr="000A29BE" w:rsidRDefault="009E07C0" w:rsidP="009B3443">
            <w:pPr>
              <w:pStyle w:val="textfortable"/>
              <w:spacing w:beforeLines="60" w:before="144" w:afterLines="60" w:after="144"/>
              <w:jc w:val="left"/>
              <w:rPr>
                <w:rFonts w:ascii="Calibri" w:hAnsi="Calibri"/>
              </w:rPr>
            </w:pPr>
            <w:r>
              <w:rPr>
                <w:rFonts w:ascii="Calibri" w:hAnsi="Calibri"/>
              </w:rPr>
              <w:lastRenderedPageBreak/>
              <w:t>4</w:t>
            </w:r>
          </w:p>
        </w:tc>
        <w:tc>
          <w:tcPr>
            <w:tcW w:w="405" w:type="pct"/>
            <w:tcBorders>
              <w:top w:val="single" w:sz="12" w:space="0" w:color="auto"/>
              <w:left w:val="single" w:sz="12" w:space="0" w:color="auto"/>
              <w:bottom w:val="single" w:sz="12" w:space="0" w:color="auto"/>
              <w:right w:val="single" w:sz="4" w:space="0" w:color="auto"/>
            </w:tcBorders>
          </w:tcPr>
          <w:p w14:paraId="7572B5C0" w14:textId="43DD573D" w:rsidR="00896F0F" w:rsidRPr="000A29BE" w:rsidRDefault="0049513D" w:rsidP="009B3443">
            <w:pPr>
              <w:pStyle w:val="textfortable"/>
              <w:spacing w:beforeLines="60" w:before="144" w:afterLines="60" w:after="144"/>
              <w:jc w:val="left"/>
              <w:rPr>
                <w:rFonts w:ascii="Calibri" w:hAnsi="Calibri"/>
              </w:rPr>
            </w:pPr>
            <w:r>
              <w:rPr>
                <w:rFonts w:ascii="Calibri" w:hAnsi="Calibri"/>
              </w:rPr>
              <w:t>GM</w:t>
            </w:r>
            <w:r w:rsidR="00C93E70">
              <w:rPr>
                <w:rFonts w:ascii="Calibri" w:hAnsi="Calibri"/>
              </w:rPr>
              <w:t>O</w:t>
            </w:r>
          </w:p>
        </w:tc>
        <w:tc>
          <w:tcPr>
            <w:tcW w:w="1218" w:type="pct"/>
            <w:tcBorders>
              <w:top w:val="single" w:sz="12" w:space="0" w:color="auto"/>
              <w:left w:val="single" w:sz="4" w:space="0" w:color="auto"/>
              <w:bottom w:val="single" w:sz="12" w:space="0" w:color="auto"/>
              <w:right w:val="single" w:sz="4" w:space="0" w:color="auto"/>
            </w:tcBorders>
          </w:tcPr>
          <w:p w14:paraId="7D9B8E12" w14:textId="62585032" w:rsidR="004269A0" w:rsidRDefault="004269A0" w:rsidP="004269A0">
            <w:pPr>
              <w:pStyle w:val="Style4"/>
              <w:numPr>
                <w:ilvl w:val="0"/>
                <w:numId w:val="0"/>
              </w:numPr>
              <w:spacing w:beforeLines="60" w:before="144" w:afterLines="60" w:after="144"/>
              <w:jc w:val="center"/>
              <w:rPr>
                <w:rFonts w:asciiTheme="minorHAnsi" w:hAnsiTheme="minorHAnsi" w:cstheme="minorHAnsi"/>
                <w:color w:val="auto"/>
                <w:sz w:val="20"/>
                <w:szCs w:val="20"/>
              </w:rPr>
            </w:pPr>
            <w:r w:rsidRPr="000A29BE">
              <w:rPr>
                <w:rFonts w:asciiTheme="minorHAnsi" w:hAnsiTheme="minorHAnsi" w:cstheme="minorHAnsi"/>
                <w:color w:val="auto"/>
                <w:sz w:val="20"/>
                <w:szCs w:val="20"/>
              </w:rPr>
              <w:t xml:space="preserve">Vaccination of </w:t>
            </w:r>
            <w:r w:rsidR="00B8361F">
              <w:rPr>
                <w:rFonts w:asciiTheme="minorHAnsi" w:hAnsiTheme="minorHAnsi" w:cstheme="minorHAnsi"/>
                <w:color w:val="auto"/>
                <w:sz w:val="20"/>
                <w:szCs w:val="20"/>
              </w:rPr>
              <w:t>cat</w:t>
            </w:r>
            <w:r w:rsidR="00A064A7">
              <w:rPr>
                <w:rFonts w:asciiTheme="minorHAnsi" w:hAnsiTheme="minorHAnsi" w:cstheme="minorHAnsi"/>
                <w:color w:val="auto"/>
                <w:sz w:val="20"/>
                <w:szCs w:val="20"/>
              </w:rPr>
              <w:t>s</w:t>
            </w:r>
            <w:r w:rsidRPr="000A29BE">
              <w:rPr>
                <w:rFonts w:asciiTheme="minorHAnsi" w:hAnsiTheme="minorHAnsi" w:cstheme="minorHAnsi"/>
                <w:color w:val="auto"/>
                <w:sz w:val="20"/>
                <w:szCs w:val="20"/>
              </w:rPr>
              <w:t xml:space="preserve"> with the GMO</w:t>
            </w:r>
          </w:p>
          <w:p w14:paraId="7AAFF370" w14:textId="7CADF273" w:rsidR="00B36379" w:rsidRDefault="00B36379" w:rsidP="004269A0">
            <w:pPr>
              <w:pStyle w:val="Style4"/>
              <w:numPr>
                <w:ilvl w:val="0"/>
                <w:numId w:val="0"/>
              </w:numPr>
              <w:spacing w:beforeLines="60" w:before="144" w:afterLines="60" w:after="144"/>
              <w:jc w:val="center"/>
              <w:rPr>
                <w:rFonts w:asciiTheme="minorHAnsi" w:hAnsiTheme="minorHAnsi" w:cstheme="minorHAnsi"/>
                <w:color w:val="auto"/>
                <w:sz w:val="20"/>
                <w:szCs w:val="20"/>
              </w:rPr>
            </w:pPr>
            <w:r>
              <w:rPr>
                <w:rFonts w:asciiTheme="minorHAnsi" w:hAnsiTheme="minorHAnsi" w:cstheme="minorHAnsi"/>
                <w:color w:val="auto"/>
                <w:sz w:val="20"/>
                <w:szCs w:val="20"/>
              </w:rPr>
              <w:t>Or</w:t>
            </w:r>
          </w:p>
          <w:p w14:paraId="295114F2" w14:textId="64F4B348" w:rsidR="00B36379" w:rsidRPr="000A29BE" w:rsidRDefault="00B36379" w:rsidP="004269A0">
            <w:pPr>
              <w:pStyle w:val="Style4"/>
              <w:numPr>
                <w:ilvl w:val="0"/>
                <w:numId w:val="0"/>
              </w:numPr>
              <w:spacing w:beforeLines="60" w:before="144" w:afterLines="60" w:after="144"/>
              <w:jc w:val="center"/>
              <w:rPr>
                <w:rFonts w:asciiTheme="minorHAnsi" w:hAnsiTheme="minorHAnsi" w:cstheme="minorHAnsi"/>
                <w:color w:val="auto"/>
                <w:sz w:val="20"/>
                <w:szCs w:val="20"/>
              </w:rPr>
            </w:pPr>
            <w:r>
              <w:rPr>
                <w:rFonts w:asciiTheme="minorHAnsi" w:hAnsiTheme="minorHAnsi" w:cstheme="minorHAnsi"/>
                <w:color w:val="auto"/>
                <w:sz w:val="20"/>
                <w:szCs w:val="20"/>
              </w:rPr>
              <w:t>People or animals exposed as described in Risk Scenario 1</w:t>
            </w:r>
            <w:r w:rsidR="00EB1CF1">
              <w:rPr>
                <w:rFonts w:asciiTheme="minorHAnsi" w:hAnsiTheme="minorHAnsi" w:cstheme="minorHAnsi"/>
                <w:color w:val="auto"/>
                <w:sz w:val="20"/>
                <w:szCs w:val="20"/>
              </w:rPr>
              <w:t>-3</w:t>
            </w:r>
          </w:p>
          <w:p w14:paraId="53A63E7A" w14:textId="77777777" w:rsidR="004269A0" w:rsidRPr="000A29BE" w:rsidRDefault="004269A0" w:rsidP="004269A0">
            <w:pPr>
              <w:pStyle w:val="TableTextRARMP"/>
              <w:spacing w:beforeLines="60" w:before="144" w:afterLines="60" w:after="144"/>
              <w:jc w:val="center"/>
              <w:rPr>
                <w:rFonts w:asciiTheme="minorHAnsi" w:hAnsiTheme="minorHAnsi" w:cstheme="minorHAnsi"/>
                <w:szCs w:val="20"/>
              </w:rPr>
            </w:pPr>
            <w:r w:rsidRPr="000A29BE">
              <w:rPr>
                <w:rFonts w:asciiTheme="minorHAnsi" w:hAnsiTheme="minorHAnsi" w:cstheme="minorHAnsi"/>
                <w:szCs w:val="20"/>
              </w:rPr>
              <w:sym w:font="Wingdings 3" w:char="F0C8"/>
            </w:r>
          </w:p>
          <w:p w14:paraId="2BB7A490" w14:textId="2160294E" w:rsidR="004269A0" w:rsidRPr="000A29BE" w:rsidRDefault="00B36379" w:rsidP="004269A0">
            <w:pPr>
              <w:pStyle w:val="textfortable"/>
              <w:spacing w:beforeLines="60" w:before="144" w:afterLines="60" w:after="144"/>
              <w:rPr>
                <w:rFonts w:asciiTheme="minorHAnsi" w:hAnsiTheme="minorHAnsi" w:cstheme="minorHAnsi"/>
              </w:rPr>
            </w:pPr>
            <w:r>
              <w:rPr>
                <w:rFonts w:asciiTheme="minorHAnsi" w:hAnsiTheme="minorHAnsi" w:cstheme="minorHAnsi"/>
              </w:rPr>
              <w:t>C</w:t>
            </w:r>
            <w:r w:rsidR="004269A0" w:rsidRPr="000A29BE">
              <w:rPr>
                <w:rFonts w:asciiTheme="minorHAnsi" w:hAnsiTheme="minorHAnsi" w:cstheme="minorHAnsi"/>
              </w:rPr>
              <w:t xml:space="preserve">ells </w:t>
            </w:r>
            <w:r>
              <w:rPr>
                <w:rFonts w:asciiTheme="minorHAnsi" w:hAnsiTheme="minorHAnsi" w:cstheme="minorHAnsi"/>
              </w:rPr>
              <w:t xml:space="preserve">transduced </w:t>
            </w:r>
            <w:r w:rsidR="004269A0" w:rsidRPr="000A29BE">
              <w:rPr>
                <w:rFonts w:asciiTheme="minorHAnsi" w:hAnsiTheme="minorHAnsi" w:cstheme="minorHAnsi"/>
              </w:rPr>
              <w:t>by GMO</w:t>
            </w:r>
          </w:p>
          <w:p w14:paraId="3F3104C6" w14:textId="77777777" w:rsidR="004269A0" w:rsidRPr="000A29BE" w:rsidRDefault="004269A0" w:rsidP="004269A0">
            <w:pPr>
              <w:pStyle w:val="TableTextRARMP"/>
              <w:spacing w:beforeLines="60" w:before="144" w:afterLines="60" w:after="144"/>
              <w:jc w:val="center"/>
              <w:rPr>
                <w:rFonts w:asciiTheme="minorHAnsi" w:hAnsiTheme="minorHAnsi" w:cstheme="minorHAnsi"/>
                <w:szCs w:val="20"/>
              </w:rPr>
            </w:pPr>
            <w:r w:rsidRPr="000A29BE">
              <w:rPr>
                <w:rFonts w:asciiTheme="minorHAnsi" w:hAnsiTheme="minorHAnsi" w:cstheme="minorHAnsi"/>
                <w:szCs w:val="20"/>
              </w:rPr>
              <w:sym w:font="Wingdings 3" w:char="F0C8"/>
            </w:r>
          </w:p>
          <w:p w14:paraId="5690FF50" w14:textId="376B0623" w:rsidR="004269A0" w:rsidRDefault="004269A0" w:rsidP="00B36379">
            <w:pPr>
              <w:pStyle w:val="Style4"/>
              <w:numPr>
                <w:ilvl w:val="0"/>
                <w:numId w:val="0"/>
              </w:numPr>
              <w:spacing w:beforeLines="60" w:before="144" w:afterLines="60" w:after="144"/>
              <w:ind w:left="227"/>
              <w:rPr>
                <w:rFonts w:asciiTheme="minorHAnsi" w:hAnsiTheme="minorHAnsi" w:cstheme="minorHAnsi"/>
                <w:color w:val="auto"/>
                <w:sz w:val="20"/>
                <w:szCs w:val="20"/>
              </w:rPr>
            </w:pPr>
            <w:r w:rsidRPr="000A29BE">
              <w:rPr>
                <w:rFonts w:asciiTheme="minorHAnsi" w:hAnsiTheme="minorHAnsi" w:cstheme="minorHAnsi"/>
                <w:color w:val="auto"/>
                <w:sz w:val="20"/>
                <w:szCs w:val="20"/>
              </w:rPr>
              <w:t xml:space="preserve">Transduced cells co-infected with </w:t>
            </w:r>
            <w:r w:rsidR="00B36379">
              <w:rPr>
                <w:rFonts w:asciiTheme="minorHAnsi" w:hAnsiTheme="minorHAnsi" w:cstheme="minorHAnsi"/>
                <w:color w:val="auto"/>
                <w:sz w:val="20"/>
                <w:szCs w:val="20"/>
              </w:rPr>
              <w:t>wild type alphavirus</w:t>
            </w:r>
          </w:p>
          <w:p w14:paraId="139F82AC" w14:textId="77777777" w:rsidR="004269A0" w:rsidRPr="000A29BE" w:rsidRDefault="004269A0" w:rsidP="004269A0">
            <w:pPr>
              <w:pStyle w:val="TableTextRARMP"/>
              <w:spacing w:beforeLines="60" w:before="144" w:afterLines="60" w:after="144"/>
              <w:jc w:val="center"/>
              <w:rPr>
                <w:rFonts w:asciiTheme="minorHAnsi" w:hAnsiTheme="minorHAnsi" w:cstheme="minorHAnsi"/>
                <w:szCs w:val="20"/>
              </w:rPr>
            </w:pPr>
            <w:r w:rsidRPr="000A29BE">
              <w:rPr>
                <w:rFonts w:asciiTheme="minorHAnsi" w:hAnsiTheme="minorHAnsi" w:cstheme="minorHAnsi"/>
                <w:szCs w:val="20"/>
              </w:rPr>
              <w:sym w:font="Wingdings 3" w:char="F0C8"/>
            </w:r>
          </w:p>
          <w:p w14:paraId="6964B575" w14:textId="70059341" w:rsidR="004269A0" w:rsidRDefault="00B36379" w:rsidP="004269A0">
            <w:pPr>
              <w:spacing w:beforeLines="60" w:before="144" w:afterLines="60" w:after="144"/>
              <w:jc w:val="center"/>
              <w:rPr>
                <w:rFonts w:asciiTheme="minorHAnsi" w:hAnsiTheme="minorHAnsi" w:cstheme="minorHAnsi"/>
                <w:sz w:val="20"/>
              </w:rPr>
            </w:pPr>
            <w:r>
              <w:rPr>
                <w:rFonts w:asciiTheme="minorHAnsi" w:hAnsiTheme="minorHAnsi" w:cstheme="minorHAnsi"/>
                <w:sz w:val="20"/>
              </w:rPr>
              <w:lastRenderedPageBreak/>
              <w:t>Complementation of deleted viral proteins leading to formation of transducing viral particles</w:t>
            </w:r>
          </w:p>
          <w:p w14:paraId="6DB5020A" w14:textId="3D77D403" w:rsidR="00B36379" w:rsidRDefault="00B36379" w:rsidP="004269A0">
            <w:pPr>
              <w:spacing w:beforeLines="60" w:before="144" w:afterLines="60" w:after="144"/>
              <w:jc w:val="center"/>
              <w:rPr>
                <w:rFonts w:asciiTheme="minorHAnsi" w:hAnsiTheme="minorHAnsi" w:cstheme="minorHAnsi"/>
                <w:sz w:val="20"/>
              </w:rPr>
            </w:pPr>
            <w:r>
              <w:rPr>
                <w:rFonts w:asciiTheme="minorHAnsi" w:hAnsiTheme="minorHAnsi" w:cstheme="minorHAnsi"/>
                <w:sz w:val="20"/>
              </w:rPr>
              <w:t>Or</w:t>
            </w:r>
          </w:p>
          <w:p w14:paraId="01F9C985" w14:textId="1708D053" w:rsidR="00B36379" w:rsidRPr="000A29BE" w:rsidRDefault="00B36379" w:rsidP="004269A0">
            <w:pPr>
              <w:spacing w:beforeLines="60" w:before="144" w:afterLines="60" w:after="144"/>
              <w:jc w:val="center"/>
              <w:rPr>
                <w:rFonts w:asciiTheme="minorHAnsi" w:hAnsiTheme="minorHAnsi" w:cstheme="minorHAnsi"/>
                <w:sz w:val="20"/>
              </w:rPr>
            </w:pPr>
            <w:r>
              <w:rPr>
                <w:rFonts w:asciiTheme="minorHAnsi" w:hAnsiTheme="minorHAnsi" w:cstheme="minorHAnsi"/>
                <w:sz w:val="20"/>
              </w:rPr>
              <w:t xml:space="preserve">Viral recombination leading to replication competent VEEV </w:t>
            </w:r>
          </w:p>
          <w:p w14:paraId="57923374" w14:textId="77777777" w:rsidR="004269A0" w:rsidRPr="000A29BE" w:rsidRDefault="004269A0" w:rsidP="004269A0">
            <w:pPr>
              <w:pStyle w:val="TableTextRARMP"/>
              <w:spacing w:beforeLines="60" w:before="144" w:afterLines="60" w:after="144"/>
              <w:jc w:val="center"/>
              <w:rPr>
                <w:rFonts w:asciiTheme="minorHAnsi" w:hAnsiTheme="minorHAnsi" w:cstheme="minorHAnsi"/>
                <w:szCs w:val="20"/>
              </w:rPr>
            </w:pPr>
            <w:r w:rsidRPr="000A29BE">
              <w:rPr>
                <w:rFonts w:asciiTheme="minorHAnsi" w:hAnsiTheme="minorHAnsi" w:cstheme="minorHAnsi"/>
                <w:szCs w:val="20"/>
              </w:rPr>
              <w:sym w:font="Wingdings 3" w:char="F0C8"/>
            </w:r>
          </w:p>
          <w:p w14:paraId="2F753376" w14:textId="3D85E7E6" w:rsidR="004269A0" w:rsidRPr="000A29BE" w:rsidRDefault="00B36379" w:rsidP="00E327F9">
            <w:pPr>
              <w:pStyle w:val="Style4"/>
              <w:numPr>
                <w:ilvl w:val="0"/>
                <w:numId w:val="0"/>
              </w:numPr>
              <w:spacing w:beforeLines="60" w:before="144" w:afterLines="60" w:after="144"/>
              <w:jc w:val="center"/>
              <w:rPr>
                <w:rFonts w:asciiTheme="minorHAnsi" w:hAnsiTheme="minorHAnsi" w:cstheme="minorHAnsi"/>
                <w:color w:val="auto"/>
                <w:sz w:val="20"/>
                <w:szCs w:val="20"/>
              </w:rPr>
            </w:pPr>
            <w:r>
              <w:rPr>
                <w:rFonts w:asciiTheme="minorHAnsi" w:hAnsiTheme="minorHAnsi" w:cstheme="minorHAnsi"/>
                <w:color w:val="auto"/>
                <w:sz w:val="20"/>
                <w:szCs w:val="20"/>
              </w:rPr>
              <w:t>GMO or recombinant VEEV transduces other cells</w:t>
            </w:r>
          </w:p>
          <w:p w14:paraId="3E4407EA" w14:textId="77777777" w:rsidR="004269A0" w:rsidRPr="000A29BE" w:rsidRDefault="004269A0" w:rsidP="004269A0">
            <w:pPr>
              <w:pStyle w:val="TableTextRARMP"/>
              <w:spacing w:beforeLines="60" w:before="144" w:afterLines="60" w:after="144"/>
              <w:jc w:val="center"/>
              <w:rPr>
                <w:rFonts w:asciiTheme="minorHAnsi" w:hAnsiTheme="minorHAnsi" w:cstheme="minorHAnsi"/>
                <w:szCs w:val="20"/>
              </w:rPr>
            </w:pPr>
            <w:r w:rsidRPr="000A29BE">
              <w:rPr>
                <w:rFonts w:asciiTheme="minorHAnsi" w:hAnsiTheme="minorHAnsi" w:cstheme="minorHAnsi"/>
                <w:szCs w:val="20"/>
              </w:rPr>
              <w:sym w:font="Wingdings 3" w:char="F0C8"/>
            </w:r>
          </w:p>
          <w:p w14:paraId="4CB375CB" w14:textId="7B3FB75A" w:rsidR="00896F0F" w:rsidRPr="000A29BE" w:rsidRDefault="00B36379" w:rsidP="00AF4C12">
            <w:pPr>
              <w:pStyle w:val="Style4"/>
              <w:numPr>
                <w:ilvl w:val="0"/>
                <w:numId w:val="0"/>
              </w:numPr>
              <w:spacing w:beforeLines="60" w:before="144" w:afterLines="60" w:after="144"/>
              <w:jc w:val="center"/>
              <w:rPr>
                <w:rFonts w:ascii="Calibri" w:hAnsi="Calibri" w:cs="Calibri"/>
                <w:color w:val="auto"/>
                <w:sz w:val="20"/>
                <w:szCs w:val="20"/>
              </w:rPr>
            </w:pPr>
            <w:r>
              <w:rPr>
                <w:rFonts w:asciiTheme="minorHAnsi" w:hAnsiTheme="minorHAnsi" w:cstheme="minorHAnsi"/>
                <w:color w:val="auto"/>
                <w:sz w:val="20"/>
                <w:szCs w:val="20"/>
              </w:rPr>
              <w:t>Systemic infection and expression of the transgene or</w:t>
            </w:r>
            <w:r w:rsidR="00147341">
              <w:rPr>
                <w:rFonts w:asciiTheme="minorHAnsi" w:hAnsiTheme="minorHAnsi" w:cstheme="minorHAnsi"/>
                <w:color w:val="auto"/>
                <w:sz w:val="20"/>
                <w:szCs w:val="20"/>
              </w:rPr>
              <w:t xml:space="preserve"> infection with replication competent VEEV</w:t>
            </w:r>
          </w:p>
        </w:tc>
        <w:tc>
          <w:tcPr>
            <w:tcW w:w="609" w:type="pct"/>
            <w:tcBorders>
              <w:top w:val="single" w:sz="12" w:space="0" w:color="auto"/>
              <w:left w:val="single" w:sz="4" w:space="0" w:color="auto"/>
              <w:bottom w:val="single" w:sz="12" w:space="0" w:color="auto"/>
              <w:right w:val="single" w:sz="4" w:space="0" w:color="auto"/>
            </w:tcBorders>
          </w:tcPr>
          <w:p w14:paraId="1BBACE15" w14:textId="31BAFE2C" w:rsidR="00896F0F" w:rsidRPr="000A29BE" w:rsidRDefault="00147341" w:rsidP="009B3443">
            <w:pPr>
              <w:pStyle w:val="textfortable"/>
              <w:spacing w:beforeLines="60" w:before="144" w:afterLines="60" w:after="144"/>
              <w:jc w:val="left"/>
              <w:rPr>
                <w:rFonts w:ascii="Calibri" w:hAnsi="Calibri" w:cs="Calibri"/>
              </w:rPr>
            </w:pPr>
            <w:r>
              <w:rPr>
                <w:rFonts w:ascii="Calibri" w:hAnsi="Calibri" w:cs="Calibri"/>
              </w:rPr>
              <w:lastRenderedPageBreak/>
              <w:t xml:space="preserve">Adverse immune response, disease from GM VEEV with altered virulence </w:t>
            </w:r>
          </w:p>
        </w:tc>
        <w:tc>
          <w:tcPr>
            <w:tcW w:w="609" w:type="pct"/>
            <w:tcBorders>
              <w:top w:val="single" w:sz="12" w:space="0" w:color="auto"/>
              <w:left w:val="single" w:sz="4" w:space="0" w:color="auto"/>
              <w:bottom w:val="single" w:sz="12" w:space="0" w:color="auto"/>
              <w:right w:val="single" w:sz="4" w:space="0" w:color="auto"/>
            </w:tcBorders>
          </w:tcPr>
          <w:p w14:paraId="6880AD3B" w14:textId="77B315F5" w:rsidR="00896F0F" w:rsidRPr="000A29BE" w:rsidRDefault="00147341" w:rsidP="009B3443">
            <w:pPr>
              <w:pStyle w:val="textfortable"/>
              <w:spacing w:beforeLines="60" w:before="144" w:afterLines="60" w:after="144"/>
              <w:jc w:val="left"/>
              <w:rPr>
                <w:rFonts w:ascii="Calibri" w:hAnsi="Calibri"/>
              </w:rPr>
            </w:pPr>
            <w:r>
              <w:rPr>
                <w:rFonts w:ascii="Calibri" w:hAnsi="Calibri"/>
              </w:rPr>
              <w:t>No</w:t>
            </w:r>
          </w:p>
        </w:tc>
        <w:tc>
          <w:tcPr>
            <w:tcW w:w="1758" w:type="pct"/>
            <w:tcBorders>
              <w:top w:val="single" w:sz="12" w:space="0" w:color="auto"/>
              <w:left w:val="single" w:sz="4" w:space="0" w:color="auto"/>
              <w:bottom w:val="single" w:sz="12" w:space="0" w:color="auto"/>
              <w:right w:val="single" w:sz="12" w:space="0" w:color="auto"/>
            </w:tcBorders>
          </w:tcPr>
          <w:p w14:paraId="33A26602" w14:textId="362BBA48" w:rsidR="00896F0F" w:rsidRPr="000A29BE" w:rsidRDefault="00147341" w:rsidP="009B3443">
            <w:pPr>
              <w:pStyle w:val="BulletedRARMP"/>
              <w:tabs>
                <w:tab w:val="clear" w:pos="567"/>
              </w:tabs>
              <w:spacing w:beforeLines="60" w:before="144" w:afterLines="60" w:after="144"/>
              <w:ind w:left="319" w:hanging="296"/>
              <w:rPr>
                <w:rFonts w:cs="Calibri"/>
                <w:sz w:val="20"/>
                <w:szCs w:val="20"/>
              </w:rPr>
            </w:pPr>
            <w:r>
              <w:rPr>
                <w:rFonts w:cs="Calibri"/>
                <w:sz w:val="20"/>
                <w:szCs w:val="20"/>
              </w:rPr>
              <w:t>Exposure of people or animals is unlikely for the reasons discussed in Risk Scenarios 1</w:t>
            </w:r>
            <w:r w:rsidR="00325D47">
              <w:rPr>
                <w:rFonts w:cs="Calibri"/>
                <w:sz w:val="20"/>
                <w:szCs w:val="20"/>
              </w:rPr>
              <w:t>-3</w:t>
            </w:r>
            <w:r w:rsidR="0060414B" w:rsidRPr="000A29BE">
              <w:rPr>
                <w:rFonts w:cs="Calibri"/>
                <w:sz w:val="20"/>
                <w:szCs w:val="20"/>
              </w:rPr>
              <w:t>.</w:t>
            </w:r>
          </w:p>
          <w:p w14:paraId="2457E458" w14:textId="77777777" w:rsidR="00325D47" w:rsidRDefault="00EE3BB6" w:rsidP="009B3443">
            <w:pPr>
              <w:pStyle w:val="BulletedRARMP"/>
              <w:tabs>
                <w:tab w:val="clear" w:pos="567"/>
              </w:tabs>
              <w:spacing w:beforeLines="60" w:before="144" w:afterLines="60" w:after="144"/>
              <w:ind w:left="319" w:hanging="296"/>
              <w:rPr>
                <w:rFonts w:cs="Calibri"/>
                <w:sz w:val="20"/>
                <w:szCs w:val="20"/>
              </w:rPr>
            </w:pPr>
            <w:r>
              <w:rPr>
                <w:rFonts w:cs="Calibri"/>
                <w:sz w:val="20"/>
                <w:szCs w:val="20"/>
              </w:rPr>
              <w:t xml:space="preserve">Alphavirus epidemics infecting people or </w:t>
            </w:r>
            <w:r w:rsidR="00325D47">
              <w:rPr>
                <w:rFonts w:cs="Calibri"/>
                <w:sz w:val="20"/>
                <w:szCs w:val="20"/>
              </w:rPr>
              <w:t>animals</w:t>
            </w:r>
            <w:r>
              <w:rPr>
                <w:rFonts w:cs="Calibri"/>
                <w:sz w:val="20"/>
                <w:szCs w:val="20"/>
              </w:rPr>
              <w:t xml:space="preserve"> are sporadic in Australia. </w:t>
            </w:r>
          </w:p>
          <w:p w14:paraId="3F472852" w14:textId="2B53618D" w:rsidR="004269A0" w:rsidRDefault="009678FD" w:rsidP="009B3443">
            <w:pPr>
              <w:pStyle w:val="BulletedRARMP"/>
              <w:tabs>
                <w:tab w:val="clear" w:pos="567"/>
              </w:tabs>
              <w:spacing w:beforeLines="60" w:before="144" w:afterLines="60" w:after="144"/>
              <w:ind w:left="319" w:hanging="296"/>
              <w:rPr>
                <w:rFonts w:cs="Calibri"/>
                <w:sz w:val="20"/>
                <w:szCs w:val="20"/>
              </w:rPr>
            </w:pPr>
            <w:r>
              <w:rPr>
                <w:rFonts w:cs="Calibri"/>
                <w:sz w:val="20"/>
                <w:szCs w:val="20"/>
              </w:rPr>
              <w:t>Co-infection of a cell containing the GMO with another alphavirus is highly unlikely as a</w:t>
            </w:r>
            <w:r w:rsidR="00325D47">
              <w:rPr>
                <w:rFonts w:cs="Calibri"/>
                <w:sz w:val="20"/>
                <w:szCs w:val="20"/>
              </w:rPr>
              <w:t xml:space="preserve">lphaviruses </w:t>
            </w:r>
            <w:r w:rsidR="00CA56DB">
              <w:rPr>
                <w:rFonts w:cs="Calibri"/>
                <w:sz w:val="20"/>
                <w:szCs w:val="20"/>
              </w:rPr>
              <w:t xml:space="preserve">have superinfection exclusion mechanisms that inhibit infection of the same cell by a closely related virus after primary infection. The GMO retains this mechanism. </w:t>
            </w:r>
          </w:p>
          <w:p w14:paraId="75BDF77E" w14:textId="77777777" w:rsidR="00EE3BB6" w:rsidRDefault="00EE3BB6" w:rsidP="009B3443">
            <w:pPr>
              <w:pStyle w:val="BulletedRARMP"/>
              <w:tabs>
                <w:tab w:val="clear" w:pos="567"/>
              </w:tabs>
              <w:spacing w:beforeLines="60" w:before="144" w:afterLines="60" w:after="144"/>
              <w:ind w:left="319" w:hanging="296"/>
              <w:rPr>
                <w:rFonts w:cs="Calibri"/>
                <w:sz w:val="20"/>
                <w:szCs w:val="20"/>
              </w:rPr>
            </w:pPr>
            <w:r>
              <w:rPr>
                <w:rFonts w:cs="Calibri"/>
                <w:sz w:val="20"/>
                <w:szCs w:val="20"/>
              </w:rPr>
              <w:lastRenderedPageBreak/>
              <w:t xml:space="preserve">Sequence analyses of many alphaviruses suggests that recombination events resulting in novel alphaviruses is extremely rare. </w:t>
            </w:r>
          </w:p>
          <w:p w14:paraId="6C72BE07" w14:textId="61B28CDA" w:rsidR="00EE3BB6" w:rsidRPr="00CA56DB" w:rsidRDefault="00EE3BB6" w:rsidP="00CA56DB">
            <w:pPr>
              <w:pStyle w:val="BulletedRARMP"/>
              <w:tabs>
                <w:tab w:val="clear" w:pos="567"/>
              </w:tabs>
              <w:spacing w:beforeLines="60" w:before="144" w:afterLines="60" w:after="144"/>
              <w:ind w:left="319" w:hanging="296"/>
              <w:rPr>
                <w:rFonts w:cs="Calibri"/>
                <w:sz w:val="20"/>
                <w:szCs w:val="20"/>
              </w:rPr>
            </w:pPr>
            <w:r>
              <w:rPr>
                <w:rFonts w:cs="Calibri"/>
                <w:sz w:val="20"/>
                <w:szCs w:val="20"/>
              </w:rPr>
              <w:t>Compatible live alphavirus vaccines are not available in Australia</w:t>
            </w:r>
            <w:r w:rsidR="009678FD">
              <w:rPr>
                <w:rFonts w:cs="Calibri"/>
                <w:sz w:val="20"/>
                <w:szCs w:val="20"/>
              </w:rPr>
              <w:t xml:space="preserve"> and</w:t>
            </w:r>
            <w:r w:rsidR="00CA56DB">
              <w:rPr>
                <w:rFonts w:cs="Calibri"/>
                <w:sz w:val="20"/>
                <w:szCs w:val="20"/>
              </w:rPr>
              <w:t xml:space="preserve"> </w:t>
            </w:r>
            <w:r w:rsidR="009678FD">
              <w:rPr>
                <w:rFonts w:cs="Calibri"/>
                <w:sz w:val="20"/>
                <w:szCs w:val="20"/>
              </w:rPr>
              <w:t>t</w:t>
            </w:r>
            <w:r w:rsidRPr="00CA56DB">
              <w:rPr>
                <w:rFonts w:cs="Calibri"/>
                <w:sz w:val="20"/>
                <w:szCs w:val="20"/>
              </w:rPr>
              <w:t>herefore</w:t>
            </w:r>
            <w:r w:rsidR="009678FD">
              <w:rPr>
                <w:rFonts w:cs="Calibri"/>
                <w:sz w:val="20"/>
                <w:szCs w:val="20"/>
              </w:rPr>
              <w:t xml:space="preserve"> </w:t>
            </w:r>
            <w:r w:rsidRPr="00CA56DB">
              <w:rPr>
                <w:rFonts w:cs="Calibri"/>
                <w:sz w:val="20"/>
                <w:szCs w:val="20"/>
              </w:rPr>
              <w:t xml:space="preserve">recombination is highly unlikely. </w:t>
            </w:r>
          </w:p>
          <w:p w14:paraId="2B8293B7" w14:textId="76DC920D" w:rsidR="00EE3BB6" w:rsidRPr="000A29BE" w:rsidRDefault="00EE3BB6" w:rsidP="009B3443">
            <w:pPr>
              <w:pStyle w:val="BulletedRARMP"/>
              <w:tabs>
                <w:tab w:val="clear" w:pos="567"/>
              </w:tabs>
              <w:spacing w:beforeLines="60" w:before="144" w:afterLines="60" w:after="144"/>
              <w:ind w:left="319" w:hanging="296"/>
              <w:rPr>
                <w:rFonts w:cs="Calibri"/>
                <w:sz w:val="20"/>
                <w:szCs w:val="20"/>
              </w:rPr>
            </w:pPr>
            <w:r>
              <w:rPr>
                <w:rFonts w:cs="Calibri"/>
                <w:sz w:val="20"/>
                <w:szCs w:val="20"/>
              </w:rPr>
              <w:t xml:space="preserve">In the event of complementation of the deleted structural proteins, the resulting viral particle would still be replication defective and would only result in one round of replication. Cells transfected with the GMO would be rapidly cleared as the antigens still present in the GMO would trigger an immune response. </w:t>
            </w:r>
          </w:p>
        </w:tc>
      </w:tr>
    </w:tbl>
    <w:p w14:paraId="3FB8894E" w14:textId="77777777" w:rsidR="00A733DB" w:rsidRDefault="00A733DB" w:rsidP="00FB7E35">
      <w:pPr>
        <w:pStyle w:val="4RARMP"/>
        <w:sectPr w:rsidR="00A733DB" w:rsidSect="00A733DB">
          <w:pgSz w:w="16834" w:h="11909" w:orient="landscape" w:code="9"/>
          <w:pgMar w:top="1418" w:right="1418" w:bottom="1418" w:left="1418" w:header="720" w:footer="720" w:gutter="0"/>
          <w:cols w:space="720"/>
        </w:sectPr>
      </w:pPr>
      <w:bookmarkStart w:id="345" w:name="Chapter_2_2_1"/>
      <w:bookmarkStart w:id="346" w:name="_Ref61527090"/>
      <w:bookmarkStart w:id="347" w:name="_Toc190509008"/>
      <w:bookmarkStart w:id="348" w:name="_Ref191460068"/>
      <w:bookmarkStart w:id="349" w:name="_Toc209859590"/>
      <w:bookmarkStart w:id="350" w:name="_Toc274904769"/>
      <w:bookmarkStart w:id="351" w:name="_Toc291151823"/>
      <w:bookmarkStart w:id="352" w:name="_Toc309054024"/>
      <w:bookmarkStart w:id="353" w:name="_Toc309833716"/>
      <w:bookmarkStart w:id="354" w:name="_Ref341344175"/>
      <w:bookmarkStart w:id="355" w:name="_Toc376438177"/>
      <w:bookmarkStart w:id="356" w:name="_Toc377743578"/>
      <w:bookmarkEnd w:id="345"/>
    </w:p>
    <w:p w14:paraId="5B2CA9DA" w14:textId="78B74DB2" w:rsidR="00FB7E35" w:rsidRPr="000A29BE" w:rsidRDefault="00FB7E35" w:rsidP="00FB7E35">
      <w:pPr>
        <w:pStyle w:val="4RARMP"/>
      </w:pPr>
      <w:r w:rsidRPr="000A29BE">
        <w:lastRenderedPageBreak/>
        <w:t>Risk scenario 1</w:t>
      </w:r>
      <w:bookmarkEnd w:id="346"/>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0"/>
        <w:gridCol w:w="7263"/>
      </w:tblGrid>
      <w:tr w:rsidR="000A29BE" w:rsidRPr="000A29BE" w14:paraId="77DDD94A" w14:textId="77777777" w:rsidTr="00083CBC">
        <w:trPr>
          <w:trHeight w:val="360"/>
        </w:trPr>
        <w:tc>
          <w:tcPr>
            <w:tcW w:w="15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B7CF8DE" w14:textId="77777777" w:rsidR="00FB7E35" w:rsidRPr="000A29BE" w:rsidRDefault="00FB7E35" w:rsidP="009B3443">
            <w:pPr>
              <w:keepNext/>
              <w:spacing w:beforeLines="60" w:before="144" w:afterLines="60" w:after="144"/>
              <w:ind w:right="-30"/>
              <w:rPr>
                <w:rFonts w:asciiTheme="minorHAnsi" w:hAnsiTheme="minorHAnsi" w:cstheme="minorHAnsi"/>
                <w:b/>
                <w:szCs w:val="22"/>
              </w:rPr>
            </w:pPr>
            <w:r w:rsidRPr="000A29BE">
              <w:rPr>
                <w:rFonts w:asciiTheme="minorHAnsi" w:hAnsiTheme="minorHAnsi" w:cstheme="minorHAnsi"/>
                <w:b/>
                <w:szCs w:val="22"/>
              </w:rPr>
              <w:t>Risk source</w:t>
            </w:r>
          </w:p>
        </w:tc>
        <w:tc>
          <w:tcPr>
            <w:tcW w:w="7263" w:type="dxa"/>
            <w:tcBorders>
              <w:top w:val="single" w:sz="4" w:space="0" w:color="auto"/>
              <w:left w:val="single" w:sz="4" w:space="0" w:color="auto"/>
              <w:bottom w:val="single" w:sz="4" w:space="0" w:color="auto"/>
              <w:right w:val="single" w:sz="4" w:space="0" w:color="auto"/>
            </w:tcBorders>
            <w:vAlign w:val="center"/>
            <w:hideMark/>
          </w:tcPr>
          <w:p w14:paraId="64645355" w14:textId="0270B3D2" w:rsidR="00FB7E35" w:rsidRPr="000A29BE" w:rsidRDefault="005432BA" w:rsidP="009B3443">
            <w:pPr>
              <w:keepNext/>
              <w:tabs>
                <w:tab w:val="left" w:pos="540"/>
              </w:tabs>
              <w:spacing w:beforeLines="60" w:before="144" w:afterLines="60" w:after="144"/>
              <w:ind w:right="-30"/>
              <w:jc w:val="center"/>
              <w:rPr>
                <w:rFonts w:asciiTheme="minorHAnsi" w:hAnsiTheme="minorHAnsi" w:cstheme="minorHAnsi"/>
                <w:szCs w:val="22"/>
                <w:highlight w:val="yellow"/>
              </w:rPr>
            </w:pPr>
            <w:r w:rsidRPr="000A29BE">
              <w:rPr>
                <w:rFonts w:asciiTheme="minorHAnsi" w:eastAsia="Calibri" w:hAnsiTheme="minorHAnsi" w:cstheme="minorHAnsi"/>
                <w:szCs w:val="22"/>
              </w:rPr>
              <w:t>GM</w:t>
            </w:r>
            <w:r w:rsidR="00C93E70">
              <w:rPr>
                <w:rFonts w:asciiTheme="minorHAnsi" w:eastAsia="Calibri" w:hAnsiTheme="minorHAnsi" w:cstheme="minorHAnsi"/>
                <w:szCs w:val="22"/>
              </w:rPr>
              <w:t>O</w:t>
            </w:r>
          </w:p>
        </w:tc>
      </w:tr>
      <w:tr w:rsidR="000A29BE" w:rsidRPr="000A29BE" w14:paraId="7289BC04" w14:textId="77777777" w:rsidTr="00083CBC">
        <w:trPr>
          <w:trHeight w:val="360"/>
        </w:trPr>
        <w:tc>
          <w:tcPr>
            <w:tcW w:w="15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4E5DDED" w14:textId="77777777" w:rsidR="00083CBC" w:rsidRPr="000A29BE" w:rsidRDefault="00083CBC" w:rsidP="009B3443">
            <w:pPr>
              <w:keepNext/>
              <w:spacing w:beforeLines="60" w:before="144" w:afterLines="60" w:after="144"/>
              <w:ind w:right="-30"/>
              <w:rPr>
                <w:rFonts w:asciiTheme="minorHAnsi" w:hAnsiTheme="minorHAnsi" w:cstheme="minorHAnsi"/>
                <w:b/>
                <w:szCs w:val="22"/>
              </w:rPr>
            </w:pPr>
            <w:r w:rsidRPr="000A29BE">
              <w:rPr>
                <w:rFonts w:asciiTheme="minorHAnsi" w:hAnsiTheme="minorHAnsi" w:cstheme="minorHAnsi"/>
                <w:b/>
                <w:szCs w:val="22"/>
              </w:rPr>
              <w:t>Causal pathway</w:t>
            </w:r>
          </w:p>
        </w:tc>
        <w:tc>
          <w:tcPr>
            <w:tcW w:w="7263" w:type="dxa"/>
            <w:tcBorders>
              <w:top w:val="single" w:sz="4" w:space="0" w:color="auto"/>
              <w:left w:val="single" w:sz="4" w:space="0" w:color="auto"/>
              <w:bottom w:val="single" w:sz="4" w:space="0" w:color="auto"/>
              <w:right w:val="single" w:sz="4" w:space="0" w:color="auto"/>
            </w:tcBorders>
            <w:hideMark/>
          </w:tcPr>
          <w:p w14:paraId="7A039258" w14:textId="17831B9D" w:rsidR="00EA028D" w:rsidRPr="00EA028D" w:rsidRDefault="00EA028D" w:rsidP="00EA028D">
            <w:pPr>
              <w:pStyle w:val="Style4"/>
              <w:numPr>
                <w:ilvl w:val="0"/>
                <w:numId w:val="0"/>
              </w:numPr>
              <w:spacing w:beforeLines="60" w:before="144" w:afterLines="60" w:after="144"/>
              <w:rPr>
                <w:rFonts w:ascii="Calibri" w:hAnsi="Calibri"/>
                <w:color w:val="auto"/>
              </w:rPr>
            </w:pPr>
            <w:r w:rsidRPr="00EA028D">
              <w:rPr>
                <w:rFonts w:ascii="Calibri" w:hAnsi="Calibri"/>
                <w:color w:val="auto"/>
              </w:rPr>
              <w:t xml:space="preserve">Exposure of people </w:t>
            </w:r>
            <w:r w:rsidR="00EE05A1">
              <w:rPr>
                <w:rFonts w:ascii="Calibri" w:hAnsi="Calibri"/>
                <w:color w:val="auto"/>
              </w:rPr>
              <w:t xml:space="preserve">the GMO during preparation and administration </w:t>
            </w:r>
            <w:r w:rsidRPr="00EA028D">
              <w:rPr>
                <w:rFonts w:ascii="Calibri" w:hAnsi="Calibri"/>
                <w:color w:val="auto"/>
              </w:rPr>
              <w:t>via:</w:t>
            </w:r>
          </w:p>
          <w:p w14:paraId="76123F30" w14:textId="77777777" w:rsidR="00EA028D" w:rsidRPr="00EA028D" w:rsidRDefault="00EA028D" w:rsidP="00EA028D">
            <w:pPr>
              <w:pStyle w:val="Style4"/>
              <w:numPr>
                <w:ilvl w:val="0"/>
                <w:numId w:val="88"/>
              </w:numPr>
              <w:spacing w:beforeLines="60" w:before="144" w:afterLines="60" w:after="144"/>
              <w:rPr>
                <w:rFonts w:ascii="Calibri" w:hAnsi="Calibri"/>
                <w:color w:val="auto"/>
              </w:rPr>
            </w:pPr>
            <w:r w:rsidRPr="00EA028D">
              <w:rPr>
                <w:rFonts w:ascii="Calibri" w:hAnsi="Calibri"/>
                <w:color w:val="auto"/>
              </w:rPr>
              <w:t>Needlestick/sharps injury;</w:t>
            </w:r>
          </w:p>
          <w:p w14:paraId="350F1324" w14:textId="77777777" w:rsidR="00EA028D" w:rsidRPr="00EA028D" w:rsidRDefault="00EA028D" w:rsidP="00EA028D">
            <w:pPr>
              <w:pStyle w:val="Style4"/>
              <w:numPr>
                <w:ilvl w:val="0"/>
                <w:numId w:val="88"/>
              </w:numPr>
              <w:spacing w:beforeLines="60" w:before="144" w:afterLines="60" w:after="144"/>
              <w:rPr>
                <w:rFonts w:ascii="Calibri" w:hAnsi="Calibri"/>
                <w:color w:val="auto"/>
              </w:rPr>
            </w:pPr>
            <w:r w:rsidRPr="00EA028D">
              <w:rPr>
                <w:rFonts w:ascii="Calibri" w:hAnsi="Calibri"/>
                <w:color w:val="auto"/>
              </w:rPr>
              <w:t>Inhalation of aerosolised GMO; or</w:t>
            </w:r>
          </w:p>
          <w:p w14:paraId="1E5E2BEA" w14:textId="77777777" w:rsidR="00EA028D" w:rsidRPr="00EA028D" w:rsidRDefault="00EA028D" w:rsidP="00EA028D">
            <w:pPr>
              <w:pStyle w:val="Style4"/>
              <w:numPr>
                <w:ilvl w:val="0"/>
                <w:numId w:val="88"/>
              </w:numPr>
              <w:spacing w:beforeLines="60" w:before="144" w:afterLines="60" w:after="144"/>
              <w:rPr>
                <w:rFonts w:ascii="Calibri" w:hAnsi="Calibri"/>
                <w:color w:val="auto"/>
              </w:rPr>
            </w:pPr>
            <w:r w:rsidRPr="00EA028D">
              <w:rPr>
                <w:rFonts w:ascii="Calibri" w:hAnsi="Calibri"/>
                <w:color w:val="auto"/>
              </w:rPr>
              <w:t>Contact with the GMO</w:t>
            </w:r>
          </w:p>
          <w:p w14:paraId="6D489EEB" w14:textId="006A226D" w:rsidR="0074696E" w:rsidRPr="000A29BE" w:rsidRDefault="0074696E" w:rsidP="009B3443">
            <w:pPr>
              <w:pStyle w:val="TableTextRARMP"/>
              <w:spacing w:beforeLines="60" w:before="144" w:afterLines="60" w:after="144"/>
              <w:jc w:val="center"/>
              <w:rPr>
                <w:sz w:val="22"/>
                <w:szCs w:val="22"/>
              </w:rPr>
            </w:pPr>
            <w:r w:rsidRPr="000A29BE">
              <w:rPr>
                <w:sz w:val="22"/>
                <w:szCs w:val="22"/>
              </w:rPr>
              <w:sym w:font="Wingdings 3" w:char="F0C8"/>
            </w:r>
          </w:p>
          <w:p w14:paraId="2512EF58" w14:textId="4CB101A4" w:rsidR="00083CBC" w:rsidRDefault="00EA028D" w:rsidP="009B3443">
            <w:pPr>
              <w:pStyle w:val="textfortable"/>
              <w:spacing w:beforeLines="60" w:before="144" w:afterLines="60" w:after="144"/>
              <w:rPr>
                <w:rFonts w:ascii="Calibri" w:hAnsi="Calibri"/>
                <w:sz w:val="22"/>
                <w:szCs w:val="22"/>
              </w:rPr>
            </w:pPr>
            <w:r>
              <w:rPr>
                <w:rFonts w:ascii="Calibri" w:hAnsi="Calibri"/>
                <w:sz w:val="22"/>
                <w:szCs w:val="22"/>
              </w:rPr>
              <w:t>Transductions of cells</w:t>
            </w:r>
          </w:p>
          <w:p w14:paraId="6274B971" w14:textId="77777777" w:rsidR="00EA028D" w:rsidRPr="000A29BE" w:rsidRDefault="00EA028D" w:rsidP="00EA028D">
            <w:pPr>
              <w:pStyle w:val="TableTextRARMP"/>
              <w:spacing w:beforeLines="60" w:before="144" w:afterLines="60" w:after="144"/>
              <w:jc w:val="center"/>
              <w:rPr>
                <w:sz w:val="22"/>
                <w:szCs w:val="22"/>
              </w:rPr>
            </w:pPr>
            <w:r w:rsidRPr="000A29BE">
              <w:rPr>
                <w:sz w:val="22"/>
                <w:szCs w:val="22"/>
              </w:rPr>
              <w:sym w:font="Wingdings 3" w:char="F0C8"/>
            </w:r>
          </w:p>
          <w:p w14:paraId="3CC1D15D" w14:textId="10E40AA4" w:rsidR="00EA028D" w:rsidRPr="000A29BE" w:rsidRDefault="00EA028D" w:rsidP="00EA028D">
            <w:pPr>
              <w:pStyle w:val="textfortable"/>
              <w:spacing w:beforeLines="60" w:before="144" w:afterLines="60" w:after="144"/>
              <w:rPr>
                <w:rFonts w:ascii="Calibri" w:hAnsi="Calibri"/>
                <w:sz w:val="22"/>
                <w:szCs w:val="22"/>
              </w:rPr>
            </w:pPr>
            <w:r>
              <w:rPr>
                <w:rFonts w:ascii="Calibri" w:hAnsi="Calibri"/>
                <w:sz w:val="22"/>
                <w:szCs w:val="22"/>
              </w:rPr>
              <w:t>Localised expression of transgenes</w:t>
            </w:r>
          </w:p>
        </w:tc>
      </w:tr>
      <w:tr w:rsidR="000A29BE" w:rsidRPr="000A29BE" w14:paraId="1CE71B11" w14:textId="77777777" w:rsidTr="00083CBC">
        <w:trPr>
          <w:trHeight w:val="360"/>
        </w:trPr>
        <w:tc>
          <w:tcPr>
            <w:tcW w:w="15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8FEE07D" w14:textId="77777777" w:rsidR="00083CBC" w:rsidRPr="000A29BE" w:rsidRDefault="00083CBC" w:rsidP="009B3443">
            <w:pPr>
              <w:keepNext/>
              <w:spacing w:beforeLines="60" w:before="144" w:afterLines="60" w:after="144"/>
              <w:ind w:right="-30"/>
              <w:rPr>
                <w:rFonts w:asciiTheme="minorHAnsi" w:hAnsiTheme="minorHAnsi" w:cstheme="minorHAnsi"/>
                <w:b/>
                <w:szCs w:val="22"/>
              </w:rPr>
            </w:pPr>
            <w:r w:rsidRPr="000A29BE">
              <w:rPr>
                <w:rFonts w:asciiTheme="minorHAnsi" w:hAnsiTheme="minorHAnsi" w:cstheme="minorHAnsi"/>
                <w:b/>
                <w:szCs w:val="22"/>
              </w:rPr>
              <w:t>Potential harm</w:t>
            </w:r>
          </w:p>
        </w:tc>
        <w:tc>
          <w:tcPr>
            <w:tcW w:w="7263" w:type="dxa"/>
            <w:tcBorders>
              <w:top w:val="single" w:sz="4" w:space="0" w:color="auto"/>
              <w:left w:val="single" w:sz="4" w:space="0" w:color="auto"/>
              <w:bottom w:val="single" w:sz="4" w:space="0" w:color="auto"/>
              <w:right w:val="single" w:sz="4" w:space="0" w:color="auto"/>
            </w:tcBorders>
            <w:vAlign w:val="center"/>
            <w:hideMark/>
          </w:tcPr>
          <w:p w14:paraId="54F6D8C7" w14:textId="3F8FB759" w:rsidR="00083CBC" w:rsidRPr="000A29BE" w:rsidRDefault="00EA028D" w:rsidP="009B3443">
            <w:pPr>
              <w:spacing w:beforeLines="60" w:before="144" w:afterLines="60" w:after="144"/>
              <w:jc w:val="center"/>
              <w:rPr>
                <w:rFonts w:asciiTheme="minorHAnsi" w:eastAsia="Calibri" w:hAnsiTheme="minorHAnsi" w:cstheme="minorHAnsi"/>
                <w:szCs w:val="22"/>
              </w:rPr>
            </w:pPr>
            <w:r>
              <w:rPr>
                <w:rFonts w:cs="Calibri"/>
              </w:rPr>
              <w:t>Adverse immune response</w:t>
            </w:r>
            <w:r w:rsidR="00031A84" w:rsidRPr="000A29BE">
              <w:rPr>
                <w:rFonts w:cs="Calibri"/>
              </w:rPr>
              <w:t xml:space="preserve"> </w:t>
            </w:r>
          </w:p>
        </w:tc>
      </w:tr>
    </w:tbl>
    <w:p w14:paraId="69062DAB" w14:textId="77777777" w:rsidR="00FB7E35" w:rsidRPr="000A29BE" w:rsidRDefault="00FB7E35" w:rsidP="00535EE4">
      <w:pPr>
        <w:pStyle w:val="5RARMP"/>
      </w:pPr>
      <w:r w:rsidRPr="000A29BE">
        <w:t>Risk source</w:t>
      </w:r>
    </w:p>
    <w:p w14:paraId="2D12F8CD" w14:textId="77777777" w:rsidR="00FB7E35" w:rsidRPr="000A29BE" w:rsidRDefault="00FB7E35" w:rsidP="00FB7E35">
      <w:pPr>
        <w:pStyle w:val="RARMPnumberedparagraphs"/>
      </w:pPr>
      <w:r w:rsidRPr="000A29BE">
        <w:t>The source of potential harm for this postulated risk scenario is the GMO.</w:t>
      </w:r>
    </w:p>
    <w:p w14:paraId="14DBF7DC" w14:textId="257E8788" w:rsidR="00621CE0" w:rsidRPr="000A29BE" w:rsidRDefault="00FB7E35" w:rsidP="00535EE4">
      <w:pPr>
        <w:pStyle w:val="5RARMP"/>
      </w:pPr>
      <w:r w:rsidRPr="000A29BE">
        <w:t>Causal Pathway</w:t>
      </w:r>
    </w:p>
    <w:p w14:paraId="54A3E4E2" w14:textId="262EE1B0" w:rsidR="00B901C7" w:rsidRPr="000A29BE" w:rsidRDefault="00051C96" w:rsidP="00051C96">
      <w:pPr>
        <w:pStyle w:val="RARMPnumberedparagraphs"/>
      </w:pPr>
      <w:r w:rsidRPr="000A29BE">
        <w:t>Peopl</w:t>
      </w:r>
      <w:r w:rsidR="0027423B" w:rsidRPr="000A29BE">
        <w:t>e</w:t>
      </w:r>
      <w:r w:rsidR="00BA7D93" w:rsidRPr="000A29BE">
        <w:t xml:space="preserve"> </w:t>
      </w:r>
      <w:r w:rsidR="00722C00">
        <w:t>could be exposed to the GMO during preparation and administration</w:t>
      </w:r>
      <w:r w:rsidRPr="000A29BE">
        <w:t>.</w:t>
      </w:r>
      <w:r w:rsidR="00E90865" w:rsidRPr="000A29BE">
        <w:t xml:space="preserve"> </w:t>
      </w:r>
      <w:r w:rsidR="000B45FA" w:rsidRPr="000A29BE">
        <w:t xml:space="preserve">The </w:t>
      </w:r>
      <w:r w:rsidR="00E90865" w:rsidRPr="000A29BE">
        <w:t>GMO could</w:t>
      </w:r>
      <w:r w:rsidRPr="000A29BE">
        <w:t xml:space="preserve"> be transmitted </w:t>
      </w:r>
      <w:r w:rsidR="00984F8C">
        <w:t>by a needlestick or sharps injury</w:t>
      </w:r>
      <w:r w:rsidR="00722C00">
        <w:t>,</w:t>
      </w:r>
      <w:r w:rsidR="004A003D" w:rsidRPr="000A29BE">
        <w:t xml:space="preserve"> </w:t>
      </w:r>
      <w:r w:rsidR="00984F8C">
        <w:t xml:space="preserve">inhalation of </w:t>
      </w:r>
      <w:r w:rsidR="004A003D" w:rsidRPr="000A29BE">
        <w:t>a</w:t>
      </w:r>
      <w:r w:rsidR="00984F8C">
        <w:t>erosolised GMO from small spills</w:t>
      </w:r>
      <w:r w:rsidR="00EF74A9">
        <w:t>, or by direct contact with the</w:t>
      </w:r>
      <w:r w:rsidR="009A5BF5">
        <w:t xml:space="preserve"> GMO</w:t>
      </w:r>
      <w:r w:rsidR="00EF74A9">
        <w:t xml:space="preserve"> to mucous membranes or open wounds</w:t>
      </w:r>
      <w:r w:rsidR="00231E45" w:rsidRPr="000A29BE">
        <w:t xml:space="preserve">. </w:t>
      </w:r>
      <w:r w:rsidR="00621CE0" w:rsidRPr="000A29BE">
        <w:t>Th</w:t>
      </w:r>
      <w:r w:rsidR="00984F8C">
        <w:t>ese</w:t>
      </w:r>
      <w:r w:rsidR="00621CE0" w:rsidRPr="000A29BE">
        <w:t xml:space="preserve"> exposure</w:t>
      </w:r>
      <w:r w:rsidR="00984F8C">
        <w:t>s</w:t>
      </w:r>
      <w:r w:rsidR="00621CE0" w:rsidRPr="000A29BE">
        <w:t xml:space="preserve"> could </w:t>
      </w:r>
      <w:r w:rsidR="00190106" w:rsidRPr="000A29BE">
        <w:t xml:space="preserve">potentially </w:t>
      </w:r>
      <w:r w:rsidR="00621CE0" w:rsidRPr="000A29BE">
        <w:t xml:space="preserve">result in </w:t>
      </w:r>
      <w:r w:rsidR="006B4E44">
        <w:t xml:space="preserve">the </w:t>
      </w:r>
      <w:r w:rsidR="00621CE0" w:rsidRPr="000A29BE">
        <w:t xml:space="preserve">GMO </w:t>
      </w:r>
      <w:r w:rsidR="006B4E44">
        <w:t>transducing cells</w:t>
      </w:r>
      <w:r w:rsidR="00E95C84">
        <w:t xml:space="preserve"> and the expression of the FeLV antigen, which could</w:t>
      </w:r>
      <w:r w:rsidR="00EF74A9">
        <w:t xml:space="preserve"> </w:t>
      </w:r>
      <w:r w:rsidR="00E95C84">
        <w:t>cause</w:t>
      </w:r>
      <w:r w:rsidR="00E95C84" w:rsidRPr="000A29BE">
        <w:t xml:space="preserve"> </w:t>
      </w:r>
      <w:r w:rsidR="007B6279">
        <w:t>an adverse immune response</w:t>
      </w:r>
      <w:r w:rsidR="00190106" w:rsidRPr="000A29BE">
        <w:t>.</w:t>
      </w:r>
      <w:r w:rsidR="00621CE0" w:rsidRPr="000A29BE">
        <w:t xml:space="preserve"> </w:t>
      </w:r>
    </w:p>
    <w:p w14:paraId="4D482AFF" w14:textId="42D7FF76" w:rsidR="00A2318D" w:rsidRPr="000A29BE" w:rsidRDefault="00A2318D" w:rsidP="00A2318D">
      <w:pPr>
        <w:pStyle w:val="RARMPnumberedparagraphs"/>
        <w:numPr>
          <w:ilvl w:val="0"/>
          <w:numId w:val="0"/>
        </w:numPr>
        <w:rPr>
          <w:i/>
        </w:rPr>
      </w:pPr>
      <w:r w:rsidRPr="000A29BE">
        <w:rPr>
          <w:i/>
        </w:rPr>
        <w:t xml:space="preserve">Exposure </w:t>
      </w:r>
      <w:r w:rsidR="00984F8C">
        <w:rPr>
          <w:i/>
        </w:rPr>
        <w:t>via needlestick/sharps injury</w:t>
      </w:r>
    </w:p>
    <w:p w14:paraId="0090B013" w14:textId="72517127" w:rsidR="00327F8F" w:rsidRPr="000A29BE" w:rsidRDefault="00A21853" w:rsidP="00327F8F">
      <w:pPr>
        <w:pStyle w:val="RARMPnumberedparagraphs"/>
      </w:pPr>
      <w:r w:rsidRPr="000A29BE">
        <w:t>As discussed in</w:t>
      </w:r>
      <w:r w:rsidR="00EC3E24" w:rsidRPr="000A29BE">
        <w:t xml:space="preserve"> </w:t>
      </w:r>
      <w:r w:rsidR="00EC3E24" w:rsidRPr="000A29BE">
        <w:fldChar w:fldCharType="begin"/>
      </w:r>
      <w:r w:rsidR="00EC3E24" w:rsidRPr="000A29BE">
        <w:instrText xml:space="preserve"> REF _Ref113885284 \n \h </w:instrText>
      </w:r>
      <w:r w:rsidR="00EC3E24" w:rsidRPr="000A29BE">
        <w:fldChar w:fldCharType="separate"/>
      </w:r>
      <w:r w:rsidR="001E1BD1">
        <w:t>Chapter 1</w:t>
      </w:r>
      <w:r w:rsidR="00EC3E24" w:rsidRPr="000A29BE">
        <w:fldChar w:fldCharType="end"/>
      </w:r>
      <w:r w:rsidR="00EC3E24" w:rsidRPr="000A29BE">
        <w:t xml:space="preserve">, Section </w:t>
      </w:r>
      <w:r w:rsidR="00EC3E24" w:rsidRPr="000A29BE">
        <w:fldChar w:fldCharType="begin"/>
      </w:r>
      <w:r w:rsidR="00EC3E24" w:rsidRPr="000A29BE">
        <w:instrText xml:space="preserve"> REF _Ref113885300 \n \h </w:instrText>
      </w:r>
      <w:r w:rsidR="00EC3E24" w:rsidRPr="000A29BE">
        <w:fldChar w:fldCharType="separate"/>
      </w:r>
      <w:r w:rsidR="001E1BD1">
        <w:t>2.1</w:t>
      </w:r>
      <w:r w:rsidR="00EC3E24" w:rsidRPr="000A29BE">
        <w:fldChar w:fldCharType="end"/>
      </w:r>
      <w:r w:rsidR="00A2318D" w:rsidRPr="000A29BE">
        <w:t>, the GM</w:t>
      </w:r>
      <w:r w:rsidR="003D5A73" w:rsidRPr="000A29BE">
        <w:t>O</w:t>
      </w:r>
      <w:r w:rsidR="00A2318D" w:rsidRPr="000A29BE">
        <w:t xml:space="preserve"> would</w:t>
      </w:r>
      <w:r w:rsidR="00DB35FC" w:rsidRPr="000A29BE">
        <w:t xml:space="preserve"> be</w:t>
      </w:r>
      <w:r w:rsidR="00A2318D" w:rsidRPr="000A29BE">
        <w:t xml:space="preserve"> </w:t>
      </w:r>
      <w:r w:rsidR="00DB35FC" w:rsidRPr="000A29BE">
        <w:t xml:space="preserve">supplied as a freeze-dried vaccine in </w:t>
      </w:r>
      <w:r w:rsidR="009A5BF5">
        <w:t>sealed</w:t>
      </w:r>
      <w:r w:rsidR="00DB35FC" w:rsidRPr="000A29BE">
        <w:t xml:space="preserve"> vials</w:t>
      </w:r>
      <w:r w:rsidR="008B0AAB" w:rsidRPr="000A29BE">
        <w:t xml:space="preserve">, which would need to be </w:t>
      </w:r>
      <w:r w:rsidR="00DB35FC" w:rsidRPr="000A29BE">
        <w:t xml:space="preserve">reconstituted prior to use. </w:t>
      </w:r>
      <w:r w:rsidR="000D67F4" w:rsidRPr="000A29BE">
        <w:t>There</w:t>
      </w:r>
      <w:r w:rsidR="00A2318D" w:rsidRPr="000A29BE">
        <w:t xml:space="preserve"> is </w:t>
      </w:r>
      <w:r w:rsidR="005A01ED" w:rsidRPr="000A29BE">
        <w:t xml:space="preserve">the </w:t>
      </w:r>
      <w:r w:rsidR="00A2318D" w:rsidRPr="000A29BE">
        <w:t xml:space="preserve">potential for exposure </w:t>
      </w:r>
      <w:r w:rsidR="00EF74A9">
        <w:t xml:space="preserve">to the GMO </w:t>
      </w:r>
      <w:r w:rsidR="004A003D" w:rsidRPr="000A29BE">
        <w:t>via needle stick injury</w:t>
      </w:r>
      <w:r w:rsidR="00342862">
        <w:t xml:space="preserve"> during the preparation of the vaccine</w:t>
      </w:r>
      <w:r w:rsidR="00640381">
        <w:t xml:space="preserve"> or during administration to a cat</w:t>
      </w:r>
      <w:r w:rsidR="000D67F4" w:rsidRPr="000A29BE">
        <w:t>.</w:t>
      </w:r>
      <w:r w:rsidR="00A672A0">
        <w:t xml:space="preserve"> </w:t>
      </w:r>
    </w:p>
    <w:p w14:paraId="5C9D7917" w14:textId="5EBC7CEE" w:rsidR="005376EC" w:rsidRPr="000A29BE" w:rsidRDefault="00A2318D" w:rsidP="00EF74A9">
      <w:pPr>
        <w:pStyle w:val="RARMPnumberedparagraphs"/>
      </w:pPr>
      <w:r w:rsidRPr="000A29BE">
        <w:t>The GM</w:t>
      </w:r>
      <w:r w:rsidR="00A672A0">
        <w:t>O</w:t>
      </w:r>
      <w:r w:rsidR="003D5A73" w:rsidRPr="000A29BE">
        <w:t xml:space="preserve"> </w:t>
      </w:r>
      <w:r w:rsidRPr="000A29BE">
        <w:t>would be prepared and administered by</w:t>
      </w:r>
      <w:r w:rsidR="007E42DD" w:rsidRPr="000A29BE">
        <w:t xml:space="preserve"> </w:t>
      </w:r>
      <w:r w:rsidR="007F1B70">
        <w:t>a qualified</w:t>
      </w:r>
      <w:r w:rsidR="007E42DD" w:rsidRPr="000A29BE">
        <w:t xml:space="preserve"> veterinarian</w:t>
      </w:r>
      <w:r w:rsidR="007F1B70">
        <w:t xml:space="preserve"> who is trained in the use of sharps and vaccine administration</w:t>
      </w:r>
      <w:r w:rsidR="00536850" w:rsidRPr="000A29BE">
        <w:t>.</w:t>
      </w:r>
      <w:r w:rsidR="002D0D77">
        <w:rPr>
          <w:rFonts w:asciiTheme="minorHAnsi" w:hAnsiTheme="minorHAnsi" w:cstheme="minorHAnsi"/>
          <w:szCs w:val="22"/>
        </w:rPr>
        <w:t xml:space="preserve"> According to self-reported data, 58.9-75.3% of veterinarians suffer at least one needlestick injury per year, across all vaccine and drug administrations to all animals </w:t>
      </w:r>
      <w:r w:rsidR="006E3760">
        <w:rPr>
          <w:rFonts w:asciiTheme="minorHAnsi" w:hAnsiTheme="minorHAnsi" w:cstheme="minorHAnsi"/>
          <w:szCs w:val="22"/>
        </w:rPr>
        <w:fldChar w:fldCharType="begin"/>
      </w:r>
      <w:r w:rsidR="006E3760">
        <w:rPr>
          <w:rFonts w:asciiTheme="minorHAnsi" w:hAnsiTheme="minorHAnsi" w:cstheme="minorHAnsi"/>
          <w:szCs w:val="22"/>
        </w:rPr>
        <w:instrText xml:space="preserve"> ADDIN EN.CITE &lt;EndNote&gt;&lt;Cite&gt;&lt;Author&gt;Leggat&lt;/Author&gt;&lt;Year&gt;2009&lt;/Year&gt;&lt;RecNum&gt;73&lt;/RecNum&gt;&lt;DisplayText&gt;(Leggat et al., 2009)&lt;/DisplayText&gt;&lt;record&gt;&lt;rec-number&gt;73&lt;/rec-number&gt;&lt;foreign-keys&gt;&lt;key app="EN" db-id="t2arpfetppzveoex0v05zs9vadr9905spa2t" timestamp="1772589976"&gt;73&lt;/key&gt;&lt;/foreign-keys&gt;&lt;ref-type name="Journal Article"&gt;17&lt;/ref-type&gt;&lt;contributors&gt;&lt;authors&gt;&lt;author&gt;Leggat, P. A.&lt;/author&gt;&lt;author&gt;Smith, D. R.&lt;/author&gt;&lt;author&gt;Speare, R.&lt;/author&gt;&lt;/authors&gt;&lt;/contributors&gt;&lt;auth-address&gt;Anton Breinl Centre for Public Health and Tropical Medicine, James Cook University, Townsville, Queensland, 4811, Australia. Peter.Leggat@jcu.edu.au.&lt;/auth-address&gt;&lt;titles&gt;&lt;title&gt;Exposure rate of needlestick and sharps injuries among Australian veterinarians&lt;/title&gt;&lt;secondary-title&gt;J Occup Med Toxicol&lt;/secondary-title&gt;&lt;/titles&gt;&lt;periodical&gt;&lt;full-title&gt;J Occup Med Toxicol&lt;/full-title&gt;&lt;/periodical&gt;&lt;pages&gt;25&lt;/pages&gt;&lt;volume&gt;4&lt;/volume&gt;&lt;edition&gt;20090828&lt;/edition&gt;&lt;dates&gt;&lt;year&gt;2009&lt;/year&gt;&lt;pub-dates&gt;&lt;date&gt;Aug 28&lt;/date&gt;&lt;/pub-dates&gt;&lt;/dates&gt;&lt;isbn&gt;1745-6673&lt;/isbn&gt;&lt;accession-num&gt;19712488&lt;/accession-num&gt;&lt;urls&gt;&lt;/urls&gt;&lt;custom2&gt;PMC2744915&lt;/custom2&gt;&lt;electronic-resource-num&gt;10.1186/1745-6673-4-25&lt;/electronic-resource-num&gt;&lt;remote-database-provider&gt;NLM&lt;/remote-database-provider&gt;&lt;language&gt;eng&lt;/language&gt;&lt;/record&gt;&lt;/Cite&gt;&lt;/EndNote&gt;</w:instrText>
      </w:r>
      <w:r w:rsidR="006E3760">
        <w:rPr>
          <w:rFonts w:asciiTheme="minorHAnsi" w:hAnsiTheme="minorHAnsi" w:cstheme="minorHAnsi"/>
          <w:szCs w:val="22"/>
        </w:rPr>
        <w:fldChar w:fldCharType="separate"/>
      </w:r>
      <w:r w:rsidR="006E3760">
        <w:rPr>
          <w:rFonts w:asciiTheme="minorHAnsi" w:hAnsiTheme="minorHAnsi" w:cstheme="minorHAnsi"/>
          <w:noProof/>
          <w:szCs w:val="22"/>
        </w:rPr>
        <w:t>(</w:t>
      </w:r>
      <w:hyperlink w:anchor="_ENREF_30" w:tooltip="Leggat, 2009 #73" w:history="1">
        <w:r w:rsidR="00D4593C">
          <w:rPr>
            <w:rFonts w:asciiTheme="minorHAnsi" w:hAnsiTheme="minorHAnsi" w:cstheme="minorHAnsi"/>
            <w:noProof/>
            <w:szCs w:val="22"/>
          </w:rPr>
          <w:t>Leggat et al., 2009</w:t>
        </w:r>
      </w:hyperlink>
      <w:r w:rsidR="006E3760">
        <w:rPr>
          <w:rFonts w:asciiTheme="minorHAnsi" w:hAnsiTheme="minorHAnsi" w:cstheme="minorHAnsi"/>
          <w:noProof/>
          <w:szCs w:val="22"/>
        </w:rPr>
        <w:t>)</w:t>
      </w:r>
      <w:r w:rsidR="006E3760">
        <w:rPr>
          <w:rFonts w:asciiTheme="minorHAnsi" w:hAnsiTheme="minorHAnsi" w:cstheme="minorHAnsi"/>
          <w:szCs w:val="22"/>
        </w:rPr>
        <w:fldChar w:fldCharType="end"/>
      </w:r>
      <w:r w:rsidR="00A672A0" w:rsidRPr="00EF74A9">
        <w:rPr>
          <w:rFonts w:asciiTheme="minorHAnsi" w:hAnsiTheme="minorHAnsi" w:cstheme="minorHAnsi"/>
          <w:szCs w:val="22"/>
        </w:rPr>
        <w:t xml:space="preserve">. </w:t>
      </w:r>
      <w:r w:rsidR="00342862">
        <w:rPr>
          <w:rFonts w:asciiTheme="minorHAnsi" w:hAnsiTheme="minorHAnsi" w:cstheme="minorHAnsi"/>
          <w:szCs w:val="22"/>
        </w:rPr>
        <w:t xml:space="preserve">Therefore, a needle stick injury </w:t>
      </w:r>
      <w:r w:rsidR="002D0D77">
        <w:rPr>
          <w:rFonts w:asciiTheme="minorHAnsi" w:hAnsiTheme="minorHAnsi" w:cstheme="minorHAnsi"/>
          <w:szCs w:val="22"/>
        </w:rPr>
        <w:t>could occur, depending on how many doses of the GMO are administered per year</w:t>
      </w:r>
      <w:r w:rsidR="00342862">
        <w:rPr>
          <w:rFonts w:asciiTheme="minorHAnsi" w:hAnsiTheme="minorHAnsi" w:cstheme="minorHAnsi"/>
          <w:szCs w:val="22"/>
        </w:rPr>
        <w:t xml:space="preserve">. </w:t>
      </w:r>
    </w:p>
    <w:p w14:paraId="23D8D081" w14:textId="4C2A7D4D" w:rsidR="009572AF" w:rsidRPr="000A29BE" w:rsidRDefault="009572AF" w:rsidP="009572AF">
      <w:pPr>
        <w:pStyle w:val="RARMPnumberedparagraphs"/>
        <w:numPr>
          <w:ilvl w:val="0"/>
          <w:numId w:val="0"/>
        </w:numPr>
        <w:rPr>
          <w:i/>
          <w:iCs/>
        </w:rPr>
      </w:pPr>
      <w:r w:rsidRPr="000A29BE">
        <w:rPr>
          <w:i/>
          <w:iCs/>
        </w:rPr>
        <w:t xml:space="preserve">Exposure </w:t>
      </w:r>
      <w:r w:rsidR="004E6930">
        <w:rPr>
          <w:i/>
          <w:iCs/>
        </w:rPr>
        <w:t xml:space="preserve">through inhalation of aerosolised GMO </w:t>
      </w:r>
    </w:p>
    <w:p w14:paraId="48CD2DEE" w14:textId="6CD2B128" w:rsidR="00AF1836" w:rsidRDefault="00A07482" w:rsidP="00BB0FB8">
      <w:pPr>
        <w:pStyle w:val="RARMPnumberedparagraphs"/>
      </w:pPr>
      <w:r w:rsidRPr="000A29BE">
        <w:t xml:space="preserve">As mentioned in </w:t>
      </w:r>
      <w:r w:rsidRPr="000A29BE">
        <w:fldChar w:fldCharType="begin"/>
      </w:r>
      <w:r w:rsidRPr="000A29BE">
        <w:instrText xml:space="preserve"> REF _Ref113604605 \r \h </w:instrText>
      </w:r>
      <w:r w:rsidRPr="000A29BE">
        <w:fldChar w:fldCharType="separate"/>
      </w:r>
      <w:r w:rsidR="001E1BD1">
        <w:t>Chapter 1</w:t>
      </w:r>
      <w:r w:rsidRPr="000A29BE">
        <w:fldChar w:fldCharType="end"/>
      </w:r>
      <w:r w:rsidRPr="000A29BE">
        <w:t>, Section</w:t>
      </w:r>
      <w:r w:rsidR="00A44DA1">
        <w:t xml:space="preserve"> 3.1</w:t>
      </w:r>
      <w:r w:rsidRPr="000A29BE">
        <w:t xml:space="preserve">, </w:t>
      </w:r>
      <w:r w:rsidR="00265148">
        <w:t>VEEV</w:t>
      </w:r>
      <w:r w:rsidRPr="000A29BE">
        <w:t xml:space="preserve"> </w:t>
      </w:r>
      <w:r w:rsidR="006B4E44">
        <w:t>can be transmitted by aerosols</w:t>
      </w:r>
      <w:r w:rsidR="00DD1DB9">
        <w:t>. The GMO could be aerosolised during spills</w:t>
      </w:r>
      <w:r w:rsidR="00EF74A9">
        <w:t xml:space="preserve"> or during administration to uncooperative cats</w:t>
      </w:r>
      <w:r w:rsidR="00644DB1">
        <w:t xml:space="preserve"> and inhaled by people within the immediate area</w:t>
      </w:r>
      <w:r w:rsidR="00FE6749">
        <w:t>.</w:t>
      </w:r>
    </w:p>
    <w:p w14:paraId="50D41E4B" w14:textId="683C4497" w:rsidR="002007C7" w:rsidRDefault="002007C7" w:rsidP="00BB0FB8">
      <w:pPr>
        <w:pStyle w:val="RARMPnumberedparagraphs"/>
      </w:pPr>
      <w:r>
        <w:t>Preparation of the GMO does not involve open transfer of solutions, reducing the likelihood of</w:t>
      </w:r>
      <w:r w:rsidR="00555AE1">
        <w:t xml:space="preserve"> producing </w:t>
      </w:r>
      <w:r>
        <w:t xml:space="preserve">aerosols during preparation. </w:t>
      </w:r>
    </w:p>
    <w:p w14:paraId="57B94212" w14:textId="044A4D24" w:rsidR="00F24050" w:rsidRPr="000A29BE" w:rsidRDefault="00643C40" w:rsidP="002D0D77">
      <w:pPr>
        <w:pStyle w:val="RARMPnumberedparagraphs"/>
      </w:pPr>
      <w:r>
        <w:t xml:space="preserve">To date, there have been </w:t>
      </w:r>
      <w:r w:rsidR="00EF74A9">
        <w:t xml:space="preserve">no </w:t>
      </w:r>
      <w:r>
        <w:t xml:space="preserve">reports </w:t>
      </w:r>
      <w:r w:rsidR="00EF74A9">
        <w:t>of</w:t>
      </w:r>
      <w:r w:rsidR="006B4E44">
        <w:t xml:space="preserve"> nor demonstrated evidence of</w:t>
      </w:r>
      <w:r w:rsidR="00EF74A9">
        <w:t xml:space="preserve"> aerosol transmission </w:t>
      </w:r>
      <w:r>
        <w:t xml:space="preserve">of VEEV TC-83 or </w:t>
      </w:r>
      <w:r w:rsidR="00EF74A9">
        <w:t>sa-mRNAs</w:t>
      </w:r>
      <w:r>
        <w:t xml:space="preserve">. </w:t>
      </w:r>
      <w:r w:rsidR="002D0D77">
        <w:t>Further, the GMO cannot produce new viral particles, reducing the possibility of</w:t>
      </w:r>
      <w:r w:rsidR="00DB3B07">
        <w:t xml:space="preserve"> further</w:t>
      </w:r>
      <w:r w:rsidR="002D0D77">
        <w:t xml:space="preserve"> transmission</w:t>
      </w:r>
      <w:r w:rsidR="00DB3B07">
        <w:t xml:space="preserve"> from people exposed</w:t>
      </w:r>
      <w:r w:rsidR="002D0D77">
        <w:t xml:space="preserve">. </w:t>
      </w:r>
    </w:p>
    <w:p w14:paraId="5D538D3A" w14:textId="51D0F2B9" w:rsidR="00621CE0" w:rsidRPr="000A29BE" w:rsidRDefault="00A359B9" w:rsidP="009D46FC">
      <w:pPr>
        <w:pStyle w:val="RARMPnumberedparagraphs"/>
        <w:numPr>
          <w:ilvl w:val="0"/>
          <w:numId w:val="0"/>
        </w:numPr>
        <w:rPr>
          <w:i/>
        </w:rPr>
      </w:pPr>
      <w:r w:rsidRPr="000A29BE">
        <w:rPr>
          <w:i/>
        </w:rPr>
        <w:lastRenderedPageBreak/>
        <w:t xml:space="preserve">Exposure </w:t>
      </w:r>
      <w:r w:rsidR="001D5D69" w:rsidRPr="000A29BE">
        <w:rPr>
          <w:i/>
        </w:rPr>
        <w:t xml:space="preserve">via </w:t>
      </w:r>
      <w:r w:rsidR="00644DB1">
        <w:rPr>
          <w:i/>
        </w:rPr>
        <w:t>contact with broken skin</w:t>
      </w:r>
      <w:r w:rsidR="002F19D0" w:rsidRPr="000A29BE">
        <w:rPr>
          <w:i/>
        </w:rPr>
        <w:t xml:space="preserve"> </w:t>
      </w:r>
      <w:r w:rsidR="00EF74A9">
        <w:rPr>
          <w:i/>
        </w:rPr>
        <w:t>or mucous membranes</w:t>
      </w:r>
    </w:p>
    <w:p w14:paraId="1FDF9813" w14:textId="5727AD88" w:rsidR="00621CE0" w:rsidRPr="000A29BE" w:rsidRDefault="00621CE0" w:rsidP="00621CE0">
      <w:pPr>
        <w:pStyle w:val="RARMPnumberedparagraphs"/>
      </w:pPr>
      <w:r w:rsidRPr="000A29BE">
        <w:t>If the GM</w:t>
      </w:r>
      <w:r w:rsidR="00643C40">
        <w:t>O</w:t>
      </w:r>
      <w:r w:rsidRPr="000A29BE">
        <w:t xml:space="preserve"> was unintentionally/accidentally spilled</w:t>
      </w:r>
      <w:r w:rsidR="00643C40">
        <w:t xml:space="preserve"> people could be exposed via contact with</w:t>
      </w:r>
      <w:r w:rsidR="00EF74A9">
        <w:t xml:space="preserve"> mucous membranes or</w:t>
      </w:r>
      <w:r w:rsidR="00643C40">
        <w:t xml:space="preserve"> broken skin</w:t>
      </w:r>
      <w:r w:rsidR="00995B80">
        <w:t>.</w:t>
      </w:r>
    </w:p>
    <w:p w14:paraId="1C64B116" w14:textId="0C1091BE" w:rsidR="00D74F82" w:rsidRPr="000A29BE" w:rsidRDefault="00EE1196" w:rsidP="00D74F82">
      <w:pPr>
        <w:pStyle w:val="RARMPnumberedparagraphs"/>
      </w:pPr>
      <w:r w:rsidRPr="000A29BE">
        <w:t xml:space="preserve">As described in </w:t>
      </w:r>
      <w:r w:rsidRPr="000A29BE">
        <w:fldChar w:fldCharType="begin"/>
      </w:r>
      <w:r w:rsidRPr="000A29BE">
        <w:instrText xml:space="preserve"> REF _Ref112332988 \n \h </w:instrText>
      </w:r>
      <w:r w:rsidRPr="000A29BE">
        <w:fldChar w:fldCharType="separate"/>
      </w:r>
      <w:r w:rsidR="001E1BD1">
        <w:t>Chapter 1</w:t>
      </w:r>
      <w:r w:rsidRPr="000A29BE">
        <w:fldChar w:fldCharType="end"/>
      </w:r>
      <w:r w:rsidRPr="000A29BE">
        <w:t xml:space="preserve">, Section </w:t>
      </w:r>
      <w:r w:rsidRPr="000A29BE">
        <w:fldChar w:fldCharType="begin"/>
      </w:r>
      <w:r w:rsidRPr="000A29BE">
        <w:instrText xml:space="preserve"> REF _Ref112332997 \n \h </w:instrText>
      </w:r>
      <w:r w:rsidRPr="000A29BE">
        <w:fldChar w:fldCharType="separate"/>
      </w:r>
      <w:r w:rsidR="001E1BD1">
        <w:t>2.1</w:t>
      </w:r>
      <w:r w:rsidRPr="000A29BE">
        <w:fldChar w:fldCharType="end"/>
      </w:r>
      <w:r w:rsidRPr="000A29BE">
        <w:t>, t</w:t>
      </w:r>
      <w:r w:rsidR="00A359B9" w:rsidRPr="000A29BE">
        <w:t>he</w:t>
      </w:r>
      <w:r w:rsidRPr="000A29BE">
        <w:t xml:space="preserve"> GMO </w:t>
      </w:r>
      <w:r w:rsidR="00A359B9" w:rsidRPr="000A29BE">
        <w:t xml:space="preserve">would be </w:t>
      </w:r>
      <w:r w:rsidR="00D96F05">
        <w:t xml:space="preserve">supplied as lyophilised and </w:t>
      </w:r>
      <w:r w:rsidR="00A359B9" w:rsidRPr="000A29BE">
        <w:t>packaged in</w:t>
      </w:r>
      <w:r w:rsidRPr="000A29BE">
        <w:t xml:space="preserve"> </w:t>
      </w:r>
      <w:r w:rsidR="00995B80">
        <w:t xml:space="preserve">sealed </w:t>
      </w:r>
      <w:r w:rsidRPr="000A29BE">
        <w:t>vials</w:t>
      </w:r>
      <w:r w:rsidR="00A359B9" w:rsidRPr="000A29BE">
        <w:t xml:space="preserve">. </w:t>
      </w:r>
      <w:r w:rsidR="00AC0D38">
        <w:t xml:space="preserve">The applicant proposes that the vaccine should be administered within half an hour of resuspension. Therefore, spills of prepared GMO are likely to be limited to a small number of doses at any given time. </w:t>
      </w:r>
    </w:p>
    <w:p w14:paraId="7AF014C3" w14:textId="77777777" w:rsidR="007369C1" w:rsidRPr="007369C1" w:rsidRDefault="00F24050" w:rsidP="006B4E44">
      <w:pPr>
        <w:pStyle w:val="RARMPnumberedparagraphs"/>
      </w:pPr>
      <w:r>
        <w:rPr>
          <w:bCs/>
        </w:rPr>
        <w:t>VEEV</w:t>
      </w:r>
      <w:r w:rsidR="004B7898">
        <w:rPr>
          <w:bCs/>
        </w:rPr>
        <w:t>,</w:t>
      </w:r>
      <w:r>
        <w:rPr>
          <w:bCs/>
        </w:rPr>
        <w:t xml:space="preserve"> VEEV TC-83</w:t>
      </w:r>
      <w:r w:rsidR="004B7898">
        <w:rPr>
          <w:bCs/>
        </w:rPr>
        <w:t xml:space="preserve"> or sa-mRNAs </w:t>
      </w:r>
      <w:r>
        <w:rPr>
          <w:bCs/>
        </w:rPr>
        <w:t>are not known to be transmitted via this route.</w:t>
      </w:r>
    </w:p>
    <w:p w14:paraId="0B88DB87" w14:textId="53652EB3" w:rsidR="006B4E44" w:rsidRPr="002D22A0" w:rsidRDefault="00342862" w:rsidP="002D22A0">
      <w:pPr>
        <w:pStyle w:val="RARMPnumberedparagraphs"/>
        <w:numPr>
          <w:ilvl w:val="0"/>
          <w:numId w:val="0"/>
        </w:numPr>
        <w:rPr>
          <w:i/>
          <w:iCs/>
        </w:rPr>
      </w:pPr>
      <w:r>
        <w:rPr>
          <w:i/>
          <w:iCs/>
        </w:rPr>
        <w:t>Controls in place to minimise e</w:t>
      </w:r>
      <w:r w:rsidR="007369C1" w:rsidRPr="002D22A0">
        <w:rPr>
          <w:i/>
          <w:iCs/>
        </w:rPr>
        <w:t>xposure</w:t>
      </w:r>
    </w:p>
    <w:p w14:paraId="132C31AB" w14:textId="780B97D5" w:rsidR="00342862" w:rsidRDefault="00342862" w:rsidP="006B4E44">
      <w:pPr>
        <w:pStyle w:val="RARMPnumberedparagraphs"/>
      </w:pPr>
      <w:r>
        <w:t>Veterinary clinics have strict cleaning procedures using appropriate disinfectant for veterinary pathogens, including aerosol particle settling periods prior to cleaning. These procedures would minimise the likelihood of exposure to the GMO</w:t>
      </w:r>
    </w:p>
    <w:p w14:paraId="1B925B86" w14:textId="24F2D6EE" w:rsidR="006B4E44" w:rsidRPr="000A29BE" w:rsidRDefault="006B4E44" w:rsidP="006B4E44">
      <w:pPr>
        <w:pStyle w:val="RARMPnumberedparagraphs"/>
      </w:pPr>
      <w:r w:rsidRPr="000A29BE">
        <w:t xml:space="preserve">Based on </w:t>
      </w:r>
      <w:r>
        <w:t xml:space="preserve">other registered vaccines, </w:t>
      </w:r>
      <w:r w:rsidRPr="000A29BE">
        <w:t xml:space="preserve">the APVMA registration of veterinary vaccines would include a label indicating the dosage; method of administration; precautions; personal protective equipment (PPE) requirements; and instructions relating to first aid, storage, and disposal of the GMO. Compliance with these behavioural practices </w:t>
      </w:r>
      <w:r>
        <w:t>by veterinarians</w:t>
      </w:r>
      <w:r w:rsidRPr="000A29BE">
        <w:t xml:space="preserve"> would reduce the likelihood of unintended exposure of people to the GMO. </w:t>
      </w:r>
    </w:p>
    <w:p w14:paraId="51F952A7" w14:textId="0416D590" w:rsidR="00D8518F" w:rsidRPr="001A1E6D" w:rsidRDefault="006B4E44" w:rsidP="001A1E6D">
      <w:pPr>
        <w:pStyle w:val="RARMPnumberedparagraphs"/>
        <w:rPr>
          <w:bCs/>
        </w:rPr>
      </w:pPr>
      <w:r w:rsidRPr="000A29BE">
        <w:rPr>
          <w:rFonts w:cs="Calibri"/>
          <w:szCs w:val="22"/>
        </w:rPr>
        <w:t xml:space="preserve">The existing </w:t>
      </w:r>
      <w:r w:rsidR="00342862">
        <w:rPr>
          <w:rFonts w:cs="Calibri"/>
          <w:szCs w:val="22"/>
        </w:rPr>
        <w:t xml:space="preserve">requirements </w:t>
      </w:r>
      <w:r w:rsidRPr="000A29BE">
        <w:rPr>
          <w:rFonts w:cs="Calibri"/>
          <w:szCs w:val="22"/>
        </w:rPr>
        <w:t>mentioned above would minimise</w:t>
      </w:r>
      <w:r w:rsidRPr="000A29BE">
        <w:rPr>
          <w:rFonts w:asciiTheme="minorHAnsi" w:hAnsiTheme="minorHAnsi" w:cstheme="minorHAnsi"/>
          <w:szCs w:val="22"/>
        </w:rPr>
        <w:t xml:space="preserve"> the potential exposure of people to the GMOs d</w:t>
      </w:r>
      <w:r>
        <w:rPr>
          <w:rFonts w:asciiTheme="minorHAnsi" w:hAnsiTheme="minorHAnsi" w:cstheme="minorHAnsi"/>
          <w:szCs w:val="22"/>
        </w:rPr>
        <w:t xml:space="preserve">ue to </w:t>
      </w:r>
      <w:r w:rsidR="00342862">
        <w:rPr>
          <w:rFonts w:asciiTheme="minorHAnsi" w:hAnsiTheme="minorHAnsi" w:cstheme="minorHAnsi"/>
          <w:szCs w:val="22"/>
        </w:rPr>
        <w:t xml:space="preserve">aerosol inhalation, </w:t>
      </w:r>
      <w:r>
        <w:rPr>
          <w:rFonts w:asciiTheme="minorHAnsi" w:hAnsiTheme="minorHAnsi" w:cstheme="minorHAnsi"/>
          <w:szCs w:val="22"/>
        </w:rPr>
        <w:t>needlestick/sharps injury</w:t>
      </w:r>
      <w:r w:rsidR="00342862">
        <w:rPr>
          <w:rFonts w:asciiTheme="minorHAnsi" w:hAnsiTheme="minorHAnsi" w:cstheme="minorHAnsi"/>
          <w:szCs w:val="22"/>
        </w:rPr>
        <w:t>, or direct contact</w:t>
      </w:r>
      <w:r>
        <w:rPr>
          <w:rFonts w:asciiTheme="minorHAnsi" w:hAnsiTheme="minorHAnsi" w:cstheme="minorHAnsi"/>
          <w:szCs w:val="22"/>
        </w:rPr>
        <w:t xml:space="preserve"> during</w:t>
      </w:r>
      <w:r w:rsidRPr="000A29BE">
        <w:rPr>
          <w:rFonts w:asciiTheme="minorHAnsi" w:hAnsiTheme="minorHAnsi" w:cstheme="minorHAnsi"/>
          <w:szCs w:val="22"/>
        </w:rPr>
        <w:t xml:space="preserve"> preparation and administration of the vaccine. </w:t>
      </w:r>
    </w:p>
    <w:p w14:paraId="5817B88A" w14:textId="7803B424" w:rsidR="00004F70" w:rsidRPr="000A29BE" w:rsidRDefault="00004F70" w:rsidP="00535EE4">
      <w:pPr>
        <w:pStyle w:val="5RARMP"/>
      </w:pPr>
      <w:r w:rsidRPr="000A29BE">
        <w:t>Potential harm</w:t>
      </w:r>
    </w:p>
    <w:p w14:paraId="6178ADBB" w14:textId="61085402" w:rsidR="005B0900" w:rsidRPr="007F749A" w:rsidRDefault="00687CE2" w:rsidP="00EE180F">
      <w:pPr>
        <w:pStyle w:val="RARMPnumberedparagraphs"/>
        <w:rPr>
          <w:rFonts w:asciiTheme="minorHAnsi" w:hAnsiTheme="minorHAnsi" w:cstheme="minorHAnsi"/>
          <w:szCs w:val="22"/>
        </w:rPr>
      </w:pPr>
      <w:r>
        <w:t xml:space="preserve">If people are exposed to the GMO an adverse immune response could occur. </w:t>
      </w:r>
      <w:r w:rsidR="00E538B6">
        <w:t xml:space="preserve">Adverse responses could be against the viral particles containing the GMO or against the FeLV transgene expressed in transduced cells. </w:t>
      </w:r>
      <w:r w:rsidR="00A41B15">
        <w:t>FeLV is most similar to human endogenous retrovirus</w:t>
      </w:r>
      <w:r w:rsidR="00083A99">
        <w:t>, which is thought to contribute 8% of the human genome</w:t>
      </w:r>
      <w:r w:rsidR="00813F16">
        <w:t xml:space="preserve"> and the glycoprotein is expressed in several cancers and other autoimmune diseases</w:t>
      </w:r>
      <w:r w:rsidR="00083A99">
        <w:t xml:space="preserve"> </w:t>
      </w:r>
      <w:r w:rsidR="00813F16">
        <w:fldChar w:fldCharType="begin"/>
      </w:r>
      <w:r w:rsidR="00813F16">
        <w:instrText xml:space="preserve"> ADDIN EN.CITE &lt;EndNote&gt;&lt;Cite&gt;&lt;Author&gt;Shek&lt;/Author&gt;&lt;Year&gt;2025&lt;/Year&gt;&lt;RecNum&gt;66&lt;/RecNum&gt;&lt;DisplayText&gt;(Shek et al., 2025)&lt;/DisplayText&gt;&lt;record&gt;&lt;rec-number&gt;66&lt;/rec-number&gt;&lt;foreign-keys&gt;&lt;key app="EN" db-id="t2arpfetppzveoex0v05zs9vadr9905spa2t" timestamp="1771380100"&gt;66&lt;/key&gt;&lt;/foreign-keys&gt;&lt;ref-type name="Journal Article"&gt;17&lt;/ref-type&gt;&lt;contributors&gt;&lt;authors&gt;&lt;author&gt;Shek, Jeremy&lt;/author&gt;&lt;author&gt;Sun, Chen&lt;/author&gt;&lt;author&gt;Wilson, Elise M&lt;/author&gt;&lt;author&gt;Moadab, Fatemeh&lt;/author&gt;&lt;author&gt;Hastie, Kathryn M&lt;/author&gt;&lt;author&gt;Rajamanickam, Roshan R&lt;/author&gt;&lt;author&gt;Penalosa, Patrick J&lt;/author&gt;&lt;author&gt;Harkins, Stephanie S&lt;/author&gt;&lt;author&gt;Parekh, Diptiben&lt;/author&gt;&lt;author&gt;Hariharan, Chitra&lt;/author&gt;&lt;/authors&gt;&lt;/contributors&gt;&lt;titles&gt;&lt;title&gt;Human endogenous retrovirus K (HERV-K) envelope structures in pre-and postfusion by cryo-EM&lt;/title&gt;&lt;secondary-title&gt;Science Advances&lt;/secondary-title&gt;&lt;/titles&gt;&lt;periodical&gt;&lt;full-title&gt;Science Advances&lt;/full-title&gt;&lt;/periodical&gt;&lt;pages&gt;eady8168&lt;/pages&gt;&lt;volume&gt;11&lt;/volume&gt;&lt;number&gt;35&lt;/number&gt;&lt;dates&gt;&lt;year&gt;2025&lt;/year&gt;&lt;/dates&gt;&lt;isbn&gt;2375-2548&lt;/isbn&gt;&lt;urls&gt;&lt;/urls&gt;&lt;/record&gt;&lt;/Cite&gt;&lt;/EndNote&gt;</w:instrText>
      </w:r>
      <w:r w:rsidR="00813F16">
        <w:fldChar w:fldCharType="separate"/>
      </w:r>
      <w:r w:rsidR="00813F16">
        <w:rPr>
          <w:noProof/>
        </w:rPr>
        <w:t>(</w:t>
      </w:r>
      <w:hyperlink w:anchor="_ENREF_52" w:tooltip="Shek, 2025 #66" w:history="1">
        <w:r w:rsidR="00D4593C">
          <w:rPr>
            <w:noProof/>
          </w:rPr>
          <w:t>Shek et al., 2025</w:t>
        </w:r>
      </w:hyperlink>
      <w:r w:rsidR="00813F16">
        <w:rPr>
          <w:noProof/>
        </w:rPr>
        <w:t>)</w:t>
      </w:r>
      <w:r w:rsidR="00813F16">
        <w:fldChar w:fldCharType="end"/>
      </w:r>
      <w:r w:rsidR="000A6A7E">
        <w:t xml:space="preserve">. </w:t>
      </w:r>
    </w:p>
    <w:p w14:paraId="661EF2C6" w14:textId="77777777" w:rsidR="005B0900" w:rsidRPr="007F749A" w:rsidRDefault="005B0900" w:rsidP="00EE180F">
      <w:pPr>
        <w:pStyle w:val="RARMPnumberedparagraphs"/>
        <w:rPr>
          <w:rFonts w:asciiTheme="minorHAnsi" w:hAnsiTheme="minorHAnsi" w:cstheme="minorHAnsi"/>
          <w:szCs w:val="22"/>
        </w:rPr>
      </w:pPr>
      <w:r>
        <w:t>Veterinarians have a long history of working with FeLV infected cats and have not demonstrated any infection by, or adverse response to wild type FeLV. Therefore, adverse immune reactions against the FeLV antigen are not expected to be more severe than exposures to wild type FeLV.</w:t>
      </w:r>
    </w:p>
    <w:p w14:paraId="7DEC7B84" w14:textId="6E7FDB8E" w:rsidR="00734535" w:rsidRPr="007F749A" w:rsidRDefault="005B0900" w:rsidP="00EE180F">
      <w:pPr>
        <w:pStyle w:val="RARMPnumberedparagraphs"/>
        <w:rPr>
          <w:rFonts w:asciiTheme="minorHAnsi" w:hAnsiTheme="minorHAnsi" w:cstheme="minorHAnsi"/>
          <w:szCs w:val="22"/>
        </w:rPr>
      </w:pPr>
      <w:r>
        <w:t>VEEV TC-83 is known to elicit immune responses in persons receiving it as a vaccine</w:t>
      </w:r>
      <w:r w:rsidR="002D0D77">
        <w:t xml:space="preserve"> (Chapter 1, Section 3.4.6)</w:t>
      </w:r>
      <w:r>
        <w:t xml:space="preserve">, predominantly fever and malaise, that resolve without intervention. </w:t>
      </w:r>
      <w:r w:rsidR="002D0D77">
        <w:t xml:space="preserve">Any exposures arising from this pathway would be to amounts much smaller than a full dose. </w:t>
      </w:r>
      <w:r>
        <w:t>As the GMO is replication incompetent and cannot produce new viral particles</w:t>
      </w:r>
      <w:r w:rsidR="00734535">
        <w:t xml:space="preserve">, any adverse immune response is likely be less severe than exposure to VEEV TC-83. </w:t>
      </w:r>
    </w:p>
    <w:p w14:paraId="00FFEF8B" w14:textId="417A59FC" w:rsidR="00EE180F" w:rsidRPr="000A29BE" w:rsidRDefault="00AA0666" w:rsidP="00EE180F">
      <w:pPr>
        <w:pStyle w:val="RARMPnumberedparagraphs"/>
        <w:rPr>
          <w:rFonts w:asciiTheme="minorHAnsi" w:hAnsiTheme="minorHAnsi" w:cstheme="minorHAnsi"/>
          <w:szCs w:val="22"/>
        </w:rPr>
      </w:pPr>
      <w:r>
        <w:rPr>
          <w:rFonts w:asciiTheme="minorHAnsi" w:hAnsiTheme="minorHAnsi" w:cstheme="minorHAnsi"/>
          <w:szCs w:val="22"/>
        </w:rPr>
        <w:t>VEEV is not known to cause disease in animals other than horses and humans. The GMO is further attenuated and cannot produce viral particles. Multiple pre-clinical trials with sa-mRNAs have not demonstrated any pathogenicity or serious adverse events in multiple vertebrate species. Therefore, any potential adverse immune response in humans is considered unlikely and is expected to be transient and self-limiting.</w:t>
      </w:r>
      <w:r w:rsidR="00687CE2">
        <w:t xml:space="preserve"> </w:t>
      </w:r>
    </w:p>
    <w:p w14:paraId="6785523F" w14:textId="77777777" w:rsidR="00004F70" w:rsidRPr="000A29BE" w:rsidRDefault="00004F70" w:rsidP="00535EE4">
      <w:pPr>
        <w:pStyle w:val="5RARMP"/>
      </w:pPr>
      <w:r w:rsidRPr="000A29BE">
        <w:t>Conclusion</w:t>
      </w:r>
    </w:p>
    <w:p w14:paraId="4DEBD943" w14:textId="3B205FB0" w:rsidR="00CC3DE2" w:rsidRDefault="00004F70" w:rsidP="00CC3DE2">
      <w:pPr>
        <w:pStyle w:val="RARMPnumberedparagraphs"/>
      </w:pPr>
      <w:r w:rsidRPr="000A29BE">
        <w:t xml:space="preserve">The exposure of </w:t>
      </w:r>
      <w:r w:rsidR="00721E4F" w:rsidRPr="000A29BE">
        <w:t xml:space="preserve">people </w:t>
      </w:r>
      <w:r w:rsidR="00010E09" w:rsidRPr="000A29BE">
        <w:t xml:space="preserve">to </w:t>
      </w:r>
      <w:r w:rsidR="00721E4F" w:rsidRPr="000A29BE">
        <w:t xml:space="preserve">the GMO </w:t>
      </w:r>
      <w:r w:rsidR="00721E4F">
        <w:t>result</w:t>
      </w:r>
      <w:r w:rsidR="00010E09" w:rsidRPr="000A29BE">
        <w:t xml:space="preserve">ing </w:t>
      </w:r>
      <w:r w:rsidR="00721E4F">
        <w:t>in</w:t>
      </w:r>
      <w:r w:rsidR="00721E4F" w:rsidRPr="000A29BE">
        <w:t xml:space="preserve"> </w:t>
      </w:r>
      <w:r w:rsidR="00F24050">
        <w:t>adverse immune responses</w:t>
      </w:r>
      <w:r w:rsidRPr="000A29BE">
        <w:t xml:space="preserve"> is not identified as a risk that could be greater than negligible. Therefore, it does not warrant further detailed assessment.</w:t>
      </w:r>
    </w:p>
    <w:p w14:paraId="0F68CD1F" w14:textId="3D0E4E45" w:rsidR="00630544" w:rsidRPr="000A29BE" w:rsidRDefault="00630544" w:rsidP="00630544">
      <w:pPr>
        <w:pStyle w:val="4RARMP"/>
      </w:pPr>
      <w:r w:rsidRPr="000A29BE">
        <w:lastRenderedPageBreak/>
        <w:t xml:space="preserve">Risk scenario </w:t>
      </w:r>
      <w:r>
        <w:t>2</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0"/>
        <w:gridCol w:w="7263"/>
      </w:tblGrid>
      <w:tr w:rsidR="00630544" w:rsidRPr="000A29BE" w14:paraId="2A6C891C" w14:textId="77777777" w:rsidTr="00D00465">
        <w:trPr>
          <w:trHeight w:val="360"/>
        </w:trPr>
        <w:tc>
          <w:tcPr>
            <w:tcW w:w="15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291CAFE" w14:textId="77777777" w:rsidR="00630544" w:rsidRPr="000A29BE" w:rsidRDefault="00630544" w:rsidP="00D00465">
            <w:pPr>
              <w:keepNext/>
              <w:spacing w:beforeLines="60" w:before="144" w:afterLines="60" w:after="144"/>
              <w:ind w:right="-30"/>
              <w:rPr>
                <w:rFonts w:asciiTheme="minorHAnsi" w:hAnsiTheme="minorHAnsi" w:cstheme="minorHAnsi"/>
                <w:b/>
                <w:szCs w:val="22"/>
              </w:rPr>
            </w:pPr>
            <w:r w:rsidRPr="000A29BE">
              <w:rPr>
                <w:rFonts w:asciiTheme="minorHAnsi" w:hAnsiTheme="minorHAnsi" w:cstheme="minorHAnsi"/>
                <w:b/>
                <w:szCs w:val="22"/>
              </w:rPr>
              <w:t>Risk source</w:t>
            </w:r>
          </w:p>
        </w:tc>
        <w:tc>
          <w:tcPr>
            <w:tcW w:w="7263" w:type="dxa"/>
            <w:tcBorders>
              <w:top w:val="single" w:sz="4" w:space="0" w:color="auto"/>
              <w:left w:val="single" w:sz="4" w:space="0" w:color="auto"/>
              <w:bottom w:val="single" w:sz="4" w:space="0" w:color="auto"/>
              <w:right w:val="single" w:sz="4" w:space="0" w:color="auto"/>
            </w:tcBorders>
            <w:vAlign w:val="center"/>
            <w:hideMark/>
          </w:tcPr>
          <w:p w14:paraId="6E255CF8" w14:textId="09527DBE" w:rsidR="00630544" w:rsidRPr="000A29BE" w:rsidRDefault="00630544" w:rsidP="00D00465">
            <w:pPr>
              <w:keepNext/>
              <w:tabs>
                <w:tab w:val="left" w:pos="540"/>
              </w:tabs>
              <w:spacing w:beforeLines="60" w:before="144" w:afterLines="60" w:after="144"/>
              <w:ind w:right="-30"/>
              <w:jc w:val="center"/>
              <w:rPr>
                <w:rFonts w:asciiTheme="minorHAnsi" w:hAnsiTheme="minorHAnsi" w:cstheme="minorHAnsi"/>
                <w:szCs w:val="22"/>
                <w:highlight w:val="yellow"/>
              </w:rPr>
            </w:pPr>
            <w:r w:rsidRPr="000A29BE">
              <w:rPr>
                <w:rFonts w:asciiTheme="minorHAnsi" w:eastAsia="Calibri" w:hAnsiTheme="minorHAnsi" w:cstheme="minorHAnsi"/>
                <w:szCs w:val="22"/>
              </w:rPr>
              <w:t>GM</w:t>
            </w:r>
            <w:r w:rsidR="00C93E70">
              <w:rPr>
                <w:rFonts w:asciiTheme="minorHAnsi" w:eastAsia="Calibri" w:hAnsiTheme="minorHAnsi" w:cstheme="minorHAnsi"/>
                <w:szCs w:val="22"/>
              </w:rPr>
              <w:t>O</w:t>
            </w:r>
          </w:p>
        </w:tc>
      </w:tr>
      <w:tr w:rsidR="00630544" w:rsidRPr="000A29BE" w14:paraId="1E2686C6" w14:textId="77777777" w:rsidTr="00D00465">
        <w:trPr>
          <w:trHeight w:val="360"/>
        </w:trPr>
        <w:tc>
          <w:tcPr>
            <w:tcW w:w="15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0D4CA1F" w14:textId="77777777" w:rsidR="00630544" w:rsidRPr="000A29BE" w:rsidRDefault="00630544" w:rsidP="00D00465">
            <w:pPr>
              <w:keepNext/>
              <w:spacing w:beforeLines="60" w:before="144" w:afterLines="60" w:after="144"/>
              <w:ind w:right="-30"/>
              <w:rPr>
                <w:rFonts w:asciiTheme="minorHAnsi" w:hAnsiTheme="minorHAnsi" w:cstheme="minorHAnsi"/>
                <w:b/>
                <w:szCs w:val="22"/>
              </w:rPr>
            </w:pPr>
            <w:r w:rsidRPr="000A29BE">
              <w:rPr>
                <w:rFonts w:asciiTheme="minorHAnsi" w:hAnsiTheme="minorHAnsi" w:cstheme="minorHAnsi"/>
                <w:b/>
                <w:szCs w:val="22"/>
              </w:rPr>
              <w:t>Causal pathway</w:t>
            </w:r>
          </w:p>
        </w:tc>
        <w:tc>
          <w:tcPr>
            <w:tcW w:w="7263" w:type="dxa"/>
            <w:tcBorders>
              <w:top w:val="single" w:sz="4" w:space="0" w:color="auto"/>
              <w:left w:val="single" w:sz="4" w:space="0" w:color="auto"/>
              <w:bottom w:val="single" w:sz="4" w:space="0" w:color="auto"/>
              <w:right w:val="single" w:sz="4" w:space="0" w:color="auto"/>
            </w:tcBorders>
            <w:hideMark/>
          </w:tcPr>
          <w:p w14:paraId="1E5ABDA9" w14:textId="2981ED5A" w:rsidR="00630544" w:rsidRPr="00EA028D" w:rsidRDefault="00630544" w:rsidP="00D00465">
            <w:pPr>
              <w:pStyle w:val="Style4"/>
              <w:numPr>
                <w:ilvl w:val="0"/>
                <w:numId w:val="0"/>
              </w:numPr>
              <w:spacing w:beforeLines="60" w:before="144" w:afterLines="60" w:after="144"/>
              <w:rPr>
                <w:rFonts w:ascii="Calibri" w:hAnsi="Calibri"/>
                <w:color w:val="auto"/>
              </w:rPr>
            </w:pPr>
            <w:r w:rsidRPr="00EA028D">
              <w:rPr>
                <w:rFonts w:ascii="Calibri" w:hAnsi="Calibri"/>
                <w:color w:val="auto"/>
              </w:rPr>
              <w:t xml:space="preserve">Exposure of people </w:t>
            </w:r>
            <w:r>
              <w:rPr>
                <w:rFonts w:ascii="Calibri" w:hAnsi="Calibri"/>
                <w:color w:val="auto"/>
              </w:rPr>
              <w:t>and animals to the GMO during import, transport, storage or disposal</w:t>
            </w:r>
          </w:p>
          <w:p w14:paraId="5A299D77" w14:textId="77777777" w:rsidR="00630544" w:rsidRPr="000A29BE" w:rsidRDefault="00630544" w:rsidP="00D00465">
            <w:pPr>
              <w:pStyle w:val="TableTextRARMP"/>
              <w:spacing w:beforeLines="60" w:before="144" w:afterLines="60" w:after="144"/>
              <w:jc w:val="center"/>
              <w:rPr>
                <w:sz w:val="22"/>
                <w:szCs w:val="22"/>
              </w:rPr>
            </w:pPr>
            <w:r w:rsidRPr="000A29BE">
              <w:rPr>
                <w:sz w:val="22"/>
                <w:szCs w:val="22"/>
              </w:rPr>
              <w:sym w:font="Wingdings 3" w:char="F0C8"/>
            </w:r>
          </w:p>
          <w:p w14:paraId="098AB334" w14:textId="77777777" w:rsidR="00630544" w:rsidRDefault="00630544" w:rsidP="00D00465">
            <w:pPr>
              <w:pStyle w:val="textfortable"/>
              <w:spacing w:beforeLines="60" w:before="144" w:afterLines="60" w:after="144"/>
              <w:rPr>
                <w:rFonts w:ascii="Calibri" w:hAnsi="Calibri"/>
                <w:sz w:val="22"/>
                <w:szCs w:val="22"/>
              </w:rPr>
            </w:pPr>
            <w:r>
              <w:rPr>
                <w:rFonts w:ascii="Calibri" w:hAnsi="Calibri"/>
                <w:sz w:val="22"/>
                <w:szCs w:val="22"/>
              </w:rPr>
              <w:t>Transductions of cells</w:t>
            </w:r>
          </w:p>
          <w:p w14:paraId="2909849E" w14:textId="77777777" w:rsidR="00630544" w:rsidRPr="000A29BE" w:rsidRDefault="00630544" w:rsidP="00D00465">
            <w:pPr>
              <w:pStyle w:val="TableTextRARMP"/>
              <w:spacing w:beforeLines="60" w:before="144" w:afterLines="60" w:after="144"/>
              <w:jc w:val="center"/>
              <w:rPr>
                <w:sz w:val="22"/>
                <w:szCs w:val="22"/>
              </w:rPr>
            </w:pPr>
            <w:r w:rsidRPr="000A29BE">
              <w:rPr>
                <w:sz w:val="22"/>
                <w:szCs w:val="22"/>
              </w:rPr>
              <w:sym w:font="Wingdings 3" w:char="F0C8"/>
            </w:r>
          </w:p>
          <w:p w14:paraId="6D317A1C" w14:textId="77777777" w:rsidR="00630544" w:rsidRPr="000A29BE" w:rsidRDefault="00630544" w:rsidP="00D00465">
            <w:pPr>
              <w:pStyle w:val="textfortable"/>
              <w:spacing w:beforeLines="60" w:before="144" w:afterLines="60" w:after="144"/>
              <w:rPr>
                <w:rFonts w:ascii="Calibri" w:hAnsi="Calibri"/>
                <w:sz w:val="22"/>
                <w:szCs w:val="22"/>
              </w:rPr>
            </w:pPr>
            <w:r>
              <w:rPr>
                <w:rFonts w:ascii="Calibri" w:hAnsi="Calibri"/>
                <w:sz w:val="22"/>
                <w:szCs w:val="22"/>
              </w:rPr>
              <w:t>Localised expression of transgenes</w:t>
            </w:r>
          </w:p>
        </w:tc>
      </w:tr>
      <w:tr w:rsidR="00630544" w:rsidRPr="000A29BE" w14:paraId="774941DA" w14:textId="77777777" w:rsidTr="00D00465">
        <w:trPr>
          <w:trHeight w:val="360"/>
        </w:trPr>
        <w:tc>
          <w:tcPr>
            <w:tcW w:w="15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70D247C" w14:textId="77777777" w:rsidR="00630544" w:rsidRPr="000A29BE" w:rsidRDefault="00630544" w:rsidP="00D00465">
            <w:pPr>
              <w:keepNext/>
              <w:spacing w:beforeLines="60" w:before="144" w:afterLines="60" w:after="144"/>
              <w:ind w:right="-30"/>
              <w:rPr>
                <w:rFonts w:asciiTheme="minorHAnsi" w:hAnsiTheme="minorHAnsi" w:cstheme="minorHAnsi"/>
                <w:b/>
                <w:szCs w:val="22"/>
              </w:rPr>
            </w:pPr>
            <w:r w:rsidRPr="000A29BE">
              <w:rPr>
                <w:rFonts w:asciiTheme="minorHAnsi" w:hAnsiTheme="minorHAnsi" w:cstheme="minorHAnsi"/>
                <w:b/>
                <w:szCs w:val="22"/>
              </w:rPr>
              <w:t>Potential harm</w:t>
            </w:r>
          </w:p>
        </w:tc>
        <w:tc>
          <w:tcPr>
            <w:tcW w:w="7263" w:type="dxa"/>
            <w:tcBorders>
              <w:top w:val="single" w:sz="4" w:space="0" w:color="auto"/>
              <w:left w:val="single" w:sz="4" w:space="0" w:color="auto"/>
              <w:bottom w:val="single" w:sz="4" w:space="0" w:color="auto"/>
              <w:right w:val="single" w:sz="4" w:space="0" w:color="auto"/>
            </w:tcBorders>
            <w:vAlign w:val="center"/>
            <w:hideMark/>
          </w:tcPr>
          <w:p w14:paraId="5E3D789F" w14:textId="77777777" w:rsidR="00630544" w:rsidRPr="000A29BE" w:rsidRDefault="00630544" w:rsidP="00D00465">
            <w:pPr>
              <w:spacing w:beforeLines="60" w:before="144" w:afterLines="60" w:after="144"/>
              <w:jc w:val="center"/>
              <w:rPr>
                <w:rFonts w:asciiTheme="minorHAnsi" w:eastAsia="Calibri" w:hAnsiTheme="minorHAnsi" w:cstheme="minorHAnsi"/>
                <w:szCs w:val="22"/>
              </w:rPr>
            </w:pPr>
            <w:r>
              <w:rPr>
                <w:rFonts w:cs="Calibri"/>
              </w:rPr>
              <w:t>Adverse immune response</w:t>
            </w:r>
            <w:r w:rsidRPr="000A29BE">
              <w:rPr>
                <w:rFonts w:cs="Calibri"/>
              </w:rPr>
              <w:t xml:space="preserve"> </w:t>
            </w:r>
          </w:p>
        </w:tc>
      </w:tr>
    </w:tbl>
    <w:p w14:paraId="50703D15" w14:textId="77777777" w:rsidR="00630544" w:rsidRPr="000A29BE" w:rsidRDefault="00630544" w:rsidP="00630544">
      <w:pPr>
        <w:pStyle w:val="5RARMP"/>
      </w:pPr>
      <w:r w:rsidRPr="000A29BE">
        <w:t>Risk source</w:t>
      </w:r>
    </w:p>
    <w:p w14:paraId="7CE43640" w14:textId="77777777" w:rsidR="00630544" w:rsidRPr="000A29BE" w:rsidRDefault="00630544" w:rsidP="00630544">
      <w:pPr>
        <w:pStyle w:val="RARMPnumberedparagraphs"/>
      </w:pPr>
      <w:r w:rsidRPr="000A29BE">
        <w:t>The source of potential harm for this postulated risk scenario is the GMO.</w:t>
      </w:r>
    </w:p>
    <w:p w14:paraId="5A023D78" w14:textId="77777777" w:rsidR="00630544" w:rsidRPr="000A29BE" w:rsidRDefault="00630544" w:rsidP="00630544">
      <w:pPr>
        <w:pStyle w:val="5RARMP"/>
      </w:pPr>
      <w:r w:rsidRPr="000A29BE">
        <w:t>Causal Pathway</w:t>
      </w:r>
    </w:p>
    <w:p w14:paraId="22FD0720" w14:textId="33EED0BA" w:rsidR="00630544" w:rsidRDefault="00630544" w:rsidP="00630544">
      <w:pPr>
        <w:pStyle w:val="RARMPnumberedparagraphs"/>
      </w:pPr>
      <w:r w:rsidRPr="000A29BE">
        <w:t xml:space="preserve">People </w:t>
      </w:r>
      <w:r w:rsidR="00B64FFE">
        <w:t xml:space="preserve">and animals </w:t>
      </w:r>
      <w:r w:rsidRPr="000A29BE">
        <w:t xml:space="preserve">could be exposed to the GMO </w:t>
      </w:r>
      <w:r w:rsidR="00D529F4">
        <w:t xml:space="preserve">though the inhalation or direct contact </w:t>
      </w:r>
      <w:r w:rsidR="00B64FFE">
        <w:t xml:space="preserve">during import, transport, storage or disposal of the GMO. </w:t>
      </w:r>
      <w:r w:rsidR="00D529F4">
        <w:t xml:space="preserve">This could occur during spills or incorrect disposal of the GMO. Potential persistence of the GMO in the environment is discussed in Chapter 1, Section 3.5.5. </w:t>
      </w:r>
      <w:r w:rsidRPr="000A29BE">
        <w:t xml:space="preserve">This exposure could potentially result in </w:t>
      </w:r>
      <w:r w:rsidR="00D529F4">
        <w:t xml:space="preserve">the GMO transducing </w:t>
      </w:r>
      <w:r w:rsidR="004B7898">
        <w:t>cells</w:t>
      </w:r>
      <w:r w:rsidR="00DC3457">
        <w:t xml:space="preserve"> and the expression of the FeLV antigen, which could</w:t>
      </w:r>
      <w:r w:rsidR="004B7898">
        <w:t xml:space="preserve"> </w:t>
      </w:r>
      <w:r w:rsidR="00DC3457">
        <w:t>cause</w:t>
      </w:r>
      <w:r w:rsidR="004B7898">
        <w:t xml:space="preserve"> an</w:t>
      </w:r>
      <w:r>
        <w:t xml:space="preserve"> adverse immune response</w:t>
      </w:r>
      <w:r w:rsidRPr="000A29BE">
        <w:t xml:space="preserve">. </w:t>
      </w:r>
    </w:p>
    <w:p w14:paraId="53FD67D3" w14:textId="189E163D" w:rsidR="000E1BA4" w:rsidRPr="000A29BE" w:rsidRDefault="000E1BA4" w:rsidP="000E1BA4">
      <w:pPr>
        <w:pStyle w:val="RARMPnumberedparagraphs"/>
      </w:pPr>
      <w:r w:rsidRPr="000A29BE">
        <w:t xml:space="preserve">As described in </w:t>
      </w:r>
      <w:r w:rsidRPr="000A29BE">
        <w:fldChar w:fldCharType="begin"/>
      </w:r>
      <w:r w:rsidRPr="000A29BE">
        <w:instrText xml:space="preserve"> REF _Ref112332988 \n \h </w:instrText>
      </w:r>
      <w:r w:rsidRPr="000A29BE">
        <w:fldChar w:fldCharType="separate"/>
      </w:r>
      <w:r w:rsidR="001E1BD1">
        <w:t>Chapter 1</w:t>
      </w:r>
      <w:r w:rsidRPr="000A29BE">
        <w:fldChar w:fldCharType="end"/>
      </w:r>
      <w:r w:rsidRPr="000A29BE">
        <w:t xml:space="preserve">, Section </w:t>
      </w:r>
      <w:r w:rsidRPr="000A29BE">
        <w:fldChar w:fldCharType="begin"/>
      </w:r>
      <w:r w:rsidRPr="000A29BE">
        <w:instrText xml:space="preserve"> REF _Ref112332997 \n \h </w:instrText>
      </w:r>
      <w:r w:rsidRPr="000A29BE">
        <w:fldChar w:fldCharType="separate"/>
      </w:r>
      <w:r w:rsidR="001E1BD1">
        <w:t>2.1</w:t>
      </w:r>
      <w:r w:rsidRPr="000A29BE">
        <w:fldChar w:fldCharType="end"/>
      </w:r>
      <w:r w:rsidRPr="000A29BE">
        <w:t xml:space="preserve">, the GMO would be packaged in </w:t>
      </w:r>
      <w:r>
        <w:t xml:space="preserve">sealed </w:t>
      </w:r>
      <w:r w:rsidRPr="000A29BE">
        <w:t xml:space="preserve">vials and subsequently packaged into a cardboard box prior to </w:t>
      </w:r>
      <w:r>
        <w:t>import and transport</w:t>
      </w:r>
      <w:r w:rsidRPr="000A29BE">
        <w:t>. This would lower the likelihood of unintended dispersal of the GMOs.</w:t>
      </w:r>
    </w:p>
    <w:p w14:paraId="2D7E2878" w14:textId="7241F2CC" w:rsidR="005729DE" w:rsidRPr="000A29BE" w:rsidRDefault="005729DE" w:rsidP="00630544">
      <w:pPr>
        <w:pStyle w:val="RARMPnumberedparagraphs"/>
      </w:pPr>
      <w:r>
        <w:t>The GMO will be imported into Australia in accordance with IATA requirements</w:t>
      </w:r>
      <w:r w:rsidR="006C6F67">
        <w:t xml:space="preserve"> for veterinary products. IATA prescribes Packing Instructions</w:t>
      </w:r>
      <w:r>
        <w:t xml:space="preserve"> </w:t>
      </w:r>
      <w:r w:rsidR="006C6F67">
        <w:t xml:space="preserve">(PIs) depending on the type of substance. The GMO and the overall vaccine meet the standard of Category A Infectious Substances UN2900 (affecting animals) and PI620. PI620 </w:t>
      </w:r>
      <w:r>
        <w:t xml:space="preserve">requires accredited training for persons handling the </w:t>
      </w:r>
      <w:r w:rsidR="006C6F67">
        <w:t>product, packaging limits up to 50 mL per package,</w:t>
      </w:r>
      <w:r>
        <w:t xml:space="preserve"> triple packaging, labelling, </w:t>
      </w:r>
      <w:r w:rsidR="006C6F67">
        <w:t xml:space="preserve">and </w:t>
      </w:r>
      <w:r>
        <w:t>documentation</w:t>
      </w:r>
      <w:r w:rsidR="006C6F67">
        <w:t xml:space="preserve"> for the product</w:t>
      </w:r>
      <w:r>
        <w:t xml:space="preserve">. </w:t>
      </w:r>
      <w:r w:rsidR="006C6F67">
        <w:t xml:space="preserve">These import requirements would reduce the likelihood and scale of spills during import of the GMO. </w:t>
      </w:r>
    </w:p>
    <w:p w14:paraId="13F6434B" w14:textId="3493E635" w:rsidR="00630544" w:rsidRPr="000A29BE" w:rsidRDefault="005729DE" w:rsidP="00630544">
      <w:pPr>
        <w:pStyle w:val="RARMPnumberedparagraphs"/>
      </w:pPr>
      <w:r>
        <w:t xml:space="preserve">The GMO will be transported for storage at Schedule 4 </w:t>
      </w:r>
      <w:r w:rsidR="0025519E">
        <w:t xml:space="preserve">licensed </w:t>
      </w:r>
      <w:r>
        <w:t xml:space="preserve">distribution centres prior to transportation to veterinarian clinics. </w:t>
      </w:r>
      <w:r w:rsidR="000E1BA4">
        <w:t xml:space="preserve">APVMA registered vaccines include storage instructions on labels. </w:t>
      </w:r>
    </w:p>
    <w:p w14:paraId="49408E5C" w14:textId="624F4533" w:rsidR="00630544" w:rsidRPr="00906271" w:rsidRDefault="00630544" w:rsidP="00906271">
      <w:pPr>
        <w:pStyle w:val="RARMPnumberedparagraphs"/>
      </w:pPr>
      <w:r w:rsidRPr="000A29BE">
        <w:t xml:space="preserve">The transport and storage procedures discussed above would meet the containment requirements of the Regulator’s </w:t>
      </w:r>
      <w:r w:rsidRPr="000A29BE">
        <w:rPr>
          <w:i/>
          <w:iCs/>
        </w:rPr>
        <w:t>Guidelines for the Transport, Storage and Disposal of GMOs</w:t>
      </w:r>
      <w:r w:rsidRPr="000A29BE">
        <w:t>, which ensures that the GM</w:t>
      </w:r>
      <w:r w:rsidR="000E1BA4">
        <w:t>O</w:t>
      </w:r>
      <w:r w:rsidRPr="000A29BE">
        <w:t xml:space="preserve"> would be properly contained for transport and storage. </w:t>
      </w:r>
      <w:r w:rsidRPr="000A29BE">
        <w:rPr>
          <w:i/>
          <w:iCs/>
        </w:rPr>
        <w:t xml:space="preserve"> </w:t>
      </w:r>
      <w:r w:rsidRPr="000A29BE">
        <w:t xml:space="preserve">This would mitigate exposure due to spills of the GMO during these dealings. </w:t>
      </w:r>
    </w:p>
    <w:p w14:paraId="05EEB75A" w14:textId="4A110B23" w:rsidR="00630544" w:rsidRPr="000A29BE" w:rsidRDefault="00906271" w:rsidP="00906271">
      <w:pPr>
        <w:pStyle w:val="RARMPnumberedparagraphs"/>
      </w:pPr>
      <w:r>
        <w:t>T</w:t>
      </w:r>
      <w:r w:rsidR="00630544" w:rsidRPr="000A29BE">
        <w:t>he applicant has stated that all residual vaccine and associated waste (such as syringes</w:t>
      </w:r>
      <w:r w:rsidR="00630544">
        <w:t xml:space="preserve"> and</w:t>
      </w:r>
      <w:r w:rsidR="00630544" w:rsidRPr="000A29BE">
        <w:t xml:space="preserve"> vials) would be discarded </w:t>
      </w:r>
      <w:r w:rsidR="00630544">
        <w:t>in waste disposal streams at veterinary clinics</w:t>
      </w:r>
      <w:r w:rsidR="00630544" w:rsidRPr="000A29BE">
        <w:t xml:space="preserve">. </w:t>
      </w:r>
      <w:r>
        <w:t>V</w:t>
      </w:r>
      <w:r w:rsidR="00630544">
        <w:t xml:space="preserve">eterinary clinics have strict cleaning protocols using appropriate disinfectants for veterinary pathogens. </w:t>
      </w:r>
      <w:r>
        <w:t>APVMA</w:t>
      </w:r>
      <w:r w:rsidR="00630544" w:rsidRPr="000A29BE">
        <w:t xml:space="preserve"> vaccines </w:t>
      </w:r>
      <w:r>
        <w:t>can include</w:t>
      </w:r>
      <w:r w:rsidR="00630544" w:rsidRPr="000A29BE">
        <w:t xml:space="preserve"> disposal instructions on their labels to </w:t>
      </w:r>
      <w:r w:rsidR="00630544">
        <w:t>discard</w:t>
      </w:r>
      <w:r w:rsidR="00630544" w:rsidRPr="000A29BE">
        <w:t xml:space="preserve"> the vial/container </w:t>
      </w:r>
      <w:r w:rsidR="00630544">
        <w:t>in designated biological containers</w:t>
      </w:r>
      <w:r w:rsidR="002D0D77">
        <w:t>, as determined during product assessment</w:t>
      </w:r>
      <w:r w:rsidR="00630544" w:rsidRPr="000A29BE">
        <w:t xml:space="preserve">. </w:t>
      </w:r>
    </w:p>
    <w:p w14:paraId="31FCB4D7" w14:textId="6F60665F" w:rsidR="00630544" w:rsidRPr="000A29BE" w:rsidRDefault="00630544" w:rsidP="00630544">
      <w:pPr>
        <w:pStyle w:val="RARMPnumberedparagraphs"/>
      </w:pPr>
      <w:r w:rsidRPr="000A29BE">
        <w:t>The disposal and decontamination procedures discussed would minimise the likelihood of exposure of people that could be associated with conducting these dealings with the GMOs.</w:t>
      </w:r>
    </w:p>
    <w:p w14:paraId="46B257F9" w14:textId="77777777" w:rsidR="00630544" w:rsidRPr="000A29BE" w:rsidRDefault="00630544" w:rsidP="00630544">
      <w:pPr>
        <w:pStyle w:val="5RARMP"/>
      </w:pPr>
      <w:r w:rsidRPr="000A29BE">
        <w:lastRenderedPageBreak/>
        <w:t>Potential harm</w:t>
      </w:r>
    </w:p>
    <w:p w14:paraId="0218555A" w14:textId="69CEF004" w:rsidR="00AA0666" w:rsidRDefault="00B47469" w:rsidP="00630544">
      <w:pPr>
        <w:pStyle w:val="RARMPnumberedparagraphs"/>
        <w:rPr>
          <w:rFonts w:asciiTheme="minorHAnsi" w:hAnsiTheme="minorHAnsi" w:cstheme="minorHAnsi"/>
          <w:szCs w:val="22"/>
        </w:rPr>
      </w:pPr>
      <w:r>
        <w:t>People or animals could be exposed to the GMO from spills during import, transport, storage or disposal. Peo</w:t>
      </w:r>
      <w:r w:rsidR="00385875">
        <w:t>ple or animals exposed to the GMO this way</w:t>
      </w:r>
      <w:r>
        <w:t xml:space="preserve"> </w:t>
      </w:r>
      <w:r w:rsidR="00D529F4">
        <w:t xml:space="preserve">may </w:t>
      </w:r>
      <w:r>
        <w:t>be exposed to higher amounts of the GMO</w:t>
      </w:r>
      <w:r w:rsidR="006C6F67">
        <w:t xml:space="preserve"> than from a single dose</w:t>
      </w:r>
      <w:r w:rsidR="00630544" w:rsidRPr="000A29BE">
        <w:rPr>
          <w:rFonts w:asciiTheme="minorHAnsi" w:hAnsiTheme="minorHAnsi" w:cstheme="minorHAnsi"/>
          <w:szCs w:val="22"/>
        </w:rPr>
        <w:t>.</w:t>
      </w:r>
      <w:r>
        <w:rPr>
          <w:rFonts w:asciiTheme="minorHAnsi" w:hAnsiTheme="minorHAnsi" w:cstheme="minorHAnsi"/>
          <w:szCs w:val="22"/>
        </w:rPr>
        <w:t xml:space="preserve"> The GMO may cause an adverse immune response </w:t>
      </w:r>
      <w:r w:rsidR="00385875">
        <w:rPr>
          <w:rFonts w:asciiTheme="minorHAnsi" w:hAnsiTheme="minorHAnsi" w:cstheme="minorHAnsi"/>
          <w:szCs w:val="22"/>
        </w:rPr>
        <w:t>following transduction in cells due to the expression of the transgene</w:t>
      </w:r>
      <w:r w:rsidR="005622D3">
        <w:rPr>
          <w:rFonts w:asciiTheme="minorHAnsi" w:hAnsiTheme="minorHAnsi" w:cstheme="minorHAnsi"/>
          <w:szCs w:val="22"/>
        </w:rPr>
        <w:t>.</w:t>
      </w:r>
      <w:r w:rsidR="007B0C84">
        <w:rPr>
          <w:rFonts w:asciiTheme="minorHAnsi" w:hAnsiTheme="minorHAnsi" w:cstheme="minorHAnsi"/>
          <w:szCs w:val="22"/>
        </w:rPr>
        <w:t xml:space="preserve"> However, the immune response is still expected to be self-limited and unlikely to require intervention. </w:t>
      </w:r>
    </w:p>
    <w:p w14:paraId="33FCED8B" w14:textId="1C9457BF" w:rsidR="002007C7" w:rsidRDefault="002007C7" w:rsidP="00630544">
      <w:pPr>
        <w:pStyle w:val="RARMPnumberedparagraphs"/>
        <w:rPr>
          <w:rFonts w:asciiTheme="minorHAnsi" w:hAnsiTheme="minorHAnsi" w:cstheme="minorHAnsi"/>
          <w:szCs w:val="22"/>
        </w:rPr>
      </w:pPr>
      <w:r>
        <w:rPr>
          <w:rFonts w:asciiTheme="minorHAnsi" w:hAnsiTheme="minorHAnsi" w:cstheme="minorHAnsi"/>
          <w:szCs w:val="22"/>
        </w:rPr>
        <w:t>Animal</w:t>
      </w:r>
      <w:r w:rsidR="00E42134">
        <w:rPr>
          <w:rFonts w:asciiTheme="minorHAnsi" w:hAnsiTheme="minorHAnsi" w:cstheme="minorHAnsi"/>
          <w:szCs w:val="22"/>
        </w:rPr>
        <w:t>s</w:t>
      </w:r>
      <w:r>
        <w:rPr>
          <w:rFonts w:asciiTheme="minorHAnsi" w:hAnsiTheme="minorHAnsi" w:cstheme="minorHAnsi"/>
          <w:szCs w:val="22"/>
        </w:rPr>
        <w:t xml:space="preserve"> exposed to the GMO are </w:t>
      </w:r>
      <w:r w:rsidR="00E42134">
        <w:rPr>
          <w:rFonts w:asciiTheme="minorHAnsi" w:hAnsiTheme="minorHAnsi" w:cstheme="minorHAnsi"/>
          <w:szCs w:val="22"/>
        </w:rPr>
        <w:t xml:space="preserve">not </w:t>
      </w:r>
      <w:r>
        <w:rPr>
          <w:rFonts w:asciiTheme="minorHAnsi" w:hAnsiTheme="minorHAnsi" w:cstheme="minorHAnsi"/>
          <w:szCs w:val="22"/>
        </w:rPr>
        <w:t>expected to develop disease</w:t>
      </w:r>
      <w:r w:rsidR="00E42134">
        <w:rPr>
          <w:rFonts w:asciiTheme="minorHAnsi" w:hAnsiTheme="minorHAnsi" w:cstheme="minorHAnsi"/>
          <w:szCs w:val="22"/>
        </w:rPr>
        <w:t xml:space="preserve">. </w:t>
      </w:r>
      <w:r w:rsidR="00EA2C5F">
        <w:rPr>
          <w:rFonts w:asciiTheme="minorHAnsi" w:hAnsiTheme="minorHAnsi" w:cstheme="minorHAnsi"/>
          <w:szCs w:val="22"/>
        </w:rPr>
        <w:t>VEEV is not known to cause disease in animals other than horses and humans. The GMO is further attenuated and cannot produce viral particles.</w:t>
      </w:r>
    </w:p>
    <w:p w14:paraId="56260853" w14:textId="60531922" w:rsidR="002D0D77" w:rsidRDefault="00AA0666" w:rsidP="00232C7C">
      <w:pPr>
        <w:pStyle w:val="RARMPnumberedparagraphs"/>
        <w:rPr>
          <w:rFonts w:asciiTheme="minorHAnsi" w:hAnsiTheme="minorHAnsi" w:cstheme="minorHAnsi"/>
          <w:szCs w:val="22"/>
        </w:rPr>
      </w:pPr>
      <w:r>
        <w:t>The harms</w:t>
      </w:r>
      <w:r w:rsidR="002007C7">
        <w:t xml:space="preserve"> to people</w:t>
      </w:r>
      <w:r>
        <w:t xml:space="preserve"> arising from this causal pathway are the same as those discussed in risk scenario 1</w:t>
      </w:r>
      <w:r w:rsidR="00232C7C">
        <w:rPr>
          <w:rFonts w:asciiTheme="minorHAnsi" w:hAnsiTheme="minorHAnsi" w:cstheme="minorHAnsi"/>
          <w:szCs w:val="22"/>
        </w:rPr>
        <w:t xml:space="preserve">. </w:t>
      </w:r>
    </w:p>
    <w:p w14:paraId="048F5D9F" w14:textId="77777777" w:rsidR="00630544" w:rsidRPr="000A29BE" w:rsidRDefault="00630544" w:rsidP="00630544">
      <w:pPr>
        <w:pStyle w:val="5RARMP"/>
      </w:pPr>
      <w:r w:rsidRPr="000A29BE">
        <w:t>Conclusion</w:t>
      </w:r>
    </w:p>
    <w:p w14:paraId="7B3B5351" w14:textId="72B1B1E7" w:rsidR="00630544" w:rsidRPr="000A29BE" w:rsidRDefault="00630544" w:rsidP="00BB4962">
      <w:pPr>
        <w:pStyle w:val="RARMPnumberedparagraphs"/>
      </w:pPr>
      <w:r w:rsidRPr="000A29BE">
        <w:t>The exposure of people</w:t>
      </w:r>
      <w:r w:rsidR="00385875">
        <w:t xml:space="preserve"> or animals</w:t>
      </w:r>
      <w:r w:rsidRPr="000A29BE">
        <w:t xml:space="preserve"> to the GMO </w:t>
      </w:r>
      <w:r w:rsidR="00AA0666">
        <w:t xml:space="preserve">via import, transport, storage or disposal </w:t>
      </w:r>
      <w:r>
        <w:t>result</w:t>
      </w:r>
      <w:r w:rsidRPr="000A29BE">
        <w:t xml:space="preserve">ing </w:t>
      </w:r>
      <w:r>
        <w:t>in</w:t>
      </w:r>
      <w:r w:rsidRPr="000A29BE">
        <w:t xml:space="preserve"> </w:t>
      </w:r>
      <w:r w:rsidR="00B47469">
        <w:t>an adverse immune response</w:t>
      </w:r>
      <w:r w:rsidRPr="000A29BE">
        <w:t xml:space="preserve"> is not identified as a risk that could be greater than negligible. Therefore, it does not warrant further detailed assessment.</w:t>
      </w:r>
    </w:p>
    <w:p w14:paraId="6515BDE4" w14:textId="629ADC54" w:rsidR="00FB7E35" w:rsidRPr="000A29BE" w:rsidRDefault="00FB7E35" w:rsidP="002C6A4E">
      <w:pPr>
        <w:pStyle w:val="4RARMP"/>
      </w:pPr>
      <w:bookmarkStart w:id="357" w:name="_Ref61527106"/>
      <w:bookmarkStart w:id="358" w:name="_Ref113366254"/>
      <w:bookmarkStart w:id="359" w:name="_Ref115448268"/>
      <w:bookmarkEnd w:id="347"/>
      <w:bookmarkEnd w:id="348"/>
      <w:bookmarkEnd w:id="349"/>
      <w:bookmarkEnd w:id="350"/>
      <w:bookmarkEnd w:id="351"/>
      <w:bookmarkEnd w:id="352"/>
      <w:bookmarkEnd w:id="353"/>
      <w:bookmarkEnd w:id="354"/>
      <w:bookmarkEnd w:id="355"/>
      <w:bookmarkEnd w:id="356"/>
      <w:r w:rsidRPr="000A29BE">
        <w:t xml:space="preserve">Risk scenario </w:t>
      </w:r>
      <w:bookmarkEnd w:id="357"/>
      <w:bookmarkEnd w:id="358"/>
      <w:bookmarkEnd w:id="359"/>
      <w:r w:rsidR="00630544">
        <w:t>3</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5"/>
        <w:gridCol w:w="7268"/>
      </w:tblGrid>
      <w:tr w:rsidR="000A29BE" w:rsidRPr="000A29BE" w14:paraId="23DCCA04" w14:textId="77777777" w:rsidTr="00740C02">
        <w:trPr>
          <w:trHeight w:val="360"/>
        </w:trPr>
        <w:tc>
          <w:tcPr>
            <w:tcW w:w="15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E22B6A9" w14:textId="77777777" w:rsidR="00FB7E35" w:rsidRPr="000A29BE" w:rsidRDefault="00FB7E35" w:rsidP="003659B0">
            <w:pPr>
              <w:keepNext/>
              <w:spacing w:beforeLines="60" w:before="144" w:afterLines="60" w:after="144"/>
              <w:ind w:right="-30"/>
              <w:rPr>
                <w:rFonts w:asciiTheme="minorHAnsi" w:hAnsiTheme="minorHAnsi" w:cstheme="minorHAnsi"/>
                <w:b/>
                <w:szCs w:val="22"/>
              </w:rPr>
            </w:pPr>
            <w:r w:rsidRPr="000A29BE">
              <w:rPr>
                <w:rFonts w:asciiTheme="minorHAnsi" w:hAnsiTheme="minorHAnsi" w:cstheme="minorHAnsi"/>
                <w:b/>
                <w:szCs w:val="22"/>
              </w:rPr>
              <w:t>Risk source</w:t>
            </w:r>
          </w:p>
        </w:tc>
        <w:tc>
          <w:tcPr>
            <w:tcW w:w="7268" w:type="dxa"/>
            <w:tcBorders>
              <w:top w:val="single" w:sz="4" w:space="0" w:color="auto"/>
              <w:left w:val="single" w:sz="4" w:space="0" w:color="auto"/>
              <w:bottom w:val="single" w:sz="4" w:space="0" w:color="auto"/>
              <w:right w:val="single" w:sz="4" w:space="0" w:color="auto"/>
            </w:tcBorders>
            <w:vAlign w:val="center"/>
            <w:hideMark/>
          </w:tcPr>
          <w:p w14:paraId="64C63B46" w14:textId="055D9D03" w:rsidR="00FB7E35" w:rsidRPr="000A29BE" w:rsidRDefault="00077445" w:rsidP="003659B0">
            <w:pPr>
              <w:keepNext/>
              <w:tabs>
                <w:tab w:val="left" w:pos="540"/>
              </w:tabs>
              <w:spacing w:beforeLines="60" w:before="144" w:afterLines="60" w:after="144"/>
              <w:ind w:right="-30"/>
              <w:jc w:val="center"/>
              <w:rPr>
                <w:rFonts w:asciiTheme="minorHAnsi" w:hAnsiTheme="minorHAnsi" w:cstheme="minorHAnsi"/>
                <w:szCs w:val="22"/>
                <w:highlight w:val="yellow"/>
              </w:rPr>
            </w:pPr>
            <w:r w:rsidRPr="000A29BE">
              <w:rPr>
                <w:rFonts w:asciiTheme="minorHAnsi" w:eastAsia="Calibri" w:hAnsiTheme="minorHAnsi" w:cstheme="minorHAnsi"/>
                <w:szCs w:val="22"/>
              </w:rPr>
              <w:t>GM</w:t>
            </w:r>
            <w:r w:rsidR="00C93E70">
              <w:rPr>
                <w:rFonts w:asciiTheme="minorHAnsi" w:eastAsia="Calibri" w:hAnsiTheme="minorHAnsi" w:cstheme="minorHAnsi"/>
                <w:szCs w:val="22"/>
              </w:rPr>
              <w:t>O</w:t>
            </w:r>
          </w:p>
        </w:tc>
      </w:tr>
      <w:tr w:rsidR="000A29BE" w:rsidRPr="000A29BE" w14:paraId="5D490C23" w14:textId="77777777" w:rsidTr="00740C02">
        <w:trPr>
          <w:trHeight w:val="360"/>
        </w:trPr>
        <w:tc>
          <w:tcPr>
            <w:tcW w:w="15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683ED045" w14:textId="77777777" w:rsidR="00740C02" w:rsidRPr="000A29BE" w:rsidRDefault="00740C02" w:rsidP="00740C02">
            <w:pPr>
              <w:keepNext/>
              <w:spacing w:beforeLines="60" w:before="144" w:afterLines="60" w:after="144"/>
              <w:ind w:right="-30"/>
              <w:rPr>
                <w:rFonts w:asciiTheme="minorHAnsi" w:hAnsiTheme="minorHAnsi" w:cstheme="minorHAnsi"/>
                <w:b/>
                <w:szCs w:val="22"/>
              </w:rPr>
            </w:pPr>
            <w:r w:rsidRPr="000A29BE">
              <w:rPr>
                <w:rFonts w:asciiTheme="minorHAnsi" w:hAnsiTheme="minorHAnsi" w:cstheme="minorHAnsi"/>
                <w:b/>
                <w:szCs w:val="22"/>
              </w:rPr>
              <w:t>Causal pathway</w:t>
            </w:r>
          </w:p>
        </w:tc>
        <w:tc>
          <w:tcPr>
            <w:tcW w:w="7268" w:type="dxa"/>
            <w:tcBorders>
              <w:top w:val="single" w:sz="4" w:space="0" w:color="auto"/>
              <w:left w:val="single" w:sz="4" w:space="0" w:color="auto"/>
              <w:bottom w:val="single" w:sz="4" w:space="0" w:color="auto"/>
              <w:right w:val="single" w:sz="4" w:space="0" w:color="auto"/>
            </w:tcBorders>
            <w:hideMark/>
          </w:tcPr>
          <w:p w14:paraId="33C1AE42" w14:textId="299DD02D" w:rsidR="008F7639" w:rsidRPr="008F7639" w:rsidRDefault="008F7639" w:rsidP="008F7639">
            <w:pPr>
              <w:pStyle w:val="Style4"/>
              <w:numPr>
                <w:ilvl w:val="0"/>
                <w:numId w:val="0"/>
              </w:numPr>
              <w:spacing w:beforeLines="60" w:before="144" w:afterLines="60" w:after="144"/>
              <w:jc w:val="center"/>
              <w:rPr>
                <w:rFonts w:ascii="Calibri" w:hAnsi="Calibri" w:cs="Calibri"/>
                <w:color w:val="auto"/>
              </w:rPr>
            </w:pPr>
            <w:r w:rsidRPr="008F7639">
              <w:rPr>
                <w:rFonts w:ascii="Calibri" w:hAnsi="Calibri" w:cs="Calibri"/>
                <w:color w:val="auto"/>
              </w:rPr>
              <w:t xml:space="preserve">Exposure of </w:t>
            </w:r>
            <w:r w:rsidR="008667AD">
              <w:rPr>
                <w:rFonts w:ascii="Calibri" w:hAnsi="Calibri" w:cs="Calibri"/>
                <w:color w:val="auto"/>
              </w:rPr>
              <w:t xml:space="preserve">people and </w:t>
            </w:r>
            <w:r w:rsidRPr="008F7639">
              <w:rPr>
                <w:rFonts w:ascii="Calibri" w:hAnsi="Calibri" w:cs="Calibri"/>
                <w:color w:val="auto"/>
              </w:rPr>
              <w:t>animals to the GMO via</w:t>
            </w:r>
            <w:r w:rsidRPr="008F7639">
              <w:rPr>
                <w:rFonts w:ascii="Calibri" w:hAnsi="Calibri"/>
                <w:color w:val="auto"/>
              </w:rPr>
              <w:t xml:space="preserve"> transmission from vaccinated </w:t>
            </w:r>
            <w:r w:rsidR="00630544">
              <w:rPr>
                <w:rFonts w:ascii="Calibri" w:hAnsi="Calibri"/>
                <w:color w:val="auto"/>
              </w:rPr>
              <w:t>cat</w:t>
            </w:r>
            <w:r w:rsidRPr="008F7639">
              <w:rPr>
                <w:rFonts w:ascii="Calibri" w:hAnsi="Calibri"/>
                <w:color w:val="auto"/>
              </w:rPr>
              <w:t xml:space="preserve">s </w:t>
            </w:r>
            <w:r w:rsidR="00DA2E98">
              <w:rPr>
                <w:rFonts w:ascii="Calibri" w:hAnsi="Calibri"/>
                <w:color w:val="auto"/>
              </w:rPr>
              <w:t xml:space="preserve">or </w:t>
            </w:r>
            <w:r w:rsidRPr="008F7639">
              <w:rPr>
                <w:rFonts w:ascii="Calibri" w:hAnsi="Calibri"/>
                <w:color w:val="auto"/>
              </w:rPr>
              <w:t xml:space="preserve">shedding </w:t>
            </w:r>
            <w:r w:rsidR="0025519E">
              <w:rPr>
                <w:rFonts w:ascii="Calibri" w:hAnsi="Calibri"/>
                <w:color w:val="auto"/>
              </w:rPr>
              <w:t xml:space="preserve">of </w:t>
            </w:r>
            <w:r w:rsidRPr="008F7639">
              <w:rPr>
                <w:rFonts w:ascii="Calibri" w:hAnsi="Calibri"/>
                <w:color w:val="auto"/>
              </w:rPr>
              <w:t>the GMO into the environment</w:t>
            </w:r>
          </w:p>
          <w:p w14:paraId="302F25CF" w14:textId="77777777" w:rsidR="00740C02" w:rsidRPr="000A29BE" w:rsidRDefault="00740C02" w:rsidP="00740C02">
            <w:pPr>
              <w:pStyle w:val="TableTextRARMP"/>
              <w:spacing w:beforeLines="60" w:before="144" w:afterLines="60" w:after="144"/>
              <w:jc w:val="center"/>
              <w:rPr>
                <w:sz w:val="22"/>
                <w:szCs w:val="22"/>
              </w:rPr>
            </w:pPr>
            <w:r w:rsidRPr="000A29BE">
              <w:rPr>
                <w:sz w:val="22"/>
                <w:szCs w:val="22"/>
              </w:rPr>
              <w:sym w:font="Wingdings 3" w:char="F0C8"/>
            </w:r>
          </w:p>
          <w:p w14:paraId="6D1B4B36" w14:textId="4E40E8C3" w:rsidR="00BC0301" w:rsidRPr="000A29BE" w:rsidRDefault="008667AD" w:rsidP="00740C02">
            <w:pPr>
              <w:pStyle w:val="Style4"/>
              <w:numPr>
                <w:ilvl w:val="0"/>
                <w:numId w:val="0"/>
              </w:numPr>
              <w:spacing w:beforeLines="60" w:before="144" w:afterLines="60" w:after="144"/>
              <w:jc w:val="center"/>
              <w:rPr>
                <w:rFonts w:ascii="Calibri" w:hAnsi="Calibri"/>
                <w:color w:val="auto"/>
              </w:rPr>
            </w:pPr>
            <w:r>
              <w:rPr>
                <w:rFonts w:ascii="Calibri" w:hAnsi="Calibri"/>
                <w:color w:val="auto"/>
              </w:rPr>
              <w:t>Transduction of cells</w:t>
            </w:r>
          </w:p>
          <w:p w14:paraId="2D1D1E6B" w14:textId="34A7ACBD" w:rsidR="008667AD" w:rsidRPr="008667AD" w:rsidRDefault="008667AD" w:rsidP="008667AD">
            <w:pPr>
              <w:pStyle w:val="TableTextRARMP"/>
              <w:spacing w:beforeLines="60" w:before="144" w:afterLines="60" w:after="144"/>
              <w:jc w:val="center"/>
              <w:rPr>
                <w:sz w:val="22"/>
                <w:szCs w:val="22"/>
              </w:rPr>
            </w:pPr>
            <w:r w:rsidRPr="000A29BE">
              <w:rPr>
                <w:sz w:val="22"/>
                <w:szCs w:val="22"/>
              </w:rPr>
              <w:sym w:font="Wingdings 3" w:char="F0C8"/>
            </w:r>
            <w:r w:rsidR="00604570" w:rsidRPr="000A29BE">
              <w:rPr>
                <w:szCs w:val="20"/>
              </w:rPr>
              <w:t xml:space="preserve">                                                        </w:t>
            </w:r>
          </w:p>
          <w:p w14:paraId="676B2701" w14:textId="69084C8D" w:rsidR="00740C02" w:rsidRPr="000A29BE" w:rsidRDefault="00EB29B6" w:rsidP="00604570">
            <w:pPr>
              <w:spacing w:before="60" w:after="60"/>
              <w:ind w:right="180"/>
              <w:jc w:val="center"/>
              <w:rPr>
                <w:rFonts w:eastAsia="Calibri"/>
                <w:szCs w:val="22"/>
              </w:rPr>
            </w:pPr>
            <w:r>
              <w:rPr>
                <w:rFonts w:eastAsia="Calibri"/>
                <w:szCs w:val="22"/>
              </w:rPr>
              <w:t>Localised expression of transgene</w:t>
            </w:r>
          </w:p>
          <w:p w14:paraId="4E4F8FB6" w14:textId="41D101AD" w:rsidR="00740C02" w:rsidRPr="000A29BE" w:rsidRDefault="00740C02" w:rsidP="000764A5">
            <w:pPr>
              <w:spacing w:before="60" w:after="60"/>
              <w:jc w:val="center"/>
              <w:rPr>
                <w:rFonts w:eastAsia="Calibri"/>
                <w:szCs w:val="22"/>
              </w:rPr>
            </w:pPr>
          </w:p>
        </w:tc>
      </w:tr>
      <w:tr w:rsidR="000A29BE" w:rsidRPr="000A29BE" w14:paraId="2F387FEF" w14:textId="77777777" w:rsidTr="00740C02">
        <w:trPr>
          <w:trHeight w:val="360"/>
        </w:trPr>
        <w:tc>
          <w:tcPr>
            <w:tcW w:w="15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6637E71" w14:textId="77777777" w:rsidR="00740C02" w:rsidRPr="000A29BE" w:rsidRDefault="00740C02" w:rsidP="00740C02">
            <w:pPr>
              <w:keepNext/>
              <w:spacing w:beforeLines="60" w:before="144" w:afterLines="60" w:after="144"/>
              <w:ind w:right="-30"/>
              <w:rPr>
                <w:rFonts w:asciiTheme="minorHAnsi" w:hAnsiTheme="minorHAnsi" w:cstheme="minorHAnsi"/>
                <w:b/>
                <w:szCs w:val="22"/>
              </w:rPr>
            </w:pPr>
            <w:r w:rsidRPr="000A29BE">
              <w:rPr>
                <w:rFonts w:asciiTheme="minorHAnsi" w:hAnsiTheme="minorHAnsi" w:cstheme="minorHAnsi"/>
                <w:b/>
                <w:szCs w:val="22"/>
              </w:rPr>
              <w:t>Potential harm</w:t>
            </w:r>
          </w:p>
        </w:tc>
        <w:tc>
          <w:tcPr>
            <w:tcW w:w="7268" w:type="dxa"/>
            <w:tcBorders>
              <w:top w:val="single" w:sz="4" w:space="0" w:color="auto"/>
              <w:left w:val="single" w:sz="4" w:space="0" w:color="auto"/>
              <w:bottom w:val="single" w:sz="4" w:space="0" w:color="auto"/>
              <w:right w:val="single" w:sz="4" w:space="0" w:color="auto"/>
            </w:tcBorders>
            <w:vAlign w:val="center"/>
            <w:hideMark/>
          </w:tcPr>
          <w:p w14:paraId="41F6AC30" w14:textId="314BBE49" w:rsidR="00604570" w:rsidRPr="000A29BE" w:rsidRDefault="008667AD" w:rsidP="00604570">
            <w:pPr>
              <w:spacing w:beforeLines="60" w:before="144" w:afterLines="60" w:after="144"/>
              <w:jc w:val="center"/>
              <w:rPr>
                <w:rFonts w:asciiTheme="minorHAnsi" w:hAnsiTheme="minorHAnsi" w:cstheme="minorHAnsi"/>
                <w:szCs w:val="22"/>
              </w:rPr>
            </w:pPr>
            <w:r>
              <w:rPr>
                <w:rFonts w:cs="Calibri"/>
              </w:rPr>
              <w:t xml:space="preserve">Adverse immune response </w:t>
            </w:r>
          </w:p>
        </w:tc>
      </w:tr>
    </w:tbl>
    <w:p w14:paraId="2590CD24" w14:textId="77777777" w:rsidR="00FB7E35" w:rsidRPr="000A29BE" w:rsidRDefault="00FB7E35" w:rsidP="009173A8">
      <w:pPr>
        <w:pStyle w:val="5RARMP"/>
        <w:rPr>
          <w:shd w:val="clear" w:color="auto" w:fill="FFFFFF"/>
        </w:rPr>
      </w:pPr>
      <w:r w:rsidRPr="000A29BE">
        <w:rPr>
          <w:shd w:val="clear" w:color="auto" w:fill="FFFFFF"/>
        </w:rPr>
        <w:t>Risk Source</w:t>
      </w:r>
    </w:p>
    <w:p w14:paraId="3F1AA556" w14:textId="77777777" w:rsidR="00FB7E35" w:rsidRPr="000A29BE" w:rsidRDefault="00FB7E35" w:rsidP="00FB7E35">
      <w:pPr>
        <w:pStyle w:val="RARMPnumberedparagraphs"/>
        <w:rPr>
          <w:shd w:val="clear" w:color="auto" w:fill="FFFFFF"/>
        </w:rPr>
      </w:pPr>
      <w:r w:rsidRPr="000A29BE">
        <w:rPr>
          <w:shd w:val="clear" w:color="auto" w:fill="FFFFFF"/>
        </w:rPr>
        <w:t>The source of potential harm for this postulated risk scenario is the GMO.</w:t>
      </w:r>
    </w:p>
    <w:p w14:paraId="7C45A41D" w14:textId="77777777" w:rsidR="00FB7E35" w:rsidRPr="000A29BE" w:rsidRDefault="00FB7E35" w:rsidP="009173A8">
      <w:pPr>
        <w:pStyle w:val="5RARMP"/>
        <w:rPr>
          <w:shd w:val="clear" w:color="auto" w:fill="FFFFFF"/>
        </w:rPr>
      </w:pPr>
      <w:bookmarkStart w:id="360" w:name="_Hlk161750339"/>
      <w:r w:rsidRPr="000A29BE">
        <w:rPr>
          <w:shd w:val="clear" w:color="auto" w:fill="FFFFFF"/>
        </w:rPr>
        <w:t>Causal Pathway</w:t>
      </w:r>
    </w:p>
    <w:p w14:paraId="33DC5DCD" w14:textId="587C2887" w:rsidR="00A3675F" w:rsidRPr="00207AED" w:rsidRDefault="004B0968" w:rsidP="00B812B1">
      <w:pPr>
        <w:pStyle w:val="RARMPnumberedparagraphs"/>
      </w:pPr>
      <w:r>
        <w:rPr>
          <w:shd w:val="clear" w:color="auto" w:fill="FFFFFF"/>
        </w:rPr>
        <w:t xml:space="preserve">People or </w:t>
      </w:r>
      <w:r w:rsidR="00D17402">
        <w:rPr>
          <w:shd w:val="clear" w:color="auto" w:fill="FFFFFF"/>
        </w:rPr>
        <w:t>animals</w:t>
      </w:r>
      <w:r w:rsidR="00891C4F" w:rsidRPr="000A29BE">
        <w:rPr>
          <w:shd w:val="clear" w:color="auto" w:fill="FFFFFF"/>
        </w:rPr>
        <w:t xml:space="preserve"> (e.g. </w:t>
      </w:r>
      <w:r w:rsidR="000764A5" w:rsidRPr="000A29BE">
        <w:rPr>
          <w:shd w:val="clear" w:color="auto" w:fill="FFFFFF"/>
        </w:rPr>
        <w:t xml:space="preserve">wild, feral, pest, native or pet/household </w:t>
      </w:r>
      <w:r w:rsidR="00D17402">
        <w:rPr>
          <w:shd w:val="clear" w:color="auto" w:fill="FFFFFF"/>
        </w:rPr>
        <w:t>animals</w:t>
      </w:r>
      <w:r w:rsidR="00891C4F" w:rsidRPr="000A29BE">
        <w:rPr>
          <w:shd w:val="clear" w:color="auto" w:fill="FFFFFF"/>
        </w:rPr>
        <w:t>)</w:t>
      </w:r>
      <w:r w:rsidR="00802A55" w:rsidRPr="000A29BE">
        <w:rPr>
          <w:shd w:val="clear" w:color="auto" w:fill="FFFFFF"/>
        </w:rPr>
        <w:t xml:space="preserve"> may be exposed to the GMO via transmission </w:t>
      </w:r>
      <w:r w:rsidR="00754D5F">
        <w:rPr>
          <w:shd w:val="clear" w:color="auto" w:fill="FFFFFF"/>
        </w:rPr>
        <w:t xml:space="preserve">by mosquitoes feeding on </w:t>
      </w:r>
      <w:r w:rsidR="00D17402">
        <w:rPr>
          <w:shd w:val="clear" w:color="auto" w:fill="FFFFFF"/>
        </w:rPr>
        <w:t xml:space="preserve">vaccinated </w:t>
      </w:r>
      <w:r w:rsidR="00754D5F">
        <w:rPr>
          <w:shd w:val="clear" w:color="auto" w:fill="FFFFFF"/>
        </w:rPr>
        <w:t xml:space="preserve">cats or via direct contact </w:t>
      </w:r>
      <w:r w:rsidR="00D17402">
        <w:rPr>
          <w:shd w:val="clear" w:color="auto" w:fill="FFFFFF"/>
        </w:rPr>
        <w:t>with the GMO</w:t>
      </w:r>
      <w:r>
        <w:rPr>
          <w:shd w:val="clear" w:color="auto" w:fill="FFFFFF"/>
        </w:rPr>
        <w:t xml:space="preserve"> </w:t>
      </w:r>
      <w:r w:rsidR="00937F83">
        <w:rPr>
          <w:shd w:val="clear" w:color="auto" w:fill="FFFFFF"/>
        </w:rPr>
        <w:t>via shedding</w:t>
      </w:r>
      <w:r w:rsidR="00754D5F">
        <w:rPr>
          <w:shd w:val="clear" w:color="auto" w:fill="FFFFFF"/>
        </w:rPr>
        <w:t xml:space="preserve"> in faeces, urine or saliva</w:t>
      </w:r>
      <w:r w:rsidR="00802A55" w:rsidRPr="000A29BE">
        <w:rPr>
          <w:shd w:val="clear" w:color="auto" w:fill="FFFFFF"/>
        </w:rPr>
        <w:t>.</w:t>
      </w:r>
      <w:r w:rsidR="00E37629">
        <w:rPr>
          <w:shd w:val="clear" w:color="auto" w:fill="FFFFFF"/>
        </w:rPr>
        <w:t xml:space="preserve"> </w:t>
      </w:r>
    </w:p>
    <w:p w14:paraId="356D8E45" w14:textId="2C02A6AE" w:rsidR="00754D5F" w:rsidRPr="00207AED" w:rsidRDefault="00754D5F" w:rsidP="00207AED">
      <w:pPr>
        <w:pStyle w:val="RARMPnumberedparagraphs"/>
        <w:numPr>
          <w:ilvl w:val="0"/>
          <w:numId w:val="0"/>
        </w:numPr>
        <w:rPr>
          <w:i/>
          <w:iCs/>
        </w:rPr>
      </w:pPr>
      <w:r>
        <w:rPr>
          <w:i/>
          <w:iCs/>
          <w:shd w:val="clear" w:color="auto" w:fill="FFFFFF"/>
        </w:rPr>
        <w:t>Transmission via direct contact with the GMO shed from vaccinated cats</w:t>
      </w:r>
    </w:p>
    <w:p w14:paraId="5DCE72A7" w14:textId="7C2024DC" w:rsidR="00EC7CCA" w:rsidRDefault="009A6677" w:rsidP="00EC7CCA">
      <w:pPr>
        <w:pStyle w:val="RARMPnumberedparagraphs"/>
      </w:pPr>
      <w:r>
        <w:t>People, c</w:t>
      </w:r>
      <w:r w:rsidR="00E8404C">
        <w:t xml:space="preserve">ats and other animals </w:t>
      </w:r>
      <w:r w:rsidR="007B5C1A">
        <w:t>may be exposed to the GMO while co</w:t>
      </w:r>
      <w:r w:rsidR="004B0968">
        <w:t>-localised</w:t>
      </w:r>
      <w:r w:rsidR="007B5C1A">
        <w:t xml:space="preserve"> with vaccinated cats. </w:t>
      </w:r>
      <w:r w:rsidR="00754D5F">
        <w:t>As discussed in Chapter 1, t</w:t>
      </w:r>
      <w:r>
        <w:t xml:space="preserve">he GMO </w:t>
      </w:r>
      <w:r w:rsidR="00754D5F">
        <w:t>and other</w:t>
      </w:r>
      <w:r>
        <w:t xml:space="preserve"> VEEV</w:t>
      </w:r>
      <w:r w:rsidR="00E42134">
        <w:t>-</w:t>
      </w:r>
      <w:r>
        <w:t>based GMO</w:t>
      </w:r>
      <w:r w:rsidR="00754D5F">
        <w:t>s</w:t>
      </w:r>
      <w:r>
        <w:t xml:space="preserve"> do not demonstrate any capacity for shedding, nor </w:t>
      </w:r>
      <w:r w:rsidR="00E42134">
        <w:t xml:space="preserve">is </w:t>
      </w:r>
      <w:r>
        <w:t>any seroconversion against vaccine antigens</w:t>
      </w:r>
      <w:r w:rsidR="00EC7CCA">
        <w:t xml:space="preserve"> or VEEV</w:t>
      </w:r>
      <w:r w:rsidR="004B0968">
        <w:t xml:space="preserve"> antigens </w:t>
      </w:r>
      <w:r>
        <w:t xml:space="preserve">observed in co-housed naïve animals. </w:t>
      </w:r>
    </w:p>
    <w:p w14:paraId="47806C11" w14:textId="022D097C" w:rsidR="004B0968" w:rsidRDefault="004B0968" w:rsidP="004B0968">
      <w:pPr>
        <w:pStyle w:val="RARMPnumberedparagraphs"/>
      </w:pPr>
      <w:r>
        <w:t xml:space="preserve">Animals outside the home, including other cats, feral cats, horses, and other vertebrate species, are unlikely to come into direct contact with </w:t>
      </w:r>
      <w:r w:rsidR="00C3393D">
        <w:t xml:space="preserve">recently </w:t>
      </w:r>
      <w:r>
        <w:t xml:space="preserve">vaccinated cats if vaccination protocols are adhered to. Vaccination protocols recommend that animals vaccinated for the first time are not </w:t>
      </w:r>
      <w:r>
        <w:lastRenderedPageBreak/>
        <w:t>taken out into the environment to limit their exposure to disease until the vaccine has taken effect</w:t>
      </w:r>
      <w:r w:rsidR="00232C7C">
        <w:t>, typically two weeks</w:t>
      </w:r>
      <w:r>
        <w:t xml:space="preserve">. Catteries and cat shelters also restrict the housing of animals to those that have completed their vaccination schedule. Many pet owners are conscious of the health of their animals and are likely to adhere to the recommendations. </w:t>
      </w:r>
    </w:p>
    <w:p w14:paraId="5180FCDC" w14:textId="3A7F7A37" w:rsidR="004B0968" w:rsidRDefault="004B0968" w:rsidP="004B0968">
      <w:pPr>
        <w:pStyle w:val="RARMPnumberedparagraphs"/>
      </w:pPr>
      <w:r>
        <w:t xml:space="preserve">Some States and Territories have mandated regions where domestic cats are not allowed to roam freely outdoors, with penalties including fines. Therefore, the likelihood of the potential exposure to the GMO in the environment is reduced.  </w:t>
      </w:r>
    </w:p>
    <w:p w14:paraId="21FA753D" w14:textId="2C945090" w:rsidR="004B0968" w:rsidRDefault="004B0968" w:rsidP="004B0968">
      <w:pPr>
        <w:pStyle w:val="RARMPnumberedparagraphs"/>
      </w:pPr>
      <w:r>
        <w:t xml:space="preserve">As the GMO is considered highly unlikely to shed, direct transmission from vaccinated cats is considered highly unlikely to occur. </w:t>
      </w:r>
    </w:p>
    <w:p w14:paraId="0875F92B" w14:textId="7A1969F0" w:rsidR="00754D5F" w:rsidRPr="00207AED" w:rsidRDefault="00754D5F" w:rsidP="00207AED">
      <w:pPr>
        <w:pStyle w:val="RARMPnumberedparagraphs"/>
        <w:numPr>
          <w:ilvl w:val="0"/>
          <w:numId w:val="0"/>
        </w:numPr>
        <w:rPr>
          <w:i/>
          <w:iCs/>
        </w:rPr>
      </w:pPr>
      <w:r>
        <w:rPr>
          <w:i/>
          <w:iCs/>
        </w:rPr>
        <w:t>Transmission via mosquitoes feeding on vaccinated cats</w:t>
      </w:r>
    </w:p>
    <w:p w14:paraId="3840DD1E" w14:textId="77777777" w:rsidR="002C5DB9" w:rsidRDefault="004B0968" w:rsidP="004B0968">
      <w:pPr>
        <w:pStyle w:val="RARMPnumberedparagraphs"/>
      </w:pPr>
      <w:r>
        <w:t xml:space="preserve">The natural transmission route for VEEV is primarily through mosquitoes. Mosquitoes feeding on vaccinated cats could transmit the GMO to people or other vertebrates. </w:t>
      </w:r>
    </w:p>
    <w:p w14:paraId="404C2848" w14:textId="31567F57" w:rsidR="004B0968" w:rsidRDefault="002C5DB9" w:rsidP="004B0968">
      <w:pPr>
        <w:pStyle w:val="RARMPnumberedparagraphs"/>
      </w:pPr>
      <w:r>
        <w:t>Studies on similar GMOs have shown that sa-mRNAs or recombinant sa-mRNAs do not replicate in mosquito cell cultures, or infect mosquitoes</w:t>
      </w:r>
      <w:r w:rsidR="00232C7C">
        <w:t xml:space="preserve">, irrespective of </w:t>
      </w:r>
      <w:r w:rsidR="00C00282">
        <w:t xml:space="preserve">how it is </w:t>
      </w:r>
      <w:r w:rsidR="00232C7C">
        <w:t>deliver</w:t>
      </w:r>
      <w:r w:rsidR="00C00282">
        <w:t>ed</w:t>
      </w:r>
      <w:r>
        <w:t xml:space="preserve"> </w:t>
      </w:r>
      <w:r w:rsidR="00C139C7">
        <w:fldChar w:fldCharType="begin"/>
      </w:r>
      <w:r w:rsidR="00C139C7">
        <w:instrText xml:space="preserve"> ADDIN EN.CITE &lt;EndNote&gt;&lt;Cite&gt;&lt;Author&gt;Hick&lt;/Author&gt;&lt;Year&gt;2024&lt;/Year&gt;&lt;RecNum&gt;10&lt;/RecNum&gt;&lt;DisplayText&gt;(Hick et al., 2024a)&lt;/DisplayText&gt;&lt;record&gt;&lt;rec-number&gt;10&lt;/rec-number&gt;&lt;foreign-keys&gt;&lt;key app="EN" db-id="t2arpfetppzveoex0v05zs9vadr9905spa2t" timestamp="1762471232"&gt;10&lt;/key&gt;&lt;/foreign-keys&gt;&lt;ref-type name="Journal Article"&gt;17&lt;/ref-type&gt;&lt;contributors&gt;&lt;authors&gt;&lt;author&gt;Hick, Tessy AH&lt;/author&gt;&lt;author&gt;Geertsema, Corinne&lt;/author&gt;&lt;author&gt;Nguyen, Wilson&lt;/author&gt;&lt;author&gt;Bishop, Cameron R&lt;/author&gt;&lt;author&gt;van Oosten, Linda&lt;/author&gt;&lt;author&gt;Abbo, Sandra R&lt;/author&gt;&lt;author&gt;Dumenil, Troy&lt;/author&gt;&lt;author&gt;van Kuppeveld, Frank JM&lt;/author&gt;&lt;author&gt;Langereis, Martijn A&lt;/author&gt;&lt;author&gt;Rawle, Daniel J&lt;/author&gt;&lt;/authors&gt;&lt;/contributors&gt;&lt;titles&gt;&lt;title&gt;Safety concern of recombination between self-amplifying mRNA vaccines and viruses is mitigated in vivo&lt;/title&gt;&lt;secondary-title&gt;Molecular Therapy&lt;/secondary-title&gt;&lt;/titles&gt;&lt;periodical&gt;&lt;full-title&gt;Molecular Therapy&lt;/full-title&gt;&lt;/periodical&gt;&lt;pages&gt;2519-2534&lt;/pages&gt;&lt;volume&gt;32&lt;/volume&gt;&lt;number&gt;8&lt;/number&gt;&lt;dates&gt;&lt;year&gt;2024&lt;/year&gt;&lt;/dates&gt;&lt;isbn&gt;1525-0016&lt;/isbn&gt;&lt;urls&gt;&lt;/urls&gt;&lt;/record&gt;&lt;/Cite&gt;&lt;/EndNote&gt;</w:instrText>
      </w:r>
      <w:r w:rsidR="00C139C7">
        <w:fldChar w:fldCharType="separate"/>
      </w:r>
      <w:r w:rsidR="00C139C7">
        <w:rPr>
          <w:noProof/>
        </w:rPr>
        <w:t>(</w:t>
      </w:r>
      <w:hyperlink w:anchor="_ENREF_19" w:tooltip="Hick, 2024 #10" w:history="1">
        <w:r w:rsidR="00D4593C">
          <w:rPr>
            <w:noProof/>
          </w:rPr>
          <w:t>Hick et al., 2024a</w:t>
        </w:r>
      </w:hyperlink>
      <w:r w:rsidR="00C139C7">
        <w:rPr>
          <w:noProof/>
        </w:rPr>
        <w:t>)</w:t>
      </w:r>
      <w:r w:rsidR="00C139C7">
        <w:fldChar w:fldCharType="end"/>
      </w:r>
      <w:r>
        <w:t xml:space="preserve">. </w:t>
      </w:r>
    </w:p>
    <w:p w14:paraId="1F7A381C" w14:textId="427BC151" w:rsidR="004B0968" w:rsidRDefault="004B0968" w:rsidP="004B0968">
      <w:pPr>
        <w:pStyle w:val="RARMPnumberedparagraphs"/>
      </w:pPr>
      <w:r>
        <w:t>The GMO is expected to be primarily localise to the injection site and is unlikely to circulate in blood</w:t>
      </w:r>
      <w:r w:rsidR="002C5DB9">
        <w:t>, similar to other sa-mRNA vaccines</w:t>
      </w:r>
      <w:r>
        <w:t>. Therefore</w:t>
      </w:r>
      <w:r w:rsidR="001F3C76">
        <w:t>,</w:t>
      </w:r>
      <w:r>
        <w:t xml:space="preserve"> mosquitoes would need to feed on vaccinated cats at the injection site</w:t>
      </w:r>
      <w:r w:rsidR="001F3C76">
        <w:t xml:space="preserve"> to potentially take up the GMO. </w:t>
      </w:r>
      <w:r w:rsidR="009C77DD">
        <w:t xml:space="preserve">GMO taken up in this way is expected to be a small amount. </w:t>
      </w:r>
    </w:p>
    <w:p w14:paraId="2A0E4918" w14:textId="2278CCD0" w:rsidR="001F3C76" w:rsidRDefault="001F3C76" w:rsidP="004B0968">
      <w:pPr>
        <w:pStyle w:val="RARMPnumberedparagraphs"/>
      </w:pPr>
      <w:r>
        <w:t xml:space="preserve">The GMO is within a virus-like particle that contains the capsid and glycoprotein of VEEV TC-83 and could bind to the midgut of mosquitoes. </w:t>
      </w:r>
      <w:r w:rsidR="002C5DB9">
        <w:t>As discussed in Chapter 1, r</w:t>
      </w:r>
      <w:r>
        <w:t>eplication competent VEEV TC-83 does not bind efficiently to mosquito midguts and is not transmitted effectively by mosquitoes. As the GMO cannot produce additional viral particles, transmission efficiency is expected to be further reduced and would be substantially smaller than a full dose of the GMO</w:t>
      </w:r>
      <w:r w:rsidR="00232C7C">
        <w:t xml:space="preserve"> or VEEV TC-83</w:t>
      </w:r>
      <w:r>
        <w:t xml:space="preserve">. Therefore, transmission of the GMO from vaccinated cats via mosquitoes is considered highly unlikely. </w:t>
      </w:r>
    </w:p>
    <w:p w14:paraId="6AB5D3B8" w14:textId="77777777" w:rsidR="00FB7E35" w:rsidRPr="000A29BE" w:rsidRDefault="00FB7E35" w:rsidP="009173A8">
      <w:pPr>
        <w:pStyle w:val="5RARMP"/>
      </w:pPr>
      <w:r w:rsidRPr="000A29BE">
        <w:t>Potential harm</w:t>
      </w:r>
    </w:p>
    <w:p w14:paraId="798090E4" w14:textId="26D8BA67" w:rsidR="002C5DB9" w:rsidRDefault="002554A8" w:rsidP="006C0E39">
      <w:pPr>
        <w:pStyle w:val="RARMPnumberedparagraphs"/>
      </w:pPr>
      <w:r w:rsidRPr="000A29BE">
        <w:t xml:space="preserve">If susceptible </w:t>
      </w:r>
      <w:r w:rsidR="00B52FD6">
        <w:t>animals</w:t>
      </w:r>
      <w:r w:rsidRPr="000A29BE">
        <w:t xml:space="preserve"> are exposed </w:t>
      </w:r>
      <w:r w:rsidR="00A57591">
        <w:t>to</w:t>
      </w:r>
      <w:r w:rsidR="00D8224A" w:rsidRPr="000A29BE">
        <w:t xml:space="preserve"> the GMO</w:t>
      </w:r>
      <w:r w:rsidRPr="000A29BE">
        <w:t xml:space="preserve">, they </w:t>
      </w:r>
      <w:r w:rsidR="00A552B8">
        <w:t xml:space="preserve">could have an adverse immune response through production of the antigen in transduced cells. </w:t>
      </w:r>
      <w:r w:rsidR="002C5DB9">
        <w:t xml:space="preserve">However, any exposure resulting from this causal pathway is likely to be to smaller amounts of the GMO than a full dose and are likely to be self-limiting and transient. </w:t>
      </w:r>
    </w:p>
    <w:p w14:paraId="138DA067" w14:textId="4CCD14F1" w:rsidR="002554A8" w:rsidRDefault="008414D5" w:rsidP="006C0E39">
      <w:pPr>
        <w:pStyle w:val="RARMPnumberedparagraphs"/>
      </w:pPr>
      <w:r>
        <w:t>In addition, s</w:t>
      </w:r>
      <w:r w:rsidR="00C17A99">
        <w:t>tudies provided by the applicant show that the GMO administered as a full dose does not cause disease or adverse reactions in cats or horses, nor does it transmit between co-located animals</w:t>
      </w:r>
      <w:r w:rsidR="00B52FD6">
        <w:t>.</w:t>
      </w:r>
    </w:p>
    <w:p w14:paraId="796A0B75" w14:textId="5F04F4E3" w:rsidR="00FB7E35" w:rsidRPr="000A29BE" w:rsidRDefault="00FB7E35" w:rsidP="009173A8">
      <w:pPr>
        <w:pStyle w:val="5RARMP"/>
      </w:pPr>
      <w:r w:rsidRPr="000A29BE">
        <w:t>Conclusion</w:t>
      </w:r>
    </w:p>
    <w:p w14:paraId="69512DDB" w14:textId="36B74E62" w:rsidR="006170CC" w:rsidRDefault="00FB7E35" w:rsidP="00B41F87">
      <w:pPr>
        <w:pStyle w:val="RARMPnumberedparagraphs"/>
      </w:pPr>
      <w:r w:rsidRPr="000A29BE">
        <w:t xml:space="preserve">The potential of </w:t>
      </w:r>
      <w:r w:rsidR="00EF0CDB">
        <w:t xml:space="preserve">direct or </w:t>
      </w:r>
      <w:r w:rsidR="002554A8" w:rsidRPr="000A29BE">
        <w:t xml:space="preserve">indirect exposure of </w:t>
      </w:r>
      <w:r w:rsidR="009240C6">
        <w:t xml:space="preserve">people or animals </w:t>
      </w:r>
      <w:r w:rsidR="00EF0CDB">
        <w:t xml:space="preserve">to </w:t>
      </w:r>
      <w:r w:rsidR="002554A8" w:rsidRPr="000A29BE">
        <w:t xml:space="preserve">the </w:t>
      </w:r>
      <w:r w:rsidR="006C5F23" w:rsidRPr="000A29BE">
        <w:t>GMO</w:t>
      </w:r>
      <w:r w:rsidR="00C543FC" w:rsidRPr="000A29BE">
        <w:rPr>
          <w:shd w:val="clear" w:color="auto" w:fill="FFFFFF"/>
        </w:rPr>
        <w:t xml:space="preserve"> via transmission from </w:t>
      </w:r>
      <w:r w:rsidR="00413006">
        <w:rPr>
          <w:shd w:val="clear" w:color="auto" w:fill="FFFFFF"/>
        </w:rPr>
        <w:t xml:space="preserve">vaccinated </w:t>
      </w:r>
      <w:r w:rsidR="009240C6">
        <w:rPr>
          <w:shd w:val="clear" w:color="auto" w:fill="FFFFFF"/>
        </w:rPr>
        <w:t>cats</w:t>
      </w:r>
      <w:r w:rsidR="00413006">
        <w:rPr>
          <w:shd w:val="clear" w:color="auto" w:fill="FFFFFF"/>
        </w:rPr>
        <w:t xml:space="preserve"> </w:t>
      </w:r>
      <w:r w:rsidR="00370A32">
        <w:rPr>
          <w:shd w:val="clear" w:color="auto" w:fill="FFFFFF"/>
        </w:rPr>
        <w:t xml:space="preserve">or from </w:t>
      </w:r>
      <w:r w:rsidR="00413006">
        <w:rPr>
          <w:shd w:val="clear" w:color="auto" w:fill="FFFFFF"/>
        </w:rPr>
        <w:t xml:space="preserve">shedding </w:t>
      </w:r>
      <w:r w:rsidR="00370A32">
        <w:rPr>
          <w:shd w:val="clear" w:color="auto" w:fill="FFFFFF"/>
        </w:rPr>
        <w:t xml:space="preserve">of the GMO </w:t>
      </w:r>
      <w:r w:rsidR="00413006">
        <w:rPr>
          <w:shd w:val="clear" w:color="auto" w:fill="FFFFFF"/>
        </w:rPr>
        <w:t xml:space="preserve">into the environment </w:t>
      </w:r>
      <w:r w:rsidRPr="000A29BE">
        <w:t>is not identified as a risk that could be greater than negligible. Therefore, it does not warrant further assessment.</w:t>
      </w:r>
    </w:p>
    <w:p w14:paraId="55FD32FD" w14:textId="6201D5EC" w:rsidR="00630544" w:rsidRPr="000A29BE" w:rsidRDefault="00630544" w:rsidP="00630544">
      <w:pPr>
        <w:pStyle w:val="4RARMP"/>
      </w:pPr>
      <w:r w:rsidRPr="000A29BE">
        <w:lastRenderedPageBreak/>
        <w:t xml:space="preserve">Risk scenario </w:t>
      </w:r>
      <w:r>
        <w:t>4</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0"/>
        <w:gridCol w:w="7263"/>
      </w:tblGrid>
      <w:tr w:rsidR="00630544" w:rsidRPr="000A29BE" w14:paraId="39AE1949" w14:textId="77777777" w:rsidTr="00D00465">
        <w:trPr>
          <w:trHeight w:val="360"/>
        </w:trPr>
        <w:tc>
          <w:tcPr>
            <w:tcW w:w="15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6D9A0353" w14:textId="77777777" w:rsidR="00630544" w:rsidRPr="000A29BE" w:rsidRDefault="00630544" w:rsidP="00D00465">
            <w:pPr>
              <w:keepNext/>
              <w:spacing w:beforeLines="60" w:before="144" w:afterLines="60" w:after="144"/>
              <w:ind w:right="-30"/>
              <w:rPr>
                <w:rFonts w:asciiTheme="minorHAnsi" w:hAnsiTheme="minorHAnsi" w:cstheme="minorHAnsi"/>
                <w:b/>
                <w:szCs w:val="22"/>
              </w:rPr>
            </w:pPr>
            <w:r w:rsidRPr="000A29BE">
              <w:rPr>
                <w:rFonts w:asciiTheme="minorHAnsi" w:hAnsiTheme="minorHAnsi" w:cstheme="minorHAnsi"/>
                <w:b/>
                <w:szCs w:val="22"/>
              </w:rPr>
              <w:t>Risk source</w:t>
            </w:r>
          </w:p>
        </w:tc>
        <w:tc>
          <w:tcPr>
            <w:tcW w:w="7263" w:type="dxa"/>
            <w:tcBorders>
              <w:top w:val="single" w:sz="4" w:space="0" w:color="auto"/>
              <w:left w:val="single" w:sz="4" w:space="0" w:color="auto"/>
              <w:bottom w:val="single" w:sz="4" w:space="0" w:color="auto"/>
              <w:right w:val="single" w:sz="4" w:space="0" w:color="auto"/>
            </w:tcBorders>
            <w:vAlign w:val="center"/>
            <w:hideMark/>
          </w:tcPr>
          <w:p w14:paraId="487E8B2D" w14:textId="22F0FA5B" w:rsidR="00630544" w:rsidRPr="000A29BE" w:rsidRDefault="00630544" w:rsidP="00D00465">
            <w:pPr>
              <w:keepNext/>
              <w:tabs>
                <w:tab w:val="left" w:pos="540"/>
              </w:tabs>
              <w:spacing w:beforeLines="60" w:before="144" w:afterLines="60" w:after="144"/>
              <w:ind w:right="-30"/>
              <w:jc w:val="center"/>
              <w:rPr>
                <w:rFonts w:asciiTheme="minorHAnsi" w:hAnsiTheme="minorHAnsi" w:cstheme="minorHAnsi"/>
                <w:szCs w:val="22"/>
                <w:highlight w:val="yellow"/>
              </w:rPr>
            </w:pPr>
            <w:r w:rsidRPr="000A29BE">
              <w:rPr>
                <w:rFonts w:asciiTheme="minorHAnsi" w:eastAsia="Calibri" w:hAnsiTheme="minorHAnsi" w:cstheme="minorHAnsi"/>
                <w:szCs w:val="22"/>
              </w:rPr>
              <w:t>GM</w:t>
            </w:r>
            <w:r w:rsidR="00C93E70">
              <w:rPr>
                <w:rFonts w:asciiTheme="minorHAnsi" w:eastAsia="Calibri" w:hAnsiTheme="minorHAnsi" w:cstheme="minorHAnsi"/>
                <w:szCs w:val="22"/>
              </w:rPr>
              <w:t>O</w:t>
            </w:r>
          </w:p>
        </w:tc>
      </w:tr>
      <w:tr w:rsidR="00630544" w:rsidRPr="000A29BE" w14:paraId="372B90EF" w14:textId="77777777" w:rsidTr="00D00465">
        <w:trPr>
          <w:trHeight w:val="360"/>
        </w:trPr>
        <w:tc>
          <w:tcPr>
            <w:tcW w:w="15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670CDA7C" w14:textId="77777777" w:rsidR="00630544" w:rsidRPr="000A29BE" w:rsidRDefault="00630544" w:rsidP="00D00465">
            <w:pPr>
              <w:keepNext/>
              <w:spacing w:beforeLines="60" w:before="144" w:afterLines="60" w:after="144"/>
              <w:ind w:right="-30"/>
              <w:rPr>
                <w:rFonts w:asciiTheme="minorHAnsi" w:hAnsiTheme="minorHAnsi" w:cstheme="minorHAnsi"/>
                <w:b/>
                <w:szCs w:val="22"/>
              </w:rPr>
            </w:pPr>
            <w:r w:rsidRPr="000A29BE">
              <w:rPr>
                <w:rFonts w:asciiTheme="minorHAnsi" w:hAnsiTheme="minorHAnsi" w:cstheme="minorHAnsi"/>
                <w:b/>
                <w:szCs w:val="22"/>
              </w:rPr>
              <w:t>Causal pathway</w:t>
            </w:r>
          </w:p>
        </w:tc>
        <w:tc>
          <w:tcPr>
            <w:tcW w:w="7263" w:type="dxa"/>
            <w:tcBorders>
              <w:top w:val="single" w:sz="4" w:space="0" w:color="auto"/>
              <w:left w:val="single" w:sz="4" w:space="0" w:color="auto"/>
              <w:bottom w:val="single" w:sz="4" w:space="0" w:color="auto"/>
              <w:right w:val="single" w:sz="4" w:space="0" w:color="auto"/>
            </w:tcBorders>
            <w:hideMark/>
          </w:tcPr>
          <w:p w14:paraId="7326C67F" w14:textId="0D31FC79" w:rsidR="00630544" w:rsidRDefault="00630544" w:rsidP="00630544">
            <w:pPr>
              <w:pStyle w:val="Style4"/>
              <w:numPr>
                <w:ilvl w:val="0"/>
                <w:numId w:val="0"/>
              </w:numPr>
              <w:spacing w:beforeLines="60" w:before="144" w:afterLines="60" w:after="144"/>
              <w:jc w:val="center"/>
              <w:rPr>
                <w:rFonts w:ascii="Calibri" w:hAnsi="Calibri"/>
                <w:color w:val="auto"/>
              </w:rPr>
            </w:pPr>
            <w:r>
              <w:rPr>
                <w:rFonts w:ascii="Calibri" w:hAnsi="Calibri"/>
                <w:color w:val="auto"/>
              </w:rPr>
              <w:t>Vaccination of cats with the GMO</w:t>
            </w:r>
          </w:p>
          <w:p w14:paraId="5175E2C5" w14:textId="60005112" w:rsidR="00630544" w:rsidRDefault="00630544" w:rsidP="00630544">
            <w:pPr>
              <w:pStyle w:val="Style4"/>
              <w:numPr>
                <w:ilvl w:val="0"/>
                <w:numId w:val="0"/>
              </w:numPr>
              <w:spacing w:beforeLines="60" w:before="144" w:afterLines="60" w:after="144"/>
              <w:jc w:val="center"/>
              <w:rPr>
                <w:rFonts w:ascii="Calibri" w:hAnsi="Calibri"/>
                <w:color w:val="auto"/>
              </w:rPr>
            </w:pPr>
            <w:r>
              <w:rPr>
                <w:rFonts w:ascii="Calibri" w:hAnsi="Calibri"/>
                <w:color w:val="auto"/>
              </w:rPr>
              <w:t>OR</w:t>
            </w:r>
          </w:p>
          <w:p w14:paraId="4CA96C79" w14:textId="5BE7CA95" w:rsidR="00630544" w:rsidRPr="00EA028D" w:rsidRDefault="00630544" w:rsidP="00630544">
            <w:pPr>
              <w:pStyle w:val="Style4"/>
              <w:numPr>
                <w:ilvl w:val="0"/>
                <w:numId w:val="0"/>
              </w:numPr>
              <w:spacing w:beforeLines="60" w:before="144" w:afterLines="60" w:after="144"/>
              <w:jc w:val="center"/>
              <w:rPr>
                <w:rFonts w:ascii="Calibri" w:hAnsi="Calibri"/>
                <w:color w:val="auto"/>
              </w:rPr>
            </w:pPr>
            <w:r>
              <w:rPr>
                <w:rFonts w:ascii="Calibri" w:hAnsi="Calibri"/>
                <w:color w:val="auto"/>
              </w:rPr>
              <w:t>People or animals exposed as described in Risk Scenarios 1-3</w:t>
            </w:r>
          </w:p>
          <w:p w14:paraId="02DF5069" w14:textId="77777777" w:rsidR="00630544" w:rsidRPr="000A29BE" w:rsidRDefault="00630544" w:rsidP="00D00465">
            <w:pPr>
              <w:pStyle w:val="TableTextRARMP"/>
              <w:spacing w:beforeLines="60" w:before="144" w:afterLines="60" w:after="144"/>
              <w:jc w:val="center"/>
              <w:rPr>
                <w:sz w:val="22"/>
                <w:szCs w:val="22"/>
              </w:rPr>
            </w:pPr>
            <w:r w:rsidRPr="000A29BE">
              <w:rPr>
                <w:sz w:val="22"/>
                <w:szCs w:val="22"/>
              </w:rPr>
              <w:sym w:font="Wingdings 3" w:char="F0C8"/>
            </w:r>
          </w:p>
          <w:p w14:paraId="4C1C8E02" w14:textId="02262679" w:rsidR="00630544" w:rsidRDefault="00AD5AC1" w:rsidP="00D00465">
            <w:pPr>
              <w:pStyle w:val="textfortable"/>
              <w:spacing w:beforeLines="60" w:before="144" w:afterLines="60" w:after="144"/>
              <w:rPr>
                <w:rFonts w:ascii="Calibri" w:hAnsi="Calibri"/>
                <w:sz w:val="22"/>
                <w:szCs w:val="22"/>
              </w:rPr>
            </w:pPr>
            <w:r>
              <w:rPr>
                <w:rFonts w:ascii="Calibri" w:hAnsi="Calibri"/>
                <w:sz w:val="22"/>
                <w:szCs w:val="22"/>
              </w:rPr>
              <w:t>Cells t</w:t>
            </w:r>
            <w:r w:rsidR="00630544">
              <w:rPr>
                <w:rFonts w:ascii="Calibri" w:hAnsi="Calibri"/>
                <w:sz w:val="22"/>
                <w:szCs w:val="22"/>
              </w:rPr>
              <w:t>ransduc</w:t>
            </w:r>
            <w:r>
              <w:rPr>
                <w:rFonts w:ascii="Calibri" w:hAnsi="Calibri"/>
                <w:sz w:val="22"/>
                <w:szCs w:val="22"/>
              </w:rPr>
              <w:t>ed</w:t>
            </w:r>
            <w:r w:rsidR="00630544">
              <w:rPr>
                <w:rFonts w:ascii="Calibri" w:hAnsi="Calibri"/>
                <w:sz w:val="22"/>
                <w:szCs w:val="22"/>
              </w:rPr>
              <w:t xml:space="preserve"> </w:t>
            </w:r>
            <w:r>
              <w:rPr>
                <w:rFonts w:ascii="Calibri" w:hAnsi="Calibri"/>
                <w:sz w:val="22"/>
                <w:szCs w:val="22"/>
              </w:rPr>
              <w:t>by GMO</w:t>
            </w:r>
          </w:p>
          <w:p w14:paraId="7E80AF9A" w14:textId="77777777" w:rsidR="00630544" w:rsidRPr="000A29BE" w:rsidRDefault="00630544" w:rsidP="00D00465">
            <w:pPr>
              <w:pStyle w:val="TableTextRARMP"/>
              <w:spacing w:beforeLines="60" w:before="144" w:afterLines="60" w:after="144"/>
              <w:jc w:val="center"/>
              <w:rPr>
                <w:sz w:val="22"/>
                <w:szCs w:val="22"/>
              </w:rPr>
            </w:pPr>
            <w:r w:rsidRPr="000A29BE">
              <w:rPr>
                <w:sz w:val="22"/>
                <w:szCs w:val="22"/>
              </w:rPr>
              <w:sym w:font="Wingdings 3" w:char="F0C8"/>
            </w:r>
          </w:p>
          <w:p w14:paraId="1DCB7D3D" w14:textId="63967B56" w:rsidR="00630544" w:rsidRDefault="00AD5AC1" w:rsidP="00D00465">
            <w:pPr>
              <w:pStyle w:val="textfortable"/>
              <w:spacing w:beforeLines="60" w:before="144" w:afterLines="60" w:after="144"/>
              <w:rPr>
                <w:rFonts w:ascii="Calibri" w:hAnsi="Calibri"/>
                <w:sz w:val="22"/>
                <w:szCs w:val="22"/>
              </w:rPr>
            </w:pPr>
            <w:r>
              <w:rPr>
                <w:rFonts w:ascii="Calibri" w:hAnsi="Calibri"/>
                <w:sz w:val="22"/>
                <w:szCs w:val="22"/>
              </w:rPr>
              <w:t>Transduced cells co-infected with wild type alphavirus</w:t>
            </w:r>
          </w:p>
          <w:p w14:paraId="229048A8" w14:textId="77777777" w:rsidR="00AD5AC1" w:rsidRPr="000A29BE" w:rsidRDefault="00AD5AC1" w:rsidP="00AD5AC1">
            <w:pPr>
              <w:pStyle w:val="TableTextRARMP"/>
              <w:spacing w:beforeLines="60" w:before="144" w:afterLines="60" w:after="144"/>
              <w:jc w:val="center"/>
              <w:rPr>
                <w:sz w:val="22"/>
                <w:szCs w:val="22"/>
              </w:rPr>
            </w:pPr>
            <w:r w:rsidRPr="000A29BE">
              <w:rPr>
                <w:sz w:val="22"/>
                <w:szCs w:val="22"/>
              </w:rPr>
              <w:sym w:font="Wingdings 3" w:char="F0C8"/>
            </w:r>
          </w:p>
          <w:p w14:paraId="1440110D" w14:textId="09AF1494" w:rsidR="00AD5AC1" w:rsidRDefault="00AD5AC1" w:rsidP="00AD5AC1">
            <w:pPr>
              <w:pStyle w:val="textfortable"/>
              <w:spacing w:beforeLines="60" w:before="144" w:afterLines="60" w:after="144"/>
              <w:rPr>
                <w:rFonts w:ascii="Calibri" w:hAnsi="Calibri"/>
                <w:sz w:val="22"/>
                <w:szCs w:val="22"/>
              </w:rPr>
            </w:pPr>
            <w:r>
              <w:rPr>
                <w:rFonts w:ascii="Calibri" w:hAnsi="Calibri"/>
                <w:sz w:val="22"/>
                <w:szCs w:val="22"/>
              </w:rPr>
              <w:t>Complementation of deleted viral proteins leading to formation of transducing viral particles</w:t>
            </w:r>
          </w:p>
          <w:p w14:paraId="6C097134" w14:textId="1EB7B116" w:rsidR="00AD5AC1" w:rsidRDefault="00AD5AC1" w:rsidP="00AD5AC1">
            <w:pPr>
              <w:pStyle w:val="textfortable"/>
              <w:spacing w:beforeLines="60" w:before="144" w:afterLines="60" w:after="144"/>
              <w:rPr>
                <w:rFonts w:ascii="Calibri" w:hAnsi="Calibri"/>
                <w:sz w:val="22"/>
                <w:szCs w:val="22"/>
              </w:rPr>
            </w:pPr>
            <w:r>
              <w:rPr>
                <w:rFonts w:ascii="Calibri" w:hAnsi="Calibri"/>
                <w:sz w:val="22"/>
                <w:szCs w:val="22"/>
              </w:rPr>
              <w:t>OR</w:t>
            </w:r>
          </w:p>
          <w:p w14:paraId="1EA61B9E" w14:textId="1B9596D0" w:rsidR="00AD5AC1" w:rsidRDefault="00AD5AC1" w:rsidP="00AD5AC1">
            <w:pPr>
              <w:pStyle w:val="textfortable"/>
              <w:spacing w:beforeLines="60" w:before="144" w:afterLines="60" w:after="144"/>
              <w:rPr>
                <w:rFonts w:ascii="Calibri" w:hAnsi="Calibri"/>
                <w:sz w:val="22"/>
                <w:szCs w:val="22"/>
              </w:rPr>
            </w:pPr>
            <w:r>
              <w:rPr>
                <w:rFonts w:ascii="Calibri" w:hAnsi="Calibri"/>
                <w:sz w:val="22"/>
                <w:szCs w:val="22"/>
              </w:rPr>
              <w:t>Viral recombination leading to replication competent VEEV</w:t>
            </w:r>
          </w:p>
          <w:p w14:paraId="78DAE627" w14:textId="77777777" w:rsidR="00AD5AC1" w:rsidRPr="000A29BE" w:rsidRDefault="00AD5AC1" w:rsidP="00AD5AC1">
            <w:pPr>
              <w:pStyle w:val="TableTextRARMP"/>
              <w:spacing w:beforeLines="60" w:before="144" w:afterLines="60" w:after="144"/>
              <w:jc w:val="center"/>
              <w:rPr>
                <w:sz w:val="22"/>
                <w:szCs w:val="22"/>
              </w:rPr>
            </w:pPr>
            <w:r w:rsidRPr="000A29BE">
              <w:rPr>
                <w:sz w:val="22"/>
                <w:szCs w:val="22"/>
              </w:rPr>
              <w:sym w:font="Wingdings 3" w:char="F0C8"/>
            </w:r>
          </w:p>
          <w:p w14:paraId="7EC4E040" w14:textId="10F2F429" w:rsidR="00AD5AC1" w:rsidRDefault="00AD5AC1" w:rsidP="00AD5AC1">
            <w:pPr>
              <w:pStyle w:val="textfortable"/>
              <w:spacing w:beforeLines="60" w:before="144" w:afterLines="60" w:after="144"/>
              <w:rPr>
                <w:rFonts w:ascii="Calibri" w:hAnsi="Calibri"/>
                <w:sz w:val="22"/>
                <w:szCs w:val="22"/>
              </w:rPr>
            </w:pPr>
            <w:r>
              <w:rPr>
                <w:rFonts w:ascii="Calibri" w:hAnsi="Calibri"/>
                <w:sz w:val="22"/>
                <w:szCs w:val="22"/>
              </w:rPr>
              <w:t>GMO or recombinant VEEV transduces other cells</w:t>
            </w:r>
          </w:p>
          <w:p w14:paraId="61DBF4C1" w14:textId="77777777" w:rsidR="00AD5AC1" w:rsidRPr="000A29BE" w:rsidRDefault="00AD5AC1" w:rsidP="00AD5AC1">
            <w:pPr>
              <w:pStyle w:val="TableTextRARMP"/>
              <w:spacing w:beforeLines="60" w:before="144" w:afterLines="60" w:after="144"/>
              <w:jc w:val="center"/>
              <w:rPr>
                <w:sz w:val="22"/>
                <w:szCs w:val="22"/>
              </w:rPr>
            </w:pPr>
            <w:r w:rsidRPr="000A29BE">
              <w:rPr>
                <w:sz w:val="22"/>
                <w:szCs w:val="22"/>
              </w:rPr>
              <w:sym w:font="Wingdings 3" w:char="F0C8"/>
            </w:r>
          </w:p>
          <w:p w14:paraId="29DDA5BA" w14:textId="6AA89252" w:rsidR="00AD5AC1" w:rsidRPr="000A29BE" w:rsidRDefault="00AD5AC1" w:rsidP="00AD5AC1">
            <w:pPr>
              <w:pStyle w:val="textfortable"/>
              <w:spacing w:beforeLines="60" w:before="144" w:afterLines="60" w:after="144"/>
              <w:rPr>
                <w:rFonts w:ascii="Calibri" w:hAnsi="Calibri"/>
                <w:sz w:val="22"/>
                <w:szCs w:val="22"/>
              </w:rPr>
            </w:pPr>
            <w:r>
              <w:rPr>
                <w:rFonts w:ascii="Calibri" w:hAnsi="Calibri"/>
                <w:sz w:val="22"/>
                <w:szCs w:val="22"/>
              </w:rPr>
              <w:t>Systemic infection and expression of the transgene or infection with replication competent VEEV</w:t>
            </w:r>
          </w:p>
        </w:tc>
      </w:tr>
      <w:tr w:rsidR="00630544" w:rsidRPr="000A29BE" w14:paraId="065A12B7" w14:textId="77777777" w:rsidTr="00D00465">
        <w:trPr>
          <w:trHeight w:val="360"/>
        </w:trPr>
        <w:tc>
          <w:tcPr>
            <w:tcW w:w="15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D63FBCA" w14:textId="77777777" w:rsidR="00630544" w:rsidRPr="000A29BE" w:rsidRDefault="00630544" w:rsidP="00D00465">
            <w:pPr>
              <w:keepNext/>
              <w:spacing w:beforeLines="60" w:before="144" w:afterLines="60" w:after="144"/>
              <w:ind w:right="-30"/>
              <w:rPr>
                <w:rFonts w:asciiTheme="minorHAnsi" w:hAnsiTheme="minorHAnsi" w:cstheme="minorHAnsi"/>
                <w:b/>
                <w:szCs w:val="22"/>
              </w:rPr>
            </w:pPr>
            <w:r w:rsidRPr="000A29BE">
              <w:rPr>
                <w:rFonts w:asciiTheme="minorHAnsi" w:hAnsiTheme="minorHAnsi" w:cstheme="minorHAnsi"/>
                <w:b/>
                <w:szCs w:val="22"/>
              </w:rPr>
              <w:t>Potential harm</w:t>
            </w:r>
          </w:p>
        </w:tc>
        <w:tc>
          <w:tcPr>
            <w:tcW w:w="7263" w:type="dxa"/>
            <w:tcBorders>
              <w:top w:val="single" w:sz="4" w:space="0" w:color="auto"/>
              <w:left w:val="single" w:sz="4" w:space="0" w:color="auto"/>
              <w:bottom w:val="single" w:sz="4" w:space="0" w:color="auto"/>
              <w:right w:val="single" w:sz="4" w:space="0" w:color="auto"/>
            </w:tcBorders>
            <w:vAlign w:val="center"/>
            <w:hideMark/>
          </w:tcPr>
          <w:p w14:paraId="1FBF3B7E" w14:textId="0026E6F2" w:rsidR="00630544" w:rsidRPr="000A29BE" w:rsidRDefault="00630544" w:rsidP="00D00465">
            <w:pPr>
              <w:spacing w:beforeLines="60" w:before="144" w:afterLines="60" w:after="144"/>
              <w:jc w:val="center"/>
              <w:rPr>
                <w:rFonts w:asciiTheme="minorHAnsi" w:eastAsia="Calibri" w:hAnsiTheme="minorHAnsi" w:cstheme="minorHAnsi"/>
                <w:szCs w:val="22"/>
              </w:rPr>
            </w:pPr>
            <w:r>
              <w:rPr>
                <w:rFonts w:cs="Calibri"/>
              </w:rPr>
              <w:t>Adverse immune response</w:t>
            </w:r>
            <w:r w:rsidR="00AD5AC1">
              <w:rPr>
                <w:rFonts w:cs="Calibri"/>
              </w:rPr>
              <w:t>, disease from GM VEEV with altered virulence</w:t>
            </w:r>
          </w:p>
        </w:tc>
      </w:tr>
    </w:tbl>
    <w:p w14:paraId="488CA3F6" w14:textId="77777777" w:rsidR="00630544" w:rsidRPr="000A29BE" w:rsidRDefault="00630544" w:rsidP="00630544">
      <w:pPr>
        <w:pStyle w:val="5RARMP"/>
      </w:pPr>
      <w:r w:rsidRPr="000A29BE">
        <w:t>Risk source</w:t>
      </w:r>
    </w:p>
    <w:p w14:paraId="567AF805" w14:textId="77777777" w:rsidR="00630544" w:rsidRPr="000A29BE" w:rsidRDefault="00630544" w:rsidP="00630544">
      <w:pPr>
        <w:pStyle w:val="RARMPnumberedparagraphs"/>
      </w:pPr>
      <w:r w:rsidRPr="000A29BE">
        <w:t>The source of potential harm for this postulated risk scenario is the GMO.</w:t>
      </w:r>
    </w:p>
    <w:p w14:paraId="4689C7FC" w14:textId="77777777" w:rsidR="00630544" w:rsidRPr="000A29BE" w:rsidRDefault="00630544" w:rsidP="00630544">
      <w:pPr>
        <w:pStyle w:val="5RARMP"/>
      </w:pPr>
      <w:r w:rsidRPr="000A29BE">
        <w:t>Causal Pathway</w:t>
      </w:r>
    </w:p>
    <w:p w14:paraId="2EC9E52A" w14:textId="15C9CD75" w:rsidR="00630544" w:rsidRPr="00207AED" w:rsidRDefault="001C4FC4" w:rsidP="00630544">
      <w:pPr>
        <w:pStyle w:val="RARMPnumberedparagraphs"/>
      </w:pPr>
      <w:r>
        <w:t xml:space="preserve">People or animals could be exposed to the GMO via the pathways described in the previous risk scenarios. </w:t>
      </w:r>
      <w:r w:rsidR="00B767D2">
        <w:t>E</w:t>
      </w:r>
      <w:r w:rsidR="00630544" w:rsidRPr="000A29BE">
        <w:t xml:space="preserve">xposure could potentially result </w:t>
      </w:r>
      <w:r w:rsidR="008414D5">
        <w:t xml:space="preserve">in the GMO transducing </w:t>
      </w:r>
      <w:r w:rsidR="00B767D2">
        <w:t xml:space="preserve">cells. </w:t>
      </w:r>
      <w:r w:rsidR="00BC4AC8">
        <w:t xml:space="preserve">If </w:t>
      </w:r>
      <w:r w:rsidR="004D2D39">
        <w:t xml:space="preserve">people </w:t>
      </w:r>
      <w:r w:rsidR="00BC4AC8">
        <w:t xml:space="preserve">or </w:t>
      </w:r>
      <w:r w:rsidR="004D2D39">
        <w:t>animals</w:t>
      </w:r>
      <w:r w:rsidR="004D2D39" w:rsidDel="004D2D39">
        <w:t xml:space="preserve"> </w:t>
      </w:r>
      <w:r w:rsidR="00BC4AC8">
        <w:t xml:space="preserve">are co-infected with another alphavirus, the GMO could undergo complementation or recombination and generate a novel alphavirus or replication competent VEEV. </w:t>
      </w:r>
      <w:r w:rsidR="001A1E6D">
        <w:rPr>
          <w:rFonts w:asciiTheme="minorHAnsi" w:hAnsiTheme="minorHAnsi" w:cstheme="minorHAnsi"/>
          <w:szCs w:val="22"/>
        </w:rPr>
        <w:t xml:space="preserve">A novel alphavirus could have altered pathogenicity relative to other alphaviruses present in </w:t>
      </w:r>
      <w:r w:rsidR="009C1C86">
        <w:rPr>
          <w:rFonts w:asciiTheme="minorHAnsi" w:hAnsiTheme="minorHAnsi" w:cstheme="minorHAnsi"/>
          <w:szCs w:val="22"/>
        </w:rPr>
        <w:t>Australia or</w:t>
      </w:r>
      <w:r w:rsidR="001A1E6D">
        <w:rPr>
          <w:rFonts w:asciiTheme="minorHAnsi" w:hAnsiTheme="minorHAnsi" w:cstheme="minorHAnsi"/>
          <w:szCs w:val="22"/>
        </w:rPr>
        <w:t xml:space="preserve"> introduce a VEEV-like alphavirus into the Australian environment, where it is not currently present. </w:t>
      </w:r>
    </w:p>
    <w:p w14:paraId="7233E7CF" w14:textId="2C4D69AD" w:rsidR="001A1E6D" w:rsidRPr="00207AED" w:rsidDel="00207AED" w:rsidRDefault="001A1E6D" w:rsidP="001A1E6D">
      <w:pPr>
        <w:pStyle w:val="RARMPnumberedparagraphs"/>
      </w:pPr>
      <w:r w:rsidDel="00207AED">
        <w:t xml:space="preserve">Complementation requires the presence of different viral products capable of functionally rescuing a phenotype by providing different proteins. For the GMO, this would require the provision of structural proteins by another virus. Recombination is the exchange of genetic material between similar viruses, resulting in </w:t>
      </w:r>
      <w:r w:rsidR="00DE4933" w:rsidDel="00207AED">
        <w:t xml:space="preserve">replication competent virus or genetically </w:t>
      </w:r>
      <w:r w:rsidDel="00207AED">
        <w:t xml:space="preserve">novel strains with potentially altered virulence or host ranges. </w:t>
      </w:r>
    </w:p>
    <w:p w14:paraId="50A1ED3F" w14:textId="55132360" w:rsidR="001A1E6D" w:rsidRDefault="001A1E6D" w:rsidP="001A1E6D">
      <w:pPr>
        <w:pStyle w:val="RARMPnumberedparagraphs"/>
      </w:pPr>
      <w:r>
        <w:t xml:space="preserve">Complementation and recombination both require </w:t>
      </w:r>
      <w:r w:rsidR="00207AED">
        <w:t>the GMO and another alphavirus</w:t>
      </w:r>
      <w:r>
        <w:t xml:space="preserve"> strain to be present in the same cell as the same time. This could occur if:</w:t>
      </w:r>
    </w:p>
    <w:p w14:paraId="6F1762D3" w14:textId="77777777" w:rsidR="001A1E6D" w:rsidRDefault="001A1E6D" w:rsidP="001A1E6D">
      <w:pPr>
        <w:pStyle w:val="RARMPnumberedparagraphs"/>
        <w:numPr>
          <w:ilvl w:val="1"/>
          <w:numId w:val="7"/>
        </w:numPr>
      </w:pPr>
      <w:r>
        <w:lastRenderedPageBreak/>
        <w:t>The vaccinated cat is exposed to another alphavirus immediately prior to or after vaccination; or</w:t>
      </w:r>
    </w:p>
    <w:p w14:paraId="6F3729CB" w14:textId="77777777" w:rsidR="001A1E6D" w:rsidRDefault="001A1E6D" w:rsidP="001A1E6D">
      <w:pPr>
        <w:pStyle w:val="RARMPnumberedparagraphs"/>
        <w:numPr>
          <w:ilvl w:val="1"/>
          <w:numId w:val="7"/>
        </w:numPr>
      </w:pPr>
      <w:r>
        <w:t>A susceptible animal or person is infected with an alphavirus then exposed to the GMO as described in risk scenarios 1-3; or</w:t>
      </w:r>
    </w:p>
    <w:p w14:paraId="324B3560" w14:textId="77777777" w:rsidR="001A1E6D" w:rsidRDefault="001A1E6D" w:rsidP="001A1E6D">
      <w:pPr>
        <w:pStyle w:val="RARMPnumberedparagraphs"/>
        <w:numPr>
          <w:ilvl w:val="1"/>
          <w:numId w:val="7"/>
        </w:numPr>
      </w:pPr>
      <w:r>
        <w:t>The vaccinated cat is given two alphavirus-based vaccines at the same time; or</w:t>
      </w:r>
    </w:p>
    <w:p w14:paraId="0A4B7B9F" w14:textId="6F6DC831" w:rsidR="001A1E6D" w:rsidRDefault="001A1E6D" w:rsidP="001A1E6D">
      <w:pPr>
        <w:pStyle w:val="RARMPnumberedparagraphs"/>
        <w:numPr>
          <w:ilvl w:val="1"/>
          <w:numId w:val="7"/>
        </w:numPr>
      </w:pPr>
      <w:r>
        <w:t>The GMO is mistakenly administered or is used off-label in a non-feline species infected with an alphavirus</w:t>
      </w:r>
      <w:r w:rsidR="004D2D39">
        <w:t>.</w:t>
      </w:r>
    </w:p>
    <w:p w14:paraId="2EC01DCB" w14:textId="77777777" w:rsidR="00232C7C" w:rsidRPr="00D80789" w:rsidRDefault="00232C7C" w:rsidP="00232C7C">
      <w:pPr>
        <w:pStyle w:val="RARMPnumberedparagraphs"/>
        <w:numPr>
          <w:ilvl w:val="0"/>
          <w:numId w:val="0"/>
        </w:numPr>
        <w:rPr>
          <w:i/>
          <w:iCs/>
        </w:rPr>
      </w:pPr>
      <w:r>
        <w:rPr>
          <w:i/>
          <w:iCs/>
        </w:rPr>
        <w:t>Potential for co-infection of cells by the GMO and another alphavirus</w:t>
      </w:r>
    </w:p>
    <w:p w14:paraId="1B43AFB8" w14:textId="77777777" w:rsidR="00232C7C" w:rsidRDefault="00232C7C" w:rsidP="00232C7C">
      <w:pPr>
        <w:pStyle w:val="RARMPnumberedparagraphs"/>
      </w:pPr>
      <w:r>
        <w:t xml:space="preserve">The likelihood of viruses co-infecting cells is dependent on co-circulation of different viruses in the same geographical area, genetic similarity between the viruses, rate of co-infection of a host with both viruses and viral population size within the infected host cell. </w:t>
      </w:r>
    </w:p>
    <w:p w14:paraId="0EB8D773" w14:textId="77777777" w:rsidR="00232C7C" w:rsidRDefault="00232C7C" w:rsidP="00232C7C">
      <w:pPr>
        <w:pStyle w:val="RARMPnumberedparagraphs"/>
      </w:pPr>
      <w:r>
        <w:t xml:space="preserve">Cats may be exposed to alphaviruses immediately prior to or after vaccination with the GMO. This could occur if cats are housed near animals that are known alphavirus reservoirs or near horses where an alphavirus outbreak is occurring, and mosquitos are prevalent. Cats are susceptible to mosquito bites whether they are kept indoors or outdoors, however cats kept outdoors are more exposed. </w:t>
      </w:r>
    </w:p>
    <w:p w14:paraId="642E13B1" w14:textId="77777777" w:rsidR="00232C7C" w:rsidRDefault="00232C7C" w:rsidP="00232C7C">
      <w:pPr>
        <w:pStyle w:val="RARMPnumberedparagraphs"/>
      </w:pPr>
      <w:r>
        <w:t xml:space="preserve">Cats are highly unlikely to be given two alphavirus-based vaccines at the same time, as alphavirus based or live attenuated alphavirus vaccines are not currently used in Australia, according to the APVMA’s PubCris database. </w:t>
      </w:r>
    </w:p>
    <w:p w14:paraId="56B660FD" w14:textId="77777777" w:rsidR="00232C7C" w:rsidRDefault="00232C7C" w:rsidP="00232C7C">
      <w:pPr>
        <w:pStyle w:val="RARMPnumberedparagraphs"/>
      </w:pPr>
      <w:r>
        <w:t xml:space="preserve">Susceptible people or animals infected with an alphavirus are unlikely to be infected with the GMO transmitted from a vaccinated cat as the GMO is not expected to shed and is not expected to be transmitted by mosquitoes. </w:t>
      </w:r>
    </w:p>
    <w:p w14:paraId="2DB3B522" w14:textId="77777777" w:rsidR="00232C7C" w:rsidRDefault="00232C7C" w:rsidP="00232C7C">
      <w:pPr>
        <w:pStyle w:val="RARMPnumberedparagraphs"/>
      </w:pPr>
      <w:r>
        <w:t xml:space="preserve">Animals receiving the vaccine accidentally or through off-label use could be infected with an alphavirus. As horses are the main vertebrates that exhibit a severe disease pathology from alphavirus infection, and the administration of any vaccine is only recommended for healthy animals, horses are highly unlikely to receive the vaccine via this route. Other animals that could be infected with an alphavirus asymptomatically are more at risk of receiving the GMO accidentally or through off label use. </w:t>
      </w:r>
    </w:p>
    <w:p w14:paraId="6238B06B" w14:textId="77777777" w:rsidR="00232C7C" w:rsidRPr="007854C6" w:rsidRDefault="00232C7C" w:rsidP="00232C7C">
      <w:pPr>
        <w:pStyle w:val="RARMPnumberedparagraphs"/>
      </w:pPr>
      <w:r>
        <w:rPr>
          <w:rFonts w:asciiTheme="minorHAnsi" w:hAnsiTheme="minorHAnsi" w:cstheme="minorHAnsi"/>
          <w:szCs w:val="22"/>
        </w:rPr>
        <w:t xml:space="preserve">The GMO, being replication incompetent, is expected be limited in the overall number of cells transduced in a vaccinated cat and likely significantly fewer cells in the event of exposures to lower doses. This reduces the overall likelihood of the GMO and an alphavirus both being present in the same cell. </w:t>
      </w:r>
    </w:p>
    <w:p w14:paraId="33D4D542" w14:textId="0E62ED4A" w:rsidR="00232C7C" w:rsidRDefault="00232C7C" w:rsidP="00232C7C">
      <w:pPr>
        <w:pStyle w:val="RARMPnumberedparagraphs"/>
      </w:pPr>
      <w:r>
        <w:t xml:space="preserve">Alphaviruses are thought to be infectious for approximately 7 days </w:t>
      </w:r>
      <w:r>
        <w:fldChar w:fldCharType="begin"/>
      </w:r>
      <w:r>
        <w:instrText xml:space="preserve"> ADDIN EN.CITE &lt;EndNote&gt;&lt;Cite&gt;&lt;Author&gt;Hick&lt;/Author&gt;&lt;Year&gt;2024&lt;/Year&gt;&lt;RecNum&gt;10&lt;/RecNum&gt;&lt;DisplayText&gt;(Hick et al., 2024a)&lt;/DisplayText&gt;&lt;record&gt;&lt;rec-number&gt;10&lt;/rec-number&gt;&lt;foreign-keys&gt;&lt;key app="EN" db-id="t2arpfetppzveoex0v05zs9vadr9905spa2t" timestamp="1762471232"&gt;10&lt;/key&gt;&lt;/foreign-keys&gt;&lt;ref-type name="Journal Article"&gt;17&lt;/ref-type&gt;&lt;contributors&gt;&lt;authors&gt;&lt;author&gt;Hick, Tessy AH&lt;/author&gt;&lt;author&gt;Geertsema, Corinne&lt;/author&gt;&lt;author&gt;Nguyen, Wilson&lt;/author&gt;&lt;author&gt;Bishop, Cameron R&lt;/author&gt;&lt;author&gt;van Oosten, Linda&lt;/author&gt;&lt;author&gt;Abbo, Sandra R&lt;/author&gt;&lt;author&gt;Dumenil, Troy&lt;/author&gt;&lt;author&gt;van Kuppeveld, Frank JM&lt;/author&gt;&lt;author&gt;Langereis, Martijn A&lt;/author&gt;&lt;author&gt;Rawle, Daniel J&lt;/author&gt;&lt;/authors&gt;&lt;/contributors&gt;&lt;titles&gt;&lt;title&gt;Safety concern of recombination between self-amplifying mRNA vaccines and viruses is mitigated in vivo&lt;/title&gt;&lt;secondary-title&gt;Molecular Therapy&lt;/secondary-title&gt;&lt;/titles&gt;&lt;periodical&gt;&lt;full-title&gt;Molecular Therapy&lt;/full-title&gt;&lt;/periodical&gt;&lt;pages&gt;2519-2534&lt;/pages&gt;&lt;volume&gt;32&lt;/volume&gt;&lt;number&gt;8&lt;/number&gt;&lt;dates&gt;&lt;year&gt;2024&lt;/year&gt;&lt;/dates&gt;&lt;isbn&gt;1525-0016&lt;/isbn&gt;&lt;urls&gt;&lt;/urls&gt;&lt;/record&gt;&lt;/Cite&gt;&lt;/EndNote&gt;</w:instrText>
      </w:r>
      <w:r>
        <w:fldChar w:fldCharType="separate"/>
      </w:r>
      <w:r>
        <w:rPr>
          <w:noProof/>
        </w:rPr>
        <w:t>(</w:t>
      </w:r>
      <w:hyperlink w:anchor="_ENREF_19" w:tooltip="Hick, 2024 #10" w:history="1">
        <w:r w:rsidR="00D4593C">
          <w:rPr>
            <w:noProof/>
          </w:rPr>
          <w:t>Hick et al., 2024a</w:t>
        </w:r>
      </w:hyperlink>
      <w:r>
        <w:rPr>
          <w:noProof/>
        </w:rPr>
        <w:t>)</w:t>
      </w:r>
      <w:r>
        <w:fldChar w:fldCharType="end"/>
      </w:r>
      <w:r>
        <w:t xml:space="preserve">, however viral RNA can be detected for much longer. This is likely to limit the temporal window in which the GMO and an alphavirus could potentially enter the same host cell. </w:t>
      </w:r>
    </w:p>
    <w:p w14:paraId="2D8D8D1F" w14:textId="27250BEE" w:rsidR="00232C7C" w:rsidRDefault="00232C7C" w:rsidP="00232C7C">
      <w:pPr>
        <w:pStyle w:val="RARMPnumberedparagraphs"/>
      </w:pPr>
      <w:r>
        <w:rPr>
          <w:rFonts w:asciiTheme="minorHAnsi" w:hAnsiTheme="minorHAnsi" w:cstheme="minorHAnsi"/>
          <w:szCs w:val="22"/>
        </w:rPr>
        <w:t xml:space="preserve">Alphaviruses contain superinfection exclusion mechanisms that inhibit the replication of a secondary infecting alphavirus in the same cell. In VEEV, this is mediated by the nsPs which are still present in the GMO. There is evidence that this mechanism effectively inhibits secondary infecting viral replication within an hour, further reducing the temporal window available for two alphaviruses to infect the same cell. </w:t>
      </w:r>
    </w:p>
    <w:p w14:paraId="40B49E5A" w14:textId="08A51B55" w:rsidR="001A1E6D" w:rsidRPr="00C00282" w:rsidRDefault="007D56DC" w:rsidP="00C00282">
      <w:pPr>
        <w:pStyle w:val="RARMPnumberedparagraphs"/>
        <w:numPr>
          <w:ilvl w:val="0"/>
          <w:numId w:val="0"/>
        </w:numPr>
        <w:rPr>
          <w:i/>
          <w:iCs/>
        </w:rPr>
      </w:pPr>
      <w:r>
        <w:rPr>
          <w:i/>
          <w:iCs/>
        </w:rPr>
        <w:t>Complementation of the GMO with a wild type alphavirus</w:t>
      </w:r>
    </w:p>
    <w:p w14:paraId="568001C1" w14:textId="17085DE9" w:rsidR="000D6F15" w:rsidRPr="00C00282" w:rsidRDefault="000D6F15" w:rsidP="00630544">
      <w:pPr>
        <w:pStyle w:val="RARMPnumberedparagraphs"/>
      </w:pPr>
      <w:r>
        <w:rPr>
          <w:rFonts w:asciiTheme="minorHAnsi" w:hAnsiTheme="minorHAnsi" w:cstheme="minorHAnsi"/>
          <w:szCs w:val="22"/>
        </w:rPr>
        <w:t>C</w:t>
      </w:r>
      <w:r w:rsidR="001A1E6D">
        <w:rPr>
          <w:rFonts w:asciiTheme="minorHAnsi" w:hAnsiTheme="minorHAnsi" w:cstheme="minorHAnsi"/>
          <w:szCs w:val="22"/>
        </w:rPr>
        <w:t xml:space="preserve">omplementation </w:t>
      </w:r>
      <w:r>
        <w:rPr>
          <w:rFonts w:asciiTheme="minorHAnsi" w:hAnsiTheme="minorHAnsi" w:cstheme="minorHAnsi"/>
          <w:szCs w:val="22"/>
        </w:rPr>
        <w:t>would have two primary outcomes; the GMO complements another alphavirus with</w:t>
      </w:r>
      <w:r w:rsidR="004D2D39">
        <w:rPr>
          <w:rFonts w:asciiTheme="minorHAnsi" w:hAnsiTheme="minorHAnsi" w:cstheme="minorHAnsi"/>
          <w:szCs w:val="22"/>
        </w:rPr>
        <w:t xml:space="preserve"> </w:t>
      </w:r>
      <w:r>
        <w:rPr>
          <w:rFonts w:asciiTheme="minorHAnsi" w:hAnsiTheme="minorHAnsi" w:cstheme="minorHAnsi"/>
          <w:szCs w:val="22"/>
        </w:rPr>
        <w:t xml:space="preserve">nsp1-4 derived </w:t>
      </w:r>
      <w:r w:rsidR="00F42253">
        <w:rPr>
          <w:rFonts w:asciiTheme="minorHAnsi" w:hAnsiTheme="minorHAnsi" w:cstheme="minorHAnsi"/>
          <w:szCs w:val="22"/>
        </w:rPr>
        <w:t>from VEEV TC-83</w:t>
      </w:r>
      <w:r>
        <w:rPr>
          <w:rFonts w:asciiTheme="minorHAnsi" w:hAnsiTheme="minorHAnsi" w:cstheme="minorHAnsi"/>
          <w:szCs w:val="22"/>
        </w:rPr>
        <w:t xml:space="preserve">, or another alphavirus complements the GMO with structural proteins </w:t>
      </w:r>
      <w:r w:rsidR="00F42253">
        <w:rPr>
          <w:rFonts w:asciiTheme="minorHAnsi" w:hAnsiTheme="minorHAnsi" w:cstheme="minorHAnsi"/>
          <w:szCs w:val="22"/>
        </w:rPr>
        <w:t xml:space="preserve">enabling </w:t>
      </w:r>
      <w:r>
        <w:rPr>
          <w:rFonts w:asciiTheme="minorHAnsi" w:hAnsiTheme="minorHAnsi" w:cstheme="minorHAnsi"/>
          <w:szCs w:val="22"/>
        </w:rPr>
        <w:t xml:space="preserve">the GMO </w:t>
      </w:r>
      <w:r w:rsidR="00F42253">
        <w:rPr>
          <w:rFonts w:asciiTheme="minorHAnsi" w:hAnsiTheme="minorHAnsi" w:cstheme="minorHAnsi"/>
          <w:szCs w:val="22"/>
        </w:rPr>
        <w:t xml:space="preserve">to form </w:t>
      </w:r>
      <w:r>
        <w:rPr>
          <w:rFonts w:asciiTheme="minorHAnsi" w:hAnsiTheme="minorHAnsi" w:cstheme="minorHAnsi"/>
          <w:szCs w:val="22"/>
        </w:rPr>
        <w:t xml:space="preserve">new viral particles. </w:t>
      </w:r>
    </w:p>
    <w:p w14:paraId="3078F540" w14:textId="43C7F33C" w:rsidR="007D56DC" w:rsidRPr="00207AED" w:rsidRDefault="00DE4933" w:rsidP="00630544">
      <w:pPr>
        <w:pStyle w:val="RARMPnumberedparagraphs"/>
      </w:pPr>
      <w:r>
        <w:rPr>
          <w:rFonts w:asciiTheme="minorHAnsi" w:hAnsiTheme="minorHAnsi" w:cstheme="minorHAnsi"/>
          <w:szCs w:val="22"/>
        </w:rPr>
        <w:lastRenderedPageBreak/>
        <w:t>A broad range of alphaviruses have a demonstrated capacity for complementation of the non-structural replicases across different species</w:t>
      </w:r>
      <w:r w:rsidR="00232C7C">
        <w:rPr>
          <w:rFonts w:asciiTheme="minorHAnsi" w:hAnsiTheme="minorHAnsi" w:cstheme="minorHAnsi"/>
          <w:szCs w:val="22"/>
        </w:rPr>
        <w:t xml:space="preserve"> in laboratory settings</w:t>
      </w:r>
      <w:r>
        <w:rPr>
          <w:rFonts w:asciiTheme="minorHAnsi" w:hAnsiTheme="minorHAnsi" w:cstheme="minorHAnsi"/>
          <w:szCs w:val="22"/>
        </w:rPr>
        <w:t xml:space="preserve"> </w:t>
      </w:r>
      <w:r w:rsidR="00C139C7">
        <w:rPr>
          <w:rFonts w:asciiTheme="minorHAnsi" w:hAnsiTheme="minorHAnsi" w:cstheme="minorHAnsi"/>
          <w:szCs w:val="22"/>
        </w:rPr>
        <w:fldChar w:fldCharType="begin"/>
      </w:r>
      <w:r w:rsidR="00C139C7">
        <w:rPr>
          <w:rFonts w:asciiTheme="minorHAnsi" w:hAnsiTheme="minorHAnsi" w:cstheme="minorHAnsi"/>
          <w:szCs w:val="22"/>
        </w:rPr>
        <w:instrText xml:space="preserve"> ADDIN EN.CITE &lt;EndNote&gt;&lt;Cite&gt;&lt;Author&gt;Wang&lt;/Author&gt;&lt;Year&gt;2025&lt;/Year&gt;&lt;RecNum&gt;70&lt;/RecNum&gt;&lt;DisplayText&gt;(Wang et al., 2025)&lt;/DisplayText&gt;&lt;record&gt;&lt;rec-number&gt;70&lt;/rec-number&gt;&lt;foreign-keys&gt;&lt;key app="EN" db-id="t2arpfetppzveoex0v05zs9vadr9905spa2t" timestamp="1771473914"&gt;70&lt;/key&gt;&lt;/foreign-keys&gt;&lt;ref-type name="Journal Article"&gt;17&lt;/ref-type&gt;&lt;contributors&gt;&lt;authors&gt;&lt;author&gt;Wang, Sainan&lt;/author&gt;&lt;author&gt;Naumenko, Krystyna&lt;/author&gt;&lt;author&gt;Mirzajani Sarvandani, Mandana&lt;/author&gt;&lt;author&gt;Lello, Laura Sandra&lt;/author&gt;&lt;author&gt;Makhotina, Anna&lt;/author&gt;&lt;author&gt;Claesson, Hanna Carolina&lt;/author&gt;&lt;author&gt;&lt;style face="normal" font="default" charset="238" size="100%"&gt;Žusinaite, Eva&lt;/style&gt;&lt;/author&gt;&lt;author&gt;&lt;style face="normal" font="default" charset="238" size="100%"&gt;Merits, Andres&lt;/style&gt;&lt;/author&gt;&lt;/authors&gt;&lt;/contributors&gt;&lt;titles&gt;&lt;title&gt;Trans-complementation of chikungunya virus replicase mutants reveals alphavirus replication complexity and supports antiviral tool development&lt;/title&gt;&lt;secondary-title&gt;PLoS Pathogens&lt;/secondary-title&gt;&lt;/titles&gt;&lt;periodical&gt;&lt;full-title&gt;PLoS Pathogens&lt;/full-title&gt;&lt;/periodical&gt;&lt;pages&gt;e1013838&lt;/pages&gt;&lt;volume&gt;21&lt;/volume&gt;&lt;number&gt;12&lt;/number&gt;&lt;dates&gt;&lt;year&gt;2025&lt;/year&gt;&lt;/dates&gt;&lt;isbn&gt;1553-7366&lt;/isbn&gt;&lt;urls&gt;&lt;/urls&gt;&lt;/record&gt;&lt;/Cite&gt;&lt;/EndNote&gt;</w:instrText>
      </w:r>
      <w:r w:rsidR="00C139C7">
        <w:rPr>
          <w:rFonts w:asciiTheme="minorHAnsi" w:hAnsiTheme="minorHAnsi" w:cstheme="minorHAnsi"/>
          <w:szCs w:val="22"/>
        </w:rPr>
        <w:fldChar w:fldCharType="separate"/>
      </w:r>
      <w:r w:rsidR="00C139C7">
        <w:rPr>
          <w:rFonts w:asciiTheme="minorHAnsi" w:hAnsiTheme="minorHAnsi" w:cstheme="minorHAnsi"/>
          <w:noProof/>
          <w:szCs w:val="22"/>
        </w:rPr>
        <w:t>(</w:t>
      </w:r>
      <w:hyperlink w:anchor="_ENREF_64" w:tooltip="Wang, 2025 #70" w:history="1">
        <w:r w:rsidR="00D4593C">
          <w:rPr>
            <w:rFonts w:asciiTheme="minorHAnsi" w:hAnsiTheme="minorHAnsi" w:cstheme="minorHAnsi"/>
            <w:noProof/>
            <w:szCs w:val="22"/>
          </w:rPr>
          <w:t>Wang et al., 2025</w:t>
        </w:r>
      </w:hyperlink>
      <w:r w:rsidR="00C139C7">
        <w:rPr>
          <w:rFonts w:asciiTheme="minorHAnsi" w:hAnsiTheme="minorHAnsi" w:cstheme="minorHAnsi"/>
          <w:noProof/>
          <w:szCs w:val="22"/>
        </w:rPr>
        <w:t>)</w:t>
      </w:r>
      <w:r w:rsidR="00C139C7">
        <w:rPr>
          <w:rFonts w:asciiTheme="minorHAnsi" w:hAnsiTheme="minorHAnsi" w:cstheme="minorHAnsi"/>
          <w:szCs w:val="22"/>
        </w:rPr>
        <w:fldChar w:fldCharType="end"/>
      </w:r>
      <w:r>
        <w:rPr>
          <w:rFonts w:asciiTheme="minorHAnsi" w:hAnsiTheme="minorHAnsi" w:cstheme="minorHAnsi"/>
          <w:szCs w:val="22"/>
        </w:rPr>
        <w:t xml:space="preserve">. </w:t>
      </w:r>
      <w:r w:rsidR="000D6F15">
        <w:rPr>
          <w:rFonts w:asciiTheme="minorHAnsi" w:hAnsiTheme="minorHAnsi" w:cstheme="minorHAnsi"/>
          <w:szCs w:val="22"/>
        </w:rPr>
        <w:t>The GMO c</w:t>
      </w:r>
      <w:r w:rsidR="005A2161">
        <w:rPr>
          <w:rFonts w:asciiTheme="minorHAnsi" w:hAnsiTheme="minorHAnsi" w:cstheme="minorHAnsi"/>
          <w:szCs w:val="22"/>
        </w:rPr>
        <w:t>omplementing an alphavirus would provide VEEV</w:t>
      </w:r>
      <w:r w:rsidR="004E5C41">
        <w:rPr>
          <w:rFonts w:asciiTheme="minorHAnsi" w:hAnsiTheme="minorHAnsi" w:cstheme="minorHAnsi"/>
          <w:szCs w:val="22"/>
        </w:rPr>
        <w:t xml:space="preserve"> TC-83</w:t>
      </w:r>
      <w:r w:rsidR="005A2161">
        <w:rPr>
          <w:rFonts w:asciiTheme="minorHAnsi" w:hAnsiTheme="minorHAnsi" w:cstheme="minorHAnsi"/>
          <w:szCs w:val="22"/>
        </w:rPr>
        <w:t xml:space="preserve"> replication machinery</w:t>
      </w:r>
      <w:r w:rsidR="007D56DC">
        <w:rPr>
          <w:rFonts w:asciiTheme="minorHAnsi" w:hAnsiTheme="minorHAnsi" w:cstheme="minorHAnsi"/>
          <w:szCs w:val="22"/>
        </w:rPr>
        <w:t xml:space="preserve"> </w:t>
      </w:r>
      <w:r>
        <w:rPr>
          <w:rFonts w:asciiTheme="minorHAnsi" w:hAnsiTheme="minorHAnsi" w:cstheme="minorHAnsi"/>
          <w:szCs w:val="22"/>
        </w:rPr>
        <w:t>that could</w:t>
      </w:r>
      <w:r w:rsidR="007D56DC">
        <w:rPr>
          <w:rFonts w:asciiTheme="minorHAnsi" w:hAnsiTheme="minorHAnsi" w:cstheme="minorHAnsi"/>
          <w:szCs w:val="22"/>
        </w:rPr>
        <w:t xml:space="preserve"> </w:t>
      </w:r>
      <w:r>
        <w:rPr>
          <w:rFonts w:asciiTheme="minorHAnsi" w:hAnsiTheme="minorHAnsi" w:cstheme="minorHAnsi"/>
          <w:szCs w:val="22"/>
        </w:rPr>
        <w:t>replicate the wild type alphavirus genome until lysis of the host cell</w:t>
      </w:r>
      <w:r w:rsidR="007D56DC">
        <w:rPr>
          <w:rFonts w:asciiTheme="minorHAnsi" w:hAnsiTheme="minorHAnsi" w:cstheme="minorHAnsi"/>
          <w:szCs w:val="22"/>
        </w:rPr>
        <w:t xml:space="preserve">. </w:t>
      </w:r>
      <w:r>
        <w:rPr>
          <w:rFonts w:asciiTheme="minorHAnsi" w:hAnsiTheme="minorHAnsi" w:cstheme="minorHAnsi"/>
          <w:szCs w:val="22"/>
        </w:rPr>
        <w:t xml:space="preserve">This would be highly unlikely to alter the virulence of the other alphavirus. </w:t>
      </w:r>
    </w:p>
    <w:p w14:paraId="7F769E72" w14:textId="02CEB695" w:rsidR="000D6F15" w:rsidRPr="00D80789" w:rsidRDefault="00DE4933" w:rsidP="00332668">
      <w:pPr>
        <w:pStyle w:val="RARMPnumberedparagraphs"/>
      </w:pPr>
      <w:r w:rsidDel="00F42253">
        <w:rPr>
          <w:rFonts w:asciiTheme="minorHAnsi" w:hAnsiTheme="minorHAnsi" w:cstheme="minorHAnsi"/>
          <w:szCs w:val="22"/>
        </w:rPr>
        <w:t xml:space="preserve">Complementation of the GMO with structural proteins </w:t>
      </w:r>
      <w:r w:rsidR="00332668">
        <w:rPr>
          <w:rFonts w:asciiTheme="minorHAnsi" w:hAnsiTheme="minorHAnsi" w:cstheme="minorHAnsi"/>
          <w:szCs w:val="22"/>
        </w:rPr>
        <w:t xml:space="preserve">(capsid or glycoprotein) </w:t>
      </w:r>
      <w:r w:rsidDel="00F42253">
        <w:rPr>
          <w:rFonts w:asciiTheme="minorHAnsi" w:hAnsiTheme="minorHAnsi" w:cstheme="minorHAnsi"/>
          <w:szCs w:val="22"/>
        </w:rPr>
        <w:t xml:space="preserve">from another alphavirus </w:t>
      </w:r>
      <w:r>
        <w:rPr>
          <w:rFonts w:asciiTheme="minorHAnsi" w:hAnsiTheme="minorHAnsi" w:cstheme="minorHAnsi"/>
          <w:szCs w:val="22"/>
        </w:rPr>
        <w:t xml:space="preserve">would </w:t>
      </w:r>
      <w:r w:rsidDel="00F42253">
        <w:rPr>
          <w:rFonts w:asciiTheme="minorHAnsi" w:hAnsiTheme="minorHAnsi" w:cstheme="minorHAnsi"/>
          <w:szCs w:val="22"/>
        </w:rPr>
        <w:t>result in additional viral particles containing the GMO being produced, that could then transduce other cells. However, as complementation could not restore replication competence to the GMO, the most likely outcome would be one additional cycle of replication and potentially longer persistence of the GMO in a person or animal.</w:t>
      </w:r>
      <w:r w:rsidR="00332668">
        <w:rPr>
          <w:rFonts w:asciiTheme="minorHAnsi" w:hAnsiTheme="minorHAnsi" w:cstheme="minorHAnsi"/>
          <w:szCs w:val="22"/>
        </w:rPr>
        <w:t xml:space="preserve"> </w:t>
      </w:r>
      <w:r w:rsidR="007D56DC" w:rsidRPr="00332668">
        <w:rPr>
          <w:rFonts w:asciiTheme="minorHAnsi" w:hAnsiTheme="minorHAnsi" w:cstheme="minorHAnsi"/>
          <w:szCs w:val="22"/>
        </w:rPr>
        <w:t>There is no experimental evidence that demonstrates complementation of the capsid or glycoprotein</w:t>
      </w:r>
      <w:r w:rsidR="001E4968" w:rsidRPr="00332668">
        <w:rPr>
          <w:rFonts w:asciiTheme="minorHAnsi" w:hAnsiTheme="minorHAnsi" w:cstheme="minorHAnsi"/>
          <w:szCs w:val="22"/>
        </w:rPr>
        <w:t xml:space="preserve"> across alphavirus species</w:t>
      </w:r>
      <w:r w:rsidR="007D56DC" w:rsidRPr="00332668">
        <w:rPr>
          <w:rFonts w:asciiTheme="minorHAnsi" w:hAnsiTheme="minorHAnsi" w:cstheme="minorHAnsi"/>
          <w:szCs w:val="22"/>
        </w:rPr>
        <w:t>, which are the proteins required to produce new particles for the GMO. Therefore, any complementation occurring between alphaviruses and the GMO is highly unlikely to result in novel viral particles.</w:t>
      </w:r>
    </w:p>
    <w:p w14:paraId="64AED8DE" w14:textId="41979231" w:rsidR="001E4968" w:rsidRPr="005F3F76" w:rsidRDefault="001E4968" w:rsidP="001E4968">
      <w:pPr>
        <w:pStyle w:val="RARMPnumberedparagraphs"/>
        <w:numPr>
          <w:ilvl w:val="0"/>
          <w:numId w:val="0"/>
        </w:numPr>
        <w:rPr>
          <w:i/>
          <w:iCs/>
        </w:rPr>
      </w:pPr>
      <w:r>
        <w:rPr>
          <w:i/>
          <w:iCs/>
        </w:rPr>
        <w:t>R</w:t>
      </w:r>
      <w:r w:rsidRPr="005F3F76">
        <w:rPr>
          <w:i/>
          <w:iCs/>
        </w:rPr>
        <w:t xml:space="preserve">ecombination </w:t>
      </w:r>
      <w:r>
        <w:rPr>
          <w:i/>
          <w:iCs/>
        </w:rPr>
        <w:t>of the GMO with a wild type alphavirus</w:t>
      </w:r>
    </w:p>
    <w:p w14:paraId="600A4EC0" w14:textId="1BB6F182" w:rsidR="00F42253" w:rsidRDefault="001E4968" w:rsidP="00F42253">
      <w:pPr>
        <w:pStyle w:val="RARMPnumberedparagraphs"/>
      </w:pPr>
      <w:r>
        <w:t xml:space="preserve">Recombination of the GMO with another alphavirus could </w:t>
      </w:r>
      <w:r w:rsidR="00D80789">
        <w:t xml:space="preserve">potentially </w:t>
      </w:r>
      <w:r>
        <w:t>occur</w:t>
      </w:r>
      <w:r w:rsidR="00D80789">
        <w:t xml:space="preserve"> in certain circumstances</w:t>
      </w:r>
      <w:r>
        <w:t xml:space="preserve">. </w:t>
      </w:r>
      <w:r w:rsidR="00D971E6">
        <w:t xml:space="preserve">For example, recombination between sa-mRNAs </w:t>
      </w:r>
      <w:r w:rsidR="00E42134">
        <w:t xml:space="preserve">in laboratory conditions requires </w:t>
      </w:r>
      <w:r w:rsidR="00D971E6">
        <w:t>directly introducing two viruses into the same cell at the same time</w:t>
      </w:r>
      <w:r w:rsidR="00E42134">
        <w:t>,</w:t>
      </w:r>
      <w:r w:rsidR="00F42253">
        <w:t xml:space="preserve"> using high titres of each virus, in cell lines that are highly permissive to replication </w:t>
      </w:r>
      <w:r w:rsidR="00F42253">
        <w:fldChar w:fldCharType="begin"/>
      </w:r>
      <w:r w:rsidR="00F42253">
        <w:instrText xml:space="preserve"> ADDIN EN.CITE &lt;EndNote&gt;&lt;Cite&gt;&lt;Author&gt;Hick&lt;/Author&gt;&lt;Year&gt;2024&lt;/Year&gt;&lt;RecNum&gt;10&lt;/RecNum&gt;&lt;DisplayText&gt;(Hick et al., 2024a)&lt;/DisplayText&gt;&lt;record&gt;&lt;rec-number&gt;10&lt;/rec-number&gt;&lt;foreign-keys&gt;&lt;key app="EN" db-id="t2arpfetppzveoex0v05zs9vadr9905spa2t" timestamp="1762471232"&gt;10&lt;/key&gt;&lt;/foreign-keys&gt;&lt;ref-type name="Journal Article"&gt;17&lt;/ref-type&gt;&lt;contributors&gt;&lt;authors&gt;&lt;author&gt;Hick, Tessy AH&lt;/author&gt;&lt;author&gt;Geertsema, Corinne&lt;/author&gt;&lt;author&gt;Nguyen, Wilson&lt;/author&gt;&lt;author&gt;Bishop, Cameron R&lt;/author&gt;&lt;author&gt;van Oosten, Linda&lt;/author&gt;&lt;author&gt;Abbo, Sandra R&lt;/author&gt;&lt;author&gt;Dumenil, Troy&lt;/author&gt;&lt;author&gt;van Kuppeveld, Frank JM&lt;/author&gt;&lt;author&gt;Langereis, Martijn A&lt;/author&gt;&lt;author&gt;Rawle, Daniel J&lt;/author&gt;&lt;/authors&gt;&lt;/contributors&gt;&lt;titles&gt;&lt;title&gt;Safety concern of recombination between self-amplifying mRNA vaccines and viruses is mitigated in vivo&lt;/title&gt;&lt;secondary-title&gt;Molecular Therapy&lt;/secondary-title&gt;&lt;/titles&gt;&lt;periodical&gt;&lt;full-title&gt;Molecular Therapy&lt;/full-title&gt;&lt;/periodical&gt;&lt;pages&gt;2519-2534&lt;/pages&gt;&lt;volume&gt;32&lt;/volume&gt;&lt;number&gt;8&lt;/number&gt;&lt;dates&gt;&lt;year&gt;2024&lt;/year&gt;&lt;/dates&gt;&lt;isbn&gt;1525-0016&lt;/isbn&gt;&lt;urls&gt;&lt;/urls&gt;&lt;/record&gt;&lt;/Cite&gt;&lt;/EndNote&gt;</w:instrText>
      </w:r>
      <w:r w:rsidR="00F42253">
        <w:fldChar w:fldCharType="separate"/>
      </w:r>
      <w:r w:rsidR="00F42253">
        <w:rPr>
          <w:noProof/>
        </w:rPr>
        <w:t>(</w:t>
      </w:r>
      <w:hyperlink w:anchor="_ENREF_19" w:tooltip="Hick, 2024 #10" w:history="1">
        <w:r w:rsidR="00D4593C">
          <w:rPr>
            <w:noProof/>
          </w:rPr>
          <w:t>Hick et al., 2024a</w:t>
        </w:r>
      </w:hyperlink>
      <w:r w:rsidR="00F42253">
        <w:rPr>
          <w:noProof/>
        </w:rPr>
        <w:t>)</w:t>
      </w:r>
      <w:r w:rsidR="00F42253">
        <w:fldChar w:fldCharType="end"/>
      </w:r>
      <w:r w:rsidR="00F42253">
        <w:t xml:space="preserve">. These conditions are highly unlikely to occur under field conditions, supported by the lack of overall recombination events reported between alphavirus species, and no recombination events reported for any pre-clinical or clinical trial using sa-mRNAs. </w:t>
      </w:r>
    </w:p>
    <w:p w14:paraId="35F6EFC1" w14:textId="13CC837F" w:rsidR="001E4968" w:rsidRDefault="00F42253" w:rsidP="00F42253">
      <w:pPr>
        <w:pStyle w:val="RARMPnumberedparagraphs"/>
      </w:pPr>
      <w:r>
        <w:t>The recombinant sa-mRNA and alphavirus produced in the Hick et al. (2024) study only occurred between the sa-mRNA and Getah virus, which is not present in Australia, with no recombination events observed with Barmah Forest Virus</w:t>
      </w:r>
      <w:r w:rsidR="00541B91">
        <w:t>,</w:t>
      </w:r>
      <w:r>
        <w:t xml:space="preserve"> Ross River Virus</w:t>
      </w:r>
      <w:r w:rsidR="00541B91">
        <w:t>, or the other alphaviruses tested</w:t>
      </w:r>
      <w:r>
        <w:t xml:space="preserve">. Further, the recombinant virus produced was unable to replicate in mosquito cells or infect mosquitoes through blood meals </w:t>
      </w:r>
      <w:r>
        <w:fldChar w:fldCharType="begin"/>
      </w:r>
      <w:r>
        <w:instrText xml:space="preserve"> ADDIN EN.CITE &lt;EndNote&gt;&lt;Cite&gt;&lt;Author&gt;Hick&lt;/Author&gt;&lt;Year&gt;2024&lt;/Year&gt;&lt;RecNum&gt;10&lt;/RecNum&gt;&lt;DisplayText&gt;(Hick et al., 2024a)&lt;/DisplayText&gt;&lt;record&gt;&lt;rec-number&gt;10&lt;/rec-number&gt;&lt;foreign-keys&gt;&lt;key app="EN" db-id="t2arpfetppzveoex0v05zs9vadr9905spa2t" timestamp="1762471232"&gt;10&lt;/key&gt;&lt;/foreign-keys&gt;&lt;ref-type name="Journal Article"&gt;17&lt;/ref-type&gt;&lt;contributors&gt;&lt;authors&gt;&lt;author&gt;Hick, Tessy AH&lt;/author&gt;&lt;author&gt;Geertsema, Corinne&lt;/author&gt;&lt;author&gt;Nguyen, Wilson&lt;/author&gt;&lt;author&gt;Bishop, Cameron R&lt;/author&gt;&lt;author&gt;van Oosten, Linda&lt;/author&gt;&lt;author&gt;Abbo, Sandra R&lt;/author&gt;&lt;author&gt;Dumenil, Troy&lt;/author&gt;&lt;author&gt;van Kuppeveld, Frank JM&lt;/author&gt;&lt;author&gt;Langereis, Martijn A&lt;/author&gt;&lt;author&gt;Rawle, Daniel J&lt;/author&gt;&lt;/authors&gt;&lt;/contributors&gt;&lt;titles&gt;&lt;title&gt;Safety concern of recombination between self-amplifying mRNA vaccines and viruses is mitigated in vivo&lt;/title&gt;&lt;secondary-title&gt;Molecular Therapy&lt;/secondary-title&gt;&lt;/titles&gt;&lt;periodical&gt;&lt;full-title&gt;Molecular Therapy&lt;/full-title&gt;&lt;/periodical&gt;&lt;pages&gt;2519-2534&lt;/pages&gt;&lt;volume&gt;32&lt;/volume&gt;&lt;number&gt;8&lt;/number&gt;&lt;dates&gt;&lt;year&gt;2024&lt;/year&gt;&lt;/dates&gt;&lt;isbn&gt;1525-0016&lt;/isbn&gt;&lt;urls&gt;&lt;/urls&gt;&lt;/record&gt;&lt;/Cite&gt;&lt;/EndNote&gt;</w:instrText>
      </w:r>
      <w:r>
        <w:fldChar w:fldCharType="separate"/>
      </w:r>
      <w:r>
        <w:rPr>
          <w:noProof/>
        </w:rPr>
        <w:t>(</w:t>
      </w:r>
      <w:hyperlink w:anchor="_ENREF_19" w:tooltip="Hick, 2024 #10" w:history="1">
        <w:r w:rsidR="00D4593C">
          <w:rPr>
            <w:noProof/>
          </w:rPr>
          <w:t>Hick et al., 2024a</w:t>
        </w:r>
      </w:hyperlink>
      <w:r>
        <w:rPr>
          <w:noProof/>
        </w:rPr>
        <w:t>)</w:t>
      </w:r>
      <w:r>
        <w:fldChar w:fldCharType="end"/>
      </w:r>
      <w:r>
        <w:t>.</w:t>
      </w:r>
    </w:p>
    <w:p w14:paraId="292B023D" w14:textId="10158EC0" w:rsidR="001E4968" w:rsidRDefault="001E4968" w:rsidP="00F17C82">
      <w:pPr>
        <w:pStyle w:val="RARMPnumberedparagraphs"/>
      </w:pPr>
      <w:r>
        <w:t xml:space="preserve">Recombination </w:t>
      </w:r>
      <w:r w:rsidR="00F17C82">
        <w:t>between the GMO and another alphavirus could result in</w:t>
      </w:r>
      <w:r w:rsidR="00D971E6">
        <w:t xml:space="preserve"> either</w:t>
      </w:r>
      <w:r w:rsidR="00F17C82">
        <w:t xml:space="preserve"> </w:t>
      </w:r>
      <w:r w:rsidR="00577211">
        <w:t xml:space="preserve">a </w:t>
      </w:r>
      <w:r w:rsidR="004F13C7">
        <w:t xml:space="preserve">wild type </w:t>
      </w:r>
      <w:r w:rsidR="00F17C82">
        <w:t xml:space="preserve">alphavirus </w:t>
      </w:r>
      <w:r w:rsidR="00D555DC">
        <w:t xml:space="preserve">gaining </w:t>
      </w:r>
      <w:r w:rsidR="00F17C82">
        <w:t>VEEV nsp1-4</w:t>
      </w:r>
      <w:r w:rsidR="00D555DC">
        <w:t xml:space="preserve"> or FeLV glycoprotein from the GMO</w:t>
      </w:r>
      <w:r w:rsidR="00F17C82">
        <w:t xml:space="preserve">, or </w:t>
      </w:r>
      <w:r w:rsidR="00D555DC">
        <w:t>the GMO gaining the structural proteins from an alphavirus and is able to regain the ability to produce viral particles</w:t>
      </w:r>
      <w:r w:rsidR="00F17C82">
        <w:t xml:space="preserve">. </w:t>
      </w:r>
    </w:p>
    <w:p w14:paraId="331C13DE" w14:textId="6660925C" w:rsidR="00F17C82" w:rsidRDefault="00F17C82" w:rsidP="00F17C82">
      <w:pPr>
        <w:pStyle w:val="RARMPnumberedparagraphs"/>
      </w:pPr>
      <w:r>
        <w:t xml:space="preserve">The majority of alphavirus cell tropism and transmissibility is dependent on the structural proteins, therefore </w:t>
      </w:r>
      <w:r w:rsidR="00577211">
        <w:t xml:space="preserve">a </w:t>
      </w:r>
      <w:r w:rsidR="004F13C7">
        <w:t xml:space="preserve">wild type </w:t>
      </w:r>
      <w:r>
        <w:t xml:space="preserve">alphavirus with VEEV nsp1-4 </w:t>
      </w:r>
      <w:r w:rsidR="00577211">
        <w:t xml:space="preserve">from the GMO </w:t>
      </w:r>
      <w:r>
        <w:t>would not be expected to have an altered cell tropism or transmission</w:t>
      </w:r>
      <w:r w:rsidR="00577211">
        <w:t xml:space="preserve"> compared to the WT alphavirus</w:t>
      </w:r>
      <w:r>
        <w:t xml:space="preserve"> resulting from this recombination. </w:t>
      </w:r>
    </w:p>
    <w:p w14:paraId="5A761E4D" w14:textId="68F02CE0" w:rsidR="00F17C82" w:rsidRDefault="00577211" w:rsidP="00F17C82">
      <w:pPr>
        <w:pStyle w:val="RARMPnumberedparagraphs"/>
      </w:pPr>
      <w:r>
        <w:t xml:space="preserve">A </w:t>
      </w:r>
      <w:r w:rsidR="004F13C7">
        <w:t>wild type</w:t>
      </w:r>
      <w:r>
        <w:t xml:space="preserve"> </w:t>
      </w:r>
      <w:r w:rsidR="00F17C82">
        <w:t xml:space="preserve">alphavirus </w:t>
      </w:r>
      <w:r>
        <w:t>recei</w:t>
      </w:r>
      <w:r w:rsidR="00B037B3">
        <w:t xml:space="preserve">ving </w:t>
      </w:r>
      <w:r w:rsidR="00F17C82">
        <w:t>the FeLV glycoprotein</w:t>
      </w:r>
      <w:r w:rsidR="00B037B3">
        <w:t xml:space="preserve"> from the GMO</w:t>
      </w:r>
      <w:r w:rsidR="00F17C82">
        <w:t xml:space="preserve"> </w:t>
      </w:r>
      <w:r w:rsidR="00B037B3">
        <w:t xml:space="preserve">through homologous recombination </w:t>
      </w:r>
      <w:r w:rsidR="00F17C82">
        <w:t xml:space="preserve">would lose its </w:t>
      </w:r>
      <w:r w:rsidR="00B037B3">
        <w:t>ability to form structural proteins that are important to generate viral particles</w:t>
      </w:r>
      <w:r w:rsidR="00ED6A57">
        <w:t xml:space="preserve">. Therefore, this recombinant virus would not be expected to persist. </w:t>
      </w:r>
    </w:p>
    <w:p w14:paraId="52893A28" w14:textId="379B6E20" w:rsidR="001A1E6D" w:rsidRDefault="00ED6A57" w:rsidP="004F13C7">
      <w:pPr>
        <w:pStyle w:val="RARMPnumberedparagraphs"/>
      </w:pPr>
      <w:r>
        <w:t xml:space="preserve">Recombination </w:t>
      </w:r>
      <w:r w:rsidR="00B037B3">
        <w:t xml:space="preserve">could result in the GMO regaining </w:t>
      </w:r>
      <w:r>
        <w:t>the structural proteins</w:t>
      </w:r>
      <w:r w:rsidR="00B037B3">
        <w:t xml:space="preserve"> and lose the FeLV glycoprotein. This</w:t>
      </w:r>
      <w:r>
        <w:t xml:space="preserve"> would make the GMO replication competent. However, this recombinant virus would have the structural proteins of an alphavirus already present in Australia, likely retaining the cell tropism and transmission characteristics of the wild type alphavirus. </w:t>
      </w:r>
    </w:p>
    <w:p w14:paraId="06D5E06B" w14:textId="2336C9FF" w:rsidR="00ED6A57" w:rsidRDefault="00ED6A57" w:rsidP="00ED6A57">
      <w:pPr>
        <w:pStyle w:val="RARMPnumberedparagraphs"/>
        <w:rPr>
          <w:rFonts w:asciiTheme="minorHAnsi" w:hAnsiTheme="minorHAnsi" w:cstheme="minorHAnsi"/>
          <w:szCs w:val="22"/>
        </w:rPr>
      </w:pPr>
      <w:r>
        <w:rPr>
          <w:iCs/>
        </w:rPr>
        <w:t xml:space="preserve">The overall potential for </w:t>
      </w:r>
      <w:r>
        <w:rPr>
          <w:rFonts w:asciiTheme="minorHAnsi" w:hAnsiTheme="minorHAnsi" w:cstheme="minorHAnsi"/>
          <w:szCs w:val="22"/>
        </w:rPr>
        <w:t xml:space="preserve">the GMO and another alphavirus </w:t>
      </w:r>
      <w:r w:rsidR="007D5351">
        <w:rPr>
          <w:rFonts w:asciiTheme="minorHAnsi" w:hAnsiTheme="minorHAnsi" w:cstheme="minorHAnsi"/>
          <w:szCs w:val="22"/>
        </w:rPr>
        <w:t xml:space="preserve">to </w:t>
      </w:r>
      <w:r>
        <w:rPr>
          <w:rFonts w:asciiTheme="minorHAnsi" w:hAnsiTheme="minorHAnsi" w:cstheme="minorHAnsi"/>
          <w:szCs w:val="22"/>
        </w:rPr>
        <w:t>produc</w:t>
      </w:r>
      <w:r w:rsidR="007D5351">
        <w:rPr>
          <w:rFonts w:asciiTheme="minorHAnsi" w:hAnsiTheme="minorHAnsi" w:cstheme="minorHAnsi"/>
          <w:szCs w:val="22"/>
        </w:rPr>
        <w:t>e</w:t>
      </w:r>
      <w:r>
        <w:rPr>
          <w:rFonts w:asciiTheme="minorHAnsi" w:hAnsiTheme="minorHAnsi" w:cstheme="minorHAnsi"/>
          <w:szCs w:val="22"/>
        </w:rPr>
        <w:t xml:space="preserve"> a novel virus that could become establish in the environment would require multiple highly unlikely steps to occur: </w:t>
      </w:r>
    </w:p>
    <w:p w14:paraId="560F2590" w14:textId="77777777" w:rsidR="00ED6A57" w:rsidRDefault="00ED6A57" w:rsidP="00ED6A57">
      <w:pPr>
        <w:pStyle w:val="RARMPnumberedparagraphs"/>
        <w:numPr>
          <w:ilvl w:val="1"/>
          <w:numId w:val="7"/>
        </w:numPr>
        <w:rPr>
          <w:rFonts w:asciiTheme="minorHAnsi" w:hAnsiTheme="minorHAnsi" w:cstheme="minorHAnsi"/>
          <w:szCs w:val="22"/>
        </w:rPr>
      </w:pPr>
      <w:r>
        <w:rPr>
          <w:rFonts w:asciiTheme="minorHAnsi" w:hAnsiTheme="minorHAnsi" w:cstheme="minorHAnsi"/>
          <w:szCs w:val="22"/>
        </w:rPr>
        <w:t>The GMO is likely to have limited distribution beyond the initial administration site, reducing the likelihood of the same cells being infected as a mosquito acquired infection;</w:t>
      </w:r>
    </w:p>
    <w:p w14:paraId="1E20F27A" w14:textId="77777777" w:rsidR="00ED6A57" w:rsidRDefault="00ED6A57" w:rsidP="00ED6A57">
      <w:pPr>
        <w:pStyle w:val="RARMPnumberedparagraphs"/>
        <w:numPr>
          <w:ilvl w:val="1"/>
          <w:numId w:val="7"/>
        </w:numPr>
        <w:rPr>
          <w:rFonts w:asciiTheme="minorHAnsi" w:hAnsiTheme="minorHAnsi" w:cstheme="minorHAnsi"/>
          <w:szCs w:val="22"/>
        </w:rPr>
      </w:pPr>
      <w:r>
        <w:rPr>
          <w:rFonts w:asciiTheme="minorHAnsi" w:hAnsiTheme="minorHAnsi" w:cstheme="minorHAnsi"/>
          <w:szCs w:val="22"/>
        </w:rPr>
        <w:t>The GMO and another alphavirus would need to be in the same cell at the same time, within a temporal window that precedes the super-infection exclusion mechanism, which is likely to be approximately 1 hour;</w:t>
      </w:r>
    </w:p>
    <w:p w14:paraId="7102EF76" w14:textId="77777777" w:rsidR="00ED6A57" w:rsidRDefault="00ED6A57" w:rsidP="00ED6A57">
      <w:pPr>
        <w:pStyle w:val="RARMPnumberedparagraphs"/>
        <w:numPr>
          <w:ilvl w:val="1"/>
          <w:numId w:val="7"/>
        </w:numPr>
        <w:rPr>
          <w:rFonts w:asciiTheme="minorHAnsi" w:hAnsiTheme="minorHAnsi" w:cstheme="minorHAnsi"/>
          <w:szCs w:val="22"/>
        </w:rPr>
      </w:pPr>
      <w:r>
        <w:rPr>
          <w:rFonts w:asciiTheme="minorHAnsi" w:hAnsiTheme="minorHAnsi" w:cstheme="minorHAnsi"/>
          <w:szCs w:val="22"/>
        </w:rPr>
        <w:lastRenderedPageBreak/>
        <w:t>Recombination between the GMO and the alphavirus would need to result in restored replication competence, which is rarely observed even under optimised laboratory conditions;</w:t>
      </w:r>
    </w:p>
    <w:p w14:paraId="102C96AC" w14:textId="78E88E86" w:rsidR="0025119C" w:rsidRPr="004F13C7" w:rsidRDefault="000E5A1E" w:rsidP="004F13C7">
      <w:pPr>
        <w:pStyle w:val="RARMPnumberedparagraphs"/>
        <w:numPr>
          <w:ilvl w:val="1"/>
          <w:numId w:val="7"/>
        </w:numPr>
        <w:rPr>
          <w:rFonts w:asciiTheme="minorHAnsi" w:hAnsiTheme="minorHAnsi" w:cstheme="minorHAnsi"/>
          <w:szCs w:val="22"/>
        </w:rPr>
      </w:pPr>
      <w:r>
        <w:rPr>
          <w:rFonts w:asciiTheme="minorHAnsi" w:hAnsiTheme="minorHAnsi" w:cstheme="minorHAnsi"/>
          <w:szCs w:val="22"/>
        </w:rPr>
        <w:t>The recombinant virus would need to be capable of infecting and replicating in mosquitoes, which is not observed even under optimised laboratory conditions.</w:t>
      </w:r>
    </w:p>
    <w:p w14:paraId="3412CEBB" w14:textId="77777777" w:rsidR="00630544" w:rsidRPr="000A29BE" w:rsidRDefault="00630544" w:rsidP="00630544">
      <w:pPr>
        <w:pStyle w:val="5RARMP"/>
      </w:pPr>
      <w:r w:rsidRPr="000A29BE">
        <w:t>Potential harm</w:t>
      </w:r>
    </w:p>
    <w:p w14:paraId="42BA2237" w14:textId="7DDC537B" w:rsidR="00A96345" w:rsidRPr="00D80789" w:rsidRDefault="00A96345" w:rsidP="00D80789">
      <w:pPr>
        <w:pStyle w:val="RARMPnumberedparagraphs"/>
        <w:numPr>
          <w:ilvl w:val="0"/>
          <w:numId w:val="0"/>
        </w:numPr>
        <w:rPr>
          <w:rFonts w:asciiTheme="minorHAnsi" w:hAnsiTheme="minorHAnsi" w:cstheme="minorHAnsi"/>
          <w:i/>
          <w:iCs/>
          <w:szCs w:val="22"/>
        </w:rPr>
      </w:pPr>
      <w:r w:rsidRPr="00D80789">
        <w:rPr>
          <w:rFonts w:asciiTheme="minorHAnsi" w:hAnsiTheme="minorHAnsi" w:cstheme="minorHAnsi"/>
          <w:i/>
          <w:iCs/>
          <w:szCs w:val="22"/>
        </w:rPr>
        <w:t>In the event of complementation</w:t>
      </w:r>
    </w:p>
    <w:p w14:paraId="1C04F3C7" w14:textId="0BE783E2" w:rsidR="00D70A63" w:rsidRPr="005D7DE6" w:rsidRDefault="004F13C7" w:rsidP="005D7DE6">
      <w:pPr>
        <w:pStyle w:val="RARMPnumberedparagraphs"/>
        <w:rPr>
          <w:rFonts w:asciiTheme="minorHAnsi" w:hAnsiTheme="minorHAnsi" w:cstheme="minorHAnsi"/>
          <w:szCs w:val="22"/>
        </w:rPr>
      </w:pPr>
      <w:r>
        <w:rPr>
          <w:rFonts w:asciiTheme="minorHAnsi" w:hAnsiTheme="minorHAnsi" w:cstheme="minorHAnsi"/>
          <w:szCs w:val="22"/>
        </w:rPr>
        <w:t xml:space="preserve">This could lead to a higher level of the transgene and viral particles present, however </w:t>
      </w:r>
      <w:r w:rsidR="005D7DE6">
        <w:rPr>
          <w:rFonts w:asciiTheme="minorHAnsi" w:hAnsiTheme="minorHAnsi" w:cstheme="minorHAnsi"/>
          <w:szCs w:val="22"/>
        </w:rPr>
        <w:t>t</w:t>
      </w:r>
      <w:r w:rsidR="00D70A63" w:rsidRPr="005D7DE6">
        <w:rPr>
          <w:rFonts w:asciiTheme="minorHAnsi" w:hAnsiTheme="minorHAnsi" w:cstheme="minorHAnsi"/>
          <w:szCs w:val="22"/>
        </w:rPr>
        <w:t xml:space="preserve">he GMO, even with an additional round of replication, is still likely to be cleared and any adverse response would be self-limiting and transient. </w:t>
      </w:r>
    </w:p>
    <w:p w14:paraId="00465868" w14:textId="227AC490" w:rsidR="00D70A63" w:rsidRPr="00D80789" w:rsidRDefault="00D70A63" w:rsidP="00D80789">
      <w:pPr>
        <w:pStyle w:val="RARMPnumberedparagraphs"/>
        <w:numPr>
          <w:ilvl w:val="0"/>
          <w:numId w:val="0"/>
        </w:numPr>
        <w:rPr>
          <w:rFonts w:asciiTheme="minorHAnsi" w:hAnsiTheme="minorHAnsi" w:cstheme="minorHAnsi"/>
          <w:i/>
          <w:iCs/>
          <w:szCs w:val="22"/>
        </w:rPr>
      </w:pPr>
      <w:r>
        <w:rPr>
          <w:rFonts w:asciiTheme="minorHAnsi" w:hAnsiTheme="minorHAnsi" w:cstheme="minorHAnsi"/>
          <w:i/>
          <w:iCs/>
          <w:szCs w:val="22"/>
        </w:rPr>
        <w:t>In the event of recombination</w:t>
      </w:r>
    </w:p>
    <w:p w14:paraId="43437BE3" w14:textId="43108438" w:rsidR="00A41B74" w:rsidRPr="000A29BE" w:rsidRDefault="000E5A1E" w:rsidP="00ED6A57">
      <w:pPr>
        <w:pStyle w:val="RARMPnumberedparagraphs"/>
        <w:rPr>
          <w:rFonts w:asciiTheme="minorHAnsi" w:hAnsiTheme="minorHAnsi" w:cstheme="minorHAnsi"/>
          <w:szCs w:val="22"/>
        </w:rPr>
      </w:pPr>
      <w:r>
        <w:rPr>
          <w:rFonts w:asciiTheme="minorHAnsi" w:hAnsiTheme="minorHAnsi" w:cstheme="minorHAnsi"/>
          <w:szCs w:val="22"/>
        </w:rPr>
        <w:t xml:space="preserve">Recombinant viruses could lead to </w:t>
      </w:r>
      <w:r w:rsidR="004F13C7">
        <w:rPr>
          <w:rFonts w:asciiTheme="minorHAnsi" w:hAnsiTheme="minorHAnsi" w:cstheme="minorHAnsi"/>
          <w:szCs w:val="22"/>
        </w:rPr>
        <w:t>clinical disease</w:t>
      </w:r>
      <w:r>
        <w:rPr>
          <w:rFonts w:asciiTheme="minorHAnsi" w:hAnsiTheme="minorHAnsi" w:cstheme="minorHAnsi"/>
          <w:szCs w:val="22"/>
        </w:rPr>
        <w:t xml:space="preserve">, due to the presence of a wild type alphavirus glycoprotein. However, this is not expected to be more severe than an infection with a wild type alphavirus. </w:t>
      </w:r>
      <w:r w:rsidR="00A41B74">
        <w:rPr>
          <w:rFonts w:asciiTheme="minorHAnsi" w:hAnsiTheme="minorHAnsi" w:cstheme="minorHAnsi"/>
          <w:szCs w:val="22"/>
        </w:rPr>
        <w:t xml:space="preserve"> </w:t>
      </w:r>
    </w:p>
    <w:p w14:paraId="0241CFBC" w14:textId="77777777" w:rsidR="00630544" w:rsidRPr="000A29BE" w:rsidRDefault="00630544" w:rsidP="00630544">
      <w:pPr>
        <w:pStyle w:val="5RARMP"/>
      </w:pPr>
      <w:r w:rsidRPr="000A29BE">
        <w:t>Conclusion</w:t>
      </w:r>
    </w:p>
    <w:p w14:paraId="6AFEC456" w14:textId="5DB47281" w:rsidR="00BC5B9C" w:rsidRPr="000A29BE" w:rsidRDefault="00630544" w:rsidP="00705F6D">
      <w:pPr>
        <w:pStyle w:val="RARMPnumberedparagraphs"/>
      </w:pPr>
      <w:r w:rsidRPr="000A29BE">
        <w:t xml:space="preserve">The </w:t>
      </w:r>
      <w:r w:rsidR="00705F6D">
        <w:t xml:space="preserve">potential for the GMO and other alphaviruses to produce novel replication competent virus or novel viral particles due to complementation or recombination </w:t>
      </w:r>
      <w:r w:rsidRPr="000A29BE">
        <w:t>is not identified as a risk that could be greater than negligible. Therefore, it does not warrant further detailed assessment.</w:t>
      </w:r>
      <w:bookmarkStart w:id="361" w:name="_Toc376438183"/>
      <w:bookmarkStart w:id="362" w:name="_Toc377743584"/>
      <w:bookmarkStart w:id="363" w:name="_Toc47536767"/>
      <w:bookmarkEnd w:id="360"/>
    </w:p>
    <w:p w14:paraId="3C0867E9" w14:textId="1BDF925D" w:rsidR="00C97EE9" w:rsidRPr="000A29BE" w:rsidRDefault="00C97EE9" w:rsidP="00E1104A">
      <w:pPr>
        <w:pStyle w:val="2RARMP"/>
      </w:pPr>
      <w:bookmarkStart w:id="364" w:name="_Toc224646061"/>
      <w:r w:rsidRPr="000A29BE">
        <w:t>Uncertainty</w:t>
      </w:r>
      <w:bookmarkEnd w:id="361"/>
      <w:bookmarkEnd w:id="362"/>
      <w:bookmarkEnd w:id="363"/>
      <w:bookmarkEnd w:id="364"/>
    </w:p>
    <w:p w14:paraId="3B70ACBA" w14:textId="5AC1BC02" w:rsidR="005A6621" w:rsidRDefault="00C97EE9" w:rsidP="00C97EE9">
      <w:pPr>
        <w:pStyle w:val="RARMPnumberedparagraphs"/>
      </w:pPr>
      <w:r w:rsidRPr="000A29BE">
        <w:t xml:space="preserve">Uncertainty is an intrinsic </w:t>
      </w:r>
      <w:r w:rsidR="005A6621">
        <w:t xml:space="preserve">property of </w:t>
      </w:r>
      <w:r w:rsidRPr="000A29BE">
        <w:t>risk analysis</w:t>
      </w:r>
      <w:r w:rsidR="005A6621">
        <w:t xml:space="preserve"> and is present in all aspects of risk analysis</w:t>
      </w:r>
      <w:r w:rsidRPr="000A29BE">
        <w:t xml:space="preserve">. </w:t>
      </w:r>
      <w:r w:rsidR="005A6621" w:rsidRPr="00B92A23">
        <w:t xml:space="preserve">This is discussed in detail in the Regulator’s </w:t>
      </w:r>
      <w:hyperlink r:id="rId31" w:history="1">
        <w:r w:rsidR="005A6621" w:rsidRPr="00952888">
          <w:rPr>
            <w:rStyle w:val="Hyperlink"/>
          </w:rPr>
          <w:t>Risk Analysis Framework</w:t>
        </w:r>
      </w:hyperlink>
      <w:r w:rsidR="005A6621" w:rsidRPr="00B92A23">
        <w:t xml:space="preserve"> document.</w:t>
      </w:r>
      <w:r w:rsidR="005A6621">
        <w:t xml:space="preserve"> </w:t>
      </w:r>
    </w:p>
    <w:p w14:paraId="6656A7D3" w14:textId="73347C99" w:rsidR="00C97EE9" w:rsidRPr="000A29BE" w:rsidRDefault="005A6621" w:rsidP="00C97EE9">
      <w:pPr>
        <w:pStyle w:val="RARMPnumberedparagraphs"/>
      </w:pPr>
      <w:r>
        <w:t>Uncertainty is addressed by approaches such as balance of evidence, conservative assumptions, and applying risk management measure</w:t>
      </w:r>
      <w:r w:rsidR="00235103">
        <w:t>s</w:t>
      </w:r>
      <w:r>
        <w:t xml:space="preserve"> that reduce the potential for risk scenarios involving uncertainty to lead to harm. If there is residual uncertainty that is important to estimate the level of risk, the Regulator will take this uncertainty into account when making decisions.  </w:t>
      </w:r>
    </w:p>
    <w:p w14:paraId="32FDF915" w14:textId="5928F02A" w:rsidR="002E4131" w:rsidRDefault="005A6621" w:rsidP="007B689A">
      <w:pPr>
        <w:pStyle w:val="RARMPnumberedparagraphs"/>
      </w:pPr>
      <w:r>
        <w:t>Uncertainty can arise from a lack of experience with the GMO. There is uncertainty regarding the potential for recombination of the GMO with circulating alphaviruses in the Australian environment. The GMO has been approved for use in the USA since 2024, where wild type VEEV may be present</w:t>
      </w:r>
      <w:r w:rsidR="00743879">
        <w:t>, and there have been no recorded recombination events to date</w:t>
      </w:r>
      <w:r>
        <w:t xml:space="preserve">. </w:t>
      </w:r>
      <w:r w:rsidR="00743879">
        <w:t>Additional information regarding the potential for recombination between sa-mRNA vaccines and any alphavirus is considered in Chapter 1, and the overall risk has been assessed as posing negligible risk.</w:t>
      </w:r>
      <w:r w:rsidR="002E4131">
        <w:t xml:space="preserve">. </w:t>
      </w:r>
    </w:p>
    <w:p w14:paraId="35E7621F" w14:textId="0BE423B7" w:rsidR="00212DC0" w:rsidRPr="000A29BE" w:rsidRDefault="00743879" w:rsidP="00212DC0">
      <w:pPr>
        <w:pStyle w:val="RARMPnumberedparagraphs"/>
      </w:pPr>
      <w:r>
        <w:t>Post release review (PRR) will also be used to address uncertainty regarding future changes to knowledge about the GMO or the receiving environment. PRR is typically required for commercial GMO releases, which generally do not have limited durations</w:t>
      </w:r>
      <w:r w:rsidR="00212DC0" w:rsidRPr="000A29BE">
        <w:t>.</w:t>
      </w:r>
    </w:p>
    <w:p w14:paraId="75F7AD74" w14:textId="74FA0E70" w:rsidR="00ED664E" w:rsidRPr="000A29BE" w:rsidRDefault="00ED664E" w:rsidP="00E1104A">
      <w:pPr>
        <w:pStyle w:val="2RARMP"/>
      </w:pPr>
      <w:bookmarkStart w:id="365" w:name="_Toc47536768"/>
      <w:bookmarkStart w:id="366" w:name="_Toc224646062"/>
      <w:bookmarkStart w:id="367" w:name="_Ref329596058"/>
      <w:bookmarkStart w:id="368" w:name="_Ref329596068"/>
      <w:bookmarkStart w:id="369" w:name="_Toc337043444"/>
      <w:bookmarkStart w:id="370" w:name="_Toc376438182"/>
      <w:bookmarkStart w:id="371" w:name="_Toc377743583"/>
      <w:bookmarkStart w:id="372" w:name="_Toc209859597"/>
      <w:bookmarkStart w:id="373" w:name="_Toc274904777"/>
      <w:bookmarkStart w:id="374" w:name="_Toc291151830"/>
      <w:bookmarkStart w:id="375" w:name="_Toc309054030"/>
      <w:bookmarkStart w:id="376" w:name="_Toc309833722"/>
      <w:bookmarkEnd w:id="242"/>
      <w:r w:rsidRPr="000A29BE">
        <w:t xml:space="preserve">Risk </w:t>
      </w:r>
      <w:r w:rsidR="00A2563E" w:rsidRPr="000A29BE">
        <w:t>evaluation</w:t>
      </w:r>
      <w:bookmarkEnd w:id="365"/>
      <w:bookmarkEnd w:id="366"/>
      <w:r w:rsidR="00A2563E" w:rsidRPr="000A29BE">
        <w:t xml:space="preserve"> </w:t>
      </w:r>
      <w:bookmarkEnd w:id="367"/>
      <w:bookmarkEnd w:id="368"/>
      <w:bookmarkEnd w:id="369"/>
      <w:bookmarkEnd w:id="370"/>
      <w:bookmarkEnd w:id="371"/>
    </w:p>
    <w:p w14:paraId="41413977" w14:textId="3C7B29AA" w:rsidR="00A2563E" w:rsidRPr="000A29BE" w:rsidRDefault="00A2563E" w:rsidP="00A2563E">
      <w:pPr>
        <w:pStyle w:val="RARMPnumberedparagraphs"/>
      </w:pPr>
      <w:r w:rsidRPr="000A29BE">
        <w:t>Risk</w:t>
      </w:r>
      <w:r w:rsidRPr="000A29BE">
        <w:rPr>
          <w:rFonts w:eastAsia="Times"/>
        </w:rPr>
        <w:t xml:space="preserve"> is evaluated against the objective of protecting the health and safety of people and the environment to determine the level of concern and, subsequently, the need for controls to mitigate or reduce risk. Risk evaluation may also aid consideration of whether the proposed dealings should be authorised, need further assessment, or require collection of additional information.</w:t>
      </w:r>
    </w:p>
    <w:p w14:paraId="7E465215" w14:textId="77777777" w:rsidR="00A2563E" w:rsidRPr="000A29BE" w:rsidRDefault="00A2563E" w:rsidP="00A2563E">
      <w:pPr>
        <w:pStyle w:val="RARMPnumberedparagraphs"/>
        <w:rPr>
          <w:rFonts w:eastAsia="Times"/>
        </w:rPr>
      </w:pPr>
      <w:r w:rsidRPr="000A29BE">
        <w:rPr>
          <w:rFonts w:eastAsia="Times"/>
        </w:rPr>
        <w:t xml:space="preserve">Factors </w:t>
      </w:r>
      <w:r w:rsidRPr="000A29BE">
        <w:t>used</w:t>
      </w:r>
      <w:r w:rsidRPr="000A29BE">
        <w:rPr>
          <w:rFonts w:eastAsia="Times"/>
        </w:rPr>
        <w:t xml:space="preserve"> to determine which risks need treatment may include:</w:t>
      </w:r>
    </w:p>
    <w:p w14:paraId="6AC7F73F" w14:textId="01E9CA4B" w:rsidR="00A2563E" w:rsidRPr="000A29BE" w:rsidRDefault="00A2563E" w:rsidP="00AD18FC">
      <w:pPr>
        <w:pStyle w:val="bulletloaded"/>
        <w:numPr>
          <w:ilvl w:val="0"/>
          <w:numId w:val="14"/>
        </w:numPr>
      </w:pPr>
      <w:r w:rsidRPr="000A29BE">
        <w:t>risk criteria</w:t>
      </w:r>
      <w:r w:rsidR="00891167" w:rsidRPr="000A29BE">
        <w:t>,</w:t>
      </w:r>
    </w:p>
    <w:p w14:paraId="14652366" w14:textId="2911CC5D" w:rsidR="00A2563E" w:rsidRPr="000A29BE" w:rsidRDefault="00A2563E" w:rsidP="00AD18FC">
      <w:pPr>
        <w:pStyle w:val="bulletloaded"/>
        <w:numPr>
          <w:ilvl w:val="0"/>
          <w:numId w:val="14"/>
        </w:numPr>
      </w:pPr>
      <w:r w:rsidRPr="000A29BE">
        <w:t>level of risk</w:t>
      </w:r>
      <w:r w:rsidR="00891167" w:rsidRPr="000A29BE">
        <w:t>,</w:t>
      </w:r>
    </w:p>
    <w:p w14:paraId="070BCF1C" w14:textId="5C2E014C" w:rsidR="00A2563E" w:rsidRPr="000A29BE" w:rsidRDefault="00A2563E" w:rsidP="00AD18FC">
      <w:pPr>
        <w:pStyle w:val="bulletloaded"/>
        <w:numPr>
          <w:ilvl w:val="0"/>
          <w:numId w:val="14"/>
        </w:numPr>
      </w:pPr>
      <w:r w:rsidRPr="000A29BE">
        <w:lastRenderedPageBreak/>
        <w:t>uncertainty associated with risk characterisation</w:t>
      </w:r>
      <w:r w:rsidR="00891167" w:rsidRPr="000A29BE">
        <w:t>, and</w:t>
      </w:r>
    </w:p>
    <w:p w14:paraId="6B150A7C" w14:textId="4ED592E6" w:rsidR="00A2563E" w:rsidRPr="000A29BE" w:rsidRDefault="00A2563E" w:rsidP="00AD18FC">
      <w:pPr>
        <w:pStyle w:val="bulletloaded"/>
        <w:numPr>
          <w:ilvl w:val="0"/>
          <w:numId w:val="14"/>
        </w:numPr>
      </w:pPr>
      <w:r w:rsidRPr="000A29BE">
        <w:t>interactions between substantive risks.</w:t>
      </w:r>
    </w:p>
    <w:p w14:paraId="60CB5F85" w14:textId="0F824697" w:rsidR="00642AC6" w:rsidRPr="000A29BE" w:rsidRDefault="004949E6" w:rsidP="00642AC6">
      <w:pPr>
        <w:pStyle w:val="RARMPnumberedparagraphs"/>
      </w:pPr>
      <w:r>
        <w:t>Four</w:t>
      </w:r>
      <w:r w:rsidR="00B55EBC" w:rsidRPr="000A29BE">
        <w:t xml:space="preserve"> </w:t>
      </w:r>
      <w:r w:rsidR="00A2563E" w:rsidRPr="000A29BE">
        <w:t xml:space="preserve">risk scenarios were identified whereby the proposed dealings might give rise to harm to people or the environment. </w:t>
      </w:r>
      <w:r>
        <w:t>The level of risk for each risk scenario was considered negligible, considering both the short and long term</w:t>
      </w:r>
      <w:r w:rsidR="00642AC6" w:rsidRPr="000A29BE">
        <w:t xml:space="preserve">. </w:t>
      </w:r>
      <w:r>
        <w:t xml:space="preserve">The </w:t>
      </w:r>
      <w:r w:rsidR="00B66C7B">
        <w:t>principal</w:t>
      </w:r>
      <w:r>
        <w:t xml:space="preserve"> reasons for these conclusions are summarised in Table 2.</w:t>
      </w:r>
    </w:p>
    <w:p w14:paraId="44D5B638" w14:textId="58033E85" w:rsidR="00A0359C" w:rsidRPr="000A29BE" w:rsidRDefault="00642AC6" w:rsidP="00396137">
      <w:pPr>
        <w:pStyle w:val="RARMPnumberedparagraphs"/>
      </w:pPr>
      <w:r w:rsidRPr="000A29BE">
        <w:rPr>
          <w:rFonts w:cs="Calibri"/>
        </w:rPr>
        <w:t>The</w:t>
      </w:r>
      <w:r w:rsidR="00B66C7B">
        <w:rPr>
          <w:rFonts w:cs="Calibri"/>
        </w:rPr>
        <w:t>refore, risks to the health and safety of people, or the environment, from the proposed release of the GMO into the environment are considered to be negligible.</w:t>
      </w:r>
      <w:r w:rsidRPr="000A29BE">
        <w:rPr>
          <w:rFonts w:cs="Calibri"/>
        </w:rPr>
        <w:t xml:space="preserve"> </w:t>
      </w:r>
      <w:r w:rsidR="00B66C7B">
        <w:rPr>
          <w:rFonts w:cs="Calibri"/>
        </w:rPr>
        <w:t xml:space="preserve">The </w:t>
      </w:r>
      <w:r w:rsidR="00B66C7B">
        <w:rPr>
          <w:rFonts w:cs="Calibri"/>
          <w:i/>
          <w:iCs/>
        </w:rPr>
        <w:t xml:space="preserve">Risk Analysis Framework </w:t>
      </w:r>
      <w:r w:rsidR="00B66C7B">
        <w:rPr>
          <w:rFonts w:cs="Calibri"/>
        </w:rPr>
        <w:t>(OGTR, 2013), which guides the risk assessment and risk management process, defines negligible risks as risks of no discernible concern with no present need to invoke actions for mitigation</w:t>
      </w:r>
      <w:r w:rsidR="00396137">
        <w:rPr>
          <w:rStyle w:val="FootnoteReference"/>
        </w:rPr>
        <w:footnoteReference w:id="3"/>
      </w:r>
      <w:r w:rsidR="00396137">
        <w:t>.</w:t>
      </w:r>
    </w:p>
    <w:p w14:paraId="544E6E97" w14:textId="253EB5AC" w:rsidR="00A0359C" w:rsidRPr="000A29BE" w:rsidRDefault="006B73C0" w:rsidP="00A0359C">
      <w:pPr>
        <w:pStyle w:val="RARMPnumberedparagraphs"/>
      </w:pPr>
      <w:r>
        <w:rPr>
          <w:rFonts w:cs="Calibri"/>
        </w:rPr>
        <w:t>While no specific risk management measures are required, c</w:t>
      </w:r>
      <w:r w:rsidR="001C0250" w:rsidRPr="000A29BE">
        <w:rPr>
          <w:rFonts w:cs="Calibri"/>
        </w:rPr>
        <w:t xml:space="preserve">ontrol measures are likely to be imposed by the APVMA during the registration process to manage </w:t>
      </w:r>
      <w:r>
        <w:rPr>
          <w:rFonts w:cs="Calibri"/>
        </w:rPr>
        <w:t>any</w:t>
      </w:r>
      <w:r w:rsidR="001C0250" w:rsidRPr="000A29BE">
        <w:rPr>
          <w:rFonts w:cs="Calibri"/>
        </w:rPr>
        <w:t xml:space="preserve"> risks</w:t>
      </w:r>
      <w:r>
        <w:rPr>
          <w:rFonts w:cs="Calibri"/>
        </w:rPr>
        <w:t xml:space="preserve"> associated with the vaccine</w:t>
      </w:r>
      <w:r w:rsidR="001C0250" w:rsidRPr="000A29BE">
        <w:rPr>
          <w:rFonts w:cs="Calibri"/>
        </w:rPr>
        <w:t xml:space="preserve">. </w:t>
      </w:r>
      <w:r w:rsidR="00A119D8" w:rsidRPr="000A29BE">
        <w:rPr>
          <w:rFonts w:cs="Calibri"/>
        </w:rPr>
        <w:t xml:space="preserve">Control measures for administration </w:t>
      </w:r>
      <w:r w:rsidR="00D4000B">
        <w:rPr>
          <w:rFonts w:cs="Calibri"/>
        </w:rPr>
        <w:t xml:space="preserve">of other live attenuated vaccines </w:t>
      </w:r>
      <w:r w:rsidR="00A119D8" w:rsidRPr="000A29BE">
        <w:rPr>
          <w:rFonts w:cs="Calibri"/>
        </w:rPr>
        <w:t xml:space="preserve">are currently imposed under </w:t>
      </w:r>
      <w:r w:rsidR="00A76214">
        <w:rPr>
          <w:rFonts w:cs="Calibri"/>
        </w:rPr>
        <w:t xml:space="preserve">other </w:t>
      </w:r>
      <w:r w:rsidR="00A76214" w:rsidRPr="000A29BE">
        <w:rPr>
          <w:rFonts w:cs="Calibri"/>
        </w:rPr>
        <w:t>APVMA</w:t>
      </w:r>
      <w:r w:rsidR="00A76214">
        <w:rPr>
          <w:rFonts w:cs="Calibri"/>
        </w:rPr>
        <w:t xml:space="preserve"> </w:t>
      </w:r>
      <w:r w:rsidR="00D4000B">
        <w:rPr>
          <w:rFonts w:cs="Calibri"/>
        </w:rPr>
        <w:t>registrations</w:t>
      </w:r>
      <w:r w:rsidR="00A119D8" w:rsidRPr="000A29BE">
        <w:rPr>
          <w:rFonts w:cs="Calibri"/>
        </w:rPr>
        <w:t xml:space="preserve">. </w:t>
      </w:r>
      <w:r>
        <w:rPr>
          <w:rFonts w:cs="Calibri"/>
        </w:rPr>
        <w:t xml:space="preserve">These control measures are considered important for maintaining the risk context and discussed further in </w:t>
      </w:r>
      <w:r w:rsidR="001C0250" w:rsidRPr="000A29BE">
        <w:rPr>
          <w:rFonts w:cs="Calibri"/>
        </w:rPr>
        <w:fldChar w:fldCharType="begin"/>
      </w:r>
      <w:r w:rsidR="001C0250" w:rsidRPr="000A29BE">
        <w:rPr>
          <w:rFonts w:cs="Calibri"/>
        </w:rPr>
        <w:instrText xml:space="preserve"> REF _Ref113871560 \n \h </w:instrText>
      </w:r>
      <w:r w:rsidR="001C0250" w:rsidRPr="000A29BE">
        <w:rPr>
          <w:rFonts w:cs="Calibri"/>
        </w:rPr>
      </w:r>
      <w:r w:rsidR="001C0250" w:rsidRPr="000A29BE">
        <w:rPr>
          <w:rFonts w:cs="Calibri"/>
        </w:rPr>
        <w:fldChar w:fldCharType="separate"/>
      </w:r>
      <w:r w:rsidR="001E1BD1">
        <w:rPr>
          <w:rFonts w:cs="Calibri"/>
        </w:rPr>
        <w:t>Chapter 3</w:t>
      </w:r>
      <w:r w:rsidR="001C0250" w:rsidRPr="000A29BE">
        <w:rPr>
          <w:rFonts w:cs="Calibri"/>
        </w:rPr>
        <w:fldChar w:fldCharType="end"/>
      </w:r>
    </w:p>
    <w:p w14:paraId="21265946" w14:textId="55BC640D" w:rsidR="00A0359C" w:rsidRPr="000A29BE" w:rsidRDefault="00A0359C" w:rsidP="00A75C33">
      <w:pPr>
        <w:pStyle w:val="RARMPnumberedparagraphs"/>
        <w:sectPr w:rsidR="00A0359C" w:rsidRPr="000A29BE" w:rsidSect="00D83417">
          <w:pgSz w:w="11909" w:h="16834" w:code="9"/>
          <w:pgMar w:top="1418" w:right="1418" w:bottom="1418" w:left="1418" w:header="720" w:footer="720" w:gutter="0"/>
          <w:paperSrc w:first="2" w:other="2"/>
          <w:cols w:space="720"/>
          <w:rtlGutter/>
        </w:sectPr>
      </w:pPr>
    </w:p>
    <w:p w14:paraId="6A6BEB28" w14:textId="77777777" w:rsidR="00ED664E" w:rsidRPr="000A29BE" w:rsidRDefault="00ED664E" w:rsidP="00ED664E">
      <w:pPr>
        <w:pStyle w:val="1RARMP"/>
      </w:pPr>
      <w:bookmarkStart w:id="377" w:name="_Toc202859581"/>
      <w:bookmarkStart w:id="378" w:name="_Toc223510482"/>
      <w:bookmarkStart w:id="379" w:name="_Toc301341858"/>
      <w:bookmarkStart w:id="380" w:name="_Toc47536769"/>
      <w:bookmarkStart w:id="381" w:name="_Ref57119365"/>
      <w:bookmarkStart w:id="382" w:name="_Ref113871560"/>
      <w:bookmarkStart w:id="383" w:name="_Toc224646063"/>
      <w:bookmarkStart w:id="384" w:name="_Toc109207389"/>
      <w:bookmarkStart w:id="385" w:name="_Toc111019337"/>
      <w:bookmarkStart w:id="386" w:name="_Toc112822925"/>
      <w:bookmarkStart w:id="387" w:name="_Toc127695746"/>
      <w:bookmarkStart w:id="388" w:name="_Toc142471173"/>
      <w:bookmarkStart w:id="389" w:name="_Toc142987540"/>
      <w:bookmarkStart w:id="390" w:name="_Toc143058829"/>
      <w:bookmarkEnd w:id="372"/>
      <w:bookmarkEnd w:id="373"/>
      <w:bookmarkEnd w:id="374"/>
      <w:bookmarkEnd w:id="375"/>
      <w:bookmarkEnd w:id="376"/>
      <w:r w:rsidRPr="000A29BE">
        <w:lastRenderedPageBreak/>
        <w:t>Risk management</w:t>
      </w:r>
      <w:bookmarkEnd w:id="377"/>
      <w:bookmarkEnd w:id="378"/>
      <w:bookmarkEnd w:id="379"/>
      <w:r w:rsidRPr="000A29BE">
        <w:t xml:space="preserve"> plan</w:t>
      </w:r>
      <w:bookmarkEnd w:id="380"/>
      <w:bookmarkEnd w:id="381"/>
      <w:bookmarkEnd w:id="382"/>
      <w:bookmarkEnd w:id="383"/>
    </w:p>
    <w:p w14:paraId="492954E4" w14:textId="77777777" w:rsidR="00ED664E" w:rsidRPr="000A29BE" w:rsidRDefault="00ED664E" w:rsidP="00E1104A">
      <w:pPr>
        <w:pStyle w:val="2RARMP"/>
      </w:pPr>
      <w:bookmarkStart w:id="391" w:name="_Toc446425415"/>
      <w:bookmarkStart w:id="392" w:name="_Toc47536770"/>
      <w:bookmarkStart w:id="393" w:name="_Toc224646064"/>
      <w:r w:rsidRPr="000A29BE">
        <w:t>Background</w:t>
      </w:r>
      <w:bookmarkEnd w:id="391"/>
      <w:bookmarkEnd w:id="392"/>
      <w:bookmarkEnd w:id="393"/>
    </w:p>
    <w:p w14:paraId="51AA963A" w14:textId="77777777" w:rsidR="00ED664E" w:rsidRPr="000A29BE" w:rsidRDefault="00ED664E" w:rsidP="008F448C">
      <w:pPr>
        <w:pStyle w:val="RARMPnumberedparagraphs"/>
        <w:tabs>
          <w:tab w:val="clear" w:pos="567"/>
        </w:tabs>
      </w:pPr>
      <w:r w:rsidRPr="000A29BE">
        <w:t>Risk management is used to protect the health and safety of people and to protect the environment by controlling or mitigating risk. The risk management plan addresses risks evaluated as requiring treatment and considers limits and controls proposed by the applicant, as well as general risk management measures. The risk management plan informs the Regulator’s decision-making process and is given effect through proposed licence conditions.</w:t>
      </w:r>
    </w:p>
    <w:p w14:paraId="18522263" w14:textId="77777777" w:rsidR="00ED664E" w:rsidRPr="000A29BE" w:rsidRDefault="00ED664E" w:rsidP="008F448C">
      <w:pPr>
        <w:pStyle w:val="RARMPnumberedparagraphs"/>
        <w:tabs>
          <w:tab w:val="clear" w:pos="567"/>
        </w:tabs>
      </w:pPr>
      <w:r w:rsidRPr="000A29BE">
        <w:t>Under section 56 of the Act, the Regulator must not issue a licence unless satisfied that any risks posed by the dealings proposed to be authorised by the licence are able to be managed in a way that protects the health and safety of people and the environment.</w:t>
      </w:r>
    </w:p>
    <w:p w14:paraId="21FDF859" w14:textId="77777777" w:rsidR="00ED664E" w:rsidRPr="000A29BE" w:rsidRDefault="00ED664E" w:rsidP="008F448C">
      <w:pPr>
        <w:pStyle w:val="RARMPnumberedparagraphs"/>
        <w:tabs>
          <w:tab w:val="clear" w:pos="567"/>
        </w:tabs>
      </w:pPr>
      <w:r w:rsidRPr="000A29BE">
        <w:t>All licences are subject to three conditions prescribed in the Act. Section 63 of the Act requires that each licence holder inform relevant people of their obligations under the licence. The other statutory conditions allow the Regulator to maintain oversight of licensed dealings: Section 64 requires the licence holder to provide access to premises to OGTR inspectors and Section 65 requires the licence holder to report any information about risks or unintended effects of the dealing to the Regulator on becoming aware of them. Matters related to the ongoing suitability of the licence holder are also required to be reported to the Regulator.</w:t>
      </w:r>
    </w:p>
    <w:p w14:paraId="272D33A4" w14:textId="77777777" w:rsidR="00ED664E" w:rsidRPr="000A29BE" w:rsidRDefault="00ED664E" w:rsidP="008F448C">
      <w:pPr>
        <w:pStyle w:val="RARMPnumberedparagraphs"/>
        <w:tabs>
          <w:tab w:val="clear" w:pos="567"/>
        </w:tabs>
      </w:pPr>
      <w:r w:rsidRPr="000A29BE">
        <w:t>The licence is also subject to any conditions imposed by the Regulator. Examples of the matters to which conditions may relate are listed in Section 62 of the Act. Licence conditions can be imposed to limit and control the scope of the dealings. In addition, the Regulator has extensive powers to monitor compliance with licence conditions under Section 152 of the Act.</w:t>
      </w:r>
    </w:p>
    <w:p w14:paraId="34215D61" w14:textId="77777777" w:rsidR="00ED664E" w:rsidRPr="000A29BE" w:rsidRDefault="00ED664E" w:rsidP="00E1104A">
      <w:pPr>
        <w:pStyle w:val="2RARMP"/>
      </w:pPr>
      <w:bookmarkStart w:id="394" w:name="_Toc47536771"/>
      <w:bookmarkStart w:id="395" w:name="_Toc224646065"/>
      <w:r w:rsidRPr="000A29BE">
        <w:t>Risk treatment measures for substantive risks</w:t>
      </w:r>
      <w:bookmarkEnd w:id="394"/>
      <w:bookmarkEnd w:id="395"/>
    </w:p>
    <w:p w14:paraId="3205C029" w14:textId="77777777" w:rsidR="00EA2C5F" w:rsidRDefault="00107172" w:rsidP="008F448C">
      <w:pPr>
        <w:pStyle w:val="RARMPnumberedparagraphs"/>
        <w:tabs>
          <w:tab w:val="clear" w:pos="567"/>
        </w:tabs>
      </w:pPr>
      <w:r w:rsidRPr="000A29BE">
        <w:t xml:space="preserve">The risk </w:t>
      </w:r>
      <w:r w:rsidR="00477AEB">
        <w:t xml:space="preserve">assessment of risk scenarios listed in Chapter 2 concluded that there are negligible risks to people and the environment from the proposed commercial release of the GMO. These risk scenarios were considered in the context of the scale of the proposed release </w:t>
      </w:r>
      <w:r w:rsidR="00226AE9">
        <w:t xml:space="preserve">and the receiving environment, considering both the short and long term. </w:t>
      </w:r>
      <w:r w:rsidR="001F5884">
        <w:t>The risk evaluation concluded that no specific risk treatment measures are required to treat these negligible risks.</w:t>
      </w:r>
    </w:p>
    <w:p w14:paraId="49E7A602" w14:textId="5C4C8759" w:rsidR="00107172" w:rsidRPr="000A29BE" w:rsidRDefault="001F5884" w:rsidP="000B7B1F">
      <w:pPr>
        <w:pStyle w:val="RARMPnumberedparagraphs"/>
      </w:pPr>
      <w:r>
        <w:t xml:space="preserve"> </w:t>
      </w:r>
      <w:r w:rsidR="00EA2C5F">
        <w:t xml:space="preserve">As there were no substantive risks identified, no specific conditions were included to require that only healthy cats </w:t>
      </w:r>
      <w:r w:rsidR="00CF5B7E">
        <w:t>a</w:t>
      </w:r>
      <w:r w:rsidR="00EA2C5F">
        <w:t xml:space="preserve">re vaccinated. However, it is noted that the commercial supply of the product containing the GMO will also require the registration of the product with the APVMA, which is likely to contain restrictions of only vaccinating healthy cats.  </w:t>
      </w:r>
    </w:p>
    <w:p w14:paraId="77AF6B83" w14:textId="77777777" w:rsidR="00ED664E" w:rsidRPr="000A29BE" w:rsidRDefault="00ED664E" w:rsidP="00E1104A">
      <w:pPr>
        <w:pStyle w:val="2RARMP"/>
      </w:pPr>
      <w:bookmarkStart w:id="396" w:name="_Toc47536772"/>
      <w:bookmarkStart w:id="397" w:name="_Toc224646066"/>
      <w:r w:rsidRPr="000A29BE">
        <w:t>General risk management</w:t>
      </w:r>
      <w:bookmarkEnd w:id="396"/>
      <w:bookmarkEnd w:id="397"/>
    </w:p>
    <w:p w14:paraId="1FBC7974" w14:textId="341ACC23" w:rsidR="00ED664E" w:rsidRPr="000A29BE" w:rsidRDefault="00ED664E" w:rsidP="008F448C">
      <w:pPr>
        <w:pStyle w:val="RARMPnumberedparagraphs"/>
        <w:tabs>
          <w:tab w:val="clear" w:pos="567"/>
        </w:tabs>
      </w:pPr>
      <w:r w:rsidRPr="000A29BE">
        <w:t>All DIR licences issued by the Regulator contain conditions that relate to general risk management. These include conditions relating to:</w:t>
      </w:r>
    </w:p>
    <w:p w14:paraId="1C8C0A2B" w14:textId="77777777" w:rsidR="00ED664E" w:rsidRPr="000A29BE" w:rsidRDefault="00ED664E" w:rsidP="00ED664E">
      <w:pPr>
        <w:pStyle w:val="BulletedRARMP"/>
        <w:tabs>
          <w:tab w:val="clear" w:pos="567"/>
          <w:tab w:val="num" w:pos="851"/>
        </w:tabs>
        <w:spacing w:after="60"/>
        <w:ind w:left="851" w:hanging="425"/>
      </w:pPr>
      <w:r w:rsidRPr="000A29BE">
        <w:t>applicant suitability</w:t>
      </w:r>
    </w:p>
    <w:p w14:paraId="436EE1D9" w14:textId="77777777" w:rsidR="00ED664E" w:rsidRPr="000A29BE" w:rsidRDefault="00ED664E" w:rsidP="00ED664E">
      <w:pPr>
        <w:pStyle w:val="BulletedRARMP"/>
        <w:tabs>
          <w:tab w:val="clear" w:pos="567"/>
          <w:tab w:val="num" w:pos="851"/>
        </w:tabs>
        <w:spacing w:after="60"/>
        <w:ind w:left="851" w:hanging="425"/>
      </w:pPr>
      <w:r w:rsidRPr="000A29BE">
        <w:t>testing methodology</w:t>
      </w:r>
    </w:p>
    <w:p w14:paraId="0FDB0D96" w14:textId="77777777" w:rsidR="00ED664E" w:rsidRPr="000A29BE" w:rsidRDefault="00ED664E" w:rsidP="00ED664E">
      <w:pPr>
        <w:pStyle w:val="BulletedRARMP"/>
        <w:tabs>
          <w:tab w:val="clear" w:pos="567"/>
          <w:tab w:val="num" w:pos="851"/>
        </w:tabs>
        <w:spacing w:after="60"/>
        <w:ind w:left="851" w:hanging="425"/>
      </w:pPr>
      <w:r w:rsidRPr="000A29BE">
        <w:t>identification of the persons or classes of persons covered by the licence</w:t>
      </w:r>
    </w:p>
    <w:p w14:paraId="61A4FF78" w14:textId="3E6E9234" w:rsidR="00ED664E" w:rsidRPr="000A29BE" w:rsidRDefault="00ED664E" w:rsidP="00ED664E">
      <w:pPr>
        <w:pStyle w:val="BulletedRARMP"/>
        <w:tabs>
          <w:tab w:val="clear" w:pos="567"/>
          <w:tab w:val="num" w:pos="851"/>
        </w:tabs>
        <w:spacing w:after="60"/>
        <w:ind w:left="851" w:hanging="425"/>
      </w:pPr>
      <w:r w:rsidRPr="000A29BE">
        <w:t>reporting structures</w:t>
      </w:r>
    </w:p>
    <w:p w14:paraId="1E787A74" w14:textId="32EBA61D" w:rsidR="003A6A80" w:rsidRPr="000A29BE" w:rsidRDefault="00ED664E" w:rsidP="00ED664E">
      <w:pPr>
        <w:pStyle w:val="BulletedRARMP"/>
        <w:tabs>
          <w:tab w:val="clear" w:pos="567"/>
          <w:tab w:val="num" w:pos="851"/>
        </w:tabs>
        <w:spacing w:after="60"/>
        <w:ind w:left="851" w:hanging="425"/>
      </w:pPr>
      <w:r w:rsidRPr="000A29BE">
        <w:t xml:space="preserve">access </w:t>
      </w:r>
      <w:r w:rsidR="00921BE9" w:rsidRPr="000A29BE">
        <w:t>for the</w:t>
      </w:r>
      <w:r w:rsidRPr="000A29BE">
        <w:t xml:space="preserve"> purpose of monitoring </w:t>
      </w:r>
      <w:r w:rsidR="00921BE9" w:rsidRPr="000A29BE">
        <w:t>for compliance</w:t>
      </w:r>
    </w:p>
    <w:p w14:paraId="11E97F7B" w14:textId="252AE2ED" w:rsidR="00ED664E" w:rsidRDefault="003A6A80" w:rsidP="00ED664E">
      <w:pPr>
        <w:pStyle w:val="BulletedRARMP"/>
        <w:tabs>
          <w:tab w:val="clear" w:pos="567"/>
          <w:tab w:val="num" w:pos="851"/>
        </w:tabs>
        <w:spacing w:after="60"/>
        <w:ind w:left="851" w:hanging="425"/>
      </w:pPr>
      <w:r w:rsidRPr="000A29BE">
        <w:t>other modes of administration</w:t>
      </w:r>
      <w:r w:rsidR="00921BE9" w:rsidRPr="000A29BE">
        <w:t xml:space="preserve">. </w:t>
      </w:r>
    </w:p>
    <w:p w14:paraId="45CC3FD7" w14:textId="77777777" w:rsidR="00ED664E" w:rsidRPr="000A29BE" w:rsidRDefault="00ED664E" w:rsidP="00ED664E">
      <w:pPr>
        <w:pStyle w:val="3RARMP"/>
      </w:pPr>
      <w:bookmarkStart w:id="398" w:name="_Toc47536773"/>
      <w:bookmarkStart w:id="399" w:name="_Toc224646067"/>
      <w:r w:rsidRPr="000A29BE">
        <w:lastRenderedPageBreak/>
        <w:t>Applicant suitability</w:t>
      </w:r>
      <w:bookmarkEnd w:id="398"/>
      <w:bookmarkEnd w:id="399"/>
    </w:p>
    <w:p w14:paraId="47B9F0C0" w14:textId="77777777" w:rsidR="00ED664E" w:rsidRPr="000A29BE" w:rsidRDefault="00ED664E" w:rsidP="008F448C">
      <w:pPr>
        <w:pStyle w:val="RARMPnumberedparagraphs"/>
        <w:tabs>
          <w:tab w:val="clear" w:pos="567"/>
        </w:tabs>
      </w:pPr>
      <w:r w:rsidRPr="000A29BE">
        <w:t>In making a decision whether or not to issue a licence, the Regulator must have regard to the suitability of the applicant to hold a licence. Under Section 58 of the Act, matters that the Regulator must take into account include:</w:t>
      </w:r>
    </w:p>
    <w:p w14:paraId="4355C0D4" w14:textId="080F88BB" w:rsidR="00ED664E" w:rsidRPr="000A29BE" w:rsidRDefault="00ED664E" w:rsidP="00ED664E">
      <w:pPr>
        <w:pStyle w:val="BulletedRARMP"/>
        <w:tabs>
          <w:tab w:val="clear" w:pos="567"/>
          <w:tab w:val="num" w:pos="851"/>
        </w:tabs>
        <w:spacing w:after="60"/>
        <w:ind w:left="851" w:hanging="425"/>
      </w:pPr>
      <w:r w:rsidRPr="000A29BE">
        <w:t>any relevant convictions of the applicant</w:t>
      </w:r>
    </w:p>
    <w:p w14:paraId="4BD35F01" w14:textId="77777777" w:rsidR="00ED664E" w:rsidRPr="000A29BE" w:rsidRDefault="00ED664E" w:rsidP="00ED664E">
      <w:pPr>
        <w:pStyle w:val="BulletedRARMP"/>
        <w:tabs>
          <w:tab w:val="clear" w:pos="567"/>
          <w:tab w:val="num" w:pos="851"/>
        </w:tabs>
        <w:spacing w:after="60"/>
        <w:ind w:left="851" w:hanging="425"/>
      </w:pPr>
      <w:r w:rsidRPr="000A29BE">
        <w:t>any revocation or suspension of a relevant licence or permit held by the applicant under a law of the Commonwealth, a State or a foreign country</w:t>
      </w:r>
    </w:p>
    <w:p w14:paraId="06F088FA" w14:textId="77777777" w:rsidR="00ED664E" w:rsidRPr="000A29BE" w:rsidRDefault="00ED664E" w:rsidP="00ED664E">
      <w:pPr>
        <w:pStyle w:val="BulletedRARMP"/>
        <w:tabs>
          <w:tab w:val="clear" w:pos="567"/>
          <w:tab w:val="num" w:pos="851"/>
        </w:tabs>
        <w:spacing w:after="60"/>
        <w:ind w:left="851" w:hanging="425"/>
      </w:pPr>
      <w:r w:rsidRPr="000A29BE">
        <w:t>the capacity of the applicant to meet the conditions of the licence.</w:t>
      </w:r>
    </w:p>
    <w:p w14:paraId="1E37BD02" w14:textId="77777777" w:rsidR="00921BE9" w:rsidRPr="000A29BE" w:rsidRDefault="00921BE9" w:rsidP="00921BE9">
      <w:pPr>
        <w:pStyle w:val="RARMPnumberedparagraphs"/>
      </w:pPr>
      <w:r w:rsidRPr="000A29BE">
        <w:t>If a licence were issued, the conditions would include a requirement for the licence holder to inform the Regulator of any circumstances that would affect their suitability.</w:t>
      </w:r>
    </w:p>
    <w:p w14:paraId="6E5A1FA3" w14:textId="77777777" w:rsidR="00ED664E" w:rsidRPr="000A29BE" w:rsidRDefault="00ED664E" w:rsidP="00ED664E">
      <w:pPr>
        <w:pStyle w:val="3RARMP"/>
      </w:pPr>
      <w:bookmarkStart w:id="400" w:name="_Toc47536774"/>
      <w:bookmarkStart w:id="401" w:name="_Toc224646068"/>
      <w:r w:rsidRPr="000A29BE">
        <w:t>Testing methodology</w:t>
      </w:r>
      <w:bookmarkEnd w:id="400"/>
      <w:bookmarkEnd w:id="401"/>
    </w:p>
    <w:p w14:paraId="7D0194E9" w14:textId="2B5A5198" w:rsidR="00921BE9" w:rsidRPr="000A29BE" w:rsidRDefault="00921BE9" w:rsidP="00921BE9">
      <w:pPr>
        <w:pStyle w:val="RARMPnumberedparagraphs"/>
      </w:pPr>
      <w:r w:rsidRPr="000A29BE">
        <w:t xml:space="preserve">If a licence were issued, </w:t>
      </w:r>
      <w:r w:rsidR="00A76214">
        <w:t>Intervet Australia</w:t>
      </w:r>
      <w:r w:rsidR="00064AD6" w:rsidRPr="000A29BE">
        <w:t xml:space="preserve"> Pty Ltd</w:t>
      </w:r>
      <w:r w:rsidRPr="000A29BE">
        <w:t xml:space="preserve"> would be required to provide a method to the Regulator for the reliable detection of the GMO, and the presence of the introduced genetic materials in a recipient organism. </w:t>
      </w:r>
      <w:r w:rsidR="001F5884">
        <w:t xml:space="preserve">As part of the application, the applicant </w:t>
      </w:r>
      <w:r w:rsidR="000E094C">
        <w:t xml:space="preserve">supplied </w:t>
      </w:r>
      <w:r w:rsidR="001F5884">
        <w:t xml:space="preserve">appropriate detection methods to detect </w:t>
      </w:r>
      <w:r w:rsidR="00626443">
        <w:t>the RNA sequences of the GMO. Therefore, a requirement to provide detection methods is not included in the draft licence</w:t>
      </w:r>
      <w:r w:rsidR="001F5884">
        <w:t xml:space="preserve">. </w:t>
      </w:r>
    </w:p>
    <w:p w14:paraId="51752E0D" w14:textId="77777777" w:rsidR="00ED664E" w:rsidRPr="000A29BE" w:rsidRDefault="00ED664E" w:rsidP="00ED664E">
      <w:pPr>
        <w:pStyle w:val="3RARMP"/>
      </w:pPr>
      <w:bookmarkStart w:id="402" w:name="_Toc47536775"/>
      <w:bookmarkStart w:id="403" w:name="_Toc224646069"/>
      <w:r w:rsidRPr="000A29BE">
        <w:t>Identification of the persons or classes of persons covered by the licence</w:t>
      </w:r>
      <w:bookmarkEnd w:id="402"/>
      <w:bookmarkEnd w:id="403"/>
    </w:p>
    <w:p w14:paraId="1BA9B794" w14:textId="79AEC1FC" w:rsidR="00921BE9" w:rsidRPr="000A29BE" w:rsidRDefault="00921BE9" w:rsidP="00921BE9">
      <w:pPr>
        <w:pStyle w:val="RARMPnumberedparagraphs"/>
      </w:pPr>
      <w:r w:rsidRPr="000A29BE">
        <w:t>If a licence were issued, any person, including the licence holder, could conduct any permitted dealing with the GMO.</w:t>
      </w:r>
    </w:p>
    <w:p w14:paraId="70ABD81E" w14:textId="77777777" w:rsidR="00736F0C" w:rsidRPr="000A29BE" w:rsidRDefault="00736F0C" w:rsidP="00736F0C">
      <w:pPr>
        <w:pStyle w:val="3RARMP"/>
      </w:pPr>
      <w:bookmarkStart w:id="404" w:name="_Toc224646070"/>
      <w:bookmarkStart w:id="405" w:name="_Toc47536776"/>
      <w:r w:rsidRPr="000A29BE">
        <w:t>Modes of administration</w:t>
      </w:r>
      <w:bookmarkEnd w:id="404"/>
    </w:p>
    <w:p w14:paraId="0B8EE50C" w14:textId="0D9BC2C4" w:rsidR="00736F0C" w:rsidRPr="000A29BE" w:rsidRDefault="00736F0C" w:rsidP="00736F0C">
      <w:pPr>
        <w:pStyle w:val="RARMPnumberedparagraphs"/>
      </w:pPr>
      <w:r w:rsidRPr="000A29BE">
        <w:t xml:space="preserve">The applicant has proposed </w:t>
      </w:r>
      <w:r w:rsidR="00A76214">
        <w:t xml:space="preserve">one </w:t>
      </w:r>
      <w:r w:rsidRPr="000A29BE">
        <w:t>mode of administration (</w:t>
      </w:r>
      <w:r w:rsidR="00A76214">
        <w:t>subcutaneous injection</w:t>
      </w:r>
      <w:r w:rsidRPr="000A29BE">
        <w:t xml:space="preserve">). The risks associated with </w:t>
      </w:r>
      <w:r w:rsidR="00071F66">
        <w:t>this</w:t>
      </w:r>
      <w:r w:rsidRPr="000A29BE">
        <w:t xml:space="preserve"> method of administration ha</w:t>
      </w:r>
      <w:r w:rsidR="00071F66">
        <w:t>s</w:t>
      </w:r>
      <w:r w:rsidRPr="000A29BE">
        <w:t xml:space="preserve"> been included in the risk assessment for DIR </w:t>
      </w:r>
      <w:r w:rsidR="00071F66">
        <w:t>2</w:t>
      </w:r>
      <w:r w:rsidR="00626443">
        <w:t>20</w:t>
      </w:r>
      <w:r w:rsidRPr="000A29BE">
        <w:t>.</w:t>
      </w:r>
    </w:p>
    <w:p w14:paraId="6F39D805" w14:textId="77777777" w:rsidR="00ED664E" w:rsidRPr="000A29BE" w:rsidRDefault="00ED664E" w:rsidP="00ED664E">
      <w:pPr>
        <w:pStyle w:val="3RARMP"/>
      </w:pPr>
      <w:bookmarkStart w:id="406" w:name="_Toc224646071"/>
      <w:r w:rsidRPr="000A29BE">
        <w:t>Reporting requirements</w:t>
      </w:r>
      <w:bookmarkEnd w:id="405"/>
      <w:bookmarkEnd w:id="406"/>
    </w:p>
    <w:p w14:paraId="0D242949" w14:textId="77777777" w:rsidR="00921BE9" w:rsidRPr="000A29BE" w:rsidRDefault="00921BE9" w:rsidP="00921BE9">
      <w:pPr>
        <w:pStyle w:val="RARMPnumberedparagraphs"/>
      </w:pPr>
      <w:r w:rsidRPr="000A29BE">
        <w:t>If issued, the licence would oblige the licence holder to immediately report any of the following to the Regulator:</w:t>
      </w:r>
    </w:p>
    <w:p w14:paraId="29411738" w14:textId="7A49CB49" w:rsidR="00ED664E" w:rsidRPr="000A29BE" w:rsidRDefault="00ED664E" w:rsidP="00AD18FC">
      <w:pPr>
        <w:pStyle w:val="RARMPnumberedparagraphs"/>
        <w:numPr>
          <w:ilvl w:val="0"/>
          <w:numId w:val="37"/>
        </w:numPr>
      </w:pPr>
      <w:r w:rsidRPr="000A29BE">
        <w:t>any additional information regarding risks to the health and safety of people or the environment associated with the dealings</w:t>
      </w:r>
      <w:r w:rsidR="008A30D7" w:rsidRPr="000A29BE">
        <w:t>;</w:t>
      </w:r>
    </w:p>
    <w:p w14:paraId="41248B06" w14:textId="70FD03F9" w:rsidR="00ED664E" w:rsidRPr="000A29BE" w:rsidRDefault="00ED664E" w:rsidP="00AD18FC">
      <w:pPr>
        <w:pStyle w:val="RARMPnumberedparagraphs"/>
        <w:numPr>
          <w:ilvl w:val="0"/>
          <w:numId w:val="37"/>
        </w:numPr>
      </w:pPr>
      <w:r w:rsidRPr="000A29BE">
        <w:t>any contraventions of the licence by persons covered by the licence</w:t>
      </w:r>
      <w:r w:rsidR="008A30D7" w:rsidRPr="000A29BE">
        <w:t>;</w:t>
      </w:r>
    </w:p>
    <w:p w14:paraId="31F62A31" w14:textId="77777777" w:rsidR="00ED664E" w:rsidRPr="000A29BE" w:rsidRDefault="00ED664E" w:rsidP="00AD18FC">
      <w:pPr>
        <w:pStyle w:val="RARMPnumberedparagraphs"/>
        <w:numPr>
          <w:ilvl w:val="0"/>
          <w:numId w:val="37"/>
        </w:numPr>
      </w:pPr>
      <w:r w:rsidRPr="000A29BE">
        <w:t>any unintended effects of the release.</w:t>
      </w:r>
    </w:p>
    <w:p w14:paraId="4BBD5871" w14:textId="77777777" w:rsidR="00ED664E" w:rsidRPr="000A29BE" w:rsidRDefault="00ED664E" w:rsidP="008F448C">
      <w:pPr>
        <w:pStyle w:val="RARMPnumberedparagraphs"/>
        <w:tabs>
          <w:tab w:val="clear" w:pos="567"/>
        </w:tabs>
      </w:pPr>
      <w:r w:rsidRPr="000A29BE">
        <w:t>The licence holder is also obliged to submit an Annual Report containing any information required by the licence.</w:t>
      </w:r>
    </w:p>
    <w:p w14:paraId="39F6BB32" w14:textId="0641C1C6" w:rsidR="00ED664E" w:rsidRPr="000A29BE" w:rsidRDefault="00ED664E" w:rsidP="008F448C">
      <w:pPr>
        <w:pStyle w:val="RARMPnumberedparagraphs"/>
        <w:tabs>
          <w:tab w:val="clear" w:pos="567"/>
        </w:tabs>
      </w:pPr>
      <w:r w:rsidRPr="000A29BE">
        <w:t>There are also provisions that enable the Regulator to obtain information from the licence holder relating to the progress of the commercial release (see Section 4, below).</w:t>
      </w:r>
    </w:p>
    <w:p w14:paraId="23B38506" w14:textId="16701FE5" w:rsidR="00A10CBB" w:rsidRPr="000A29BE" w:rsidRDefault="00A10CBB" w:rsidP="008F448C">
      <w:pPr>
        <w:pStyle w:val="RARMPnumberedparagraphs"/>
        <w:tabs>
          <w:tab w:val="clear" w:pos="567"/>
        </w:tabs>
      </w:pPr>
      <w:r w:rsidRPr="000A29BE">
        <w:t xml:space="preserve">If issued, the licence would also </w:t>
      </w:r>
      <w:r w:rsidR="00E06CE8">
        <w:t>require</w:t>
      </w:r>
      <w:r w:rsidR="00E06CE8" w:rsidRPr="000A29BE">
        <w:t xml:space="preserve"> </w:t>
      </w:r>
      <w:r w:rsidRPr="000A29BE">
        <w:t xml:space="preserve">the licence holder to notify the </w:t>
      </w:r>
      <w:r w:rsidR="000E2E12" w:rsidRPr="000A29BE">
        <w:t>R</w:t>
      </w:r>
      <w:r w:rsidRPr="000A29BE">
        <w:t>egulator of the following authorisations by the APVMA:</w:t>
      </w:r>
    </w:p>
    <w:p w14:paraId="04E524B4" w14:textId="00E3B71B" w:rsidR="00A10CBB" w:rsidRPr="000A29BE" w:rsidRDefault="00A10CBB" w:rsidP="00A10CBB">
      <w:pPr>
        <w:pStyle w:val="1stlevelbullets"/>
      </w:pPr>
      <w:r w:rsidRPr="000A29BE">
        <w:t>inclusion on the Public Chemicals Registration Information System (PubCRIS);</w:t>
      </w:r>
      <w:r w:rsidR="00511BA4">
        <w:t xml:space="preserve"> and</w:t>
      </w:r>
    </w:p>
    <w:p w14:paraId="07FF63C9" w14:textId="77DA2EFB" w:rsidR="00A10CBB" w:rsidRPr="000A29BE" w:rsidRDefault="003C5940" w:rsidP="00511BA4">
      <w:pPr>
        <w:pStyle w:val="1stlevelbullets"/>
      </w:pPr>
      <w:r w:rsidRPr="000A29BE">
        <w:t>any</w:t>
      </w:r>
      <w:r w:rsidR="00A10CBB" w:rsidRPr="000A29BE">
        <w:t xml:space="preserve"> amendments to the registration</w:t>
      </w:r>
      <w:r w:rsidR="00511BA4">
        <w:t>.</w:t>
      </w:r>
    </w:p>
    <w:p w14:paraId="49784654" w14:textId="77777777" w:rsidR="00ED664E" w:rsidRPr="000A29BE" w:rsidRDefault="00ED664E" w:rsidP="00ED664E">
      <w:pPr>
        <w:pStyle w:val="3RARMP"/>
      </w:pPr>
      <w:bookmarkStart w:id="407" w:name="_Toc47536777"/>
      <w:bookmarkStart w:id="408" w:name="_Toc224646072"/>
      <w:r w:rsidRPr="000A29BE">
        <w:t>Monitoring for compliance</w:t>
      </w:r>
      <w:bookmarkEnd w:id="407"/>
      <w:bookmarkEnd w:id="408"/>
    </w:p>
    <w:p w14:paraId="262EE433" w14:textId="77777777" w:rsidR="00ED664E" w:rsidRPr="000A29BE" w:rsidRDefault="00ED664E" w:rsidP="008F448C">
      <w:pPr>
        <w:pStyle w:val="RARMPnumberedparagraphs"/>
        <w:tabs>
          <w:tab w:val="clear" w:pos="567"/>
        </w:tabs>
      </w:pPr>
      <w:r w:rsidRPr="000A29BE">
        <w:t xml:space="preserve">The Act stipulates, as a condition of every licence, that a person who is authorised by the licence to deal with a GMO, and who is required to comply with a condition of the licence, must </w:t>
      </w:r>
      <w:r w:rsidRPr="000A29BE">
        <w:lastRenderedPageBreak/>
        <w:t>allow the Regulator, inspectors or other person authorised by the Regulator, to enter premises where a dealing is being undertaken for the purpose of monitoring or auditing the dealing.</w:t>
      </w:r>
    </w:p>
    <w:p w14:paraId="6FF550A4" w14:textId="7950595D" w:rsidR="00ED664E" w:rsidRPr="000A29BE" w:rsidRDefault="00ED664E" w:rsidP="008F448C">
      <w:pPr>
        <w:pStyle w:val="RARMPnumberedparagraphs"/>
        <w:tabs>
          <w:tab w:val="clear" w:pos="567"/>
        </w:tabs>
      </w:pPr>
      <w:r w:rsidRPr="000A29BE">
        <w:t>In cases of non-compliance with licence conditions, the Regulator may instigate an investigation to determine the nature and extent of non-compliance. The Act provides for criminal sanctions of large fines and/or imprisonment for failing to abide by the legislation, conditions of the licence or directions from the Regulator, especially where significant damage to the health and safety of people or the environment could result.</w:t>
      </w:r>
    </w:p>
    <w:p w14:paraId="312394CC" w14:textId="77777777" w:rsidR="00ED664E" w:rsidRPr="000A29BE" w:rsidRDefault="00ED664E" w:rsidP="00E1104A">
      <w:pPr>
        <w:pStyle w:val="2RARMP"/>
      </w:pPr>
      <w:bookmarkStart w:id="409" w:name="_Ref490206738"/>
      <w:bookmarkStart w:id="410" w:name="_Toc47536778"/>
      <w:bookmarkStart w:id="411" w:name="_Toc224646073"/>
      <w:r w:rsidRPr="000A29BE">
        <w:t>Post release review</w:t>
      </w:r>
      <w:bookmarkEnd w:id="409"/>
      <w:bookmarkEnd w:id="410"/>
      <w:bookmarkEnd w:id="411"/>
    </w:p>
    <w:p w14:paraId="6B5FE083" w14:textId="6B4CBFB1" w:rsidR="00921BE9" w:rsidRPr="000A29BE" w:rsidRDefault="00ED664E" w:rsidP="00921BE9">
      <w:pPr>
        <w:pStyle w:val="RARMPnumberedparagraphs"/>
      </w:pPr>
      <w:r w:rsidRPr="000A29BE">
        <w:t xml:space="preserve">Regulation 10 requires the Regulator to consider the short and the long term when assessing risks. </w:t>
      </w:r>
      <w:r w:rsidR="00921BE9" w:rsidRPr="000A29BE">
        <w:t xml:space="preserve">The Regulator takes account of the likelihood and impact of an adverse outcome over the foreseeable </w:t>
      </w:r>
      <w:r w:rsidR="00511BA4" w:rsidRPr="000A29BE">
        <w:t>future and</w:t>
      </w:r>
      <w:r w:rsidR="00921BE9" w:rsidRPr="000A29BE">
        <w:t xml:space="preserve"> does not disregard a risk on the basis that an adverse outcome might only occur in the longer term. However, as with any predictive process, accuracy is often greater in the shorter rather than longer term.</w:t>
      </w:r>
    </w:p>
    <w:p w14:paraId="35E5D10C" w14:textId="54A0A654" w:rsidR="00921BE9" w:rsidRPr="000A29BE" w:rsidRDefault="00921BE9" w:rsidP="00921BE9">
      <w:pPr>
        <w:pStyle w:val="RARMPnumberedparagraphs"/>
      </w:pPr>
      <w:r w:rsidRPr="000A29BE">
        <w:t xml:space="preserve">For the current application for a DIR licence, the Regulator is </w:t>
      </w:r>
      <w:r w:rsidR="00DC0BB3" w:rsidRPr="000A29BE">
        <w:t>including conditions that</w:t>
      </w:r>
      <w:r w:rsidRPr="000A29BE">
        <w:t xml:space="preserve"> require ongoing oversight to provide feedback on the findings of the RARMP and ensure the outcomes remain valid for future findings or changes in circumstances. If a licence was issued, this ongoing oversight would be achieved through PRR activities. The three components of PRR are:</w:t>
      </w:r>
    </w:p>
    <w:p w14:paraId="4C91803E" w14:textId="77777777" w:rsidR="00921BE9" w:rsidRPr="000A29BE" w:rsidRDefault="00921BE9" w:rsidP="00921BE9">
      <w:pPr>
        <w:pStyle w:val="BulletedRARMP"/>
        <w:tabs>
          <w:tab w:val="clear" w:pos="567"/>
          <w:tab w:val="num" w:pos="851"/>
        </w:tabs>
        <w:spacing w:after="60"/>
        <w:ind w:left="851" w:hanging="425"/>
      </w:pPr>
      <w:r w:rsidRPr="000A29BE">
        <w:t>adverse effects reporting system (Section 4.1)</w:t>
      </w:r>
    </w:p>
    <w:p w14:paraId="04F19DEC" w14:textId="77777777" w:rsidR="00921BE9" w:rsidRPr="000A29BE" w:rsidRDefault="00921BE9" w:rsidP="00921BE9">
      <w:pPr>
        <w:pStyle w:val="BulletedRARMP"/>
        <w:tabs>
          <w:tab w:val="clear" w:pos="567"/>
          <w:tab w:val="num" w:pos="851"/>
        </w:tabs>
        <w:spacing w:after="60"/>
        <w:ind w:left="851" w:hanging="425"/>
      </w:pPr>
      <w:r w:rsidRPr="000A29BE">
        <w:t>requirement to monitor specific indicators of harm (Section 4.2)</w:t>
      </w:r>
    </w:p>
    <w:p w14:paraId="44442094" w14:textId="77777777" w:rsidR="00921BE9" w:rsidRPr="000A29BE" w:rsidRDefault="00921BE9" w:rsidP="00921BE9">
      <w:pPr>
        <w:pStyle w:val="BulletedRARMP"/>
        <w:tabs>
          <w:tab w:val="clear" w:pos="567"/>
          <w:tab w:val="num" w:pos="851"/>
        </w:tabs>
        <w:spacing w:after="60"/>
        <w:ind w:left="851" w:hanging="425"/>
      </w:pPr>
      <w:r w:rsidRPr="000A29BE">
        <w:t>review of the RARMP (Section 4.3).</w:t>
      </w:r>
    </w:p>
    <w:p w14:paraId="04A2B04D" w14:textId="77777777" w:rsidR="00921BE9" w:rsidRPr="000A29BE" w:rsidRDefault="00921BE9" w:rsidP="00921BE9">
      <w:pPr>
        <w:tabs>
          <w:tab w:val="num" w:pos="567"/>
        </w:tabs>
      </w:pPr>
      <w:r w:rsidRPr="000A29BE">
        <w:t>The outcomes of these PRR activities may result in no change to the licence or could result in the variation, cancellation or suspension of the licence.</w:t>
      </w:r>
    </w:p>
    <w:p w14:paraId="243CFC59" w14:textId="77777777" w:rsidR="00ED664E" w:rsidRPr="000A29BE" w:rsidRDefault="00ED664E" w:rsidP="00ED664E">
      <w:pPr>
        <w:pStyle w:val="3RARMP"/>
      </w:pPr>
      <w:bookmarkStart w:id="412" w:name="_Toc47536779"/>
      <w:bookmarkStart w:id="413" w:name="_Toc224646074"/>
      <w:r w:rsidRPr="000A29BE">
        <w:t>Adverse effects reporting system</w:t>
      </w:r>
      <w:bookmarkEnd w:id="412"/>
      <w:bookmarkEnd w:id="413"/>
    </w:p>
    <w:p w14:paraId="4479939F" w14:textId="541F1DDE" w:rsidR="00921BE9" w:rsidRPr="000A29BE" w:rsidRDefault="00921BE9" w:rsidP="00921BE9">
      <w:pPr>
        <w:pStyle w:val="RARMPnumberedparagraphs"/>
      </w:pPr>
      <w:r w:rsidRPr="000A29BE">
        <w:t>Any member of the public can report adverse experiences/effects resulting from a</w:t>
      </w:r>
      <w:r w:rsidR="00BD1FA2">
        <w:t>n intentional release of a</w:t>
      </w:r>
      <w:r w:rsidRPr="000A29BE">
        <w:t xml:space="preserve"> GMO to the OGTR through the Free-call number (1800 181 030), mail (MDP 54 – GPO Box 9848, Canberra ACT 2601) or via email to the OGTR inbox (ogtr@health.gov.au). Reports can be made at any time on any DIR licence. Credible information would form the basis of further investigation and may be used to inform a review of a RARMP (see Section 4.3 below) as well as the risk assessment of future applications involving similar GMOs.</w:t>
      </w:r>
    </w:p>
    <w:p w14:paraId="5201340C" w14:textId="3B3F5C78" w:rsidR="00ED664E" w:rsidRPr="000A29BE" w:rsidRDefault="00ED664E" w:rsidP="00ED664E">
      <w:pPr>
        <w:pStyle w:val="3RARMP"/>
      </w:pPr>
      <w:bookmarkStart w:id="414" w:name="_Toc47536780"/>
      <w:bookmarkStart w:id="415" w:name="_Toc224646075"/>
      <w:r w:rsidRPr="000A29BE">
        <w:t xml:space="preserve">Requirement to </w:t>
      </w:r>
      <w:r w:rsidR="00BD1FA2">
        <w:t>collect</w:t>
      </w:r>
      <w:r w:rsidRPr="000A29BE">
        <w:t xml:space="preserve"> </w:t>
      </w:r>
      <w:r w:rsidR="00BD1FA2">
        <w:t xml:space="preserve">additional </w:t>
      </w:r>
      <w:r w:rsidRPr="000A29BE">
        <w:t>specific in</w:t>
      </w:r>
      <w:bookmarkEnd w:id="414"/>
      <w:r w:rsidR="00BD1FA2">
        <w:t>formation</w:t>
      </w:r>
      <w:bookmarkEnd w:id="415"/>
    </w:p>
    <w:p w14:paraId="26660628" w14:textId="08CB2FAE" w:rsidR="00921BE9" w:rsidRPr="000A29BE" w:rsidRDefault="00921BE9" w:rsidP="00921BE9">
      <w:pPr>
        <w:pStyle w:val="RARMPnumberedparagraphs"/>
      </w:pPr>
      <w:r w:rsidRPr="000A29BE">
        <w:t>Collection of additional specific information on an intentional release provides a mechanism for ‘closing the loop’ in the risk analysis process and for verifying findings of the RARMP.</w:t>
      </w:r>
    </w:p>
    <w:p w14:paraId="3306F7AF" w14:textId="753C28AF" w:rsidR="00921BE9" w:rsidRPr="000A29BE" w:rsidRDefault="00BD1FA2" w:rsidP="00921BE9">
      <w:pPr>
        <w:pStyle w:val="RARMPnumberedparagraphs"/>
      </w:pPr>
      <w:r>
        <w:t xml:space="preserve">This may involve monitoring specific indicators of harm that have been identified in the risk assessment. </w:t>
      </w:r>
      <w:r w:rsidR="00921BE9" w:rsidRPr="000A29BE">
        <w:t>The term ‘specific indicators of harm’ does not mean that it is expected that harm would necessarily occur if a licence was issued. Instead, it refers to measurement endpoints which are expected to change should the authorised dealings result in harm. Should a licence be issued, the licence holder would be required to monitor these specific indicators of harm as mandated by the licence.</w:t>
      </w:r>
    </w:p>
    <w:p w14:paraId="2D58D588" w14:textId="77777777" w:rsidR="00921BE9" w:rsidRPr="000A29BE" w:rsidRDefault="00921BE9" w:rsidP="00921BE9">
      <w:pPr>
        <w:pStyle w:val="RARMPnumberedparagraphs"/>
      </w:pPr>
      <w:r w:rsidRPr="000A29BE">
        <w:t>The triggers for this component of PRR may include risk estimates greater than negligible or significant uncertainty in the risk assessment.</w:t>
      </w:r>
    </w:p>
    <w:p w14:paraId="44049DE5" w14:textId="45E17FCD" w:rsidR="00921BE9" w:rsidRPr="000A29BE" w:rsidRDefault="00921BE9" w:rsidP="00921BE9">
      <w:pPr>
        <w:pStyle w:val="RARMPnumberedparagraphs"/>
      </w:pPr>
      <w:r w:rsidRPr="000A29BE">
        <w:t>The characterisation of the risk s</w:t>
      </w:r>
      <w:r w:rsidR="00C11550" w:rsidRPr="000A29BE">
        <w:t xml:space="preserve">cenarios discussed in </w:t>
      </w:r>
      <w:r w:rsidR="00C11550" w:rsidRPr="000A29BE">
        <w:fldChar w:fldCharType="begin"/>
      </w:r>
      <w:r w:rsidR="00C11550" w:rsidRPr="000A29BE">
        <w:instrText xml:space="preserve"> REF _Ref57119506 \n \h </w:instrText>
      </w:r>
      <w:r w:rsidR="00C11550" w:rsidRPr="000A29BE">
        <w:fldChar w:fldCharType="separate"/>
      </w:r>
      <w:r w:rsidR="001E1BD1">
        <w:t>Chapter 2</w:t>
      </w:r>
      <w:r w:rsidR="00C11550" w:rsidRPr="000A29BE">
        <w:fldChar w:fldCharType="end"/>
      </w:r>
      <w:r w:rsidR="00C11550" w:rsidRPr="000A29BE">
        <w:t xml:space="preserve"> </w:t>
      </w:r>
      <w:r w:rsidR="00BD1FA2">
        <w:t xml:space="preserve">did not identify risks greater than negligible. </w:t>
      </w:r>
      <w:r w:rsidRPr="000A29BE">
        <w:t xml:space="preserve">Therefore, </w:t>
      </w:r>
      <w:r w:rsidR="00BD1FA2">
        <w:t xml:space="preserve">they were not </w:t>
      </w:r>
      <w:r w:rsidRPr="000A29BE">
        <w:t>considered</w:t>
      </w:r>
      <w:r w:rsidR="004D0ADD" w:rsidRPr="000A29BE">
        <w:t xml:space="preserve"> substantive risk</w:t>
      </w:r>
      <w:r w:rsidR="00BD1FA2">
        <w:t>s</w:t>
      </w:r>
      <w:r w:rsidRPr="000A29BE">
        <w:t xml:space="preserve"> that warranted further detailed assessment. No specific indicators of harm have been identified in this RARMP for application DIR</w:t>
      </w:r>
      <w:r w:rsidR="00BD1FA2">
        <w:t>-</w:t>
      </w:r>
      <w:r w:rsidR="00511BA4">
        <w:t>2</w:t>
      </w:r>
      <w:r w:rsidR="00BD1FA2">
        <w:t>20</w:t>
      </w:r>
      <w:r w:rsidRPr="000A29BE">
        <w:t>. However, specific indicators of harm may also be identified during later stages,</w:t>
      </w:r>
      <w:r w:rsidRPr="000A29BE">
        <w:rPr>
          <w:i/>
        </w:rPr>
        <w:t xml:space="preserve"> </w:t>
      </w:r>
      <w:r w:rsidRPr="000A29BE">
        <w:lastRenderedPageBreak/>
        <w:t>e.g. following the consideration of comments received on the consultation version of the RARMP, or if a licence were issued, through either of the other components of PRR.</w:t>
      </w:r>
    </w:p>
    <w:p w14:paraId="002A2BB8" w14:textId="1B2C04DD" w:rsidR="00921BE9" w:rsidRPr="000A29BE" w:rsidRDefault="00921BE9" w:rsidP="00921BE9">
      <w:pPr>
        <w:pStyle w:val="RARMPnumberedparagraphs"/>
      </w:pPr>
      <w:r w:rsidRPr="000A29BE">
        <w:t>Conditions have been included in the licence to allow the Regulator to request further information from the licence holder about any matter to do with the release, including research to verify predictions of the risk assessment.</w:t>
      </w:r>
    </w:p>
    <w:p w14:paraId="3D8A7416" w14:textId="77777777" w:rsidR="00ED664E" w:rsidRPr="000A29BE" w:rsidRDefault="00ED664E" w:rsidP="00ED664E">
      <w:pPr>
        <w:pStyle w:val="3RARMP"/>
      </w:pPr>
      <w:bookmarkStart w:id="416" w:name="_Toc47536781"/>
      <w:bookmarkStart w:id="417" w:name="_Toc224646076"/>
      <w:r w:rsidRPr="000A29BE">
        <w:t>Review of the RARMP</w:t>
      </w:r>
      <w:bookmarkEnd w:id="416"/>
      <w:bookmarkEnd w:id="417"/>
    </w:p>
    <w:p w14:paraId="55349C0A" w14:textId="235B8F49" w:rsidR="00921BE9" w:rsidRPr="003C5AC2" w:rsidRDefault="00921BE9" w:rsidP="00921BE9">
      <w:pPr>
        <w:pStyle w:val="RARMPnumberedparagraphs"/>
      </w:pPr>
      <w:r w:rsidRPr="000A29BE">
        <w:t>The third component of PRR is the review of RARMPs after a commercial/general release licence is issued. Such a review would take into account any relevant new information, including any changes in the context of the release, to determine if the findings of the RARMP remained current. The timing of the review would be determined on a case-by-case basis and may be triggered by findings from either of the other components of PRR</w:t>
      </w:r>
      <w:r w:rsidR="00BD1FA2">
        <w:t>, or by relevant new scientific information,</w:t>
      </w:r>
      <w:r w:rsidRPr="000A29BE">
        <w:t xml:space="preserve"> or be undertaken after the authorised dealings have been conducted for some time. If the review findings justified either an increase or decrease in the initial risk estimate(s</w:t>
      </w:r>
      <w:r w:rsidR="00A04E8F" w:rsidRPr="000A29BE">
        <w:t>) or</w:t>
      </w:r>
      <w:r w:rsidRPr="000A29BE">
        <w:t xml:space="preserve"> identified new risks to people or to the environment that require management, this could lead to changes to the risk management plan and licence </w:t>
      </w:r>
      <w:r w:rsidRPr="003C5AC2">
        <w:t>conditions.</w:t>
      </w:r>
      <w:r w:rsidR="00FA38A9" w:rsidRPr="003C5AC2">
        <w:t xml:space="preserve"> In the case of a veterinary vaccine where the APVMA is the primary regulatory body overseeing the vaccine, any review of the RARMP or licence would likely only be initiated</w:t>
      </w:r>
      <w:r w:rsidR="00DB1C82" w:rsidRPr="003C5AC2">
        <w:t xml:space="preserve"> in consultation with APVMA</w:t>
      </w:r>
      <w:r w:rsidR="00FA38A9" w:rsidRPr="003C5AC2">
        <w:t>.</w:t>
      </w:r>
    </w:p>
    <w:p w14:paraId="6ADB824F" w14:textId="77777777" w:rsidR="00ED664E" w:rsidRPr="000A29BE" w:rsidRDefault="00ED664E" w:rsidP="00E1104A">
      <w:pPr>
        <w:pStyle w:val="2RARMP"/>
      </w:pPr>
      <w:bookmarkStart w:id="418" w:name="_Toc47536782"/>
      <w:bookmarkStart w:id="419" w:name="_Toc224646077"/>
      <w:r w:rsidRPr="000A29BE">
        <w:t>Conclusions of the consultation RARMP</w:t>
      </w:r>
      <w:bookmarkEnd w:id="418"/>
      <w:bookmarkEnd w:id="419"/>
    </w:p>
    <w:p w14:paraId="66592050" w14:textId="41210C7D" w:rsidR="00921BE9" w:rsidRPr="000A29BE" w:rsidRDefault="00ED664E" w:rsidP="008F448C">
      <w:pPr>
        <w:pStyle w:val="RARMPnumberedparagraphs"/>
        <w:tabs>
          <w:tab w:val="clear" w:pos="567"/>
        </w:tabs>
      </w:pPr>
      <w:r w:rsidRPr="000A29BE">
        <w:t xml:space="preserve">The risk assessment concludes that the proposed commercial release of </w:t>
      </w:r>
      <w:r w:rsidR="00BD1FA2">
        <w:t xml:space="preserve">the vaccines containing a GMO </w:t>
      </w:r>
      <w:r w:rsidRPr="000A29BE">
        <w:t>poses negligible risks to the health and safety of people</w:t>
      </w:r>
      <w:r w:rsidR="000F02BC" w:rsidRPr="000A29BE">
        <w:t xml:space="preserve"> and a negli</w:t>
      </w:r>
      <w:r w:rsidR="00B55EBC" w:rsidRPr="000A29BE">
        <w:t>gi</w:t>
      </w:r>
      <w:r w:rsidR="000F02BC" w:rsidRPr="000A29BE">
        <w:t>ble risk</w:t>
      </w:r>
      <w:r w:rsidRPr="000A29BE">
        <w:t xml:space="preserve"> </w:t>
      </w:r>
      <w:r w:rsidR="000F02BC" w:rsidRPr="000A29BE">
        <w:t>to</w:t>
      </w:r>
      <w:r w:rsidRPr="000A29BE">
        <w:t xml:space="preserve"> the environment as a result of gene technology. </w:t>
      </w:r>
    </w:p>
    <w:p w14:paraId="7DDBB48C" w14:textId="5215118C" w:rsidR="000F02BC" w:rsidRPr="000A29BE" w:rsidRDefault="000F02BC" w:rsidP="000F02BC">
      <w:pPr>
        <w:pStyle w:val="RARMPnumberedparagraphs"/>
      </w:pPr>
      <w:r w:rsidRPr="000A29BE">
        <w:t xml:space="preserve">The risk management plan concludes that </w:t>
      </w:r>
      <w:r w:rsidR="00EB0D42">
        <w:t>these negligible risks do not require specific risk treatment measures. However, if a licence were to be issued, g</w:t>
      </w:r>
      <w:r w:rsidR="00142EB5" w:rsidRPr="000A29BE">
        <w:t xml:space="preserve">eneral conditions </w:t>
      </w:r>
      <w:r w:rsidR="00EB0D42">
        <w:t xml:space="preserve">are proposed </w:t>
      </w:r>
      <w:r w:rsidR="00142EB5" w:rsidRPr="000A29BE">
        <w:t xml:space="preserve">to ensure that there is ongoing oversight of the </w:t>
      </w:r>
      <w:r w:rsidR="00EB0D42">
        <w:t>release</w:t>
      </w:r>
      <w:r w:rsidR="00142EB5" w:rsidRPr="000A29BE">
        <w:t>.</w:t>
      </w:r>
    </w:p>
    <w:bookmarkEnd w:id="384"/>
    <w:bookmarkEnd w:id="385"/>
    <w:bookmarkEnd w:id="386"/>
    <w:bookmarkEnd w:id="387"/>
    <w:bookmarkEnd w:id="388"/>
    <w:bookmarkEnd w:id="389"/>
    <w:bookmarkEnd w:id="390"/>
    <w:p w14:paraId="45FA79BA" w14:textId="5151A162" w:rsidR="00ED664E" w:rsidRPr="000A29BE" w:rsidRDefault="00ED664E" w:rsidP="00ED664E">
      <w:pPr>
        <w:sectPr w:rsidR="00ED664E" w:rsidRPr="000A29BE" w:rsidSect="00D83417">
          <w:footerReference w:type="default" r:id="rId32"/>
          <w:pgSz w:w="11909" w:h="16834" w:code="9"/>
          <w:pgMar w:top="1418" w:right="1418" w:bottom="1418" w:left="1418" w:header="720" w:footer="720" w:gutter="0"/>
          <w:paperSrc w:first="2" w:other="2"/>
          <w:cols w:space="720"/>
          <w:rtlGutter/>
        </w:sectPr>
      </w:pPr>
    </w:p>
    <w:p w14:paraId="351CB647" w14:textId="0C5F2BA1" w:rsidR="00ED664E" w:rsidRPr="000A29BE" w:rsidRDefault="00ED664E" w:rsidP="00ED664E">
      <w:pPr>
        <w:pStyle w:val="1RARMP"/>
      </w:pPr>
      <w:bookmarkStart w:id="420" w:name="_Toc202859590"/>
      <w:bookmarkStart w:id="421" w:name="_Toc223510490"/>
      <w:bookmarkStart w:id="422" w:name="_Toc301341872"/>
      <w:bookmarkStart w:id="423" w:name="_Toc47536783"/>
      <w:bookmarkStart w:id="424" w:name="_Ref57118862"/>
      <w:bookmarkStart w:id="425" w:name="_Toc224646078"/>
      <w:r w:rsidRPr="000A29BE">
        <w:lastRenderedPageBreak/>
        <w:t>Draft licence conditions</w:t>
      </w:r>
      <w:bookmarkEnd w:id="420"/>
      <w:bookmarkEnd w:id="421"/>
      <w:bookmarkEnd w:id="422"/>
      <w:bookmarkEnd w:id="423"/>
      <w:bookmarkEnd w:id="424"/>
      <w:bookmarkEnd w:id="425"/>
    </w:p>
    <w:p w14:paraId="2989963D" w14:textId="0A5521BF" w:rsidR="00ED664E" w:rsidRPr="000A29BE" w:rsidRDefault="00ED664E" w:rsidP="00E1104A">
      <w:pPr>
        <w:pStyle w:val="2RARMP"/>
      </w:pPr>
      <w:bookmarkStart w:id="426" w:name="_Toc202859591"/>
      <w:bookmarkStart w:id="427" w:name="_Toc223510491"/>
      <w:bookmarkStart w:id="428" w:name="_Toc301341873"/>
      <w:bookmarkStart w:id="429" w:name="_Toc47536784"/>
      <w:bookmarkStart w:id="430" w:name="_Toc224646079"/>
      <w:r w:rsidRPr="000A29BE">
        <w:t>Interpretations and Definitions</w:t>
      </w:r>
      <w:bookmarkEnd w:id="426"/>
      <w:bookmarkEnd w:id="427"/>
      <w:bookmarkEnd w:id="428"/>
      <w:bookmarkEnd w:id="429"/>
      <w:bookmarkEnd w:id="430"/>
    </w:p>
    <w:p w14:paraId="1E5570D6" w14:textId="77777777" w:rsidR="00ED664E" w:rsidRPr="000A29BE" w:rsidRDefault="00ED664E" w:rsidP="00AD18FC">
      <w:pPr>
        <w:pStyle w:val="RARMPnumberedparagraphs"/>
        <w:numPr>
          <w:ilvl w:val="0"/>
          <w:numId w:val="9"/>
        </w:numPr>
        <w:tabs>
          <w:tab w:val="num" w:pos="567"/>
        </w:tabs>
        <w:ind w:left="360"/>
      </w:pPr>
      <w:r w:rsidRPr="000A29BE">
        <w:t>In this licence:</w:t>
      </w:r>
    </w:p>
    <w:p w14:paraId="1B86DF85" w14:textId="6C42FC06" w:rsidR="00EA57FF" w:rsidRPr="000A29BE" w:rsidRDefault="00EA57FF" w:rsidP="00EA57FF">
      <w:pPr>
        <w:pStyle w:val="ConditionLevel2"/>
      </w:pPr>
      <w:r w:rsidRPr="000A29BE">
        <w:t>unless defined otherwise, words and phrases used in this licence have the same meaning as they do in the Act and the Regulations;</w:t>
      </w:r>
    </w:p>
    <w:p w14:paraId="2039B9ED" w14:textId="77777777" w:rsidR="00EA57FF" w:rsidRPr="000A29BE" w:rsidRDefault="00EA57FF" w:rsidP="00EA57FF">
      <w:pPr>
        <w:pStyle w:val="ConditionLevel2"/>
      </w:pPr>
      <w:r w:rsidRPr="000A29BE">
        <w:rPr>
          <w:shd w:val="clear" w:color="auto" w:fill="FFFFFF"/>
        </w:rPr>
        <w:t>words importing a gender include every other gender</w:t>
      </w:r>
      <w:r w:rsidRPr="000A29BE">
        <w:t>;</w:t>
      </w:r>
    </w:p>
    <w:p w14:paraId="619E6CF2" w14:textId="77777777" w:rsidR="00EA57FF" w:rsidRPr="000A29BE" w:rsidRDefault="00EA57FF" w:rsidP="00EA57FF">
      <w:pPr>
        <w:pStyle w:val="ConditionLevel2"/>
      </w:pPr>
      <w:r w:rsidRPr="000A29BE">
        <w:rPr>
          <w:shd w:val="clear" w:color="auto" w:fill="FFFFFF"/>
        </w:rPr>
        <w:t>words in the singular number include the plural and words in the plural number include the singular</w:t>
      </w:r>
      <w:r w:rsidRPr="000A29BE">
        <w:t xml:space="preserve">; </w:t>
      </w:r>
    </w:p>
    <w:p w14:paraId="15C6746E" w14:textId="77777777" w:rsidR="00EA57FF" w:rsidRPr="000A29BE" w:rsidRDefault="00EA57FF" w:rsidP="00EA57FF">
      <w:pPr>
        <w:pStyle w:val="ConditionLevel2"/>
      </w:pPr>
      <w:r w:rsidRPr="000A29BE">
        <w:rPr>
          <w:shd w:val="clear" w:color="auto" w:fill="FFFFFF"/>
        </w:rPr>
        <w:t>expressions used to denote persons generally (such as “person”, “party”, “someone”, “anyone”, “no</w:t>
      </w:r>
      <w:r w:rsidRPr="000A29BE">
        <w:rPr>
          <w:shd w:val="clear" w:color="auto" w:fill="FFFFFF"/>
        </w:rPr>
        <w:noBreakHyphen/>
        <w:t>one”, “one”, “another” and “whoever”), include a body politic or corporate as well as an individual</w:t>
      </w:r>
      <w:r w:rsidRPr="000A29BE">
        <w:t>;</w:t>
      </w:r>
      <w:r w:rsidRPr="000A29BE" w:rsidDel="008321BB">
        <w:t xml:space="preserve"> </w:t>
      </w:r>
    </w:p>
    <w:p w14:paraId="796D64BE" w14:textId="77777777" w:rsidR="00EA57FF" w:rsidRPr="000A29BE" w:rsidRDefault="00EA57FF" w:rsidP="00EA57FF">
      <w:pPr>
        <w:pStyle w:val="ConditionLevel2"/>
      </w:pPr>
      <w:r w:rsidRPr="000A29BE">
        <w:t>references to any statute or other legislation (whether primary or subordinate) are a reference to a statute or other legislation of the Commonwealth of Australia as amended or replaced from time to time and equivalent provisions, if any, in corresponding State law, unless the contrary intention appears;</w:t>
      </w:r>
    </w:p>
    <w:p w14:paraId="74BEC37B" w14:textId="77777777" w:rsidR="00EA57FF" w:rsidRPr="000A29BE" w:rsidRDefault="00EA57FF" w:rsidP="00EA57FF">
      <w:pPr>
        <w:pStyle w:val="ConditionLevel2"/>
      </w:pPr>
      <w:r w:rsidRPr="000A29BE">
        <w:t xml:space="preserve">where </w:t>
      </w:r>
      <w:r w:rsidRPr="000A29BE">
        <w:rPr>
          <w:shd w:val="clear" w:color="auto" w:fill="FFFFFF"/>
        </w:rPr>
        <w:t>a word or phrase is given a particular meaning, other grammatical forms of that word or phrase have corresponding meanings</w:t>
      </w:r>
      <w:r w:rsidRPr="000A29BE">
        <w:t>;</w:t>
      </w:r>
    </w:p>
    <w:p w14:paraId="555E4CA1" w14:textId="77777777" w:rsidR="00EA57FF" w:rsidRPr="000A29BE" w:rsidRDefault="00EA57FF" w:rsidP="00EA57FF">
      <w:pPr>
        <w:pStyle w:val="ConditionLevel2"/>
      </w:pPr>
      <w:r w:rsidRPr="000A29BE">
        <w:t>specific conditions prevail over general conditions to the extent of any inconsistency.</w:t>
      </w:r>
    </w:p>
    <w:p w14:paraId="053B0AD9" w14:textId="77777777" w:rsidR="00ED664E" w:rsidRPr="000A29BE" w:rsidRDefault="00ED664E" w:rsidP="00ED664E">
      <w:pPr>
        <w:pStyle w:val="RARMPnumberedparagraphs"/>
        <w:tabs>
          <w:tab w:val="clear" w:pos="567"/>
        </w:tabs>
        <w:ind w:left="360" w:hanging="360"/>
      </w:pPr>
      <w:r w:rsidRPr="000A29BE">
        <w:t>In this licence:</w:t>
      </w:r>
    </w:p>
    <w:p w14:paraId="451BDCC8" w14:textId="77777777" w:rsidR="00ED664E" w:rsidRPr="000A29BE" w:rsidRDefault="00ED664E" w:rsidP="00ED664E">
      <w:r w:rsidRPr="000A29BE">
        <w:t>‘</w:t>
      </w:r>
      <w:r w:rsidRPr="000A29BE">
        <w:rPr>
          <w:b/>
        </w:rPr>
        <w:t>Act</w:t>
      </w:r>
      <w:r w:rsidRPr="000A29BE">
        <w:t xml:space="preserve">’ means the </w:t>
      </w:r>
      <w:r w:rsidRPr="000A29BE">
        <w:rPr>
          <w:i/>
        </w:rPr>
        <w:t>Gene Technology Act 2000</w:t>
      </w:r>
      <w:r w:rsidRPr="000A29BE">
        <w:t xml:space="preserve"> (Cth) or the corresponding State legislation under which this licence is issued.</w:t>
      </w:r>
    </w:p>
    <w:p w14:paraId="58F1B61A" w14:textId="24B317F7" w:rsidR="00ED664E" w:rsidRPr="000A29BE" w:rsidRDefault="00ED664E" w:rsidP="00ED664E">
      <w:r w:rsidRPr="000A29BE">
        <w:t>‘</w:t>
      </w:r>
      <w:r w:rsidRPr="000A29BE">
        <w:rPr>
          <w:b/>
        </w:rPr>
        <w:t>Annual</w:t>
      </w:r>
      <w:r w:rsidRPr="000A29BE">
        <w:t xml:space="preserve"> </w:t>
      </w:r>
      <w:r w:rsidRPr="000A29BE">
        <w:rPr>
          <w:b/>
        </w:rPr>
        <w:t>Report</w:t>
      </w:r>
      <w:r w:rsidRPr="000A29BE">
        <w:t>’ means a written report provided to the Regulator by the end of September each year containing all the information required by this licence to be provided in the Annual Report.</w:t>
      </w:r>
    </w:p>
    <w:p w14:paraId="1C8F39A6" w14:textId="6C797FC3" w:rsidR="00ED664E" w:rsidRPr="000A29BE" w:rsidRDefault="00ED664E" w:rsidP="00ED664E">
      <w:r w:rsidRPr="000A29BE">
        <w:t>‘</w:t>
      </w:r>
      <w:r w:rsidRPr="000A29BE">
        <w:rPr>
          <w:b/>
        </w:rPr>
        <w:t>GM</w:t>
      </w:r>
      <w:r w:rsidRPr="000A29BE">
        <w:t>’ means genetically modified.</w:t>
      </w:r>
    </w:p>
    <w:p w14:paraId="3DA353DF" w14:textId="79011BD1" w:rsidR="00ED664E" w:rsidRPr="000A29BE" w:rsidRDefault="00ED664E" w:rsidP="00ED664E">
      <w:r w:rsidRPr="000A29BE">
        <w:t>‘</w:t>
      </w:r>
      <w:r w:rsidRPr="000A29BE">
        <w:rPr>
          <w:b/>
        </w:rPr>
        <w:t>GMO</w:t>
      </w:r>
      <w:r w:rsidRPr="000A29BE">
        <w:t>’ means the genetically modified organism that is the subject of the dealings authorised by this licence.</w:t>
      </w:r>
    </w:p>
    <w:p w14:paraId="3DD55F30" w14:textId="77777777" w:rsidR="00ED664E" w:rsidRDefault="00ED664E" w:rsidP="00ED664E">
      <w:r w:rsidRPr="000A29BE">
        <w:t>‘</w:t>
      </w:r>
      <w:r w:rsidRPr="000A29BE">
        <w:rPr>
          <w:b/>
        </w:rPr>
        <w:t>OGTR</w:t>
      </w:r>
      <w:r w:rsidRPr="000A29BE">
        <w:t>’ means the Office of the Gene Technology Regulator.</w:t>
      </w:r>
    </w:p>
    <w:p w14:paraId="5DC7EFBB" w14:textId="06781DEB" w:rsidR="00EB0D42" w:rsidRPr="000A29BE" w:rsidRDefault="00EB0D42" w:rsidP="00ED664E">
      <w:r w:rsidRPr="000F7924">
        <w:rPr>
          <w:b/>
          <w:bCs/>
        </w:rPr>
        <w:t xml:space="preserve">‘Regulations’ </w:t>
      </w:r>
      <w:r w:rsidRPr="000F7924">
        <w:t>means the Gene Technology Regulations 2001 (Commonwealth) or the corresponding State law under which this licence is issued.</w:t>
      </w:r>
    </w:p>
    <w:p w14:paraId="3DB191B9" w14:textId="77777777" w:rsidR="00ED664E" w:rsidRPr="000A29BE" w:rsidRDefault="00ED664E" w:rsidP="00ED664E">
      <w:r w:rsidRPr="000A29BE">
        <w:t>‘</w:t>
      </w:r>
      <w:r w:rsidRPr="000A29BE">
        <w:rPr>
          <w:b/>
        </w:rPr>
        <w:t>Regulator</w:t>
      </w:r>
      <w:r w:rsidRPr="000A29BE">
        <w:t>’ means the Gene Technology Regulator.</w:t>
      </w:r>
    </w:p>
    <w:p w14:paraId="60304584" w14:textId="71F77F2E" w:rsidR="00ED664E" w:rsidRPr="000A29BE" w:rsidRDefault="00EB0D42" w:rsidP="00E1104A">
      <w:pPr>
        <w:pStyle w:val="2RARMP"/>
      </w:pPr>
      <w:bookmarkStart w:id="431" w:name="_Toc202859592"/>
      <w:bookmarkStart w:id="432" w:name="_Toc223510492"/>
      <w:bookmarkStart w:id="433" w:name="_Toc301341874"/>
      <w:bookmarkStart w:id="434" w:name="_Toc47536785"/>
      <w:bookmarkStart w:id="435" w:name="_Toc224646080"/>
      <w:r>
        <w:t>General</w:t>
      </w:r>
      <w:r w:rsidR="00ED664E" w:rsidRPr="000A29BE">
        <w:t xml:space="preserve"> conditions</w:t>
      </w:r>
      <w:bookmarkEnd w:id="431"/>
      <w:bookmarkEnd w:id="432"/>
      <w:bookmarkEnd w:id="433"/>
      <w:r w:rsidR="00ED664E" w:rsidRPr="000A29BE">
        <w:t xml:space="preserve"> and obligations</w:t>
      </w:r>
      <w:bookmarkEnd w:id="434"/>
      <w:bookmarkEnd w:id="435"/>
    </w:p>
    <w:p w14:paraId="5229A225" w14:textId="77777777" w:rsidR="009367A7" w:rsidRPr="000A29BE" w:rsidRDefault="009367A7" w:rsidP="009367A7">
      <w:pPr>
        <w:pStyle w:val="RARMPnumberedparagraphs"/>
      </w:pPr>
      <w:r w:rsidRPr="000A29BE">
        <w:t>This licence remains in force until it is suspended, cancelled or surrendered. No dealings with the GMO are authorised during any period of suspension.</w:t>
      </w:r>
    </w:p>
    <w:p w14:paraId="3A54EF89" w14:textId="18EBF43C" w:rsidR="008C54EB" w:rsidRPr="000A29BE" w:rsidRDefault="009367A7" w:rsidP="00345DBB">
      <w:pPr>
        <w:pStyle w:val="RARMPnumberedparagraphs"/>
        <w:tabs>
          <w:tab w:val="clear" w:pos="567"/>
        </w:tabs>
        <w:ind w:left="360" w:hanging="360"/>
      </w:pPr>
      <w:r w:rsidRPr="000A29BE">
        <w:t>The licence holder</w:t>
      </w:r>
      <w:r w:rsidR="00ED664E" w:rsidRPr="000A29BE">
        <w:t xml:space="preserve"> </w:t>
      </w:r>
      <w:r w:rsidR="00EB2070" w:rsidRPr="000A29BE">
        <w:t xml:space="preserve">is </w:t>
      </w:r>
      <w:r w:rsidR="00511BA4">
        <w:t>Intervet Australia</w:t>
      </w:r>
      <w:r w:rsidR="0028366F" w:rsidRPr="000A29BE">
        <w:t xml:space="preserve"> </w:t>
      </w:r>
      <w:r w:rsidR="00ED664E" w:rsidRPr="000A29BE">
        <w:t>Pty Ltd.</w:t>
      </w:r>
    </w:p>
    <w:p w14:paraId="44D363D0" w14:textId="24E6098E" w:rsidR="009367A7" w:rsidRPr="000A29BE" w:rsidRDefault="009367A7" w:rsidP="00345DBB">
      <w:pPr>
        <w:pStyle w:val="RARMPnumberedparagraphs"/>
        <w:tabs>
          <w:tab w:val="clear" w:pos="567"/>
        </w:tabs>
        <w:ind w:left="360" w:hanging="360"/>
      </w:pPr>
      <w:r w:rsidRPr="000A29BE">
        <w:t>Any person, including the licence h</w:t>
      </w:r>
      <w:r w:rsidR="00B6642E" w:rsidRPr="000A29BE">
        <w:t>older, may conduct any authorised</w:t>
      </w:r>
      <w:r w:rsidRPr="000A29BE">
        <w:t xml:space="preserve"> dealing(s) with the GMO.</w:t>
      </w:r>
    </w:p>
    <w:p w14:paraId="7D1E1CA2" w14:textId="2F325605" w:rsidR="009367A7" w:rsidRPr="000A29BE" w:rsidRDefault="009367A7" w:rsidP="009367A7">
      <w:pPr>
        <w:pStyle w:val="RARMPnumberedparagraphs"/>
        <w:tabs>
          <w:tab w:val="clear" w:pos="567"/>
        </w:tabs>
        <w:ind w:left="360" w:hanging="360"/>
      </w:pPr>
      <w:bookmarkStart w:id="436" w:name="_Ref114125063"/>
      <w:r w:rsidRPr="000A29BE">
        <w:t>The dealings authorised by this licence are:</w:t>
      </w:r>
      <w:bookmarkEnd w:id="436"/>
    </w:p>
    <w:p w14:paraId="35DF9DA3" w14:textId="7BA2FE4F" w:rsidR="00036F9E" w:rsidRPr="000A29BE" w:rsidRDefault="000E094C" w:rsidP="004945C6">
      <w:pPr>
        <w:pStyle w:val="ConditionLevel2"/>
        <w:numPr>
          <w:ilvl w:val="0"/>
          <w:numId w:val="50"/>
        </w:numPr>
      </w:pPr>
      <w:bookmarkStart w:id="437" w:name="_Ref114125065"/>
      <w:r>
        <w:t>import</w:t>
      </w:r>
      <w:r w:rsidRPr="000A29BE">
        <w:t xml:space="preserve"> </w:t>
      </w:r>
      <w:r>
        <w:t xml:space="preserve">of </w:t>
      </w:r>
      <w:r w:rsidR="00036F9E" w:rsidRPr="000A29BE">
        <w:t>the GMO;</w:t>
      </w:r>
      <w:bookmarkEnd w:id="437"/>
    </w:p>
    <w:p w14:paraId="5CEC40F7" w14:textId="7FDCD735" w:rsidR="009367A7" w:rsidRPr="000A29BE" w:rsidRDefault="009367A7" w:rsidP="004945C6">
      <w:pPr>
        <w:pStyle w:val="ConditionLevel2"/>
        <w:numPr>
          <w:ilvl w:val="0"/>
          <w:numId w:val="50"/>
        </w:numPr>
      </w:pPr>
      <w:r w:rsidRPr="000A29BE">
        <w:t>transport of the GMO;</w:t>
      </w:r>
    </w:p>
    <w:p w14:paraId="6E852848" w14:textId="30EF25B9" w:rsidR="009367A7" w:rsidRPr="000A29BE" w:rsidRDefault="009367A7" w:rsidP="00BC31E4">
      <w:pPr>
        <w:pStyle w:val="ConditionLevel2"/>
      </w:pPr>
      <w:r w:rsidRPr="000A29BE">
        <w:lastRenderedPageBreak/>
        <w:t>disposal of the GMO;</w:t>
      </w:r>
    </w:p>
    <w:p w14:paraId="05674939" w14:textId="2E3EBE22" w:rsidR="009367A7" w:rsidRPr="000A29BE" w:rsidRDefault="009367A7" w:rsidP="009367A7">
      <w:pPr>
        <w:tabs>
          <w:tab w:val="left" w:pos="567"/>
        </w:tabs>
        <w:ind w:left="567" w:right="-30"/>
        <w:rPr>
          <w:i/>
        </w:rPr>
      </w:pPr>
      <w:r w:rsidRPr="000A29BE">
        <w:t>and the possession (including storage) and supply of the GMO for the purposes of, or in the course, of any of these dealings.</w:t>
      </w:r>
    </w:p>
    <w:p w14:paraId="6670B4F2" w14:textId="6A1C4EC7" w:rsidR="009367A7" w:rsidRPr="000A29BE" w:rsidRDefault="009367A7" w:rsidP="00EA57FF">
      <w:pPr>
        <w:shd w:val="clear" w:color="auto" w:fill="D9D9D9" w:themeFill="background1" w:themeFillShade="D9"/>
        <w:tabs>
          <w:tab w:val="left" w:pos="567"/>
        </w:tabs>
        <w:ind w:right="-30"/>
        <w:rPr>
          <w:i/>
        </w:rPr>
      </w:pPr>
      <w:r w:rsidRPr="000A29BE">
        <w:rPr>
          <w:i/>
        </w:rPr>
        <w:t xml:space="preserve">Note: Use of the GMO for </w:t>
      </w:r>
      <w:r w:rsidR="00EA57FF" w:rsidRPr="000A29BE">
        <w:rPr>
          <w:i/>
        </w:rPr>
        <w:t>veterinary</w:t>
      </w:r>
      <w:r w:rsidRPr="000A29BE">
        <w:rPr>
          <w:i/>
        </w:rPr>
        <w:t xml:space="preserve"> purposes is </w:t>
      </w:r>
      <w:r w:rsidR="00AA34DC" w:rsidRPr="000A29BE">
        <w:rPr>
          <w:i/>
        </w:rPr>
        <w:t xml:space="preserve">not covered </w:t>
      </w:r>
      <w:r w:rsidR="002C2FAF" w:rsidRPr="000A29BE">
        <w:rPr>
          <w:i/>
        </w:rPr>
        <w:t xml:space="preserve">by </w:t>
      </w:r>
      <w:r w:rsidRPr="000A29BE">
        <w:rPr>
          <w:i/>
        </w:rPr>
        <w:t xml:space="preserve">the Gene Technology Act 2000 and </w:t>
      </w:r>
      <w:r w:rsidR="002C2FAF" w:rsidRPr="000A29BE">
        <w:rPr>
          <w:i/>
        </w:rPr>
        <w:t xml:space="preserve">therefore </w:t>
      </w:r>
      <w:r w:rsidRPr="000A29BE">
        <w:rPr>
          <w:i/>
        </w:rPr>
        <w:t xml:space="preserve">this licence </w:t>
      </w:r>
      <w:r w:rsidR="002C2FAF" w:rsidRPr="000A29BE">
        <w:rPr>
          <w:i/>
        </w:rPr>
        <w:t>is not required to</w:t>
      </w:r>
      <w:r w:rsidRPr="000A29BE">
        <w:rPr>
          <w:i/>
        </w:rPr>
        <w:t xml:space="preserve"> authorise such use. The GMOs are also subject to regulation by other federal and state departments and agencies, including the </w:t>
      </w:r>
      <w:r w:rsidR="00EA57FF" w:rsidRPr="000A29BE">
        <w:rPr>
          <w:i/>
        </w:rPr>
        <w:t xml:space="preserve">Australian Pesticides and Veterinary Medicines Authority and </w:t>
      </w:r>
      <w:r w:rsidRPr="000A29BE">
        <w:rPr>
          <w:i/>
        </w:rPr>
        <w:t xml:space="preserve">the Department of Agriculture, </w:t>
      </w:r>
      <w:r w:rsidR="00EA57FF" w:rsidRPr="000A29BE">
        <w:rPr>
          <w:i/>
        </w:rPr>
        <w:t>Fisheries and Forestry</w:t>
      </w:r>
      <w:r w:rsidRPr="000A29BE">
        <w:rPr>
          <w:i/>
        </w:rPr>
        <w:t xml:space="preserve">. These other departments and agencies may impose further requirements for, or limitations on, </w:t>
      </w:r>
      <w:r w:rsidR="002C2FAF" w:rsidRPr="000A29BE">
        <w:rPr>
          <w:i/>
        </w:rPr>
        <w:t xml:space="preserve">the use of the GMO or </w:t>
      </w:r>
      <w:r w:rsidRPr="000A29BE">
        <w:rPr>
          <w:i/>
        </w:rPr>
        <w:t>these dealings.</w:t>
      </w:r>
    </w:p>
    <w:p w14:paraId="2669ED4C" w14:textId="3AB795EA" w:rsidR="008C54EB" w:rsidRPr="000A29BE" w:rsidRDefault="009367A7" w:rsidP="008C54EB">
      <w:pPr>
        <w:pStyle w:val="RARMPnumberedparagraphs"/>
      </w:pPr>
      <w:r w:rsidRPr="000A29BE">
        <w:t>Dealings with the GMO may be conducted in all areas of Australia.</w:t>
      </w:r>
    </w:p>
    <w:p w14:paraId="68EB7545" w14:textId="7DD6DACE" w:rsidR="00723B89" w:rsidRPr="000A29BE" w:rsidRDefault="006C669B" w:rsidP="00840457">
      <w:pPr>
        <w:pStyle w:val="RARMPnumberedparagraphs"/>
      </w:pPr>
      <w:r w:rsidRPr="000A29BE">
        <w:t xml:space="preserve">Dealings described in Condition </w:t>
      </w:r>
      <w:r w:rsidRPr="000A29BE">
        <w:fldChar w:fldCharType="begin"/>
      </w:r>
      <w:r w:rsidRPr="000A29BE">
        <w:instrText xml:space="preserve"> REF _Ref114125063 \r \h </w:instrText>
      </w:r>
      <w:r w:rsidRPr="000A29BE">
        <w:fldChar w:fldCharType="separate"/>
      </w:r>
      <w:r w:rsidR="001E1BD1">
        <w:t>6</w:t>
      </w:r>
      <w:r w:rsidRPr="000A29BE">
        <w:fldChar w:fldCharType="end"/>
      </w:r>
      <w:r w:rsidRPr="000A29BE">
        <w:t xml:space="preserve"> must not occur unless authorised by </w:t>
      </w:r>
      <w:r w:rsidR="00E02362" w:rsidRPr="000A29BE">
        <w:t>registration</w:t>
      </w:r>
      <w:r w:rsidRPr="000A29BE">
        <w:t xml:space="preserve"> </w:t>
      </w:r>
      <w:r w:rsidR="00511BA4">
        <w:t>with</w:t>
      </w:r>
      <w:r w:rsidRPr="000A29BE">
        <w:t xml:space="preserve"> the APVMA. </w:t>
      </w:r>
    </w:p>
    <w:p w14:paraId="7207E450" w14:textId="537A9288" w:rsidR="00ED664E" w:rsidRPr="000A29BE" w:rsidRDefault="00ED664E" w:rsidP="008C54EB">
      <w:pPr>
        <w:pStyle w:val="RARMPnumberedparagraphs"/>
      </w:pPr>
      <w:r w:rsidRPr="000A29BE">
        <w:t>The</w:t>
      </w:r>
      <w:r w:rsidR="004872AB" w:rsidRPr="000A29BE">
        <w:t xml:space="preserve"> licence authorises dealings with the GMO described in </w:t>
      </w:r>
      <w:r w:rsidR="004872AB" w:rsidRPr="000A29BE">
        <w:rPr>
          <w:b/>
        </w:rPr>
        <w:t>Attachment A</w:t>
      </w:r>
      <w:r w:rsidR="004872AB" w:rsidRPr="000A29BE">
        <w:t>.</w:t>
      </w:r>
    </w:p>
    <w:p w14:paraId="6458CC04" w14:textId="46F77045" w:rsidR="00ED664E" w:rsidRPr="000A29BE" w:rsidRDefault="00ED664E" w:rsidP="00ED664E">
      <w:pPr>
        <w:pStyle w:val="3RARMP"/>
      </w:pPr>
      <w:bookmarkStart w:id="438" w:name="_Toc381716027"/>
      <w:bookmarkStart w:id="439" w:name="_Toc47536786"/>
      <w:bookmarkStart w:id="440" w:name="_Toc224646081"/>
      <w:r w:rsidRPr="000A29BE">
        <w:t>Obligations of the Licence Holder</w:t>
      </w:r>
      <w:bookmarkEnd w:id="438"/>
      <w:bookmarkEnd w:id="439"/>
      <w:bookmarkEnd w:id="440"/>
    </w:p>
    <w:p w14:paraId="1DD1E934" w14:textId="4EFD8640" w:rsidR="000D1335" w:rsidRPr="000A29BE" w:rsidRDefault="000D1335" w:rsidP="000D1335">
      <w:pPr>
        <w:pStyle w:val="RARMPnumberedparagraphs"/>
        <w:tabs>
          <w:tab w:val="clear" w:pos="567"/>
        </w:tabs>
        <w:ind w:left="360" w:hanging="360"/>
      </w:pPr>
      <w:r w:rsidRPr="000A29BE">
        <w:t xml:space="preserve">The licence holder must immediately notify the Regulator if any of </w:t>
      </w:r>
      <w:r w:rsidR="004872AB" w:rsidRPr="000A29BE">
        <w:t>its</w:t>
      </w:r>
      <w:r w:rsidRPr="000A29BE">
        <w:t xml:space="preserve"> contact details change.</w:t>
      </w:r>
    </w:p>
    <w:p w14:paraId="1B6E1C3E" w14:textId="23B2A534" w:rsidR="000D1335" w:rsidRPr="000A29BE" w:rsidRDefault="000D1335" w:rsidP="00584C56">
      <w:pPr>
        <w:pStyle w:val="RARMPnumberedparagraphs"/>
        <w:numPr>
          <w:ilvl w:val="0"/>
          <w:numId w:val="0"/>
        </w:numPr>
        <w:shd w:val="clear" w:color="auto" w:fill="D9D9D9" w:themeFill="background1" w:themeFillShade="D9"/>
        <w:rPr>
          <w:i/>
        </w:rPr>
      </w:pPr>
      <w:r w:rsidRPr="000A29BE">
        <w:rPr>
          <w:i/>
        </w:rPr>
        <w:t>Note: Please address correspondence to OGTR.</w:t>
      </w:r>
      <w:r w:rsidR="00840457">
        <w:rPr>
          <w:i/>
        </w:rPr>
        <w:t>Applications</w:t>
      </w:r>
      <w:r w:rsidRPr="000A29BE">
        <w:rPr>
          <w:i/>
        </w:rPr>
        <w:t>@health.gov.au</w:t>
      </w:r>
    </w:p>
    <w:p w14:paraId="3D97A386" w14:textId="230895F8" w:rsidR="00ED664E" w:rsidRPr="000A29BE" w:rsidRDefault="00ED664E" w:rsidP="00ED664E">
      <w:pPr>
        <w:rPr>
          <w:i/>
        </w:rPr>
      </w:pPr>
      <w:r w:rsidRPr="000A29BE">
        <w:rPr>
          <w:i/>
        </w:rPr>
        <w:t>Prior to issuing a licence, the Regulator considers suitability of the applicant to hold a licence. The following conditions address ongoing suitability of the licence holder.</w:t>
      </w:r>
    </w:p>
    <w:p w14:paraId="44D71C3D" w14:textId="10E2F30F" w:rsidR="00ED664E" w:rsidRPr="000A29BE" w:rsidRDefault="00ED664E" w:rsidP="002579DE">
      <w:pPr>
        <w:pStyle w:val="RARMPnumberedparagraphs"/>
      </w:pPr>
      <w:bookmarkStart w:id="441" w:name="_Ref323636475"/>
      <w:r w:rsidRPr="000A29BE">
        <w:t>The licence holder must:</w:t>
      </w:r>
      <w:bookmarkEnd w:id="441"/>
    </w:p>
    <w:p w14:paraId="0B6336E4" w14:textId="317EEDF7" w:rsidR="00ED664E" w:rsidRPr="000A29BE" w:rsidRDefault="00ED664E" w:rsidP="004945C6">
      <w:pPr>
        <w:pStyle w:val="ConditionLevel2"/>
        <w:numPr>
          <w:ilvl w:val="0"/>
          <w:numId w:val="49"/>
        </w:numPr>
      </w:pPr>
      <w:bookmarkStart w:id="442" w:name="_Ref323628619"/>
      <w:r w:rsidRPr="000A29BE">
        <w:t>inform the Regulator immediately in writing, of</w:t>
      </w:r>
      <w:bookmarkEnd w:id="442"/>
      <w:r w:rsidRPr="000A29BE">
        <w:t>:</w:t>
      </w:r>
    </w:p>
    <w:p w14:paraId="783D7D6D" w14:textId="5DBD6CE6" w:rsidR="00ED664E" w:rsidRPr="000A29BE" w:rsidRDefault="00ED664E" w:rsidP="00ED664E">
      <w:pPr>
        <w:numPr>
          <w:ilvl w:val="0"/>
          <w:numId w:val="6"/>
        </w:numPr>
        <w:tabs>
          <w:tab w:val="clear" w:pos="720"/>
          <w:tab w:val="num" w:pos="1276"/>
        </w:tabs>
        <w:ind w:left="1276" w:hanging="283"/>
      </w:pPr>
      <w:r w:rsidRPr="000A29BE">
        <w:t>any relevant conviction of the licence holder; and</w:t>
      </w:r>
    </w:p>
    <w:p w14:paraId="6A01AC11" w14:textId="77777777" w:rsidR="00ED664E" w:rsidRPr="000A29BE" w:rsidRDefault="00ED664E" w:rsidP="00ED664E">
      <w:pPr>
        <w:numPr>
          <w:ilvl w:val="0"/>
          <w:numId w:val="6"/>
        </w:numPr>
        <w:tabs>
          <w:tab w:val="clear" w:pos="720"/>
          <w:tab w:val="num" w:pos="1276"/>
        </w:tabs>
        <w:ind w:left="1276" w:hanging="283"/>
      </w:pPr>
      <w:r w:rsidRPr="000A29BE">
        <w:t>any revocation or suspension of a licence or permit held by the licence holder under a law of the Australian Government, a State or a foreign country, being a law relating to the health and safety of people or the environment; and</w:t>
      </w:r>
    </w:p>
    <w:p w14:paraId="5D32F08D" w14:textId="4B87B0DC" w:rsidR="00ED664E" w:rsidRPr="000A29BE" w:rsidRDefault="00ED664E" w:rsidP="00ED664E">
      <w:pPr>
        <w:numPr>
          <w:ilvl w:val="0"/>
          <w:numId w:val="6"/>
        </w:numPr>
        <w:tabs>
          <w:tab w:val="clear" w:pos="720"/>
          <w:tab w:val="num" w:pos="1276"/>
        </w:tabs>
        <w:ind w:left="1276" w:hanging="283"/>
      </w:pPr>
      <w:r w:rsidRPr="000A29BE">
        <w:t>any event or circumstances that would affect the capacity of the holder of this licence to meet the conditions in it; and</w:t>
      </w:r>
    </w:p>
    <w:p w14:paraId="06432C0A" w14:textId="375B5579" w:rsidR="00ED664E" w:rsidRPr="000A29BE" w:rsidRDefault="00ED664E" w:rsidP="00BC31E4">
      <w:pPr>
        <w:pStyle w:val="ConditionLevel2"/>
      </w:pPr>
      <w:bookmarkStart w:id="443" w:name="_Ref323914573"/>
      <w:r w:rsidRPr="000A29BE">
        <w:t>provide any information related to the licence holder's ongoing suitability to hold a licence, if requested, within the timeframe</w:t>
      </w:r>
      <w:r w:rsidR="00F00DB5" w:rsidRPr="00F00DB5">
        <w:t xml:space="preserve"> </w:t>
      </w:r>
      <w:r w:rsidR="00F00DB5" w:rsidRPr="000A29BE">
        <w:t>stipulated</w:t>
      </w:r>
      <w:r w:rsidR="00F00DB5">
        <w:t xml:space="preserve"> by the Regulator</w:t>
      </w:r>
      <w:r w:rsidRPr="000A29BE">
        <w:t>.</w:t>
      </w:r>
      <w:bookmarkEnd w:id="443"/>
    </w:p>
    <w:p w14:paraId="59FD34CD" w14:textId="0167CFAF" w:rsidR="00ED664E" w:rsidRPr="000A29BE" w:rsidRDefault="00ED664E" w:rsidP="002579DE">
      <w:pPr>
        <w:pStyle w:val="RARMPnumberedparagraphs"/>
      </w:pPr>
      <w:r w:rsidRPr="000A29BE">
        <w:t>The licence holder must inform any person covered by this licence, to whom a particular condition of the licence applies, of the following:</w:t>
      </w:r>
    </w:p>
    <w:p w14:paraId="61DF8D03" w14:textId="09D17F40" w:rsidR="00ED664E" w:rsidRPr="000A29BE" w:rsidRDefault="00ED664E" w:rsidP="004945C6">
      <w:pPr>
        <w:pStyle w:val="ConditionLevel2"/>
        <w:numPr>
          <w:ilvl w:val="0"/>
          <w:numId w:val="48"/>
        </w:numPr>
      </w:pPr>
      <w:r w:rsidRPr="000A29BE">
        <w:t>the particular condition</w:t>
      </w:r>
      <w:r w:rsidR="00F00DB5">
        <w:t>,</w:t>
      </w:r>
      <w:r w:rsidRPr="000A29BE">
        <w:t xml:space="preserve"> including any variations of it; and</w:t>
      </w:r>
    </w:p>
    <w:p w14:paraId="5831A58C" w14:textId="77777777" w:rsidR="00ED664E" w:rsidRPr="000A29BE" w:rsidRDefault="00ED664E" w:rsidP="00BC31E4">
      <w:pPr>
        <w:pStyle w:val="ConditionLevel2"/>
      </w:pPr>
      <w:r w:rsidRPr="000A29BE">
        <w:t>the cancellation or suspension of the licence; and</w:t>
      </w:r>
    </w:p>
    <w:p w14:paraId="03A8D690" w14:textId="77777777" w:rsidR="00ED664E" w:rsidRPr="000A29BE" w:rsidRDefault="00ED664E" w:rsidP="00BC31E4">
      <w:pPr>
        <w:pStyle w:val="ConditionLevel2"/>
      </w:pPr>
      <w:r w:rsidRPr="000A29BE">
        <w:t>the surrender of the licence</w:t>
      </w:r>
      <w:bookmarkStart w:id="444" w:name="_Ref320885412"/>
      <w:r w:rsidRPr="000A29BE">
        <w:t>.</w:t>
      </w:r>
    </w:p>
    <w:p w14:paraId="7F3BF899" w14:textId="0D448FD4" w:rsidR="00ED664E" w:rsidRPr="000A29BE" w:rsidRDefault="00ED664E" w:rsidP="00ED664E">
      <w:pPr>
        <w:pStyle w:val="3RARMP"/>
      </w:pPr>
      <w:bookmarkStart w:id="445" w:name="_Toc47536787"/>
      <w:bookmarkStart w:id="446" w:name="_Toc224646082"/>
      <w:bookmarkEnd w:id="444"/>
      <w:r w:rsidRPr="000A29BE">
        <w:t>Provision of new information to the Regulator</w:t>
      </w:r>
      <w:bookmarkEnd w:id="445"/>
      <w:bookmarkEnd w:id="446"/>
    </w:p>
    <w:p w14:paraId="3ABCFED1" w14:textId="77777777" w:rsidR="00ED664E" w:rsidRPr="000A29BE" w:rsidRDefault="00ED664E" w:rsidP="00ED664E">
      <w:pPr>
        <w:tabs>
          <w:tab w:val="num" w:pos="426"/>
        </w:tabs>
      </w:pPr>
      <w:r w:rsidRPr="000A29BE">
        <w:rPr>
          <w:i/>
        </w:rPr>
        <w:t>Licence conditions are based on the risk assessment and risk management plan developed in relation to the application using information available at the time of assessment. The following condition requires that any new information that may affect the risk assessment is communicated to the Regulator.</w:t>
      </w:r>
    </w:p>
    <w:p w14:paraId="7F886DDD" w14:textId="11BA58A0" w:rsidR="00ED664E" w:rsidRPr="000A29BE" w:rsidRDefault="00ED664E" w:rsidP="002579DE">
      <w:pPr>
        <w:pStyle w:val="RARMPnumberedparagraphs"/>
      </w:pPr>
      <w:bookmarkStart w:id="447" w:name="_Ref323636545"/>
      <w:r w:rsidRPr="000A29BE">
        <w:t>The licence holder must inform the Regulator if the licence holder becomes aware of:</w:t>
      </w:r>
      <w:bookmarkEnd w:id="447"/>
    </w:p>
    <w:p w14:paraId="2FEBC49A" w14:textId="08AB7BD6" w:rsidR="00ED664E" w:rsidRPr="000A29BE" w:rsidRDefault="00ED664E" w:rsidP="004945C6">
      <w:pPr>
        <w:pStyle w:val="ConditionLevel2"/>
        <w:numPr>
          <w:ilvl w:val="0"/>
          <w:numId w:val="47"/>
        </w:numPr>
      </w:pPr>
      <w:bookmarkStart w:id="448" w:name="_Ref341084475"/>
      <w:r w:rsidRPr="000A29BE">
        <w:t>additional information as to any risks to the health and safety of people, or to the environment, associated with the dealings authorised by the licence; or</w:t>
      </w:r>
      <w:bookmarkEnd w:id="448"/>
    </w:p>
    <w:p w14:paraId="02E2119B" w14:textId="0A90A19E" w:rsidR="00ED664E" w:rsidRPr="000A29BE" w:rsidRDefault="00ED664E" w:rsidP="00BC31E4">
      <w:pPr>
        <w:pStyle w:val="ConditionLevel2"/>
      </w:pPr>
      <w:bookmarkStart w:id="449" w:name="_Ref341084819"/>
      <w:r w:rsidRPr="000A29BE">
        <w:lastRenderedPageBreak/>
        <w:t>any contraventions of the licence by a person covered by the licence; or</w:t>
      </w:r>
      <w:bookmarkEnd w:id="449"/>
    </w:p>
    <w:p w14:paraId="35CA09A0" w14:textId="4AA06623" w:rsidR="00ED664E" w:rsidRPr="000A29BE" w:rsidRDefault="00ED664E" w:rsidP="00BC31E4">
      <w:pPr>
        <w:pStyle w:val="ConditionLevel2"/>
      </w:pPr>
      <w:bookmarkStart w:id="450" w:name="_Ref390680734"/>
      <w:r w:rsidRPr="000A29BE">
        <w:t>any unintended effects of the dealings authorised by the licence.</w:t>
      </w:r>
      <w:bookmarkEnd w:id="450"/>
    </w:p>
    <w:p w14:paraId="22E02050" w14:textId="77777777" w:rsidR="00ED664E" w:rsidRPr="000A29BE" w:rsidRDefault="00ED664E" w:rsidP="00BC31E4">
      <w:pPr>
        <w:shd w:val="clear" w:color="auto" w:fill="D9D9D9" w:themeFill="background1" w:themeFillShade="D9"/>
        <w:rPr>
          <w:i/>
        </w:rPr>
      </w:pPr>
      <w:r w:rsidRPr="000A29BE">
        <w:rPr>
          <w:i/>
        </w:rPr>
        <w:t>Note: The Act requires, for the purposes of the above condition, that:</w:t>
      </w:r>
    </w:p>
    <w:p w14:paraId="0B4457BC" w14:textId="10EC30AD" w:rsidR="00ED664E" w:rsidRPr="000A29BE" w:rsidRDefault="00ED664E" w:rsidP="00BC31E4">
      <w:pPr>
        <w:numPr>
          <w:ilvl w:val="0"/>
          <w:numId w:val="3"/>
        </w:numPr>
        <w:shd w:val="clear" w:color="auto" w:fill="D9D9D9" w:themeFill="background1" w:themeFillShade="D9"/>
        <w:tabs>
          <w:tab w:val="clear" w:pos="1080"/>
          <w:tab w:val="num" w:pos="851"/>
        </w:tabs>
        <w:ind w:left="851" w:hanging="425"/>
        <w:rPr>
          <w:i/>
        </w:rPr>
      </w:pPr>
      <w:r w:rsidRPr="000A29BE">
        <w:rPr>
          <w:i/>
        </w:rPr>
        <w:t xml:space="preserve">the licence holder will be taken to have become aware of additional information of a kind mentioned in </w:t>
      </w:r>
      <w:r w:rsidR="00DE3A35">
        <w:rPr>
          <w:i/>
        </w:rPr>
        <w:t>condition</w:t>
      </w:r>
      <w:r w:rsidRPr="000A29BE">
        <w:rPr>
          <w:i/>
        </w:rPr>
        <w:t xml:space="preserve"> </w:t>
      </w:r>
      <w:r w:rsidR="008C54EB" w:rsidRPr="000A29BE">
        <w:rPr>
          <w:i/>
        </w:rPr>
        <w:fldChar w:fldCharType="begin"/>
      </w:r>
      <w:r w:rsidR="008C54EB" w:rsidRPr="000A29BE">
        <w:rPr>
          <w:i/>
        </w:rPr>
        <w:instrText xml:space="preserve"> REF _Ref323636545 \r \h </w:instrText>
      </w:r>
      <w:r w:rsidR="00BC31E4" w:rsidRPr="000A29BE">
        <w:rPr>
          <w:i/>
        </w:rPr>
        <w:instrText xml:space="preserve"> \* MERGEFORMAT </w:instrText>
      </w:r>
      <w:r w:rsidR="008C54EB" w:rsidRPr="000A29BE">
        <w:rPr>
          <w:i/>
        </w:rPr>
      </w:r>
      <w:r w:rsidR="008C54EB" w:rsidRPr="000A29BE">
        <w:rPr>
          <w:i/>
        </w:rPr>
        <w:fldChar w:fldCharType="separate"/>
      </w:r>
      <w:r w:rsidR="001E1BD1">
        <w:rPr>
          <w:i/>
        </w:rPr>
        <w:t>13</w:t>
      </w:r>
      <w:r w:rsidR="008C54EB" w:rsidRPr="000A29BE">
        <w:rPr>
          <w:i/>
        </w:rPr>
        <w:fldChar w:fldCharType="end"/>
      </w:r>
      <w:r w:rsidRPr="000A29BE">
        <w:rPr>
          <w:i/>
        </w:rPr>
        <w:t xml:space="preserve"> if he or she was reckless as to whether such information existed; and</w:t>
      </w:r>
    </w:p>
    <w:p w14:paraId="57E68363" w14:textId="2B84002E" w:rsidR="00ED664E" w:rsidRPr="000A29BE" w:rsidRDefault="00ED664E" w:rsidP="00BC31E4">
      <w:pPr>
        <w:numPr>
          <w:ilvl w:val="0"/>
          <w:numId w:val="3"/>
        </w:numPr>
        <w:shd w:val="clear" w:color="auto" w:fill="D9D9D9" w:themeFill="background1" w:themeFillShade="D9"/>
        <w:tabs>
          <w:tab w:val="clear" w:pos="1080"/>
          <w:tab w:val="num" w:pos="851"/>
        </w:tabs>
        <w:ind w:left="851" w:hanging="425"/>
        <w:rPr>
          <w:i/>
        </w:rPr>
      </w:pPr>
      <w:r w:rsidRPr="000A29BE">
        <w:rPr>
          <w:i/>
        </w:rPr>
        <w:t xml:space="preserve">the licence holder will be taken to have become aware of contraventions, or unintended effects, of a kind mentioned in </w:t>
      </w:r>
      <w:r w:rsidR="00DE3A35">
        <w:rPr>
          <w:i/>
        </w:rPr>
        <w:t>condition</w:t>
      </w:r>
      <w:r w:rsidRPr="000A29BE">
        <w:rPr>
          <w:i/>
        </w:rPr>
        <w:t xml:space="preserve"> </w:t>
      </w:r>
      <w:r w:rsidR="008C54EB" w:rsidRPr="000A29BE">
        <w:rPr>
          <w:i/>
        </w:rPr>
        <w:fldChar w:fldCharType="begin"/>
      </w:r>
      <w:r w:rsidR="008C54EB" w:rsidRPr="000A29BE">
        <w:rPr>
          <w:i/>
        </w:rPr>
        <w:instrText xml:space="preserve"> REF _Ref323636545 \r \h </w:instrText>
      </w:r>
      <w:r w:rsidR="00BC31E4" w:rsidRPr="000A29BE">
        <w:rPr>
          <w:i/>
        </w:rPr>
        <w:instrText xml:space="preserve"> \* MERGEFORMAT </w:instrText>
      </w:r>
      <w:r w:rsidR="008C54EB" w:rsidRPr="000A29BE">
        <w:rPr>
          <w:i/>
        </w:rPr>
      </w:r>
      <w:r w:rsidR="008C54EB" w:rsidRPr="000A29BE">
        <w:rPr>
          <w:i/>
        </w:rPr>
        <w:fldChar w:fldCharType="separate"/>
      </w:r>
      <w:r w:rsidR="001E1BD1">
        <w:rPr>
          <w:i/>
        </w:rPr>
        <w:t>13</w:t>
      </w:r>
      <w:r w:rsidR="008C54EB" w:rsidRPr="000A29BE">
        <w:rPr>
          <w:i/>
        </w:rPr>
        <w:fldChar w:fldCharType="end"/>
      </w:r>
      <w:r w:rsidRPr="000A29BE">
        <w:rPr>
          <w:i/>
        </w:rPr>
        <w:t>, if he or she was reckless as to whether such contraventions had occurred, or such unintended effects existed.</w:t>
      </w:r>
    </w:p>
    <w:p w14:paraId="414B60BB" w14:textId="77777777" w:rsidR="00ED664E" w:rsidRPr="000A29BE" w:rsidRDefault="00ED664E" w:rsidP="00BC31E4">
      <w:pPr>
        <w:shd w:val="clear" w:color="auto" w:fill="D9D9D9" w:themeFill="background1" w:themeFillShade="D9"/>
        <w:rPr>
          <w:i/>
          <w:iCs/>
        </w:rPr>
      </w:pPr>
      <w:r w:rsidRPr="000A29BE">
        <w:rPr>
          <w:i/>
          <w:iCs/>
        </w:rPr>
        <w:t>Note: Contraventions of the licence may occur through the action or inaction of a person.</w:t>
      </w:r>
    </w:p>
    <w:p w14:paraId="03CAB1C4" w14:textId="7DA49EB6" w:rsidR="00ED664E" w:rsidRPr="000A29BE" w:rsidRDefault="00ED664E" w:rsidP="002579DE">
      <w:pPr>
        <w:pStyle w:val="RARMPnumberedparagraphs"/>
      </w:pPr>
      <w:r w:rsidRPr="000A29BE">
        <w:t>If the licence holder is required to inform the Regulator under</w:t>
      </w:r>
      <w:r w:rsidR="004872AB" w:rsidRPr="000A29BE">
        <w:t xml:space="preserve"> condition</w:t>
      </w:r>
      <w:r w:rsidR="000548E6" w:rsidRPr="000A29BE">
        <w:t xml:space="preserve"> </w:t>
      </w:r>
      <w:r w:rsidR="000548E6" w:rsidRPr="000A29BE">
        <w:fldChar w:fldCharType="begin"/>
      </w:r>
      <w:r w:rsidR="000548E6" w:rsidRPr="000A29BE">
        <w:instrText xml:space="preserve"> REF _Ref323636545 \r \h </w:instrText>
      </w:r>
      <w:r w:rsidR="000548E6" w:rsidRPr="000A29BE">
        <w:fldChar w:fldCharType="separate"/>
      </w:r>
      <w:r w:rsidR="001E1BD1">
        <w:t>13</w:t>
      </w:r>
      <w:r w:rsidR="000548E6" w:rsidRPr="000A29BE">
        <w:fldChar w:fldCharType="end"/>
      </w:r>
      <w:r w:rsidRPr="000A29BE">
        <w:t>, the Regulator must be informed without delay.</w:t>
      </w:r>
    </w:p>
    <w:p w14:paraId="3B929019" w14:textId="08427BDB" w:rsidR="000D1335" w:rsidRPr="000A29BE" w:rsidRDefault="00ED664E" w:rsidP="00BC31E4">
      <w:pPr>
        <w:shd w:val="clear" w:color="auto" w:fill="D9D9D9" w:themeFill="background1" w:themeFillShade="D9"/>
        <w:tabs>
          <w:tab w:val="left" w:pos="426"/>
          <w:tab w:val="left" w:pos="540"/>
        </w:tabs>
        <w:rPr>
          <w:i/>
          <w:iCs/>
        </w:rPr>
      </w:pPr>
      <w:r w:rsidRPr="000A29BE">
        <w:rPr>
          <w:i/>
          <w:iCs/>
        </w:rPr>
        <w:t>Note: An example of informing without delay is contact made at the time of the incident via the OGTR free call phone number 1800 181 030</w:t>
      </w:r>
      <w:r w:rsidR="00DE3A35">
        <w:rPr>
          <w:i/>
          <w:iCs/>
        </w:rPr>
        <w:t xml:space="preserve"> or email to OGTR.M&amp;C@health.gov.au</w:t>
      </w:r>
      <w:r w:rsidRPr="000A29BE">
        <w:rPr>
          <w:i/>
          <w:iCs/>
        </w:rPr>
        <w:t xml:space="preserve">. </w:t>
      </w:r>
    </w:p>
    <w:p w14:paraId="64E4F3C7" w14:textId="294261C8" w:rsidR="00ED664E" w:rsidRPr="000A29BE" w:rsidRDefault="00ED664E" w:rsidP="000D1335">
      <w:pPr>
        <w:pStyle w:val="RARMPnumberedparagraphs"/>
      </w:pPr>
      <w:r w:rsidRPr="000A29BE">
        <w:t>If at any time the Regulator requests the licence holder to collect and provide information about any matter to do with the progress of the dealings authorised by this licence, including but not confined to:</w:t>
      </w:r>
    </w:p>
    <w:p w14:paraId="3E69148D" w14:textId="320A8D14" w:rsidR="00ED664E" w:rsidRPr="000A29BE" w:rsidRDefault="00ED664E" w:rsidP="004945C6">
      <w:pPr>
        <w:pStyle w:val="ConditionLevel2"/>
        <w:numPr>
          <w:ilvl w:val="0"/>
          <w:numId w:val="46"/>
        </w:numPr>
      </w:pPr>
      <w:r w:rsidRPr="000A29BE">
        <w:t xml:space="preserve">additional information as to any risks to the health and safety of people, or to the environment, associated with the dealings authorised by the licence, whether or not the licence holder has provided information to the Regulator under condition </w:t>
      </w:r>
      <w:r w:rsidR="008C54EB" w:rsidRPr="000A29BE">
        <w:fldChar w:fldCharType="begin"/>
      </w:r>
      <w:r w:rsidR="008C54EB" w:rsidRPr="000A29BE">
        <w:instrText xml:space="preserve"> REF _Ref323636545 \r \h </w:instrText>
      </w:r>
      <w:r w:rsidR="00BC31E4" w:rsidRPr="000A29BE">
        <w:instrText xml:space="preserve"> \* MERGEFORMAT </w:instrText>
      </w:r>
      <w:r w:rsidR="008C54EB" w:rsidRPr="000A29BE">
        <w:fldChar w:fldCharType="separate"/>
      </w:r>
      <w:r w:rsidR="001E1BD1">
        <w:t>13</w:t>
      </w:r>
      <w:r w:rsidR="008C54EB" w:rsidRPr="000A29BE">
        <w:fldChar w:fldCharType="end"/>
      </w:r>
      <w:r w:rsidR="008C54EB" w:rsidRPr="000A29BE">
        <w:fldChar w:fldCharType="begin"/>
      </w:r>
      <w:r w:rsidR="008C54EB" w:rsidRPr="000A29BE">
        <w:instrText xml:space="preserve"> REF _Ref341084475 \r \h </w:instrText>
      </w:r>
      <w:r w:rsidR="00BC31E4" w:rsidRPr="000A29BE">
        <w:instrText xml:space="preserve"> \* MERGEFORMAT </w:instrText>
      </w:r>
      <w:r w:rsidR="008C54EB" w:rsidRPr="000A29BE">
        <w:fldChar w:fldCharType="separate"/>
      </w:r>
      <w:r w:rsidR="001E1BD1">
        <w:t>(a)</w:t>
      </w:r>
      <w:r w:rsidR="008C54EB" w:rsidRPr="000A29BE">
        <w:fldChar w:fldCharType="end"/>
      </w:r>
      <w:r w:rsidRPr="000A29BE">
        <w:t>;</w:t>
      </w:r>
    </w:p>
    <w:p w14:paraId="60463758" w14:textId="7FB183F3" w:rsidR="00ED664E" w:rsidRPr="000A29BE" w:rsidRDefault="00ED664E" w:rsidP="00BC31E4">
      <w:pPr>
        <w:pStyle w:val="ConditionLevel2"/>
      </w:pPr>
      <w:r w:rsidRPr="000A29BE">
        <w:t>any contraventions of the licence by a person covered by the licence, whether or not the licence holder has provided information to the Regulator under condition</w:t>
      </w:r>
      <w:r w:rsidR="008C54EB" w:rsidRPr="000A29BE">
        <w:t xml:space="preserve"> </w:t>
      </w:r>
      <w:r w:rsidR="008C54EB" w:rsidRPr="000A29BE">
        <w:fldChar w:fldCharType="begin"/>
      </w:r>
      <w:r w:rsidR="008C54EB" w:rsidRPr="000A29BE">
        <w:instrText xml:space="preserve"> REF _Ref323636545 \r \h </w:instrText>
      </w:r>
      <w:r w:rsidR="00BC31E4" w:rsidRPr="000A29BE">
        <w:instrText xml:space="preserve"> \* MERGEFORMAT </w:instrText>
      </w:r>
      <w:r w:rsidR="008C54EB" w:rsidRPr="000A29BE">
        <w:fldChar w:fldCharType="separate"/>
      </w:r>
      <w:r w:rsidR="001E1BD1">
        <w:t>13</w:t>
      </w:r>
      <w:r w:rsidR="008C54EB" w:rsidRPr="000A29BE">
        <w:fldChar w:fldCharType="end"/>
      </w:r>
      <w:r w:rsidR="008C54EB" w:rsidRPr="000A29BE">
        <w:fldChar w:fldCharType="begin"/>
      </w:r>
      <w:r w:rsidR="008C54EB" w:rsidRPr="000A29BE">
        <w:instrText xml:space="preserve"> REF _Ref341084819 \r \h </w:instrText>
      </w:r>
      <w:r w:rsidR="00BC31E4" w:rsidRPr="000A29BE">
        <w:instrText xml:space="preserve"> \* MERGEFORMAT </w:instrText>
      </w:r>
      <w:r w:rsidR="008C54EB" w:rsidRPr="000A29BE">
        <w:fldChar w:fldCharType="separate"/>
      </w:r>
      <w:r w:rsidR="001E1BD1">
        <w:t>(b)</w:t>
      </w:r>
      <w:r w:rsidR="008C54EB" w:rsidRPr="000A29BE">
        <w:fldChar w:fldCharType="end"/>
      </w:r>
      <w:r w:rsidRPr="000A29BE">
        <w:t>;</w:t>
      </w:r>
    </w:p>
    <w:p w14:paraId="00C607CF" w14:textId="2CE0E882" w:rsidR="00ED664E" w:rsidRPr="000A29BE" w:rsidRDefault="00ED664E" w:rsidP="00BC31E4">
      <w:pPr>
        <w:pStyle w:val="ConditionLevel2"/>
      </w:pPr>
      <w:r w:rsidRPr="000A29BE">
        <w:t>any unintended effects of the dealings authorised by the licence, whether or not the licence holder has provided information to the Regulator under condition</w:t>
      </w:r>
      <w:r w:rsidR="008C54EB" w:rsidRPr="000A29BE">
        <w:t xml:space="preserve"> </w:t>
      </w:r>
      <w:r w:rsidR="008C54EB" w:rsidRPr="000A29BE">
        <w:fldChar w:fldCharType="begin"/>
      </w:r>
      <w:r w:rsidR="008C54EB" w:rsidRPr="000A29BE">
        <w:instrText xml:space="preserve"> REF _Ref323636545 \r \h </w:instrText>
      </w:r>
      <w:r w:rsidR="00BC31E4" w:rsidRPr="000A29BE">
        <w:instrText xml:space="preserve"> \* MERGEFORMAT </w:instrText>
      </w:r>
      <w:r w:rsidR="008C54EB" w:rsidRPr="000A29BE">
        <w:fldChar w:fldCharType="separate"/>
      </w:r>
      <w:r w:rsidR="001E1BD1">
        <w:t>13</w:t>
      </w:r>
      <w:r w:rsidR="008C54EB" w:rsidRPr="000A29BE">
        <w:fldChar w:fldCharType="end"/>
      </w:r>
      <w:r w:rsidR="008C54EB" w:rsidRPr="000A29BE">
        <w:fldChar w:fldCharType="begin"/>
      </w:r>
      <w:r w:rsidR="008C54EB" w:rsidRPr="000A29BE">
        <w:instrText xml:space="preserve"> REF _Ref390680734 \r \h </w:instrText>
      </w:r>
      <w:r w:rsidR="00BC31E4" w:rsidRPr="000A29BE">
        <w:instrText xml:space="preserve"> \* MERGEFORMAT </w:instrText>
      </w:r>
      <w:r w:rsidR="008C54EB" w:rsidRPr="000A29BE">
        <w:fldChar w:fldCharType="separate"/>
      </w:r>
      <w:r w:rsidR="001E1BD1">
        <w:t>(c)</w:t>
      </w:r>
      <w:r w:rsidR="008C54EB" w:rsidRPr="000A29BE">
        <w:fldChar w:fldCharType="end"/>
      </w:r>
      <w:r w:rsidRPr="000A29BE">
        <w:t>;</w:t>
      </w:r>
    </w:p>
    <w:p w14:paraId="482645B3" w14:textId="77777777" w:rsidR="00ED664E" w:rsidRPr="000A29BE" w:rsidRDefault="00ED664E" w:rsidP="00BC31E4">
      <w:pPr>
        <w:pStyle w:val="ConditionLevel2"/>
      </w:pPr>
      <w:r w:rsidRPr="000A29BE">
        <w:t>research, including by way of survey, to verify predictions of the risk assessment, or for any purpose related to risks to the health and safety of people, or to the environment;</w:t>
      </w:r>
    </w:p>
    <w:p w14:paraId="7F4CB206" w14:textId="77777777" w:rsidR="00ED664E" w:rsidRPr="000A29BE" w:rsidRDefault="00ED664E" w:rsidP="00BC31E4">
      <w:pPr>
        <w:pStyle w:val="ConditionLevel2"/>
      </w:pPr>
      <w:r w:rsidRPr="000A29BE">
        <w:t>scientific literature and reports in respect of the GMO authorised by this licence, for a nominated period;</w:t>
      </w:r>
    </w:p>
    <w:p w14:paraId="3C569F38" w14:textId="77777777" w:rsidR="00ED664E" w:rsidRPr="000A29BE" w:rsidRDefault="00ED664E" w:rsidP="00BC31E4">
      <w:pPr>
        <w:pStyle w:val="ConditionLevel2"/>
      </w:pPr>
      <w:r w:rsidRPr="000A29BE">
        <w:t>details of any refusals of applications for licences or permits (however described) to deal with the GMO made pursuant to the regulatory laws of a foreign country;</w:t>
      </w:r>
    </w:p>
    <w:p w14:paraId="6226F7BD" w14:textId="77777777" w:rsidR="00ED664E" w:rsidRPr="000A29BE" w:rsidRDefault="00ED664E" w:rsidP="00ED664E">
      <w:r w:rsidRPr="000A29BE">
        <w:t>and the request is reasonable, having regard to consistency with the Act and relevance to its purpose, then the licence holder must collect the information and provide it to the Regulator at a time and in the manner requested by the Regulator.</w:t>
      </w:r>
    </w:p>
    <w:p w14:paraId="0BFB0A0B" w14:textId="41DD6D8D" w:rsidR="00ED664E" w:rsidRPr="000A29BE" w:rsidRDefault="00ED664E" w:rsidP="00BC31E4">
      <w:pPr>
        <w:shd w:val="clear" w:color="auto" w:fill="D9D9D9" w:themeFill="background1" w:themeFillShade="D9"/>
      </w:pPr>
      <w:r w:rsidRPr="000A29BE">
        <w:rPr>
          <w:i/>
          <w:iCs/>
        </w:rPr>
        <w:t xml:space="preserve">Note: The Regulator may invite the licence holder to make a submission on the reasonability of a request by the Regulator to collect and provide information relevant to the progress of the </w:t>
      </w:r>
      <w:r w:rsidR="000D1335" w:rsidRPr="000A29BE">
        <w:rPr>
          <w:i/>
          <w:iCs/>
        </w:rPr>
        <w:t xml:space="preserve">dealings with the </w:t>
      </w:r>
      <w:r w:rsidRPr="000A29BE">
        <w:rPr>
          <w:i/>
          <w:iCs/>
        </w:rPr>
        <w:t>GMO.</w:t>
      </w:r>
    </w:p>
    <w:p w14:paraId="38BD0F8E" w14:textId="1E2C7B3E" w:rsidR="00ED664E" w:rsidRPr="000A29BE" w:rsidRDefault="00ED664E" w:rsidP="00ED664E">
      <w:pPr>
        <w:pStyle w:val="3RARMP"/>
      </w:pPr>
      <w:bookmarkStart w:id="451" w:name="_Toc47536788"/>
      <w:bookmarkStart w:id="452" w:name="_Toc224646083"/>
      <w:r w:rsidRPr="000A29BE">
        <w:t>Obligations of persons covered by the licence</w:t>
      </w:r>
      <w:bookmarkEnd w:id="451"/>
      <w:bookmarkEnd w:id="452"/>
    </w:p>
    <w:p w14:paraId="55DC2E93" w14:textId="0E7EB4E9" w:rsidR="00ED664E" w:rsidRPr="000A29BE" w:rsidRDefault="00ED664E" w:rsidP="002579DE">
      <w:pPr>
        <w:pStyle w:val="RARMPnumberedparagraphs"/>
      </w:pPr>
      <w:r w:rsidRPr="000A29BE">
        <w:t>If a person is authorised by this licence to deal with the GMOs and a particular condition of this licence applies to the dealing by that person, the person must allow the Regulator, or a person authorised by the Regulator, to enter premises where the dealing is being undertaken, for the purposes of auditing or monitoring the dealing.</w:t>
      </w:r>
    </w:p>
    <w:p w14:paraId="7AF3A34D" w14:textId="2027B88F" w:rsidR="00ED664E" w:rsidRPr="000A29BE" w:rsidRDefault="00ED664E" w:rsidP="00E1104A">
      <w:pPr>
        <w:pStyle w:val="2RARMP"/>
      </w:pPr>
      <w:bookmarkStart w:id="453" w:name="_Toc224646084"/>
      <w:bookmarkStart w:id="454" w:name="_Toc301341875"/>
      <w:bookmarkStart w:id="455" w:name="_Toc47536789"/>
      <w:r w:rsidRPr="000A29BE">
        <w:lastRenderedPageBreak/>
        <w:t>Reporting and Documentation</w:t>
      </w:r>
      <w:bookmarkEnd w:id="453"/>
      <w:r w:rsidRPr="000A29BE">
        <w:t xml:space="preserve"> </w:t>
      </w:r>
      <w:bookmarkEnd w:id="454"/>
      <w:bookmarkEnd w:id="455"/>
    </w:p>
    <w:p w14:paraId="6FCCC25F" w14:textId="3522BE16" w:rsidR="00ED664E" w:rsidRPr="000A29BE" w:rsidRDefault="00ED664E" w:rsidP="00ED664E">
      <w:pPr>
        <w:pStyle w:val="3RARMP"/>
        <w:tabs>
          <w:tab w:val="clear" w:pos="284"/>
          <w:tab w:val="num" w:pos="567"/>
        </w:tabs>
        <w:spacing w:before="240"/>
      </w:pPr>
      <w:bookmarkStart w:id="456" w:name="_Toc475694741"/>
      <w:bookmarkStart w:id="457" w:name="_Toc47536790"/>
      <w:bookmarkStart w:id="458" w:name="_Toc224646085"/>
      <w:r w:rsidRPr="000A29BE">
        <w:t xml:space="preserve">Notification of </w:t>
      </w:r>
      <w:r w:rsidR="008B0086" w:rsidRPr="000A29BE">
        <w:t xml:space="preserve">authorisations </w:t>
      </w:r>
      <w:r w:rsidRPr="000A29BE">
        <w:t xml:space="preserve">by the </w:t>
      </w:r>
      <w:bookmarkEnd w:id="456"/>
      <w:bookmarkEnd w:id="457"/>
      <w:r w:rsidR="00BC31E4" w:rsidRPr="000A29BE">
        <w:t>Australian Pesticides and Veterinary Medicines Authority</w:t>
      </w:r>
      <w:bookmarkEnd w:id="458"/>
    </w:p>
    <w:p w14:paraId="1D49AB07" w14:textId="143F0933" w:rsidR="00ED664E" w:rsidRPr="000A29BE" w:rsidRDefault="00ED664E" w:rsidP="002579DE">
      <w:pPr>
        <w:pStyle w:val="RARMPnumberedparagraphs"/>
      </w:pPr>
      <w:r w:rsidRPr="000A29BE">
        <w:t xml:space="preserve">If the GMOs are included on the </w:t>
      </w:r>
      <w:r w:rsidR="00BC31E4" w:rsidRPr="000A29BE">
        <w:t>Public Chemical Registration Information System (PubCRIS)</w:t>
      </w:r>
      <w:r w:rsidRPr="000A29BE">
        <w:t>, the licence holder must notify the Regulator in writing within 14 days of registration.</w:t>
      </w:r>
    </w:p>
    <w:p w14:paraId="2E32F067" w14:textId="5A8C8E47" w:rsidR="00ED664E" w:rsidRPr="000A29BE" w:rsidRDefault="00ED664E" w:rsidP="002579DE">
      <w:pPr>
        <w:pStyle w:val="RARMPnumberedparagraphs"/>
      </w:pPr>
      <w:r w:rsidRPr="000A29BE">
        <w:t xml:space="preserve">The licence holder must notify the Regulator in writing of any subsequent amendments to the conditions of the </w:t>
      </w:r>
      <w:r w:rsidR="00BC31E4" w:rsidRPr="000A29BE">
        <w:t>PubCRIS</w:t>
      </w:r>
      <w:r w:rsidRPr="000A29BE">
        <w:t xml:space="preserve"> registration involving the pattern of usage, handling, storage, transport or disposal of the GMOs, within 14 days of the change occurring.</w:t>
      </w:r>
    </w:p>
    <w:p w14:paraId="733D767B" w14:textId="42A12F40" w:rsidR="00ED664E" w:rsidRPr="000A29BE" w:rsidRDefault="00ED664E" w:rsidP="00ED664E">
      <w:pPr>
        <w:pStyle w:val="3RARMP"/>
      </w:pPr>
      <w:bookmarkStart w:id="459" w:name="_Toc47536791"/>
      <w:bookmarkStart w:id="460" w:name="_Toc224646086"/>
      <w:r w:rsidRPr="000A29BE">
        <w:t>Annual Report</w:t>
      </w:r>
      <w:bookmarkEnd w:id="459"/>
      <w:bookmarkEnd w:id="460"/>
    </w:p>
    <w:p w14:paraId="17F74F70" w14:textId="6884FBFF" w:rsidR="00ED664E" w:rsidRPr="000A29BE" w:rsidRDefault="00ED664E" w:rsidP="002579DE">
      <w:pPr>
        <w:pStyle w:val="RARMPnumberedparagraphs"/>
      </w:pPr>
      <w:r w:rsidRPr="000A29BE">
        <w:t>The licence holder must provide an Annual Report to the Regulator</w:t>
      </w:r>
      <w:r w:rsidR="00E90C9F" w:rsidRPr="000A29BE">
        <w:t xml:space="preserve"> by the end of September each year covering the previous financial year</w:t>
      </w:r>
      <w:r w:rsidRPr="000A29BE">
        <w:t>. An Annual R</w:t>
      </w:r>
      <w:r w:rsidR="00E90C9F" w:rsidRPr="000A29BE">
        <w:t>eport must include</w:t>
      </w:r>
      <w:r w:rsidRPr="000A29BE">
        <w:t>:</w:t>
      </w:r>
    </w:p>
    <w:p w14:paraId="05AF2DD2" w14:textId="77777777" w:rsidR="00ED664E" w:rsidRPr="000A29BE" w:rsidRDefault="00ED664E" w:rsidP="004945C6">
      <w:pPr>
        <w:pStyle w:val="ConditionLevel2"/>
        <w:numPr>
          <w:ilvl w:val="0"/>
          <w:numId w:val="45"/>
        </w:numPr>
      </w:pPr>
      <w:r w:rsidRPr="000A29BE">
        <w:t>information about any adverse impacts, unintended effects, or new information relating to risks, to human health and safety or the environment caused by the GMOs or material from the GMOs;</w:t>
      </w:r>
    </w:p>
    <w:p w14:paraId="2C7D7242" w14:textId="2EE00770" w:rsidR="00ED664E" w:rsidRPr="000A29BE" w:rsidRDefault="00ED664E" w:rsidP="004945C6">
      <w:pPr>
        <w:pStyle w:val="ConditionLevel2"/>
        <w:numPr>
          <w:ilvl w:val="0"/>
          <w:numId w:val="45"/>
        </w:numPr>
      </w:pPr>
      <w:r w:rsidRPr="000A29BE">
        <w:t xml:space="preserve">information about the numbers of vaccine doses distributed </w:t>
      </w:r>
      <w:r w:rsidR="00EB6F10" w:rsidRPr="000A29BE">
        <w:t>to</w:t>
      </w:r>
      <w:r w:rsidRPr="000A29BE">
        <w:t xml:space="preserve"> each State and Territory.</w:t>
      </w:r>
    </w:p>
    <w:p w14:paraId="639EBD05" w14:textId="0D6451A3" w:rsidR="00E960BF" w:rsidRPr="000A29BE" w:rsidRDefault="000D1335" w:rsidP="006C669B">
      <w:pPr>
        <w:pStyle w:val="RARMPnumberedparagraphs"/>
        <w:numPr>
          <w:ilvl w:val="0"/>
          <w:numId w:val="0"/>
        </w:numPr>
        <w:tabs>
          <w:tab w:val="num" w:pos="567"/>
        </w:tabs>
        <w:rPr>
          <w:i/>
        </w:rPr>
      </w:pPr>
      <w:r w:rsidRPr="000A29BE">
        <w:rPr>
          <w:i/>
        </w:rPr>
        <w:t xml:space="preserve">Note: Please address correspondence to </w:t>
      </w:r>
      <w:hyperlink r:id="rId33" w:history="1">
        <w:r w:rsidR="00E960BF" w:rsidRPr="000A29BE">
          <w:rPr>
            <w:rStyle w:val="Hyperlink"/>
            <w:i/>
          </w:rPr>
          <w:t>OGTR.M&amp;C@health.gov.au</w:t>
        </w:r>
      </w:hyperlink>
    </w:p>
    <w:p w14:paraId="66EDBBC4" w14:textId="77777777" w:rsidR="00723B89" w:rsidRPr="000A29BE" w:rsidRDefault="00723B89">
      <w:pPr>
        <w:spacing w:before="0" w:after="0"/>
        <w:rPr>
          <w:b/>
          <w:bCs/>
          <w:sz w:val="28"/>
          <w:szCs w:val="28"/>
        </w:rPr>
      </w:pPr>
      <w:r w:rsidRPr="000A29BE">
        <w:rPr>
          <w:b/>
          <w:bCs/>
          <w:sz w:val="28"/>
          <w:szCs w:val="28"/>
        </w:rPr>
        <w:br w:type="page"/>
      </w:r>
    </w:p>
    <w:p w14:paraId="39630BB7" w14:textId="3A303854" w:rsidR="00E960BF" w:rsidRPr="000A29BE" w:rsidRDefault="00E960BF" w:rsidP="00E960BF">
      <w:pPr>
        <w:tabs>
          <w:tab w:val="num" w:pos="851"/>
        </w:tabs>
        <w:jc w:val="right"/>
        <w:outlineLvl w:val="1"/>
        <w:rPr>
          <w:b/>
          <w:bCs/>
          <w:sz w:val="28"/>
          <w:szCs w:val="28"/>
        </w:rPr>
      </w:pPr>
      <w:bookmarkStart w:id="461" w:name="_Toc224646087"/>
      <w:r w:rsidRPr="000A29BE">
        <w:rPr>
          <w:b/>
          <w:bCs/>
          <w:sz w:val="28"/>
          <w:szCs w:val="28"/>
        </w:rPr>
        <w:lastRenderedPageBreak/>
        <w:t>ATTACHMENT A</w:t>
      </w:r>
      <w:bookmarkEnd w:id="461"/>
    </w:p>
    <w:p w14:paraId="27C54C84" w14:textId="45973603" w:rsidR="00E960BF" w:rsidRPr="000A29BE" w:rsidRDefault="00E960BF" w:rsidP="00E960BF">
      <w:pPr>
        <w:tabs>
          <w:tab w:val="left" w:pos="90"/>
          <w:tab w:val="left" w:pos="2040"/>
          <w:tab w:val="left" w:pos="4975"/>
          <w:tab w:val="left" w:pos="6812"/>
        </w:tabs>
        <w:rPr>
          <w:b/>
          <w:bCs/>
        </w:rPr>
      </w:pPr>
      <w:r w:rsidRPr="000A29BE">
        <w:rPr>
          <w:b/>
          <w:bCs/>
        </w:rPr>
        <w:t xml:space="preserve">DIR No: </w:t>
      </w:r>
      <w:r w:rsidR="0027236F">
        <w:rPr>
          <w:b/>
          <w:bCs/>
        </w:rPr>
        <w:t>22</w:t>
      </w:r>
      <w:r w:rsidR="005D1F21">
        <w:rPr>
          <w:b/>
          <w:bCs/>
        </w:rPr>
        <w:t>0</w:t>
      </w:r>
    </w:p>
    <w:p w14:paraId="5715200B" w14:textId="459ACD73" w:rsidR="00E960BF" w:rsidRPr="000A29BE" w:rsidRDefault="00E960BF" w:rsidP="00E960BF">
      <w:pPr>
        <w:tabs>
          <w:tab w:val="left" w:pos="1985"/>
        </w:tabs>
        <w:spacing w:before="60"/>
        <w:ind w:left="1985" w:hanging="1985"/>
        <w:rPr>
          <w:bCs/>
        </w:rPr>
      </w:pPr>
      <w:r w:rsidRPr="000A29BE">
        <w:rPr>
          <w:b/>
          <w:bCs/>
        </w:rPr>
        <w:t>Full Title:</w:t>
      </w:r>
      <w:r w:rsidRPr="000A29BE">
        <w:t xml:space="preserve"> </w:t>
      </w:r>
      <w:r w:rsidRPr="000A29BE">
        <w:tab/>
      </w:r>
      <w:bookmarkStart w:id="462" w:name="_Hlk113970664"/>
      <w:r w:rsidRPr="000A29BE">
        <w:t xml:space="preserve">Commercial supply of </w:t>
      </w:r>
      <w:r w:rsidR="006938D4">
        <w:t xml:space="preserve">multivalent cat vaccines containing a genetically modified component for the prevention of feline leukemia virus infection </w:t>
      </w:r>
      <w:bookmarkEnd w:id="462"/>
    </w:p>
    <w:p w14:paraId="7263B9AA" w14:textId="79025310" w:rsidR="00E960BF" w:rsidRPr="000A29BE" w:rsidRDefault="00743879" w:rsidP="00CF5B7E">
      <w:pPr>
        <w:tabs>
          <w:tab w:val="left" w:pos="1985"/>
        </w:tabs>
        <w:spacing w:before="60"/>
        <w:ind w:left="1985" w:hanging="1985"/>
        <w:rPr>
          <w:rFonts w:cs="Calibri"/>
          <w:szCs w:val="22"/>
        </w:rPr>
      </w:pPr>
      <w:r>
        <w:rPr>
          <w:b/>
          <w:bCs/>
          <w:u w:val="single"/>
        </w:rPr>
        <w:t>Licence Holder</w:t>
      </w:r>
      <w:r w:rsidR="00CF5B7E">
        <w:rPr>
          <w:rFonts w:cs="Calibri"/>
          <w:szCs w:val="22"/>
        </w:rPr>
        <w:tab/>
      </w:r>
      <w:r w:rsidR="0027236F" w:rsidRPr="00CF5B7E">
        <w:rPr>
          <w:rFonts w:cs="Calibri"/>
          <w:szCs w:val="22"/>
        </w:rPr>
        <w:t>Intervet</w:t>
      </w:r>
      <w:r w:rsidR="0027236F">
        <w:rPr>
          <w:rFonts w:cs="Calibri"/>
          <w:szCs w:val="22"/>
        </w:rPr>
        <w:t xml:space="preserve"> Australia</w:t>
      </w:r>
      <w:r w:rsidR="00E960BF" w:rsidRPr="000A29BE">
        <w:rPr>
          <w:rFonts w:cs="Calibri"/>
          <w:szCs w:val="22"/>
        </w:rPr>
        <w:t xml:space="preserve"> Pty Ltd</w:t>
      </w:r>
    </w:p>
    <w:p w14:paraId="5CAD4D83" w14:textId="25A59E37" w:rsidR="00E960BF" w:rsidRPr="000A29BE" w:rsidRDefault="00E960BF" w:rsidP="00CF5B7E">
      <w:pPr>
        <w:tabs>
          <w:tab w:val="left" w:pos="1985"/>
        </w:tabs>
        <w:spacing w:before="60"/>
        <w:rPr>
          <w:rFonts w:cs="Calibri"/>
          <w:szCs w:val="22"/>
        </w:rPr>
      </w:pPr>
      <w:r w:rsidRPr="000A29BE">
        <w:rPr>
          <w:rFonts w:cs="Calibri"/>
          <w:szCs w:val="22"/>
        </w:rPr>
        <w:tab/>
      </w:r>
    </w:p>
    <w:p w14:paraId="7F8373AD" w14:textId="77777777" w:rsidR="00E960BF" w:rsidRPr="000A29BE" w:rsidRDefault="00E960BF" w:rsidP="00CF5B7E">
      <w:pPr>
        <w:spacing w:before="240"/>
        <w:rPr>
          <w:b/>
          <w:u w:val="single"/>
        </w:rPr>
      </w:pPr>
      <w:r w:rsidRPr="000A29BE">
        <w:rPr>
          <w:b/>
          <w:u w:val="single"/>
        </w:rPr>
        <w:t>GMO Description</w:t>
      </w:r>
    </w:p>
    <w:p w14:paraId="70F9B2EC" w14:textId="15507C7B" w:rsidR="00E960BF" w:rsidRPr="000A29BE" w:rsidRDefault="00E960BF" w:rsidP="00E960BF">
      <w:pPr>
        <w:tabs>
          <w:tab w:val="left" w:pos="0"/>
        </w:tabs>
        <w:rPr>
          <w:b/>
          <w:bCs/>
        </w:rPr>
      </w:pPr>
      <w:r w:rsidRPr="000A29BE">
        <w:rPr>
          <w:b/>
          <w:bCs/>
        </w:rPr>
        <w:t>GMO covered by this licence</w:t>
      </w:r>
    </w:p>
    <w:p w14:paraId="36520A56" w14:textId="5BE443D9" w:rsidR="00E960BF" w:rsidRPr="000A29BE" w:rsidRDefault="00E960BF" w:rsidP="00E960BF">
      <w:pPr>
        <w:pStyle w:val="RARMPnumberedparagraphs"/>
        <w:numPr>
          <w:ilvl w:val="0"/>
          <w:numId w:val="0"/>
        </w:numPr>
        <w:rPr>
          <w:rFonts w:cs="Calibri"/>
          <w:szCs w:val="22"/>
        </w:rPr>
      </w:pPr>
      <w:r w:rsidRPr="000A29BE">
        <w:rPr>
          <w:rFonts w:cs="Calibri"/>
          <w:szCs w:val="22"/>
        </w:rPr>
        <w:t>T</w:t>
      </w:r>
      <w:r w:rsidR="006938D4">
        <w:rPr>
          <w:rFonts w:cs="Calibri"/>
          <w:szCs w:val="22"/>
        </w:rPr>
        <w:t>he GMO has viral structural genes deleted</w:t>
      </w:r>
      <w:r w:rsidR="00CF5B7E">
        <w:rPr>
          <w:rFonts w:cs="Calibri"/>
          <w:szCs w:val="22"/>
        </w:rPr>
        <w:t xml:space="preserve"> from </w:t>
      </w:r>
      <w:r w:rsidR="00963856">
        <w:rPr>
          <w:rFonts w:cs="Calibri"/>
          <w:szCs w:val="22"/>
        </w:rPr>
        <w:t xml:space="preserve">the </w:t>
      </w:r>
      <w:r w:rsidR="00CF5B7E">
        <w:t>Venezuelan Equine Encephalitis Virus vaccine strain TC-83</w:t>
      </w:r>
      <w:r w:rsidR="006938D4">
        <w:rPr>
          <w:rFonts w:cs="Calibri"/>
          <w:szCs w:val="22"/>
        </w:rPr>
        <w:t xml:space="preserve"> to render the GMO unable to produce new viral particles and </w:t>
      </w:r>
      <w:r w:rsidR="00963856">
        <w:rPr>
          <w:rFonts w:cs="Calibri"/>
          <w:szCs w:val="22"/>
        </w:rPr>
        <w:t xml:space="preserve">the </w:t>
      </w:r>
      <w:r w:rsidR="00963856" w:rsidRPr="00963856">
        <w:rPr>
          <w:rFonts w:cs="Calibri"/>
          <w:szCs w:val="22"/>
        </w:rPr>
        <w:t xml:space="preserve">codon-optimised glycoprotein gp85 gene from </w:t>
      </w:r>
      <w:r w:rsidR="00963856">
        <w:rPr>
          <w:rFonts w:cs="Calibri"/>
          <w:szCs w:val="22"/>
        </w:rPr>
        <w:t xml:space="preserve">Feline Leukemia Virus (FeLV) </w:t>
      </w:r>
      <w:r w:rsidR="00963856" w:rsidRPr="00963856">
        <w:rPr>
          <w:rFonts w:cs="Calibri"/>
          <w:szCs w:val="22"/>
        </w:rPr>
        <w:t xml:space="preserve">under </w:t>
      </w:r>
      <w:r w:rsidR="00963856">
        <w:rPr>
          <w:rFonts w:cs="Calibri"/>
          <w:szCs w:val="22"/>
        </w:rPr>
        <w:t xml:space="preserve">the </w:t>
      </w:r>
      <w:r w:rsidR="00963856" w:rsidRPr="00963856">
        <w:rPr>
          <w:rFonts w:cs="Calibri"/>
          <w:szCs w:val="22"/>
        </w:rPr>
        <w:t>control of a subgenomic promoter</w:t>
      </w:r>
      <w:r w:rsidR="00963856">
        <w:rPr>
          <w:rFonts w:cs="Calibri"/>
          <w:szCs w:val="22"/>
        </w:rPr>
        <w:t xml:space="preserve"> inserted</w:t>
      </w:r>
      <w:r w:rsidR="00963856" w:rsidRPr="00963856">
        <w:rPr>
          <w:rFonts w:cs="Calibri"/>
          <w:szCs w:val="22"/>
        </w:rPr>
        <w:t xml:space="preserve"> </w:t>
      </w:r>
      <w:r w:rsidR="006938D4">
        <w:rPr>
          <w:rFonts w:cs="Calibri"/>
          <w:szCs w:val="22"/>
        </w:rPr>
        <w:t>to trigger an immune response against FeLV and protect against later infection.</w:t>
      </w:r>
      <w:r w:rsidRPr="000A29BE">
        <w:rPr>
          <w:rFonts w:cs="Calibri"/>
          <w:szCs w:val="22"/>
        </w:rPr>
        <w:t xml:space="preserve"> </w:t>
      </w:r>
    </w:p>
    <w:p w14:paraId="04634FCD" w14:textId="77777777" w:rsidR="00E960BF" w:rsidRPr="000A29BE" w:rsidRDefault="00E960BF" w:rsidP="00E960BF">
      <w:pPr>
        <w:tabs>
          <w:tab w:val="left" w:pos="90"/>
        </w:tabs>
        <w:spacing w:before="240"/>
        <w:rPr>
          <w:b/>
          <w:bCs/>
        </w:rPr>
      </w:pPr>
      <w:r w:rsidRPr="000A29BE">
        <w:rPr>
          <w:b/>
          <w:bCs/>
        </w:rPr>
        <w:t>Parent Organism</w:t>
      </w:r>
    </w:p>
    <w:p w14:paraId="70F914AE" w14:textId="2755A2CF" w:rsidR="00E960BF" w:rsidRPr="000A29BE" w:rsidRDefault="00E960BF" w:rsidP="00E960BF">
      <w:pPr>
        <w:tabs>
          <w:tab w:val="left" w:pos="1985"/>
        </w:tabs>
        <w:spacing w:before="60"/>
        <w:ind w:left="1985" w:hanging="1985"/>
      </w:pPr>
      <w:r w:rsidRPr="000A29BE">
        <w:t>Common Name:</w:t>
      </w:r>
      <w:r w:rsidRPr="000A29BE">
        <w:tab/>
      </w:r>
      <w:r w:rsidR="006938D4">
        <w:t>Venezuelan Equine Encephalitis Virus vaccine strain TC-83</w:t>
      </w:r>
    </w:p>
    <w:p w14:paraId="1E9B53AB" w14:textId="7CB344D3" w:rsidR="00E960BF" w:rsidRPr="006938D4" w:rsidRDefault="00E960BF" w:rsidP="00E960BF">
      <w:pPr>
        <w:tabs>
          <w:tab w:val="left" w:pos="1985"/>
        </w:tabs>
        <w:spacing w:before="60"/>
        <w:ind w:left="1985" w:hanging="1985"/>
        <w:rPr>
          <w:iCs/>
        </w:rPr>
      </w:pPr>
      <w:r w:rsidRPr="000A29BE">
        <w:t>Scientific Name:</w:t>
      </w:r>
      <w:r w:rsidRPr="000A29BE">
        <w:tab/>
      </w:r>
      <w:r w:rsidR="006938D4">
        <w:rPr>
          <w:iCs/>
        </w:rPr>
        <w:t>Venezuelan Equine Encephalitis Virus</w:t>
      </w:r>
    </w:p>
    <w:p w14:paraId="47E595B9" w14:textId="77777777" w:rsidR="00E960BF" w:rsidRPr="000A29BE" w:rsidRDefault="00E960BF" w:rsidP="00E960BF">
      <w:pPr>
        <w:tabs>
          <w:tab w:val="left" w:pos="90"/>
        </w:tabs>
        <w:spacing w:before="240"/>
        <w:rPr>
          <w:b/>
          <w:bCs/>
        </w:rPr>
      </w:pPr>
      <w:r w:rsidRPr="000A29BE">
        <w:rPr>
          <w:b/>
          <w:bCs/>
        </w:rPr>
        <w:t>Modified traits</w:t>
      </w:r>
    </w:p>
    <w:p w14:paraId="4DADA270" w14:textId="77777777" w:rsidR="00E960BF" w:rsidRPr="000A29BE" w:rsidRDefault="00E960BF" w:rsidP="00E960BF">
      <w:pPr>
        <w:tabs>
          <w:tab w:val="left" w:pos="1985"/>
        </w:tabs>
        <w:spacing w:before="60"/>
        <w:ind w:left="1985" w:hanging="1985"/>
      </w:pPr>
      <w:r w:rsidRPr="000A29BE">
        <w:t>Category:</w:t>
      </w:r>
      <w:r w:rsidRPr="000A29BE">
        <w:tab/>
        <w:t>Vaccine – attenuated</w:t>
      </w:r>
    </w:p>
    <w:p w14:paraId="193D806D" w14:textId="41AA6F77" w:rsidR="00E960BF" w:rsidRPr="000A29BE" w:rsidRDefault="00E960BF" w:rsidP="00E960BF">
      <w:pPr>
        <w:tabs>
          <w:tab w:val="left" w:pos="1985"/>
        </w:tabs>
        <w:spacing w:before="60"/>
        <w:ind w:left="1985" w:hanging="1985"/>
      </w:pPr>
      <w:r w:rsidRPr="000A29BE">
        <w:t>Description:</w:t>
      </w:r>
      <w:r w:rsidRPr="000A29BE">
        <w:tab/>
      </w:r>
      <w:r w:rsidR="006938D4">
        <w:rPr>
          <w:szCs w:val="22"/>
        </w:rPr>
        <w:t>The GMO</w:t>
      </w:r>
      <w:r w:rsidRPr="000A29BE">
        <w:rPr>
          <w:szCs w:val="22"/>
        </w:rPr>
        <w:t xml:space="preserve"> has been genetically modified to</w:t>
      </w:r>
      <w:r w:rsidR="00BE1E4B">
        <w:rPr>
          <w:szCs w:val="22"/>
        </w:rPr>
        <w:t xml:space="preserve"> </w:t>
      </w:r>
      <w:r w:rsidR="006938D4">
        <w:rPr>
          <w:szCs w:val="22"/>
        </w:rPr>
        <w:t>be replication incompetent, to be attenuated</w:t>
      </w:r>
      <w:r w:rsidR="00BE1E4B">
        <w:rPr>
          <w:szCs w:val="22"/>
        </w:rPr>
        <w:t xml:space="preserve"> and induce an immune response against circulating </w:t>
      </w:r>
      <w:r w:rsidR="006938D4">
        <w:rPr>
          <w:szCs w:val="22"/>
        </w:rPr>
        <w:t>FeLV, to be used as a vaccine</w:t>
      </w:r>
      <w:r w:rsidRPr="000A29BE">
        <w:rPr>
          <w:szCs w:val="22"/>
        </w:rPr>
        <w:t>.</w:t>
      </w:r>
    </w:p>
    <w:p w14:paraId="1A96A074" w14:textId="77777777" w:rsidR="000D1335" w:rsidRPr="000A29BE" w:rsidRDefault="000D1335" w:rsidP="00584437">
      <w:pPr>
        <w:pStyle w:val="RARMPnumberedparagraphs"/>
        <w:numPr>
          <w:ilvl w:val="0"/>
          <w:numId w:val="0"/>
        </w:numPr>
        <w:tabs>
          <w:tab w:val="num" w:pos="567"/>
        </w:tabs>
        <w:rPr>
          <w:i/>
          <w:szCs w:val="22"/>
        </w:rPr>
      </w:pPr>
    </w:p>
    <w:p w14:paraId="4D2BD5F2" w14:textId="5BD6C110" w:rsidR="000D1335" w:rsidRPr="000A29BE" w:rsidRDefault="000273D4" w:rsidP="004C51EA">
      <w:pPr>
        <w:spacing w:before="0" w:after="0"/>
        <w:rPr>
          <w:szCs w:val="22"/>
        </w:rPr>
      </w:pPr>
      <w:r w:rsidRPr="000A29BE">
        <w:rPr>
          <w:szCs w:val="22"/>
        </w:rPr>
        <w:br w:type="page"/>
      </w:r>
    </w:p>
    <w:p w14:paraId="055BC190" w14:textId="77777777" w:rsidR="000D1335" w:rsidRDefault="000D1335" w:rsidP="00E90C9F">
      <w:pPr>
        <w:pStyle w:val="RARMPnumberedparagraphs"/>
        <w:numPr>
          <w:ilvl w:val="0"/>
          <w:numId w:val="0"/>
        </w:numPr>
      </w:pPr>
    </w:p>
    <w:p w14:paraId="2BD40081" w14:textId="16F1FCE7" w:rsidR="00BA7153" w:rsidRPr="000A29BE" w:rsidRDefault="00BA7153" w:rsidP="00E90C9F">
      <w:pPr>
        <w:pStyle w:val="RARMPnumberedparagraphs"/>
        <w:numPr>
          <w:ilvl w:val="0"/>
          <w:numId w:val="0"/>
        </w:numPr>
        <w:sectPr w:rsidR="00BA7153" w:rsidRPr="000A29BE" w:rsidSect="00D83417">
          <w:footerReference w:type="default" r:id="rId34"/>
          <w:pgSz w:w="11909" w:h="16834" w:code="9"/>
          <w:pgMar w:top="1418" w:right="1418" w:bottom="1418" w:left="1418" w:header="720" w:footer="720" w:gutter="0"/>
          <w:paperSrc w:first="2" w:other="2"/>
          <w:cols w:space="720"/>
          <w:rtlGutter/>
        </w:sectPr>
      </w:pPr>
    </w:p>
    <w:p w14:paraId="035D4EF1" w14:textId="3493D6E8" w:rsidR="00500DA1" w:rsidRPr="000A29BE" w:rsidRDefault="00386D0F" w:rsidP="00DC2DD2">
      <w:pPr>
        <w:pStyle w:val="1RARMP"/>
        <w:numPr>
          <w:ilvl w:val="0"/>
          <w:numId w:val="0"/>
        </w:numPr>
      </w:pPr>
      <w:bookmarkStart w:id="463" w:name="_Toc47536793"/>
      <w:bookmarkStart w:id="464" w:name="_Toc224646088"/>
      <w:r w:rsidRPr="000A29BE">
        <w:lastRenderedPageBreak/>
        <w:t>References</w:t>
      </w:r>
      <w:bookmarkEnd w:id="463"/>
      <w:bookmarkEnd w:id="464"/>
    </w:p>
    <w:p w14:paraId="11222E20" w14:textId="77777777" w:rsidR="00D4593C" w:rsidRPr="00D4593C" w:rsidRDefault="00D13F31" w:rsidP="00D4593C">
      <w:pPr>
        <w:pStyle w:val="EndNoteBibliography"/>
        <w:spacing w:after="240"/>
      </w:pPr>
      <w:r w:rsidRPr="000A29BE">
        <w:fldChar w:fldCharType="begin"/>
      </w:r>
      <w:r w:rsidRPr="000A29BE">
        <w:instrText xml:space="preserve"> ADDIN EN.REFLIST </w:instrText>
      </w:r>
      <w:r w:rsidRPr="000A29BE">
        <w:fldChar w:fldCharType="separate"/>
      </w:r>
      <w:bookmarkStart w:id="465" w:name="_ENREF_1"/>
      <w:r w:rsidR="00D4593C" w:rsidRPr="00D4593C">
        <w:t>Aboshi, M., Matsuda, K., Kawakami, D., Kono, K., Kazami, Y., Sekida, T., Komori, M.</w:t>
      </w:r>
      <w:r w:rsidR="00D4593C" w:rsidRPr="00D4593C">
        <w:rPr>
          <w:i/>
        </w:rPr>
        <w:t>, et al.</w:t>
      </w:r>
      <w:r w:rsidR="00D4593C" w:rsidRPr="00D4593C">
        <w:t xml:space="preserve"> (2024). Safety and immunogenicity of VLPCOV-02, a SARS-CoV-2 self-amplifying RNA vaccine with a modified base, 5-methylcytosine. iScience</w:t>
      </w:r>
      <w:r w:rsidR="00D4593C" w:rsidRPr="00D4593C">
        <w:rPr>
          <w:i/>
        </w:rPr>
        <w:t xml:space="preserve"> 27</w:t>
      </w:r>
      <w:r w:rsidR="00D4593C" w:rsidRPr="00D4593C">
        <w:t>.</w:t>
      </w:r>
      <w:bookmarkEnd w:id="465"/>
    </w:p>
    <w:p w14:paraId="4B878D65" w14:textId="77777777" w:rsidR="00D4593C" w:rsidRPr="00D4593C" w:rsidRDefault="00D4593C" w:rsidP="00D4593C">
      <w:pPr>
        <w:pStyle w:val="EndNoteBibliography"/>
        <w:spacing w:after="240"/>
      </w:pPr>
      <w:bookmarkStart w:id="466" w:name="_ENREF_2"/>
      <w:r w:rsidRPr="00D4593C">
        <w:t>Alevizatos, A.C., McKinney, R.W., Feigin, R.D., and Jaeger, R. (1967). Live, attenuated Venezuelan equine encephalomyelitis virus vaccine. I. Clinical effects in man.</w:t>
      </w:r>
      <w:bookmarkEnd w:id="466"/>
    </w:p>
    <w:p w14:paraId="39513928" w14:textId="77777777" w:rsidR="00D4593C" w:rsidRPr="00D4593C" w:rsidRDefault="00D4593C" w:rsidP="00D4593C">
      <w:pPr>
        <w:pStyle w:val="EndNoteBibliography"/>
        <w:spacing w:after="240"/>
      </w:pPr>
      <w:bookmarkStart w:id="467" w:name="_ENREF_3"/>
      <w:r w:rsidRPr="00D4593C">
        <w:t>Allison, A.B., Stallknecht, D.E., and Holmes, E.C. (2015). Evolutionary genetics and vector adaptation of recombinant viruses of the western equine encephalitis antigenic complex provides new insights into alphavirus diversity and host switching. Virology</w:t>
      </w:r>
      <w:r w:rsidRPr="00D4593C">
        <w:rPr>
          <w:i/>
        </w:rPr>
        <w:t xml:space="preserve"> 474</w:t>
      </w:r>
      <w:r w:rsidRPr="00D4593C">
        <w:t>, 154-162.</w:t>
      </w:r>
      <w:bookmarkEnd w:id="467"/>
    </w:p>
    <w:p w14:paraId="00BDC0FF" w14:textId="77777777" w:rsidR="00D4593C" w:rsidRPr="00D4593C" w:rsidRDefault="00D4593C" w:rsidP="00D4593C">
      <w:pPr>
        <w:pStyle w:val="EndNoteBibliography"/>
        <w:spacing w:after="240"/>
      </w:pPr>
      <w:bookmarkStart w:id="468" w:name="_ENREF_4"/>
      <w:r w:rsidRPr="00D4593C">
        <w:t>Bammer, G., and Smithson, M. (2008). Uncertainty and risk: Multidisciplinary perspectives (London: Earthscan).</w:t>
      </w:r>
      <w:bookmarkEnd w:id="468"/>
    </w:p>
    <w:p w14:paraId="15D04431" w14:textId="77777777" w:rsidR="00D4593C" w:rsidRPr="00D4593C" w:rsidRDefault="00D4593C" w:rsidP="00D4593C">
      <w:pPr>
        <w:pStyle w:val="EndNoteBibliography"/>
        <w:spacing w:after="240"/>
      </w:pPr>
      <w:bookmarkStart w:id="469" w:name="_ENREF_5"/>
      <w:r w:rsidRPr="00D4593C">
        <w:t>Bathula, N.V., Friesen, J.J., Casmil, I.C., Wayne, C.J., Liao, S., Soriano, S.K.V., Ho, C.H.</w:t>
      </w:r>
      <w:r w:rsidRPr="00D4593C">
        <w:rPr>
          <w:i/>
        </w:rPr>
        <w:t>, et al.</w:t>
      </w:r>
      <w:r w:rsidRPr="00D4593C">
        <w:t xml:space="preserve"> (2024). Delivery vehicle and route of administration influences self-amplifying RNA biodistribution, expression kinetics, and reactogenicity. Journal of Controlled Release</w:t>
      </w:r>
      <w:r w:rsidRPr="00D4593C">
        <w:rPr>
          <w:i/>
        </w:rPr>
        <w:t xml:space="preserve"> 374</w:t>
      </w:r>
      <w:r w:rsidRPr="00D4593C">
        <w:t>, 28-38.</w:t>
      </w:r>
      <w:bookmarkEnd w:id="469"/>
    </w:p>
    <w:p w14:paraId="65475E88" w14:textId="77777777" w:rsidR="00D4593C" w:rsidRPr="00D4593C" w:rsidRDefault="00D4593C" w:rsidP="00D4593C">
      <w:pPr>
        <w:pStyle w:val="EndNoteBibliography"/>
        <w:spacing w:after="240"/>
      </w:pPr>
      <w:bookmarkStart w:id="470" w:name="_ENREF_6"/>
      <w:r w:rsidRPr="00D4593C">
        <w:t>Bonilla-Aldana, D.K., Bonilla Carvajal, C.D., Moreno-Ramos, E., Barboza, J.J., and Rodriguez-Morales, A.J. (2023). Mapping Eastern (EEE) and Venezuelan Equine Encephalitides (VEE) among Equines Using Geographical Information Systems, Colombia, 2008–2019. Viruses</w:t>
      </w:r>
      <w:r w:rsidRPr="00D4593C">
        <w:rPr>
          <w:i/>
        </w:rPr>
        <w:t xml:space="preserve"> 15</w:t>
      </w:r>
      <w:r w:rsidRPr="00D4593C">
        <w:t>, 707.</w:t>
      </w:r>
      <w:bookmarkEnd w:id="470"/>
    </w:p>
    <w:p w14:paraId="1EA3FBCA" w14:textId="77777777" w:rsidR="00D4593C" w:rsidRPr="00D4593C" w:rsidRDefault="00D4593C" w:rsidP="00D4593C">
      <w:pPr>
        <w:pStyle w:val="EndNoteBibliography"/>
        <w:spacing w:after="240"/>
      </w:pPr>
      <w:bookmarkStart w:id="471" w:name="_ENREF_7"/>
      <w:r w:rsidRPr="00D4593C">
        <w:t>Burke, C.W., Gardner, C.L., Goodson, A.I., Piper, A.E., Erwin-Cohen, R.A., White, C.E., and Glass, P.J. (2023). Defining the Cynomolgus Macaque (Macaca fascicularis) Animal Model for Aerosolized Venezuelan Equine Encephalitis: Importance of Challenge Dose and Viral Subtype. Viruses</w:t>
      </w:r>
      <w:r w:rsidRPr="00D4593C">
        <w:rPr>
          <w:i/>
        </w:rPr>
        <w:t xml:space="preserve"> 15</w:t>
      </w:r>
      <w:r w:rsidRPr="00D4593C">
        <w:t>, 2351.</w:t>
      </w:r>
      <w:bookmarkEnd w:id="471"/>
    </w:p>
    <w:p w14:paraId="1DEA1E31" w14:textId="77777777" w:rsidR="00D4593C" w:rsidRPr="00D4593C" w:rsidRDefault="00D4593C" w:rsidP="00D4593C">
      <w:pPr>
        <w:pStyle w:val="EndNoteBibliography"/>
        <w:spacing w:after="240"/>
      </w:pPr>
      <w:bookmarkStart w:id="472" w:name="_ENREF_8"/>
      <w:r w:rsidRPr="00D4593C">
        <w:t>Carritt, K., Davis, R., Stachura, K., Crumley, P., Mogler, M., Stahl, M., Deng, L.</w:t>
      </w:r>
      <w:r w:rsidRPr="00D4593C">
        <w:rPr>
          <w:i/>
        </w:rPr>
        <w:t>, et al.</w:t>
      </w:r>
      <w:r w:rsidRPr="00D4593C">
        <w:t xml:space="preserve"> (2025). A Novel, Safe, Non-Adjuvanted Alphavirus Replicon-Based Vaccine Expressing the Feline Leukemia Virus Envelope Protein Protects Against Virulent FeLV Challenge. Vaccines</w:t>
      </w:r>
      <w:r w:rsidRPr="00D4593C">
        <w:rPr>
          <w:i/>
        </w:rPr>
        <w:t xml:space="preserve"> 13</w:t>
      </w:r>
      <w:r w:rsidRPr="00D4593C">
        <w:t>, 697.</w:t>
      </w:r>
      <w:bookmarkEnd w:id="472"/>
    </w:p>
    <w:p w14:paraId="7C238B78" w14:textId="77777777" w:rsidR="00D4593C" w:rsidRPr="00D4593C" w:rsidRDefault="00D4593C" w:rsidP="00D4593C">
      <w:pPr>
        <w:pStyle w:val="EndNoteBibliography"/>
        <w:spacing w:after="240"/>
      </w:pPr>
      <w:bookmarkStart w:id="473" w:name="_ENREF_9"/>
      <w:r w:rsidRPr="00D4593C">
        <w:t>Casmil, I.C., Jin, J., Won, E.-J., Huang, C., Liao, S., Cha-Molstad, H., and Blakney, A.K. (2025). The advent of clinical self-amplifying RNA vaccines. Molecular Therapy</w:t>
      </w:r>
      <w:r w:rsidRPr="00D4593C">
        <w:rPr>
          <w:i/>
        </w:rPr>
        <w:t xml:space="preserve"> 33</w:t>
      </w:r>
      <w:r w:rsidRPr="00D4593C">
        <w:t>, 2565-2582.</w:t>
      </w:r>
      <w:bookmarkEnd w:id="473"/>
    </w:p>
    <w:p w14:paraId="78E259AE" w14:textId="77777777" w:rsidR="00D4593C" w:rsidRPr="00D4593C" w:rsidRDefault="00D4593C" w:rsidP="00D4593C">
      <w:pPr>
        <w:pStyle w:val="EndNoteBibliography"/>
        <w:spacing w:after="240"/>
      </w:pPr>
      <w:bookmarkStart w:id="474" w:name="_ENREF_10"/>
      <w:r w:rsidRPr="00D4593C">
        <w:t>Clark, A.J., and Brinkley, T. (2001). Risk management: for climate, agriculture and policy. (Canberra: Commonwealth of Australia).</w:t>
      </w:r>
      <w:bookmarkEnd w:id="474"/>
    </w:p>
    <w:p w14:paraId="711427B5" w14:textId="77777777" w:rsidR="00D4593C" w:rsidRPr="00D4593C" w:rsidRDefault="00D4593C" w:rsidP="00D4593C">
      <w:pPr>
        <w:pStyle w:val="EndNoteBibliography"/>
        <w:spacing w:after="240"/>
      </w:pPr>
      <w:bookmarkStart w:id="475" w:name="_ENREF_11"/>
      <w:r w:rsidRPr="00D4593C">
        <w:t>Comes, J.D.G., Pijlman, G.P., and Hick, T.A.H. (2023). Rise of the RNA machines &amp;#x2013; self-amplification in mRNA vaccine design. Trends in Biotechnology</w:t>
      </w:r>
      <w:r w:rsidRPr="00D4593C">
        <w:rPr>
          <w:i/>
        </w:rPr>
        <w:t xml:space="preserve"> 41</w:t>
      </w:r>
      <w:r w:rsidRPr="00D4593C">
        <w:t>, 1417-1429.</w:t>
      </w:r>
      <w:bookmarkEnd w:id="475"/>
    </w:p>
    <w:p w14:paraId="2F9AAF26" w14:textId="77777777" w:rsidR="00D4593C" w:rsidRPr="00D4593C" w:rsidRDefault="00D4593C" w:rsidP="00D4593C">
      <w:pPr>
        <w:pStyle w:val="EndNoteBibliography"/>
        <w:spacing w:after="240"/>
      </w:pPr>
      <w:bookmarkStart w:id="476" w:name="_ENREF_12"/>
      <w:r w:rsidRPr="00D4593C">
        <w:t>Day, M.J., Horzinek, M.C., Schultz, R.D., and Squires, R.A. (2016). WSAVA Guidelines for the vaccination of dogs and cats. J Small Anim Pract</w:t>
      </w:r>
      <w:r w:rsidRPr="00D4593C">
        <w:rPr>
          <w:i/>
        </w:rPr>
        <w:t xml:space="preserve"> 57</w:t>
      </w:r>
      <w:r w:rsidRPr="00D4593C">
        <w:t>, E1-e45.</w:t>
      </w:r>
      <w:bookmarkEnd w:id="476"/>
    </w:p>
    <w:p w14:paraId="024DC961" w14:textId="37A4D3C6" w:rsidR="00D4593C" w:rsidRPr="00D4593C" w:rsidRDefault="00D4593C" w:rsidP="00D4593C">
      <w:pPr>
        <w:pStyle w:val="EndNoteBibliography"/>
        <w:spacing w:after="240"/>
      </w:pPr>
      <w:bookmarkStart w:id="477" w:name="_ENREF_13"/>
      <w:r w:rsidRPr="00D4593C">
        <w:t>DSEWPC (2011). Feral horse (Equus caballus) and feral donkey (Equus asinus) E. Department of Climate Change, the Environment and Water, ed. (</w:t>
      </w:r>
      <w:hyperlink r:id="rId35" w:history="1">
        <w:r w:rsidRPr="00D4593C">
          <w:rPr>
            <w:rStyle w:val="Hyperlink"/>
          </w:rPr>
          <w:t>https://www.dcceew.gov.au/environment/invasive-species/publications/factsheet-feral-horse-equus-caballus-and-feral-donkey-equus-asinus</w:t>
        </w:r>
      </w:hyperlink>
      <w:r w:rsidRPr="00D4593C">
        <w:t>).</w:t>
      </w:r>
      <w:bookmarkEnd w:id="477"/>
    </w:p>
    <w:p w14:paraId="5E2BCE59" w14:textId="77777777" w:rsidR="00D4593C" w:rsidRPr="00D4593C" w:rsidRDefault="00D4593C" w:rsidP="00D4593C">
      <w:pPr>
        <w:pStyle w:val="EndNoteBibliography"/>
        <w:spacing w:after="240"/>
      </w:pPr>
      <w:bookmarkStart w:id="478" w:name="_ENREF_14"/>
      <w:r w:rsidRPr="00D4593C">
        <w:t>Guerbois, M., Volkova, E., Forrester, N.L., Rossi, S.L., Frolov, I., and Weaver, S.C. (2013). IRES-driven expression of the capsid protein of the Venezuelan equine encephalitis virus TC-83 vaccine strain increases its attenuation and safety. PLoS neglected tropical diseases</w:t>
      </w:r>
      <w:r w:rsidRPr="00D4593C">
        <w:rPr>
          <w:i/>
        </w:rPr>
        <w:t xml:space="preserve"> 7</w:t>
      </w:r>
      <w:r w:rsidRPr="00D4593C">
        <w:t>, e2197.</w:t>
      </w:r>
      <w:bookmarkEnd w:id="478"/>
    </w:p>
    <w:p w14:paraId="4C1F110B" w14:textId="77777777" w:rsidR="00D4593C" w:rsidRPr="00D4593C" w:rsidRDefault="00D4593C" w:rsidP="00D4593C">
      <w:pPr>
        <w:pStyle w:val="EndNoteBibliography"/>
        <w:spacing w:after="240"/>
      </w:pPr>
      <w:bookmarkStart w:id="479" w:name="_ENREF_15"/>
      <w:r w:rsidRPr="00D4593C">
        <w:lastRenderedPageBreak/>
        <w:t>Guzmán-Terán, C., Calderón-Rangel, A., Rodriguez-Morales, A., and Mattar, S. (2020). Venezuelan equine encephalitis virus: the problem is not over for tropical America. Annals of clinical microbiology and antimicrobials</w:t>
      </w:r>
      <w:r w:rsidRPr="00D4593C">
        <w:rPr>
          <w:i/>
        </w:rPr>
        <w:t xml:space="preserve"> 19</w:t>
      </w:r>
      <w:r w:rsidRPr="00D4593C">
        <w:t>, 19.</w:t>
      </w:r>
      <w:bookmarkEnd w:id="479"/>
    </w:p>
    <w:p w14:paraId="2DBFB7E7" w14:textId="77777777" w:rsidR="00D4593C" w:rsidRPr="00D4593C" w:rsidRDefault="00D4593C" w:rsidP="00D4593C">
      <w:pPr>
        <w:pStyle w:val="EndNoteBibliography"/>
        <w:spacing w:after="240"/>
      </w:pPr>
      <w:bookmarkStart w:id="480" w:name="_ENREF_16"/>
      <w:r w:rsidRPr="00D4593C">
        <w:t>Han, L., Song, S., Feng, H., Ma, J., Wei, W., and Si, F. (2023). A roadmap for developing Venezuelan equine encephalitis virus (VEEV) vaccines: Lessons from the past, strategies for the future. International journal of biological macromolecules</w:t>
      </w:r>
      <w:r w:rsidRPr="00D4593C">
        <w:rPr>
          <w:i/>
        </w:rPr>
        <w:t xml:space="preserve"> 245</w:t>
      </w:r>
      <w:r w:rsidRPr="00D4593C">
        <w:t>, 125514.</w:t>
      </w:r>
      <w:bookmarkEnd w:id="480"/>
    </w:p>
    <w:p w14:paraId="01D13AE6" w14:textId="77777777" w:rsidR="00D4593C" w:rsidRPr="00D4593C" w:rsidRDefault="00D4593C" w:rsidP="00D4593C">
      <w:pPr>
        <w:pStyle w:val="EndNoteBibliography"/>
        <w:spacing w:after="240"/>
      </w:pPr>
      <w:bookmarkStart w:id="481" w:name="_ENREF_17"/>
      <w:r w:rsidRPr="00D4593C">
        <w:t>Hartmann, K. (2012). Clinical Aspects of Feline Retroviruses: A Review. Viruses</w:t>
      </w:r>
      <w:r w:rsidRPr="00D4593C">
        <w:rPr>
          <w:i/>
        </w:rPr>
        <w:t xml:space="preserve"> 4</w:t>
      </w:r>
      <w:r w:rsidRPr="00D4593C">
        <w:t>, 2684-2710.</w:t>
      </w:r>
      <w:bookmarkEnd w:id="481"/>
    </w:p>
    <w:p w14:paraId="06018E6A" w14:textId="77777777" w:rsidR="00D4593C" w:rsidRPr="00D4593C" w:rsidRDefault="00D4593C" w:rsidP="00D4593C">
      <w:pPr>
        <w:pStyle w:val="EndNoteBibliography"/>
        <w:spacing w:after="240"/>
      </w:pPr>
      <w:bookmarkStart w:id="482" w:name="_ENREF_18"/>
      <w:r w:rsidRPr="00D4593C">
        <w:t>Hayes, K.R. (2004). Ecological implications of GMOs: robust methodologies for ecological risk assessment. Best practice and current practice in ecological risk assessment for genetically modified organisms. (Tasmania: CSIRO Division of Marine Research).</w:t>
      </w:r>
      <w:bookmarkEnd w:id="482"/>
    </w:p>
    <w:p w14:paraId="56186C2D" w14:textId="77777777" w:rsidR="00D4593C" w:rsidRPr="00D4593C" w:rsidRDefault="00D4593C" w:rsidP="00D4593C">
      <w:pPr>
        <w:pStyle w:val="EndNoteBibliography"/>
        <w:spacing w:after="240"/>
      </w:pPr>
      <w:bookmarkStart w:id="483" w:name="_ENREF_19"/>
      <w:r w:rsidRPr="00D4593C">
        <w:t>Hick, T.A., Geertsema, C., Nguyen, W., Bishop, C.R., van Oosten, L., Abbo, S.R., Dumenil, T.</w:t>
      </w:r>
      <w:r w:rsidRPr="00D4593C">
        <w:rPr>
          <w:i/>
        </w:rPr>
        <w:t>, et al.</w:t>
      </w:r>
      <w:r w:rsidRPr="00D4593C">
        <w:t xml:space="preserve"> (2024a). Safety concern of recombination between self-amplifying mRNA vaccines and viruses is mitigated in vivo. Molecular Therapy</w:t>
      </w:r>
      <w:r w:rsidRPr="00D4593C">
        <w:rPr>
          <w:i/>
        </w:rPr>
        <w:t xml:space="preserve"> 32</w:t>
      </w:r>
      <w:r w:rsidRPr="00D4593C">
        <w:t>, 2519-2534.</w:t>
      </w:r>
      <w:bookmarkEnd w:id="483"/>
    </w:p>
    <w:p w14:paraId="16C19E01" w14:textId="77777777" w:rsidR="00D4593C" w:rsidRPr="00D4593C" w:rsidRDefault="00D4593C" w:rsidP="00D4593C">
      <w:pPr>
        <w:pStyle w:val="EndNoteBibliography"/>
        <w:spacing w:after="240"/>
      </w:pPr>
      <w:bookmarkStart w:id="484" w:name="_ENREF_20"/>
      <w:r w:rsidRPr="00D4593C">
        <w:t>Hick, T.A.H., Geertsema, C., Nijland, R., and Pijlman, G.P. (2024b). Packaging of alphavirus-based self-amplifying mRNA yields replication-competent virus through a mechanism of aberrant homologous RNA recombination. mBio</w:t>
      </w:r>
      <w:r w:rsidRPr="00D4593C">
        <w:rPr>
          <w:i/>
        </w:rPr>
        <w:t xml:space="preserve"> 15</w:t>
      </w:r>
      <w:r w:rsidRPr="00D4593C">
        <w:t>, e02494-02424.</w:t>
      </w:r>
      <w:bookmarkEnd w:id="484"/>
    </w:p>
    <w:p w14:paraId="35929F8E" w14:textId="77777777" w:rsidR="00D4593C" w:rsidRPr="00D4593C" w:rsidRDefault="00D4593C" w:rsidP="00D4593C">
      <w:pPr>
        <w:pStyle w:val="EndNoteBibliography"/>
        <w:spacing w:after="240"/>
      </w:pPr>
      <w:bookmarkStart w:id="485" w:name="_ENREF_21"/>
      <w:r w:rsidRPr="00D4593C">
        <w:t>Hick, T.A.H., Zotler, T., Bosveld, D., Geertsema, C., van Oers, M.M., and Pijlman, G.P. (2024c). Venezuelan equine encephalitis virus non-structural protein 3 dictates superinfection exclusion in mammalian cells. npj Viruses</w:t>
      </w:r>
      <w:r w:rsidRPr="00D4593C">
        <w:rPr>
          <w:i/>
        </w:rPr>
        <w:t xml:space="preserve"> 2</w:t>
      </w:r>
      <w:r w:rsidRPr="00D4593C">
        <w:t>, 43.</w:t>
      </w:r>
      <w:bookmarkEnd w:id="485"/>
    </w:p>
    <w:p w14:paraId="41E321C9" w14:textId="77777777" w:rsidR="00D4593C" w:rsidRPr="00D4593C" w:rsidRDefault="00D4593C" w:rsidP="00D4593C">
      <w:pPr>
        <w:pStyle w:val="EndNoteBibliography"/>
        <w:spacing w:after="240"/>
      </w:pPr>
      <w:bookmarkStart w:id="486" w:name="_ENREF_22"/>
      <w:r w:rsidRPr="00D4593C">
        <w:t>Hyvärinen, A., Yongabi, F., Mäkinen, K., Wahlfors, J., and Pellinen, R. (2013). Recombination of replicon and helper RNAs and the emergence of propagation-competent vectors upon Sindbis virus vector production. International Journal of Molecular Medicine</w:t>
      </w:r>
      <w:r w:rsidRPr="00D4593C">
        <w:rPr>
          <w:i/>
        </w:rPr>
        <w:t xml:space="preserve"> 32</w:t>
      </w:r>
      <w:r w:rsidRPr="00D4593C">
        <w:t>, 410-422.</w:t>
      </w:r>
      <w:bookmarkEnd w:id="486"/>
    </w:p>
    <w:p w14:paraId="6268E052" w14:textId="77777777" w:rsidR="00D4593C" w:rsidRPr="00D4593C" w:rsidRDefault="00D4593C" w:rsidP="00D4593C">
      <w:pPr>
        <w:pStyle w:val="EndNoteBibliography"/>
        <w:spacing w:after="240"/>
      </w:pPr>
      <w:bookmarkStart w:id="487" w:name="_ENREF_23"/>
      <w:r w:rsidRPr="00D4593C">
        <w:t>Ibrahim, M., Angelini, D., Prugh, A., Sickler, T., Biggs, T., Harris, J., and Ziemski, M. (2019). Methods for Inactivation of Venezuelan Equine Encephalitis Virus.</w:t>
      </w:r>
      <w:bookmarkEnd w:id="487"/>
    </w:p>
    <w:p w14:paraId="21FE3551" w14:textId="77777777" w:rsidR="00D4593C" w:rsidRPr="00D4593C" w:rsidRDefault="00D4593C" w:rsidP="00D4593C">
      <w:pPr>
        <w:pStyle w:val="EndNoteBibliography"/>
        <w:spacing w:after="240"/>
      </w:pPr>
      <w:bookmarkStart w:id="488" w:name="_ENREF_24"/>
      <w:r w:rsidRPr="00D4593C">
        <w:t>IER (2025). Size and Scope of the Australian Equine Sector (non racing). (Australian Horse Industry Council).</w:t>
      </w:r>
      <w:bookmarkEnd w:id="488"/>
    </w:p>
    <w:p w14:paraId="4DD0A88A" w14:textId="77777777" w:rsidR="00D4593C" w:rsidRPr="00D4593C" w:rsidRDefault="00D4593C" w:rsidP="00D4593C">
      <w:pPr>
        <w:pStyle w:val="EndNoteBibliography"/>
        <w:spacing w:after="240"/>
      </w:pPr>
      <w:bookmarkStart w:id="489" w:name="_ENREF_25"/>
      <w:r w:rsidRPr="00D4593C">
        <w:t>Kanechi, R., Shishido, T., Tachikawa, M., Nishimura, T., Sawada, A., Okade, H., Ishikawa, D.</w:t>
      </w:r>
      <w:r w:rsidRPr="00D4593C">
        <w:rPr>
          <w:i/>
        </w:rPr>
        <w:t>, et al.</w:t>
      </w:r>
      <w:r w:rsidRPr="00D4593C">
        <w:t xml:space="preserve"> (2024). Differential clearance rate of proteins encoded on a self-amplifying mRNA vaccine in muscle and lymph nodes. bioRxiv, 2024.2010. 2007.615730.</w:t>
      </w:r>
      <w:bookmarkEnd w:id="489"/>
    </w:p>
    <w:p w14:paraId="324213E3" w14:textId="77777777" w:rsidR="00D4593C" w:rsidRPr="00D4593C" w:rsidRDefault="00D4593C" w:rsidP="00D4593C">
      <w:pPr>
        <w:pStyle w:val="EndNoteBibliography"/>
        <w:spacing w:after="240"/>
      </w:pPr>
      <w:bookmarkStart w:id="490" w:name="_ENREF_26"/>
      <w:r w:rsidRPr="00D4593C">
        <w:t>Kenney, J.L., Volk, S.M., Pandya, J., Wang, E., Liang, X., and Weaver, S.C. (2011). Stability of RNA virus attenuation approaches. Vaccine</w:t>
      </w:r>
      <w:r w:rsidRPr="00D4593C">
        <w:rPr>
          <w:i/>
        </w:rPr>
        <w:t xml:space="preserve"> 29</w:t>
      </w:r>
      <w:r w:rsidRPr="00D4593C">
        <w:t>, 2230-2234.</w:t>
      </w:r>
      <w:bookmarkEnd w:id="490"/>
    </w:p>
    <w:p w14:paraId="71210F74" w14:textId="77777777" w:rsidR="00D4593C" w:rsidRPr="00D4593C" w:rsidRDefault="00D4593C" w:rsidP="00D4593C">
      <w:pPr>
        <w:pStyle w:val="EndNoteBibliography"/>
        <w:spacing w:after="240"/>
      </w:pPr>
      <w:bookmarkStart w:id="491" w:name="_ENREF_27"/>
      <w:r w:rsidRPr="00D4593C">
        <w:t>Koterski, J., Twenhafel, N., Porter, A., Reed, D.S., Martino-Catt, S., Sobral, B., Crasta, O.</w:t>
      </w:r>
      <w:r w:rsidRPr="00D4593C">
        <w:rPr>
          <w:i/>
        </w:rPr>
        <w:t>, et al.</w:t>
      </w:r>
      <w:r w:rsidRPr="00D4593C">
        <w:t xml:space="preserve"> (2007). Gene expression profiling of nonhuman primates exposed to aerosolized Venezuelan equine encephalitis virus. FEMS Immunology &amp; Medical Microbiology</w:t>
      </w:r>
      <w:r w:rsidRPr="00D4593C">
        <w:rPr>
          <w:i/>
        </w:rPr>
        <w:t xml:space="preserve"> 51</w:t>
      </w:r>
      <w:r w:rsidRPr="00D4593C">
        <w:t>, 462-472.</w:t>
      </w:r>
      <w:bookmarkEnd w:id="491"/>
    </w:p>
    <w:p w14:paraId="69C37D62" w14:textId="77777777" w:rsidR="00D4593C" w:rsidRPr="00D4593C" w:rsidRDefault="00D4593C" w:rsidP="00D4593C">
      <w:pPr>
        <w:pStyle w:val="EndNoteBibliography"/>
        <w:spacing w:after="240"/>
      </w:pPr>
      <w:bookmarkStart w:id="492" w:name="_ENREF_28"/>
      <w:r w:rsidRPr="00D4593C">
        <w:t>Kowalski, J., Adkins, K., Gangolli, S., Ren, J., Arendt, H., DeStefano, J., Obregon, J.</w:t>
      </w:r>
      <w:r w:rsidRPr="00D4593C">
        <w:rPr>
          <w:i/>
        </w:rPr>
        <w:t>, et al.</w:t>
      </w:r>
      <w:r w:rsidRPr="00D4593C">
        <w:t xml:space="preserve"> (2007). Evaluation of neurovirulence and biodistribution of Venezuelan equine encephalitis replicon particles expressing herpes simplex virus type 2 glycoprotein D. Vaccine</w:t>
      </w:r>
      <w:r w:rsidRPr="00D4593C">
        <w:rPr>
          <w:i/>
        </w:rPr>
        <w:t xml:space="preserve"> 25</w:t>
      </w:r>
      <w:r w:rsidRPr="00D4593C">
        <w:t>, 2296-2305.</w:t>
      </w:r>
      <w:bookmarkEnd w:id="492"/>
    </w:p>
    <w:p w14:paraId="2BF548F2" w14:textId="77777777" w:rsidR="00D4593C" w:rsidRPr="00D4593C" w:rsidRDefault="00D4593C" w:rsidP="00D4593C">
      <w:pPr>
        <w:pStyle w:val="EndNoteBibliography"/>
        <w:spacing w:after="240"/>
      </w:pPr>
      <w:bookmarkStart w:id="493" w:name="_ENREF_29"/>
      <w:r w:rsidRPr="00D4593C">
        <w:lastRenderedPageBreak/>
        <w:t>Lee, M., O'Rorke, R., Clark, N.J., Webster, T.U., and Wells, K. (2025). Diversity and Plasticity in Mosquito Feeding Patterns: A Meta-Analysis of ‘Universal’ DNA Diet Studies. Global Ecology and Biogeography</w:t>
      </w:r>
      <w:r w:rsidRPr="00D4593C">
        <w:rPr>
          <w:i/>
        </w:rPr>
        <w:t xml:space="preserve"> 34</w:t>
      </w:r>
      <w:r w:rsidRPr="00D4593C">
        <w:t>, e70077.</w:t>
      </w:r>
      <w:bookmarkEnd w:id="493"/>
    </w:p>
    <w:p w14:paraId="147D97C9" w14:textId="77777777" w:rsidR="00D4593C" w:rsidRPr="00D4593C" w:rsidRDefault="00D4593C" w:rsidP="00D4593C">
      <w:pPr>
        <w:pStyle w:val="EndNoteBibliography"/>
        <w:spacing w:after="240"/>
      </w:pPr>
      <w:bookmarkStart w:id="494" w:name="_ENREF_30"/>
      <w:r w:rsidRPr="00D4593C">
        <w:t>Leggat, P.A., Smith, D.R., and Speare, R. (2009). Exposure rate of needlestick and sharps injuries among Australian veterinarians. J Occup Med Toxicol</w:t>
      </w:r>
      <w:r w:rsidRPr="00D4593C">
        <w:rPr>
          <w:i/>
        </w:rPr>
        <w:t xml:space="preserve"> 4</w:t>
      </w:r>
      <w:r w:rsidRPr="00D4593C">
        <w:t>, 25.</w:t>
      </w:r>
      <w:bookmarkEnd w:id="494"/>
    </w:p>
    <w:p w14:paraId="4315A22F" w14:textId="77777777" w:rsidR="00D4593C" w:rsidRPr="00D4593C" w:rsidRDefault="00D4593C" w:rsidP="00D4593C">
      <w:pPr>
        <w:pStyle w:val="EndNoteBibliography"/>
        <w:spacing w:after="240"/>
      </w:pPr>
      <w:bookmarkStart w:id="495" w:name="_ENREF_31"/>
      <w:r w:rsidRPr="00D4593C">
        <w:t>Linnegar, B., Hoegh, A., McCallum, H., and Peel, A.J. (2026). Bridging hosts: Domestic horse density and Hendra virus spillover risk in a changing landscape. Equine Veterinary Journal.</w:t>
      </w:r>
      <w:bookmarkEnd w:id="495"/>
    </w:p>
    <w:p w14:paraId="7EA59784" w14:textId="77777777" w:rsidR="00D4593C" w:rsidRPr="00D4593C" w:rsidRDefault="00D4593C" w:rsidP="00D4593C">
      <w:pPr>
        <w:pStyle w:val="EndNoteBibliography"/>
        <w:spacing w:after="240"/>
      </w:pPr>
      <w:bookmarkStart w:id="496" w:name="_ENREF_32"/>
      <w:r w:rsidRPr="00D4593C">
        <w:t>Luethy, D. (2023). Eastern, Western, and Venezuelan equine encephalitis and West Nile viruses: clinical and public health considerations. Veterinary Clinics: Equine Practice</w:t>
      </w:r>
      <w:r w:rsidRPr="00D4593C">
        <w:rPr>
          <w:i/>
        </w:rPr>
        <w:t xml:space="preserve"> 39</w:t>
      </w:r>
      <w:r w:rsidRPr="00D4593C">
        <w:t>, 99-113.</w:t>
      </w:r>
      <w:bookmarkEnd w:id="496"/>
    </w:p>
    <w:p w14:paraId="2EA57635" w14:textId="77777777" w:rsidR="00D4593C" w:rsidRPr="00D4593C" w:rsidRDefault="00D4593C" w:rsidP="00D4593C">
      <w:pPr>
        <w:pStyle w:val="EndNoteBibliography"/>
        <w:spacing w:after="240"/>
      </w:pPr>
      <w:bookmarkStart w:id="497" w:name="_ENREF_33"/>
      <w:r w:rsidRPr="00D4593C">
        <w:t>Lundstrom, K. (2020). Self-amplifying RNA viruses as RNA vaccines. International journal of molecular sciences</w:t>
      </w:r>
      <w:r w:rsidRPr="00D4593C">
        <w:rPr>
          <w:i/>
        </w:rPr>
        <w:t xml:space="preserve"> 21</w:t>
      </w:r>
      <w:r w:rsidRPr="00D4593C">
        <w:t>, 5130.</w:t>
      </w:r>
      <w:bookmarkEnd w:id="497"/>
    </w:p>
    <w:p w14:paraId="3A0BF744" w14:textId="77777777" w:rsidR="00D4593C" w:rsidRPr="00D4593C" w:rsidRDefault="00D4593C" w:rsidP="00D4593C">
      <w:pPr>
        <w:pStyle w:val="EndNoteBibliography"/>
        <w:spacing w:after="240"/>
      </w:pPr>
      <w:bookmarkStart w:id="498" w:name="_ENREF_34"/>
      <w:r w:rsidRPr="00D4593C">
        <w:t>Ma, B., Huang, C., Ma, J., Xiang, Y., and Zhang, X. (2021). Structure of Venezuelan equine encephalitis virus with its receptor LDLRAD3. Nature</w:t>
      </w:r>
      <w:r w:rsidRPr="00D4593C">
        <w:rPr>
          <w:i/>
        </w:rPr>
        <w:t xml:space="preserve"> 598</w:t>
      </w:r>
      <w:r w:rsidRPr="00D4593C">
        <w:t>, 677-681.</w:t>
      </w:r>
      <w:bookmarkEnd w:id="498"/>
    </w:p>
    <w:p w14:paraId="391AD1D7" w14:textId="77777777" w:rsidR="00D4593C" w:rsidRPr="00D4593C" w:rsidRDefault="00D4593C" w:rsidP="00D4593C">
      <w:pPr>
        <w:pStyle w:val="EndNoteBibliography"/>
        <w:spacing w:after="240"/>
      </w:pPr>
      <w:bookmarkStart w:id="499" w:name="_ENREF_35"/>
      <w:r w:rsidRPr="00D4593C">
        <w:t>Maine, C.J., Miyake-Stoner, S.J., Spasova, D.S., Picarda, G., Chou, A.C., Brand, E.D., Olesiuk, M.D.</w:t>
      </w:r>
      <w:r w:rsidRPr="00D4593C">
        <w:rPr>
          <w:i/>
        </w:rPr>
        <w:t>, et al.</w:t>
      </w:r>
      <w:r w:rsidRPr="00D4593C">
        <w:t xml:space="preserve"> (2025). Safety and immunogenicity of an optimized self-replicating RNA platform for low dose or single dose vaccine applications: a randomized, open label Phase I study in healthy volunteers. Nature Communications</w:t>
      </w:r>
      <w:r w:rsidRPr="00D4593C">
        <w:rPr>
          <w:i/>
        </w:rPr>
        <w:t xml:space="preserve"> 16</w:t>
      </w:r>
      <w:r w:rsidRPr="00D4593C">
        <w:t>, 456.</w:t>
      </w:r>
      <w:bookmarkEnd w:id="499"/>
    </w:p>
    <w:p w14:paraId="28757FF0" w14:textId="77777777" w:rsidR="00D4593C" w:rsidRPr="00D4593C" w:rsidRDefault="00D4593C" w:rsidP="00D4593C">
      <w:pPr>
        <w:pStyle w:val="EndNoteBibliography"/>
        <w:spacing w:after="240"/>
      </w:pPr>
      <w:bookmarkStart w:id="500" w:name="_ENREF_36"/>
      <w:r w:rsidRPr="00D4593C">
        <w:t>Maruggi, G., Mallett, C.P., Westerbeck, J.W., Chen, T., Lofano, G., Friedrich, K., Qu, L.</w:t>
      </w:r>
      <w:r w:rsidRPr="00D4593C">
        <w:rPr>
          <w:i/>
        </w:rPr>
        <w:t>, et al.</w:t>
      </w:r>
      <w:r w:rsidRPr="00D4593C">
        <w:t xml:space="preserve"> (2022). A self-amplifying mRNA SARS-CoV-2 vaccine candidate induces safe and robust protective immunity in preclinical models. Molecular Therapy</w:t>
      </w:r>
      <w:r w:rsidRPr="00D4593C">
        <w:rPr>
          <w:i/>
        </w:rPr>
        <w:t xml:space="preserve"> 30</w:t>
      </w:r>
      <w:r w:rsidRPr="00D4593C">
        <w:t>, 1897-1912.</w:t>
      </w:r>
      <w:bookmarkEnd w:id="500"/>
    </w:p>
    <w:p w14:paraId="0C18358C" w14:textId="77777777" w:rsidR="00D4593C" w:rsidRPr="00D4593C" w:rsidRDefault="00D4593C" w:rsidP="00D4593C">
      <w:pPr>
        <w:pStyle w:val="EndNoteBibliography"/>
        <w:spacing w:after="240"/>
      </w:pPr>
      <w:bookmarkStart w:id="501" w:name="_ENREF_37"/>
      <w:r w:rsidRPr="00D4593C">
        <w:t>McHugh, D., Hollanders, M., Legge, S., and Augustine, B.C. (2025). Estimating feral cat (Felis catus) population density in eastern Australia’s subtropical rainforest using spatial capture-recapture incorporating unidentified individuals. Wildlife Research</w:t>
      </w:r>
      <w:r w:rsidRPr="00D4593C">
        <w:rPr>
          <w:i/>
        </w:rPr>
        <w:t xml:space="preserve"> 52</w:t>
      </w:r>
      <w:r w:rsidRPr="00D4593C">
        <w:t>.</w:t>
      </w:r>
      <w:bookmarkEnd w:id="501"/>
    </w:p>
    <w:p w14:paraId="5DE25835" w14:textId="77777777" w:rsidR="00D4593C" w:rsidRPr="00D4593C" w:rsidRDefault="00D4593C" w:rsidP="00D4593C">
      <w:pPr>
        <w:pStyle w:val="EndNoteBibliography"/>
        <w:spacing w:after="240"/>
      </w:pPr>
      <w:bookmarkStart w:id="502" w:name="_ENREF_38"/>
      <w:r w:rsidRPr="00D4593C">
        <w:t>OGTR (2013). Risk Analysis Framework 2013. (Office of the Gene Technology Regulator).</w:t>
      </w:r>
      <w:bookmarkEnd w:id="502"/>
    </w:p>
    <w:p w14:paraId="4C1DC169" w14:textId="77777777" w:rsidR="00D4593C" w:rsidRPr="00D4593C" w:rsidRDefault="00D4593C" w:rsidP="00D4593C">
      <w:pPr>
        <w:pStyle w:val="EndNoteBibliography"/>
        <w:spacing w:after="240"/>
      </w:pPr>
      <w:bookmarkStart w:id="503" w:name="_ENREF_39"/>
      <w:r w:rsidRPr="003040DF">
        <w:rPr>
          <w:lang w:val="it-IT"/>
        </w:rPr>
        <w:t>Okada, Y., Kumagai, Y., Okura, I., Otsuki, M., Ishida, N., Iwama, Y., Minamida, T.</w:t>
      </w:r>
      <w:r w:rsidRPr="003040DF">
        <w:rPr>
          <w:i/>
          <w:lang w:val="it-IT"/>
        </w:rPr>
        <w:t>, et al.</w:t>
      </w:r>
      <w:r w:rsidRPr="003040DF">
        <w:rPr>
          <w:lang w:val="it-IT"/>
        </w:rPr>
        <w:t xml:space="preserve"> </w:t>
      </w:r>
      <w:r w:rsidRPr="00D4593C">
        <w:t>(2025). Immunogenicity of a booster dose of a bivalent (Asp614Gly and omicron BA.4/5 variant) self-amplifying mRNA SARS-CoV-2 booster vaccine versus the BNT162b2 omicron BA.4/5 mRNA vaccine: a randomised phase 3 trial. The Lancet Infectious Diseases</w:t>
      </w:r>
      <w:r w:rsidRPr="00D4593C">
        <w:rPr>
          <w:i/>
        </w:rPr>
        <w:t xml:space="preserve"> 25</w:t>
      </w:r>
      <w:r w:rsidRPr="00D4593C">
        <w:t>, 290-300.</w:t>
      </w:r>
      <w:bookmarkEnd w:id="503"/>
    </w:p>
    <w:p w14:paraId="6CBA3D26" w14:textId="77777777" w:rsidR="00D4593C" w:rsidRPr="00D4593C" w:rsidRDefault="00D4593C" w:rsidP="00D4593C">
      <w:pPr>
        <w:pStyle w:val="EndNoteBibliography"/>
        <w:spacing w:after="240"/>
      </w:pPr>
      <w:bookmarkStart w:id="504" w:name="_ENREF_40"/>
      <w:r w:rsidRPr="00D4593C">
        <w:t>Ong, O.T.W., Skinner, E.B., Johnson, B.J., and Old, J.M. (2021). Mosquito-Borne Viruses and Non-Human Vertebrates in Australia: A Review. Viruses</w:t>
      </w:r>
      <w:r w:rsidRPr="00D4593C">
        <w:rPr>
          <w:i/>
        </w:rPr>
        <w:t xml:space="preserve"> 13</w:t>
      </w:r>
      <w:r w:rsidRPr="00D4593C">
        <w:t>, 265.</w:t>
      </w:r>
      <w:bookmarkEnd w:id="504"/>
    </w:p>
    <w:p w14:paraId="09DB2836" w14:textId="77777777" w:rsidR="00D4593C" w:rsidRPr="00D4593C" w:rsidRDefault="00D4593C" w:rsidP="00D4593C">
      <w:pPr>
        <w:pStyle w:val="EndNoteBibliography"/>
        <w:spacing w:after="240"/>
      </w:pPr>
      <w:bookmarkStart w:id="505" w:name="_ENREF_41"/>
      <w:r w:rsidRPr="00D4593C">
        <w:t>Ortiz, R., Barajas, A., Pons-Grífols, A., Trinité, B., Tarrés-Freixas, F., Rovirosa, C., Urrea, V.</w:t>
      </w:r>
      <w:r w:rsidRPr="00D4593C">
        <w:rPr>
          <w:i/>
        </w:rPr>
        <w:t>, et al.</w:t>
      </w:r>
      <w:r w:rsidRPr="00D4593C">
        <w:t xml:space="preserve"> (2024). Production and Immunogenicity of FeLV Gag-Based VLPs Exposing a Stabilized FeLV Envelope Glycoprotein. Viruses</w:t>
      </w:r>
      <w:r w:rsidRPr="00D4593C">
        <w:rPr>
          <w:i/>
        </w:rPr>
        <w:t xml:space="preserve"> 16</w:t>
      </w:r>
      <w:r w:rsidRPr="00D4593C">
        <w:t>, 987.</w:t>
      </w:r>
      <w:bookmarkEnd w:id="505"/>
    </w:p>
    <w:p w14:paraId="09BB4638" w14:textId="77777777" w:rsidR="00D4593C" w:rsidRPr="00D4593C" w:rsidRDefault="00D4593C" w:rsidP="00D4593C">
      <w:pPr>
        <w:pStyle w:val="EndNoteBibliography"/>
        <w:spacing w:after="240"/>
      </w:pPr>
      <w:bookmarkStart w:id="506" w:name="_ENREF_42"/>
      <w:r w:rsidRPr="00D4593C">
        <w:t>Petterson, E., Guo, T.-C., Evensen, Ø., and Mikalsen, A.B. (2016). Experimental piscine alphavirus RNA recombination in vivo yields both viable virus and defective viral RNA. Scientific Reports</w:t>
      </w:r>
      <w:r w:rsidRPr="00D4593C">
        <w:rPr>
          <w:i/>
        </w:rPr>
        <w:t xml:space="preserve"> 6</w:t>
      </w:r>
      <w:r w:rsidRPr="00D4593C">
        <w:t>, 36317.</w:t>
      </w:r>
      <w:bookmarkEnd w:id="506"/>
    </w:p>
    <w:p w14:paraId="1930254B" w14:textId="77777777" w:rsidR="00D4593C" w:rsidRPr="00D4593C" w:rsidRDefault="00D4593C" w:rsidP="00D4593C">
      <w:pPr>
        <w:pStyle w:val="EndNoteBibliography"/>
        <w:spacing w:after="240"/>
      </w:pPr>
      <w:bookmarkStart w:id="507" w:name="_ENREF_43"/>
      <w:r w:rsidRPr="00D4593C">
        <w:t>Pittman, P.R., and Plotkin, S.A. (2017). Biodefense and special pathogen vaccines. Plotkin's Vaccines, 149.</w:t>
      </w:r>
      <w:bookmarkEnd w:id="507"/>
    </w:p>
    <w:p w14:paraId="2444DD31" w14:textId="77777777" w:rsidR="00D4593C" w:rsidRPr="00D4593C" w:rsidRDefault="00D4593C" w:rsidP="00D4593C">
      <w:pPr>
        <w:pStyle w:val="EndNoteBibliography"/>
        <w:spacing w:after="240"/>
      </w:pPr>
      <w:bookmarkStart w:id="508" w:name="_ENREF_44"/>
      <w:r w:rsidRPr="00D4593C">
        <w:lastRenderedPageBreak/>
        <w:t>Powers, J.A., Chiu, E.S., Kraberger, S.J., Roelke-Parker, M., Lowery, I., Erbeck, K., Troyer, R.</w:t>
      </w:r>
      <w:r w:rsidRPr="00D4593C">
        <w:rPr>
          <w:i/>
        </w:rPr>
        <w:t>, et al.</w:t>
      </w:r>
      <w:r w:rsidRPr="00D4593C">
        <w:t xml:space="preserve"> (2018). Feline Leukemia Virus (FeLV) Disease Outcomes in a Domestic Cat Breeding Colony: Relationship to Endogenous FeLV and Other Chronic Viral Infections. Journal of Virology</w:t>
      </w:r>
      <w:r w:rsidRPr="00D4593C">
        <w:rPr>
          <w:i/>
        </w:rPr>
        <w:t xml:space="preserve"> 92</w:t>
      </w:r>
      <w:r w:rsidRPr="00D4593C">
        <w:t>, 10.1128/jvi.00649-00618.</w:t>
      </w:r>
      <w:bookmarkEnd w:id="508"/>
    </w:p>
    <w:p w14:paraId="26FCB3D3" w14:textId="77777777" w:rsidR="00D4593C" w:rsidRPr="00D4593C" w:rsidRDefault="00D4593C" w:rsidP="00D4593C">
      <w:pPr>
        <w:pStyle w:val="EndNoteBibliography"/>
        <w:spacing w:after="240"/>
      </w:pPr>
      <w:bookmarkStart w:id="509" w:name="_ENREF_45"/>
      <w:r w:rsidRPr="00D4593C">
        <w:t>Pyke, A.T., Wilson, D.J., Michie, A., Mackenzie, J.S., Imrie, A., Cameron, J., Doggett, S.L.</w:t>
      </w:r>
      <w:r w:rsidRPr="00D4593C">
        <w:rPr>
          <w:i/>
        </w:rPr>
        <w:t>, et al.</w:t>
      </w:r>
      <w:r w:rsidRPr="00D4593C">
        <w:t xml:space="preserve"> (2024). Independent repeated mutations within the alphaviruses Ross River virus and Barmah Forest virus indicates convergent evolution and past positive selection in ancestral populations despite ongoing purifying selection. Virus Evol</w:t>
      </w:r>
      <w:r w:rsidRPr="00D4593C">
        <w:rPr>
          <w:i/>
        </w:rPr>
        <w:t xml:space="preserve"> 10</w:t>
      </w:r>
      <w:r w:rsidRPr="00D4593C">
        <w:t>, veae080.</w:t>
      </w:r>
      <w:bookmarkEnd w:id="509"/>
    </w:p>
    <w:p w14:paraId="385DBEEF" w14:textId="77777777" w:rsidR="00D4593C" w:rsidRPr="00D4593C" w:rsidRDefault="00D4593C" w:rsidP="00D4593C">
      <w:pPr>
        <w:pStyle w:val="EndNoteBibliography"/>
        <w:spacing w:after="240"/>
      </w:pPr>
      <w:bookmarkStart w:id="510" w:name="_ENREF_46"/>
      <w:r w:rsidRPr="00D4593C">
        <w:t>Quiroz, E., Aguilar, P.V., Cisneros, J., Tesh, R.B., and Weaver, S.C. (2009). Venezuelan equine encephalitis in Panama: fatal endemic disease and genetic diversity of etiologic viral strains. PLoS neglected tropical diseases</w:t>
      </w:r>
      <w:r w:rsidRPr="00D4593C">
        <w:rPr>
          <w:i/>
        </w:rPr>
        <w:t xml:space="preserve"> 3</w:t>
      </w:r>
      <w:r w:rsidRPr="00D4593C">
        <w:t>, e472.</w:t>
      </w:r>
      <w:bookmarkEnd w:id="510"/>
    </w:p>
    <w:p w14:paraId="0ABEB1E1" w14:textId="77777777" w:rsidR="00D4593C" w:rsidRPr="00D4593C" w:rsidRDefault="00D4593C" w:rsidP="00D4593C">
      <w:pPr>
        <w:pStyle w:val="EndNoteBibliography"/>
        <w:spacing w:after="240"/>
      </w:pPr>
      <w:bookmarkStart w:id="511" w:name="_ENREF_47"/>
      <w:r w:rsidRPr="00D4593C">
        <w:t>Rao, V., Hinz, M.E., Roberts, B.A., and Fine, D. (2004). Environmental hazard assessment of Venezuelan equine encephalitis virus vaccine candidate strain V3526. Vaccine</w:t>
      </w:r>
      <w:r w:rsidRPr="00D4593C">
        <w:rPr>
          <w:i/>
        </w:rPr>
        <w:t xml:space="preserve"> 22</w:t>
      </w:r>
      <w:r w:rsidRPr="00D4593C">
        <w:t>, 2667-2673.</w:t>
      </w:r>
      <w:bookmarkEnd w:id="511"/>
    </w:p>
    <w:p w14:paraId="1047AA71" w14:textId="77777777" w:rsidR="00D4593C" w:rsidRPr="00D4593C" w:rsidRDefault="00D4593C" w:rsidP="00D4593C">
      <w:pPr>
        <w:pStyle w:val="EndNoteBibliography"/>
        <w:spacing w:after="240"/>
      </w:pPr>
      <w:bookmarkStart w:id="512" w:name="_ENREF_48"/>
      <w:r w:rsidRPr="00D4593C">
        <w:t>Rodríguez-Gascón, A., del Pozo-Rodríguez, A., and Solinís, M. (2014a). Development of nucleic acid vaccines: use of self-amplifying RNA in lipid nanoparticles. Int J Nanomedicine</w:t>
      </w:r>
      <w:r w:rsidRPr="00D4593C">
        <w:rPr>
          <w:i/>
        </w:rPr>
        <w:t xml:space="preserve"> 9</w:t>
      </w:r>
      <w:r w:rsidRPr="00D4593C">
        <w:t>, 1833-1843.</w:t>
      </w:r>
      <w:bookmarkEnd w:id="512"/>
    </w:p>
    <w:p w14:paraId="62C2B4B0" w14:textId="77777777" w:rsidR="00D4593C" w:rsidRPr="00D4593C" w:rsidRDefault="00D4593C" w:rsidP="00D4593C">
      <w:pPr>
        <w:pStyle w:val="EndNoteBibliography"/>
        <w:spacing w:after="240"/>
      </w:pPr>
      <w:bookmarkStart w:id="513" w:name="_ENREF_49"/>
      <w:r w:rsidRPr="00D4593C">
        <w:t>Rodríguez-Gascón, A., del Pozo-Rodríguez, A., and Solinís, M.Á. (2014b). Development of nucleic acid vaccines: use of self-amplifying RNA in lipid nanoparticles. International Journal of Nanomedicine, 1833-1843.</w:t>
      </w:r>
      <w:bookmarkEnd w:id="513"/>
    </w:p>
    <w:p w14:paraId="13E8EF3B" w14:textId="77777777" w:rsidR="00D4593C" w:rsidRPr="00D4593C" w:rsidRDefault="00D4593C" w:rsidP="00D4593C">
      <w:pPr>
        <w:pStyle w:val="EndNoteBibliography"/>
      </w:pPr>
      <w:bookmarkStart w:id="514" w:name="_ENREF_50"/>
      <w:r w:rsidRPr="00D4593C">
        <w:t>Scasta, J.D., Thacker, E., Hennig, J.D., and Hoopes, K. (2022). Dehydration and mortality of feral horses and burros</w:t>
      </w:r>
    </w:p>
    <w:p w14:paraId="13C957CC" w14:textId="77777777" w:rsidR="00D4593C" w:rsidRPr="00D4593C" w:rsidRDefault="00D4593C" w:rsidP="00D4593C">
      <w:pPr>
        <w:pStyle w:val="EndNoteBibliography"/>
        <w:spacing w:after="240"/>
      </w:pPr>
      <w:r w:rsidRPr="00D4593C">
        <w:t>a systematic review of reported deaths. Human-Wildlife Interactions</w:t>
      </w:r>
      <w:r w:rsidRPr="00D4593C">
        <w:rPr>
          <w:i/>
        </w:rPr>
        <w:t xml:space="preserve"> 16</w:t>
      </w:r>
      <w:r w:rsidRPr="00D4593C">
        <w:t>, 251-261.</w:t>
      </w:r>
      <w:bookmarkEnd w:id="514"/>
    </w:p>
    <w:p w14:paraId="1EBFDACF" w14:textId="77777777" w:rsidR="00D4593C" w:rsidRPr="00D4593C" w:rsidRDefault="00D4593C" w:rsidP="00D4593C">
      <w:pPr>
        <w:pStyle w:val="EndNoteBibliography"/>
        <w:spacing w:after="240"/>
      </w:pPr>
      <w:bookmarkStart w:id="515" w:name="_ENREF_51"/>
      <w:r w:rsidRPr="00D4593C">
        <w:t>Sharma, A., and Knollmann-Ritschel, B. (2019). Current Understanding of the Molecular Basis of Venezuelan Equine Encephalitis Virus Pathogenesis and Vaccine Development. Viruses</w:t>
      </w:r>
      <w:r w:rsidRPr="00D4593C">
        <w:rPr>
          <w:i/>
        </w:rPr>
        <w:t xml:space="preserve"> 11</w:t>
      </w:r>
      <w:r w:rsidRPr="00D4593C">
        <w:t>, 164.</w:t>
      </w:r>
      <w:bookmarkEnd w:id="515"/>
    </w:p>
    <w:p w14:paraId="480CF758" w14:textId="77777777" w:rsidR="00D4593C" w:rsidRPr="00D4593C" w:rsidRDefault="00D4593C" w:rsidP="00D4593C">
      <w:pPr>
        <w:pStyle w:val="EndNoteBibliography"/>
        <w:spacing w:after="240"/>
      </w:pPr>
      <w:bookmarkStart w:id="516" w:name="_ENREF_52"/>
      <w:r w:rsidRPr="00D4593C">
        <w:t>Shek, J., Sun, C., Wilson, E.M., Moadab, F., Hastie, K.M., Rajamanickam, R.R., Penalosa, P.J.</w:t>
      </w:r>
      <w:r w:rsidRPr="00D4593C">
        <w:rPr>
          <w:i/>
        </w:rPr>
        <w:t>, et al.</w:t>
      </w:r>
      <w:r w:rsidRPr="00D4593C">
        <w:t xml:space="preserve"> (2025). Human endogenous retrovirus K (HERV-K) envelope structures in pre-and postfusion by cryo-EM. Science Advances</w:t>
      </w:r>
      <w:r w:rsidRPr="00D4593C">
        <w:rPr>
          <w:i/>
        </w:rPr>
        <w:t xml:space="preserve"> 11</w:t>
      </w:r>
      <w:r w:rsidRPr="00D4593C">
        <w:t>, eady8168.</w:t>
      </w:r>
      <w:bookmarkEnd w:id="516"/>
    </w:p>
    <w:p w14:paraId="6D249F78" w14:textId="77777777" w:rsidR="00D4593C" w:rsidRPr="00D4593C" w:rsidRDefault="00D4593C" w:rsidP="00D4593C">
      <w:pPr>
        <w:pStyle w:val="EndNoteBibliography"/>
        <w:spacing w:after="240"/>
      </w:pPr>
      <w:bookmarkStart w:id="517" w:name="_ENREF_53"/>
      <w:r w:rsidRPr="00D4593C">
        <w:t>Singer, Z.S., Ambrose, P.M., Danino, T., and Rice, C.M. (2021). Quantitative measurements of early alphaviral replication dynamics in single cells reveals the basis for superinfection exclusion. Cell Systems</w:t>
      </w:r>
      <w:r w:rsidRPr="00D4593C">
        <w:rPr>
          <w:i/>
        </w:rPr>
        <w:t xml:space="preserve"> 12</w:t>
      </w:r>
      <w:r w:rsidRPr="00D4593C">
        <w:t>, 210-219.e213.</w:t>
      </w:r>
      <w:bookmarkEnd w:id="517"/>
    </w:p>
    <w:p w14:paraId="68BBC1E9" w14:textId="77777777" w:rsidR="00D4593C" w:rsidRPr="00D4593C" w:rsidRDefault="00D4593C" w:rsidP="00D4593C">
      <w:pPr>
        <w:pStyle w:val="EndNoteBibliography"/>
        <w:spacing w:after="240"/>
      </w:pPr>
      <w:bookmarkStart w:id="518" w:name="_ENREF_54"/>
      <w:r w:rsidRPr="00D4593C">
        <w:t>Smerdou, C., and Liljeström, P. (1999). Two-Helper RNA System for Production of Recombinant Semliki Forest Virus Particles. Journal of Virology</w:t>
      </w:r>
      <w:r w:rsidRPr="00D4593C">
        <w:rPr>
          <w:i/>
        </w:rPr>
        <w:t xml:space="preserve"> 73</w:t>
      </w:r>
      <w:r w:rsidRPr="00D4593C">
        <w:t>, 1092-1098.</w:t>
      </w:r>
      <w:bookmarkEnd w:id="518"/>
    </w:p>
    <w:p w14:paraId="6F89FCD0" w14:textId="77777777" w:rsidR="00D4593C" w:rsidRPr="00D4593C" w:rsidRDefault="00D4593C" w:rsidP="00D4593C">
      <w:pPr>
        <w:pStyle w:val="EndNoteBibliography"/>
        <w:spacing w:after="240"/>
      </w:pPr>
      <w:bookmarkStart w:id="519" w:name="_ENREF_55"/>
      <w:r w:rsidRPr="00D4593C">
        <w:t>Smith, D.R., Adams, A.P., Kenney, J.L., Wang, E., and Weaver, S.C. (2008). Venezuelan equine encephalitis virus in the mosquito vector Aedes taeniorhynchus: Infection initiated by a small number of susceptible epithelial cells and a population bottleneck. Virology</w:t>
      </w:r>
      <w:r w:rsidRPr="00D4593C">
        <w:rPr>
          <w:i/>
        </w:rPr>
        <w:t xml:space="preserve"> 372</w:t>
      </w:r>
      <w:r w:rsidRPr="00D4593C">
        <w:t>, 176-186.</w:t>
      </w:r>
      <w:bookmarkEnd w:id="519"/>
    </w:p>
    <w:p w14:paraId="549F9840" w14:textId="77777777" w:rsidR="00D4593C" w:rsidRPr="00D4593C" w:rsidRDefault="00D4593C" w:rsidP="00D4593C">
      <w:pPr>
        <w:pStyle w:val="EndNoteBibliography"/>
        <w:spacing w:after="240"/>
      </w:pPr>
      <w:bookmarkStart w:id="520" w:name="_ENREF_56"/>
      <w:r w:rsidRPr="00D4593C">
        <w:t>Smith, D.R., Aguilar, P.V., Coffey, L.L., Gromowski, G.D., Wang, E., and Weaver, S.C. (2006). Venezuelan equine encephalitis virus transmission and effect on pathogenesis. Emerg Infect Dis</w:t>
      </w:r>
      <w:r w:rsidRPr="00D4593C">
        <w:rPr>
          <w:i/>
        </w:rPr>
        <w:t xml:space="preserve"> 12</w:t>
      </w:r>
      <w:r w:rsidRPr="00D4593C">
        <w:t>, 1190-1196.</w:t>
      </w:r>
      <w:bookmarkEnd w:id="520"/>
    </w:p>
    <w:p w14:paraId="192A82CF" w14:textId="77777777" w:rsidR="00D4593C" w:rsidRPr="00D4593C" w:rsidRDefault="00D4593C" w:rsidP="00D4593C">
      <w:pPr>
        <w:pStyle w:val="EndNoteBibliography"/>
        <w:spacing w:after="240"/>
      </w:pPr>
      <w:bookmarkStart w:id="521" w:name="_ENREF_57"/>
      <w:r w:rsidRPr="00D4593C">
        <w:t>Snoeck, J., Cui, X., Vervaeke, P., Sanders, N.N., and Garmyn, A. (2026). Influence of the administration route and dose on the expression and antibody responses of a reporter and avian influenza self-amplifying mRNA vaccine in poultry. Veterinary Quarterly</w:t>
      </w:r>
      <w:r w:rsidRPr="00D4593C">
        <w:rPr>
          <w:i/>
        </w:rPr>
        <w:t xml:space="preserve"> 46</w:t>
      </w:r>
      <w:r w:rsidRPr="00D4593C">
        <w:t>, 2603307.</w:t>
      </w:r>
      <w:bookmarkEnd w:id="521"/>
    </w:p>
    <w:p w14:paraId="196AFBED" w14:textId="77777777" w:rsidR="00D4593C" w:rsidRPr="00D4593C" w:rsidRDefault="00D4593C" w:rsidP="00D4593C">
      <w:pPr>
        <w:pStyle w:val="EndNoteBibliography"/>
        <w:spacing w:after="240"/>
      </w:pPr>
      <w:bookmarkStart w:id="522" w:name="_ENREF_58"/>
      <w:r w:rsidRPr="00D4593C">
        <w:lastRenderedPageBreak/>
        <w:t>Squires, R.A., Crawford, C., Marcondes, M., and Whitley, N. (2024). 2024 guidelines for the vaccination of dogs and cats–compiled by the Vaccination Guidelines Group (VGG) of the World Small Animal Veterinary Association (WSAVA). Journal of small animal practice</w:t>
      </w:r>
      <w:r w:rsidRPr="00D4593C">
        <w:rPr>
          <w:i/>
        </w:rPr>
        <w:t xml:space="preserve"> 65</w:t>
      </w:r>
      <w:r w:rsidRPr="00D4593C">
        <w:t>, 277-316.</w:t>
      </w:r>
      <w:bookmarkEnd w:id="522"/>
    </w:p>
    <w:p w14:paraId="0B05255B" w14:textId="77777777" w:rsidR="00D4593C" w:rsidRPr="00D4593C" w:rsidRDefault="00D4593C" w:rsidP="00D4593C">
      <w:pPr>
        <w:pStyle w:val="EndNoteBibliography"/>
        <w:spacing w:after="240"/>
      </w:pPr>
      <w:bookmarkStart w:id="523" w:name="_ENREF_59"/>
      <w:r w:rsidRPr="00D4593C">
        <w:t>Stachura, K., Davis, R., Carritt, K., Mogler, M., Xu, Z., and Tarpey, I. (2025). A Novel, Safe, Non-Adjuvanted Alphavirus RNA Particle Vaccine Expressing the Rabies Virus Glycoprotein Induces a Three-Year Duration of Immunity in Dogs and Cats After a Single Vaccine Dose. Vaccines</w:t>
      </w:r>
      <w:r w:rsidRPr="00D4593C">
        <w:rPr>
          <w:i/>
        </w:rPr>
        <w:t xml:space="preserve"> 13</w:t>
      </w:r>
      <w:r w:rsidRPr="00D4593C">
        <w:t>, 1176.</w:t>
      </w:r>
      <w:bookmarkEnd w:id="523"/>
    </w:p>
    <w:p w14:paraId="7BB88FA0" w14:textId="77777777" w:rsidR="00D4593C" w:rsidRPr="00D4593C" w:rsidRDefault="00D4593C" w:rsidP="00D4593C">
      <w:pPr>
        <w:pStyle w:val="EndNoteBibliography"/>
        <w:spacing w:after="240"/>
      </w:pPr>
      <w:bookmarkStart w:id="524" w:name="_ENREF_60"/>
      <w:r w:rsidRPr="00D4593C">
        <w:t>Stephenson, E.B., Murphy, A.K., Jansen, C.C., Peel, A.J., and McCallum, H. (2019). Interpreting mosquito feeding patterns in Australia through an ecological lens: an analysis of blood meal studies. Parasites &amp; vectors</w:t>
      </w:r>
      <w:r w:rsidRPr="00D4593C">
        <w:rPr>
          <w:i/>
        </w:rPr>
        <w:t xml:space="preserve"> 12</w:t>
      </w:r>
      <w:r w:rsidRPr="00D4593C">
        <w:t>, 156.</w:t>
      </w:r>
      <w:bookmarkEnd w:id="524"/>
    </w:p>
    <w:p w14:paraId="40D6148E" w14:textId="77777777" w:rsidR="00D4593C" w:rsidRPr="00D4593C" w:rsidRDefault="00D4593C" w:rsidP="00D4593C">
      <w:pPr>
        <w:pStyle w:val="EndNoteBibliography"/>
        <w:spacing w:after="240"/>
      </w:pPr>
      <w:bookmarkStart w:id="525" w:name="_ENREF_61"/>
      <w:r w:rsidRPr="00D4593C">
        <w:t>Szubert, A.J., Pollock, K.M., Cheeseman, H.M., Alagaratnam, J., Bern, H., Bird, O., Boffito, M.</w:t>
      </w:r>
      <w:r w:rsidRPr="00D4593C">
        <w:rPr>
          <w:i/>
        </w:rPr>
        <w:t>, et al.</w:t>
      </w:r>
      <w:r w:rsidRPr="00D4593C">
        <w:t xml:space="preserve"> (2023). COVAC1 phase 2a expanded safety and immunogenicity study of a self-amplifying RNA vaccine against SARS-CoV-2. eClinicalMedicine</w:t>
      </w:r>
      <w:r w:rsidRPr="00D4593C">
        <w:rPr>
          <w:i/>
        </w:rPr>
        <w:t xml:space="preserve"> 56</w:t>
      </w:r>
      <w:r w:rsidRPr="00D4593C">
        <w:t>.</w:t>
      </w:r>
      <w:bookmarkEnd w:id="525"/>
    </w:p>
    <w:p w14:paraId="2805C33E" w14:textId="77777777" w:rsidR="00D4593C" w:rsidRPr="00D4593C" w:rsidRDefault="00D4593C" w:rsidP="00D4593C">
      <w:pPr>
        <w:pStyle w:val="EndNoteBibliography"/>
        <w:spacing w:after="240"/>
      </w:pPr>
      <w:bookmarkStart w:id="526" w:name="_ENREF_62"/>
      <w:r w:rsidRPr="00D4593C">
        <w:t>Taylor, K., Kolokoltsova, O., Ronca, S.E., Estes, M., and Paessler, S. (2017). Live, attenuated Venezuelan equine encephalitis virus vaccine (TC83) causes persistent brain infection in mice with non-functional αβ T-cells. Frontiers in Microbiology</w:t>
      </w:r>
      <w:r w:rsidRPr="00D4593C">
        <w:rPr>
          <w:i/>
        </w:rPr>
        <w:t xml:space="preserve"> 8</w:t>
      </w:r>
      <w:r w:rsidRPr="00D4593C">
        <w:t>, 81.</w:t>
      </w:r>
      <w:bookmarkEnd w:id="526"/>
    </w:p>
    <w:p w14:paraId="5B20E231" w14:textId="77777777" w:rsidR="00D4593C" w:rsidRPr="00D4593C" w:rsidRDefault="00D4593C" w:rsidP="00D4593C">
      <w:pPr>
        <w:pStyle w:val="EndNoteBibliography"/>
        <w:spacing w:after="240"/>
      </w:pPr>
      <w:bookmarkStart w:id="527" w:name="_ENREF_63"/>
      <w:r w:rsidRPr="00D4593C">
        <w:t>Wang, N., Merits, A., Veit, M., Lello, L.S., Kong, S., Jiao, H., Chen, J.</w:t>
      </w:r>
      <w:r w:rsidRPr="00D4593C">
        <w:rPr>
          <w:i/>
        </w:rPr>
        <w:t>, et al.</w:t>
      </w:r>
      <w:r w:rsidRPr="00D4593C">
        <w:t xml:space="preserve"> (2024). LDL receptor in alphavirus entry: structural analysis and implications for antiviral therapy. Nature Communications</w:t>
      </w:r>
      <w:r w:rsidRPr="00D4593C">
        <w:rPr>
          <w:i/>
        </w:rPr>
        <w:t xml:space="preserve"> 15</w:t>
      </w:r>
      <w:r w:rsidRPr="00D4593C">
        <w:t>, 4906.</w:t>
      </w:r>
      <w:bookmarkEnd w:id="527"/>
    </w:p>
    <w:p w14:paraId="3231E413" w14:textId="77777777" w:rsidR="00D4593C" w:rsidRPr="00D4593C" w:rsidRDefault="00D4593C" w:rsidP="00D4593C">
      <w:pPr>
        <w:pStyle w:val="EndNoteBibliography"/>
        <w:spacing w:after="240"/>
      </w:pPr>
      <w:bookmarkStart w:id="528" w:name="_ENREF_64"/>
      <w:r w:rsidRPr="00D4593C">
        <w:t>Wang, S., Naumenko, K., Mirzajani Sarvandani, M., Lello, L.S., Makhotina, A., Claesson, H.C., Žusinaite, E.</w:t>
      </w:r>
      <w:r w:rsidRPr="00D4593C">
        <w:rPr>
          <w:i/>
        </w:rPr>
        <w:t>, et al.</w:t>
      </w:r>
      <w:r w:rsidRPr="00D4593C">
        <w:t xml:space="preserve"> (2025). Trans-complementation of chikungunya virus replicase mutants reveals alphavirus replication complexity and supports antiviral tool development. PLoS Pathogens</w:t>
      </w:r>
      <w:r w:rsidRPr="00D4593C">
        <w:rPr>
          <w:i/>
        </w:rPr>
        <w:t xml:space="preserve"> 21</w:t>
      </w:r>
      <w:r w:rsidRPr="00D4593C">
        <w:t>, e1013838.</w:t>
      </w:r>
      <w:bookmarkEnd w:id="528"/>
    </w:p>
    <w:p w14:paraId="71A6A631" w14:textId="77777777" w:rsidR="00D4593C" w:rsidRPr="00D4593C" w:rsidRDefault="00D4593C" w:rsidP="00D4593C">
      <w:pPr>
        <w:pStyle w:val="EndNoteBibliography"/>
        <w:spacing w:after="240"/>
      </w:pPr>
      <w:bookmarkStart w:id="529" w:name="_ENREF_65"/>
      <w:r w:rsidRPr="00D4593C">
        <w:t>Westman, M., Norris, J., Malik, R., Hofmann-Lehmann, R., Harvey, A., McLuckie, A., Perkins, M.</w:t>
      </w:r>
      <w:r w:rsidRPr="00D4593C">
        <w:rPr>
          <w:i/>
        </w:rPr>
        <w:t>, et al.</w:t>
      </w:r>
      <w:r w:rsidRPr="00D4593C">
        <w:t xml:space="preserve"> (2019). The Diagnosis of Feline Leukaemia Virus (FeLV) Infection in Owned and Group-Housed Rescue Cats in Australia. Viruses</w:t>
      </w:r>
      <w:r w:rsidRPr="00D4593C">
        <w:rPr>
          <w:i/>
        </w:rPr>
        <w:t xml:space="preserve"> 11</w:t>
      </w:r>
      <w:r w:rsidRPr="00D4593C">
        <w:t>.</w:t>
      </w:r>
      <w:bookmarkEnd w:id="529"/>
    </w:p>
    <w:p w14:paraId="60388C2E" w14:textId="77777777" w:rsidR="00D4593C" w:rsidRPr="00D4593C" w:rsidRDefault="00D4593C" w:rsidP="00D4593C">
      <w:pPr>
        <w:pStyle w:val="EndNoteBibliography"/>
        <w:spacing w:after="240"/>
      </w:pPr>
      <w:bookmarkStart w:id="530" w:name="_ENREF_66"/>
      <w:r w:rsidRPr="00D4593C">
        <w:t>Westman, M.E., Coggins, S.J., van Dorsselaer, M., Norris, J.M., Squires, R.A., Thompson, M., and Malik, R. (2025). Feline leukaemia virus (FeLV) infection in domestic pet cats in Australia and New Zealand: Guidelines for diagnosis, prevention and management. Aust Vet J</w:t>
      </w:r>
      <w:r w:rsidRPr="00D4593C">
        <w:rPr>
          <w:i/>
        </w:rPr>
        <w:t xml:space="preserve"> 103</w:t>
      </w:r>
      <w:r w:rsidRPr="00D4593C">
        <w:t>, 617-635.</w:t>
      </w:r>
      <w:bookmarkEnd w:id="530"/>
    </w:p>
    <w:p w14:paraId="6A50EBFF" w14:textId="77777777" w:rsidR="00D4593C" w:rsidRPr="00D4593C" w:rsidRDefault="00D4593C" w:rsidP="00D4593C">
      <w:pPr>
        <w:pStyle w:val="EndNoteBibliography"/>
        <w:spacing w:after="240"/>
      </w:pPr>
      <w:bookmarkStart w:id="531" w:name="_ENREF_67"/>
      <w:r w:rsidRPr="00D4593C">
        <w:t>Westman, M.E., Paul, A., Malik, R., McDonagh, P., Ward, M.P., Hall, E., and Norris, J.M. (2016). Seroprevalence of feline immunodeficiency virus and feline leukaemia virus in Australia: risk factors for infection and geographical influences (2011-2013). JFMS Open Rep</w:t>
      </w:r>
      <w:r w:rsidRPr="00D4593C">
        <w:rPr>
          <w:i/>
        </w:rPr>
        <w:t xml:space="preserve"> 2</w:t>
      </w:r>
      <w:r w:rsidRPr="00D4593C">
        <w:t>, 2055116916646388.</w:t>
      </w:r>
      <w:bookmarkEnd w:id="531"/>
    </w:p>
    <w:p w14:paraId="12A07A89" w14:textId="77777777" w:rsidR="00D4593C" w:rsidRPr="00D4593C" w:rsidRDefault="00D4593C" w:rsidP="00D4593C">
      <w:pPr>
        <w:pStyle w:val="EndNoteBibliography"/>
        <w:spacing w:after="240"/>
      </w:pPr>
      <w:bookmarkStart w:id="532" w:name="_ENREF_68"/>
      <w:r w:rsidRPr="00D4593C">
        <w:t>WOAH (2021). Venezeulan Equine Encephalitis Virus Technical Disease Card. (World Organisation for Animal Health).</w:t>
      </w:r>
      <w:bookmarkEnd w:id="532"/>
    </w:p>
    <w:p w14:paraId="2187F19B" w14:textId="77777777" w:rsidR="00D4593C" w:rsidRPr="00D4593C" w:rsidRDefault="00D4593C" w:rsidP="00D4593C">
      <w:pPr>
        <w:pStyle w:val="EndNoteBibliography"/>
        <w:spacing w:after="240"/>
      </w:pPr>
      <w:bookmarkStart w:id="533" w:name="_ENREF_69"/>
      <w:r w:rsidRPr="00D4593C">
        <w:t>Wu, Q., Zhang, Z., Chu, H., Xia, B., Li, W., Ding, J., Ding, H.</w:t>
      </w:r>
      <w:r w:rsidRPr="00D4593C">
        <w:rPr>
          <w:i/>
        </w:rPr>
        <w:t>, et al.</w:t>
      </w:r>
      <w:r w:rsidRPr="00D4593C">
        <w:t xml:space="preserve"> (2025). A novel combined quadrivalent self-amplifying mRNA-LNP vaccine provokes protective immunity against acute and chronic toxoplasmosis in mice. Infectious Diseases of Poverty</w:t>
      </w:r>
      <w:r w:rsidRPr="00D4593C">
        <w:rPr>
          <w:i/>
        </w:rPr>
        <w:t xml:space="preserve"> 14</w:t>
      </w:r>
      <w:r w:rsidRPr="00D4593C">
        <w:t>, 55.</w:t>
      </w:r>
      <w:bookmarkEnd w:id="533"/>
    </w:p>
    <w:p w14:paraId="4377CCF8" w14:textId="77777777" w:rsidR="00D4593C" w:rsidRPr="00D4593C" w:rsidRDefault="00D4593C" w:rsidP="00D4593C">
      <w:pPr>
        <w:pStyle w:val="EndNoteBibliography"/>
      </w:pPr>
      <w:bookmarkStart w:id="534" w:name="_ENREF_70"/>
      <w:r w:rsidRPr="00D4593C">
        <w:t>Yuen, K.Y., Henning, J., Eng, M.D., Wang, A.S.W., Lenz, M.F., Caldwell, K.M., Coyle, M.P.</w:t>
      </w:r>
      <w:r w:rsidRPr="00D4593C">
        <w:rPr>
          <w:i/>
        </w:rPr>
        <w:t>, et al.</w:t>
      </w:r>
      <w:r w:rsidRPr="00D4593C">
        <w:t xml:space="preserve"> (2022). Epidemiological Study of Multiple Zoonotic Mosquito-Borne Alphaviruses in Horses in Queensland, Australia (2018–2020). Viruses</w:t>
      </w:r>
      <w:r w:rsidRPr="00D4593C">
        <w:rPr>
          <w:i/>
        </w:rPr>
        <w:t xml:space="preserve"> 14</w:t>
      </w:r>
      <w:r w:rsidRPr="00D4593C">
        <w:t>, 1846.</w:t>
      </w:r>
      <w:bookmarkEnd w:id="534"/>
    </w:p>
    <w:p w14:paraId="5ED4E030" w14:textId="4BEFA41D" w:rsidR="000D50A2" w:rsidRPr="000A29BE" w:rsidRDefault="00D13F31" w:rsidP="00211120">
      <w:pPr>
        <w:tabs>
          <w:tab w:val="left" w:pos="0"/>
        </w:tabs>
        <w:spacing w:after="240"/>
      </w:pPr>
      <w:r w:rsidRPr="000A29BE">
        <w:fldChar w:fldCharType="end"/>
      </w:r>
    </w:p>
    <w:p w14:paraId="62D0A64D" w14:textId="4F71E50F" w:rsidR="000D50A2" w:rsidRPr="000A29BE" w:rsidRDefault="000D50A2" w:rsidP="000D50A2">
      <w:pPr>
        <w:tabs>
          <w:tab w:val="left" w:pos="6075"/>
        </w:tabs>
        <w:sectPr w:rsidR="000D50A2" w:rsidRPr="000A29BE" w:rsidSect="008F70A1">
          <w:footerReference w:type="default" r:id="rId36"/>
          <w:pgSz w:w="11909" w:h="16834" w:code="9"/>
          <w:pgMar w:top="1418" w:right="1418" w:bottom="1418" w:left="1418" w:header="720" w:footer="720" w:gutter="0"/>
          <w:paperSrc w:first="2" w:other="2"/>
          <w:cols w:space="720"/>
        </w:sectPr>
      </w:pPr>
    </w:p>
    <w:p w14:paraId="13EB2613" w14:textId="77777777" w:rsidR="0012329B" w:rsidRPr="000A29BE" w:rsidRDefault="0012329B" w:rsidP="0012329B">
      <w:pPr>
        <w:pStyle w:val="1RARMP"/>
        <w:numPr>
          <w:ilvl w:val="0"/>
          <w:numId w:val="0"/>
        </w:numPr>
      </w:pPr>
      <w:bookmarkStart w:id="535" w:name="_Toc45206299"/>
      <w:bookmarkStart w:id="536" w:name="_Toc117243210"/>
      <w:bookmarkStart w:id="537" w:name="_Toc224646089"/>
      <w:r w:rsidRPr="000A29BE">
        <w:lastRenderedPageBreak/>
        <w:t>Appendix A: Summary of submissions</w:t>
      </w:r>
      <w:bookmarkEnd w:id="535"/>
      <w:bookmarkEnd w:id="536"/>
      <w:bookmarkEnd w:id="537"/>
    </w:p>
    <w:p w14:paraId="3F205403" w14:textId="77777777" w:rsidR="0012329B" w:rsidRPr="000A29BE" w:rsidRDefault="0012329B" w:rsidP="0012329B">
      <w:pPr>
        <w:ind w:right="-30"/>
      </w:pPr>
      <w:r w:rsidRPr="000A29BE">
        <w:t>The Regulator received several submissions from prescribed experts, agencies and authorities</w:t>
      </w:r>
      <w:r w:rsidRPr="000A29BE">
        <w:rPr>
          <w:vertAlign w:val="superscript"/>
        </w:rPr>
        <w:footnoteReference w:id="4"/>
      </w:r>
      <w:r w:rsidRPr="000A29BE">
        <w:t xml:space="preserve"> on matters relevant to preparation of the RARMP. All issues raised in submissions relating to risks to the health and safety of people and the environment were considered. These issues, and where they are addressed in the consultation RARMP, are summarised below.</w:t>
      </w:r>
    </w:p>
    <w:p w14:paraId="5643C367" w14:textId="77777777" w:rsidR="0012329B" w:rsidRPr="000A29BE" w:rsidRDefault="0012329B" w:rsidP="0012329B">
      <w:pPr>
        <w:ind w:right="-30"/>
      </w:pPr>
    </w:p>
    <w:tbl>
      <w:tblPr>
        <w:tblW w:w="9067" w:type="dxa"/>
        <w:tblCellMar>
          <w:left w:w="30" w:type="dxa"/>
          <w:right w:w="30" w:type="dxa"/>
        </w:tblCellMar>
        <w:tblLook w:val="0000" w:firstRow="0" w:lastRow="0" w:firstColumn="0" w:lastColumn="0" w:noHBand="0" w:noVBand="0"/>
      </w:tblPr>
      <w:tblGrid>
        <w:gridCol w:w="1439"/>
        <w:gridCol w:w="5008"/>
        <w:gridCol w:w="2620"/>
      </w:tblGrid>
      <w:tr w:rsidR="0012329B" w:rsidRPr="000A29BE" w14:paraId="50BFFC77" w14:textId="77777777" w:rsidTr="003A2FA2">
        <w:trPr>
          <w:cantSplit/>
          <w:trHeight w:val="427"/>
          <w:tblHeader/>
        </w:trPr>
        <w:tc>
          <w:tcPr>
            <w:tcW w:w="1439" w:type="dxa"/>
            <w:tcBorders>
              <w:top w:val="single" w:sz="4" w:space="0" w:color="auto"/>
              <w:bottom w:val="single" w:sz="4" w:space="0" w:color="auto"/>
            </w:tcBorders>
            <w:vAlign w:val="center"/>
          </w:tcPr>
          <w:p w14:paraId="00AC3385" w14:textId="77777777" w:rsidR="0012329B" w:rsidRPr="000A29BE" w:rsidRDefault="0012329B" w:rsidP="003A2FA2">
            <w:pPr>
              <w:pStyle w:val="tabletext0"/>
              <w:spacing w:before="120" w:after="120"/>
              <w:ind w:left="113" w:right="227"/>
              <w:jc w:val="center"/>
              <w:rPr>
                <w:rFonts w:asciiTheme="minorHAnsi" w:hAnsiTheme="minorHAnsi" w:cstheme="minorHAnsi"/>
                <w:b/>
                <w:szCs w:val="20"/>
                <w:vertAlign w:val="superscript"/>
              </w:rPr>
            </w:pPr>
            <w:r w:rsidRPr="000A29BE">
              <w:rPr>
                <w:rFonts w:asciiTheme="minorHAnsi" w:hAnsiTheme="minorHAnsi" w:cstheme="minorHAnsi"/>
                <w:b/>
                <w:szCs w:val="20"/>
              </w:rPr>
              <w:t>Submission</w:t>
            </w:r>
          </w:p>
        </w:tc>
        <w:tc>
          <w:tcPr>
            <w:tcW w:w="5008" w:type="dxa"/>
            <w:tcBorders>
              <w:top w:val="single" w:sz="4" w:space="0" w:color="auto"/>
              <w:bottom w:val="single" w:sz="4" w:space="0" w:color="auto"/>
            </w:tcBorders>
            <w:vAlign w:val="center"/>
          </w:tcPr>
          <w:p w14:paraId="69411469" w14:textId="77777777" w:rsidR="0012329B" w:rsidRPr="000A29BE" w:rsidRDefault="0012329B" w:rsidP="003A2FA2">
            <w:pPr>
              <w:pStyle w:val="tabletext0"/>
              <w:spacing w:before="120" w:after="120"/>
              <w:ind w:left="113" w:right="227"/>
              <w:jc w:val="center"/>
              <w:rPr>
                <w:rFonts w:asciiTheme="minorHAnsi" w:hAnsiTheme="minorHAnsi" w:cstheme="minorHAnsi"/>
                <w:b/>
                <w:szCs w:val="20"/>
              </w:rPr>
            </w:pPr>
            <w:r w:rsidRPr="000A29BE">
              <w:rPr>
                <w:rFonts w:asciiTheme="minorHAnsi" w:hAnsiTheme="minorHAnsi" w:cstheme="minorHAnsi"/>
                <w:b/>
                <w:szCs w:val="20"/>
              </w:rPr>
              <w:t>Summary of issues raised</w:t>
            </w:r>
          </w:p>
        </w:tc>
        <w:tc>
          <w:tcPr>
            <w:tcW w:w="2620" w:type="dxa"/>
            <w:tcBorders>
              <w:top w:val="single" w:sz="4" w:space="0" w:color="auto"/>
              <w:bottom w:val="single" w:sz="4" w:space="0" w:color="auto"/>
            </w:tcBorders>
            <w:vAlign w:val="center"/>
          </w:tcPr>
          <w:p w14:paraId="00B8E89A" w14:textId="77777777" w:rsidR="0012329B" w:rsidRPr="000A29BE" w:rsidRDefault="0012329B" w:rsidP="003A2FA2">
            <w:pPr>
              <w:pStyle w:val="tabletext0"/>
              <w:spacing w:before="120" w:after="120"/>
              <w:ind w:right="227"/>
              <w:rPr>
                <w:rFonts w:asciiTheme="minorHAnsi" w:hAnsiTheme="minorHAnsi" w:cstheme="minorHAnsi"/>
                <w:b/>
                <w:szCs w:val="20"/>
              </w:rPr>
            </w:pPr>
            <w:r w:rsidRPr="000A29BE">
              <w:rPr>
                <w:rFonts w:asciiTheme="minorHAnsi" w:hAnsiTheme="minorHAnsi" w:cstheme="minorHAnsi"/>
                <w:b/>
                <w:szCs w:val="20"/>
              </w:rPr>
              <w:t>Comment</w:t>
            </w:r>
          </w:p>
        </w:tc>
      </w:tr>
      <w:tr w:rsidR="0012329B" w:rsidRPr="000A29BE" w14:paraId="71F8AAA7" w14:textId="77777777" w:rsidTr="003A2FA2">
        <w:tc>
          <w:tcPr>
            <w:tcW w:w="1439" w:type="dxa"/>
            <w:tcBorders>
              <w:top w:val="single" w:sz="4" w:space="0" w:color="auto"/>
              <w:bottom w:val="single" w:sz="4" w:space="0" w:color="auto"/>
            </w:tcBorders>
          </w:tcPr>
          <w:p w14:paraId="704534A0" w14:textId="77777777" w:rsidR="0012329B" w:rsidRPr="000A29BE" w:rsidRDefault="0012329B" w:rsidP="003A2FA2">
            <w:pPr>
              <w:numPr>
                <w:ilvl w:val="12"/>
                <w:numId w:val="0"/>
              </w:numPr>
              <w:ind w:left="113" w:right="227"/>
              <w:jc w:val="center"/>
              <w:rPr>
                <w:rFonts w:asciiTheme="minorHAnsi" w:hAnsiTheme="minorHAnsi" w:cstheme="minorHAnsi"/>
                <w:sz w:val="20"/>
                <w:szCs w:val="20"/>
              </w:rPr>
            </w:pPr>
            <w:r w:rsidRPr="000A29BE">
              <w:rPr>
                <w:rFonts w:asciiTheme="minorHAnsi" w:hAnsiTheme="minorHAnsi" w:cstheme="minorHAnsi"/>
                <w:sz w:val="20"/>
                <w:szCs w:val="20"/>
              </w:rPr>
              <w:t>1</w:t>
            </w:r>
          </w:p>
        </w:tc>
        <w:tc>
          <w:tcPr>
            <w:tcW w:w="5008" w:type="dxa"/>
            <w:tcBorders>
              <w:top w:val="single" w:sz="4" w:space="0" w:color="auto"/>
              <w:bottom w:val="single" w:sz="4" w:space="0" w:color="auto"/>
            </w:tcBorders>
          </w:tcPr>
          <w:p w14:paraId="2A00C9CC" w14:textId="0070E96A" w:rsidR="0012329B" w:rsidRPr="0051185E" w:rsidRDefault="0051185E" w:rsidP="0051185E">
            <w:pPr>
              <w:spacing w:before="60" w:after="60"/>
              <w:rPr>
                <w:rFonts w:cs="Calibri"/>
                <w:sz w:val="20"/>
                <w:szCs w:val="20"/>
              </w:rPr>
            </w:pPr>
            <w:r w:rsidRPr="00AF149D">
              <w:rPr>
                <w:rFonts w:cs="Calibri"/>
                <w:sz w:val="20"/>
                <w:szCs w:val="20"/>
              </w:rPr>
              <w:t>Has no advice</w:t>
            </w:r>
            <w:r>
              <w:rPr>
                <w:rFonts w:cs="Calibri"/>
                <w:sz w:val="20"/>
                <w:szCs w:val="20"/>
              </w:rPr>
              <w:t xml:space="preserve"> or comments</w:t>
            </w:r>
            <w:r w:rsidRPr="00AF149D">
              <w:rPr>
                <w:rFonts w:cs="Calibri"/>
                <w:sz w:val="20"/>
                <w:szCs w:val="20"/>
              </w:rPr>
              <w:t xml:space="preserve"> </w:t>
            </w:r>
            <w:r>
              <w:rPr>
                <w:rFonts w:cs="Calibri"/>
                <w:sz w:val="20"/>
                <w:szCs w:val="20"/>
              </w:rPr>
              <w:t xml:space="preserve">on the risk management plan </w:t>
            </w:r>
            <w:r w:rsidRPr="00AF149D">
              <w:rPr>
                <w:rFonts w:cs="Calibri"/>
                <w:sz w:val="20"/>
                <w:szCs w:val="20"/>
              </w:rPr>
              <w:t>for DIR-220.</w:t>
            </w:r>
          </w:p>
        </w:tc>
        <w:tc>
          <w:tcPr>
            <w:tcW w:w="2620" w:type="dxa"/>
            <w:tcBorders>
              <w:top w:val="single" w:sz="4" w:space="0" w:color="auto"/>
              <w:bottom w:val="single" w:sz="4" w:space="0" w:color="auto"/>
            </w:tcBorders>
          </w:tcPr>
          <w:p w14:paraId="7B4A71B2" w14:textId="6D62D1C5" w:rsidR="0012329B" w:rsidRPr="000A29BE" w:rsidRDefault="0051185E" w:rsidP="003A2FA2">
            <w:pPr>
              <w:ind w:right="227"/>
              <w:rPr>
                <w:rFonts w:asciiTheme="minorHAnsi" w:hAnsiTheme="minorHAnsi" w:cstheme="minorHAnsi"/>
                <w:sz w:val="20"/>
                <w:szCs w:val="20"/>
                <w:lang w:val="en-US"/>
              </w:rPr>
            </w:pPr>
            <w:r>
              <w:rPr>
                <w:rFonts w:asciiTheme="minorHAnsi" w:hAnsiTheme="minorHAnsi" w:cstheme="minorHAnsi"/>
                <w:sz w:val="20"/>
                <w:szCs w:val="20"/>
                <w:lang w:val="en-US"/>
              </w:rPr>
              <w:t xml:space="preserve">Noted. </w:t>
            </w:r>
          </w:p>
        </w:tc>
      </w:tr>
      <w:tr w:rsidR="0051185E" w:rsidRPr="000A29BE" w14:paraId="66AAE0CB" w14:textId="77777777" w:rsidTr="003A2FA2">
        <w:trPr>
          <w:trHeight w:val="559"/>
        </w:trPr>
        <w:tc>
          <w:tcPr>
            <w:tcW w:w="1439" w:type="dxa"/>
            <w:tcBorders>
              <w:top w:val="single" w:sz="4" w:space="0" w:color="auto"/>
              <w:bottom w:val="single" w:sz="4" w:space="0" w:color="auto"/>
            </w:tcBorders>
          </w:tcPr>
          <w:p w14:paraId="6BB7C592" w14:textId="77777777" w:rsidR="0051185E" w:rsidRPr="000A29BE" w:rsidRDefault="0051185E" w:rsidP="0051185E">
            <w:pPr>
              <w:numPr>
                <w:ilvl w:val="12"/>
                <w:numId w:val="0"/>
              </w:numPr>
              <w:ind w:left="113" w:right="227"/>
              <w:jc w:val="center"/>
              <w:rPr>
                <w:rFonts w:asciiTheme="minorHAnsi" w:hAnsiTheme="minorHAnsi" w:cstheme="minorHAnsi"/>
                <w:sz w:val="20"/>
                <w:szCs w:val="20"/>
              </w:rPr>
            </w:pPr>
            <w:r w:rsidRPr="000A29BE">
              <w:rPr>
                <w:rFonts w:asciiTheme="minorHAnsi" w:hAnsiTheme="minorHAnsi" w:cstheme="minorHAnsi"/>
                <w:sz w:val="20"/>
                <w:szCs w:val="20"/>
              </w:rPr>
              <w:t>2</w:t>
            </w:r>
          </w:p>
        </w:tc>
        <w:tc>
          <w:tcPr>
            <w:tcW w:w="5008" w:type="dxa"/>
            <w:tcBorders>
              <w:top w:val="single" w:sz="4" w:space="0" w:color="auto"/>
              <w:bottom w:val="single" w:sz="4" w:space="0" w:color="auto"/>
            </w:tcBorders>
          </w:tcPr>
          <w:p w14:paraId="01097751" w14:textId="77777777" w:rsidR="0051185E" w:rsidRDefault="0051185E" w:rsidP="0051185E">
            <w:pPr>
              <w:spacing w:before="60" w:after="60"/>
              <w:rPr>
                <w:rFonts w:cs="Calibri"/>
                <w:sz w:val="20"/>
                <w:szCs w:val="20"/>
              </w:rPr>
            </w:pPr>
            <w:r w:rsidRPr="00AF149D">
              <w:rPr>
                <w:rFonts w:cs="Calibri"/>
                <w:sz w:val="20"/>
                <w:szCs w:val="20"/>
              </w:rPr>
              <w:t>Agrees that the following should be included in the RARMP</w:t>
            </w:r>
            <w:r>
              <w:rPr>
                <w:rFonts w:cs="Calibri"/>
                <w:sz w:val="20"/>
                <w:szCs w:val="20"/>
              </w:rPr>
              <w:t>. The potential for</w:t>
            </w:r>
            <w:r w:rsidRPr="00AF149D">
              <w:rPr>
                <w:rFonts w:cs="Calibri"/>
                <w:sz w:val="20"/>
                <w:szCs w:val="20"/>
              </w:rPr>
              <w:t xml:space="preserve">: </w:t>
            </w:r>
          </w:p>
          <w:p w14:paraId="63331366" w14:textId="77777777" w:rsidR="0051185E" w:rsidRDefault="0051185E" w:rsidP="0051185E">
            <w:pPr>
              <w:pStyle w:val="ListParagraph"/>
              <w:numPr>
                <w:ilvl w:val="0"/>
                <w:numId w:val="90"/>
              </w:numPr>
              <w:spacing w:before="60" w:after="60"/>
              <w:contextualSpacing/>
              <w:rPr>
                <w:rFonts w:cs="Calibri"/>
                <w:sz w:val="20"/>
                <w:szCs w:val="20"/>
              </w:rPr>
            </w:pPr>
            <w:r w:rsidRPr="001D1768">
              <w:rPr>
                <w:rFonts w:cs="Calibri"/>
                <w:sz w:val="20"/>
                <w:szCs w:val="20"/>
              </w:rPr>
              <w:t xml:space="preserve"> accidental exposure of humans and animals to the GMO leading to harm</w:t>
            </w:r>
            <w:r>
              <w:rPr>
                <w:rFonts w:cs="Calibri"/>
                <w:sz w:val="20"/>
                <w:szCs w:val="20"/>
              </w:rPr>
              <w:t>;</w:t>
            </w:r>
          </w:p>
          <w:p w14:paraId="397C1A01" w14:textId="77777777" w:rsidR="0051185E" w:rsidRDefault="0051185E" w:rsidP="0051185E">
            <w:pPr>
              <w:pStyle w:val="ListParagraph"/>
              <w:numPr>
                <w:ilvl w:val="0"/>
                <w:numId w:val="90"/>
              </w:numPr>
              <w:spacing w:before="60" w:after="60"/>
              <w:contextualSpacing/>
              <w:rPr>
                <w:rFonts w:cs="Calibri"/>
                <w:sz w:val="20"/>
                <w:szCs w:val="20"/>
              </w:rPr>
            </w:pPr>
            <w:r w:rsidRPr="001D1768">
              <w:rPr>
                <w:rFonts w:cs="Calibri"/>
                <w:sz w:val="20"/>
                <w:szCs w:val="20"/>
              </w:rPr>
              <w:t xml:space="preserve"> complementation and recombination of the GMO with other alphaviruses</w:t>
            </w:r>
            <w:r>
              <w:rPr>
                <w:rFonts w:cs="Calibri"/>
                <w:sz w:val="20"/>
                <w:szCs w:val="20"/>
              </w:rPr>
              <w:t>;</w:t>
            </w:r>
            <w:r w:rsidRPr="001D1768">
              <w:rPr>
                <w:rFonts w:cs="Calibri"/>
                <w:sz w:val="20"/>
                <w:szCs w:val="20"/>
              </w:rPr>
              <w:t xml:space="preserve"> </w:t>
            </w:r>
          </w:p>
          <w:p w14:paraId="04236A74" w14:textId="68FE7785" w:rsidR="0051185E" w:rsidRPr="0012329B" w:rsidRDefault="0051185E" w:rsidP="0051185E">
            <w:pPr>
              <w:rPr>
                <w:rFonts w:cs="Calibri"/>
                <w:sz w:val="20"/>
                <w:szCs w:val="20"/>
              </w:rPr>
            </w:pPr>
            <w:r w:rsidRPr="001D1768">
              <w:rPr>
                <w:rFonts w:cs="Calibri"/>
                <w:sz w:val="20"/>
                <w:szCs w:val="20"/>
              </w:rPr>
              <w:t>the GMO to be harmful to the environment.</w:t>
            </w:r>
          </w:p>
        </w:tc>
        <w:tc>
          <w:tcPr>
            <w:tcW w:w="2620" w:type="dxa"/>
            <w:tcBorders>
              <w:top w:val="single" w:sz="4" w:space="0" w:color="auto"/>
              <w:bottom w:val="single" w:sz="4" w:space="0" w:color="auto"/>
            </w:tcBorders>
          </w:tcPr>
          <w:p w14:paraId="5DB793B8" w14:textId="4A07C50C" w:rsidR="0051185E" w:rsidRPr="000A29BE" w:rsidRDefault="0051185E" w:rsidP="0051185E">
            <w:pPr>
              <w:ind w:right="227"/>
              <w:rPr>
                <w:rFonts w:asciiTheme="minorHAnsi" w:hAnsiTheme="minorHAnsi" w:cstheme="minorHAnsi"/>
                <w:sz w:val="20"/>
                <w:szCs w:val="20"/>
              </w:rPr>
            </w:pPr>
            <w:r>
              <w:rPr>
                <w:rFonts w:asciiTheme="minorHAnsi" w:hAnsiTheme="minorHAnsi" w:cstheme="minorHAnsi"/>
                <w:sz w:val="20"/>
                <w:szCs w:val="20"/>
              </w:rPr>
              <w:t xml:space="preserve">Noted. </w:t>
            </w:r>
          </w:p>
        </w:tc>
      </w:tr>
      <w:tr w:rsidR="0051185E" w:rsidRPr="000A29BE" w14:paraId="6A49C324" w14:textId="77777777" w:rsidTr="003A2FA2">
        <w:trPr>
          <w:trHeight w:val="265"/>
        </w:trPr>
        <w:tc>
          <w:tcPr>
            <w:tcW w:w="1439" w:type="dxa"/>
            <w:tcBorders>
              <w:top w:val="single" w:sz="4" w:space="0" w:color="auto"/>
              <w:bottom w:val="single" w:sz="4" w:space="0" w:color="auto"/>
            </w:tcBorders>
          </w:tcPr>
          <w:p w14:paraId="447EBB9D" w14:textId="77777777" w:rsidR="0051185E" w:rsidRPr="000A29BE" w:rsidRDefault="0051185E" w:rsidP="0051185E">
            <w:pPr>
              <w:ind w:left="113" w:right="227"/>
              <w:jc w:val="center"/>
              <w:rPr>
                <w:rFonts w:asciiTheme="minorHAnsi" w:hAnsiTheme="minorHAnsi" w:cstheme="minorHAnsi"/>
                <w:sz w:val="20"/>
                <w:szCs w:val="20"/>
              </w:rPr>
            </w:pPr>
            <w:r w:rsidRPr="000A29BE">
              <w:rPr>
                <w:rFonts w:asciiTheme="minorHAnsi" w:hAnsiTheme="minorHAnsi" w:cstheme="minorHAnsi"/>
                <w:sz w:val="20"/>
                <w:szCs w:val="20"/>
              </w:rPr>
              <w:t>3</w:t>
            </w:r>
          </w:p>
        </w:tc>
        <w:tc>
          <w:tcPr>
            <w:tcW w:w="5008" w:type="dxa"/>
            <w:tcBorders>
              <w:top w:val="single" w:sz="4" w:space="0" w:color="auto"/>
              <w:bottom w:val="single" w:sz="4" w:space="0" w:color="auto"/>
            </w:tcBorders>
          </w:tcPr>
          <w:p w14:paraId="1A7800EB" w14:textId="77777777" w:rsidR="0051185E" w:rsidRDefault="0051185E" w:rsidP="0051185E">
            <w:pPr>
              <w:spacing w:before="60" w:after="60"/>
              <w:rPr>
                <w:rFonts w:cs="Calibri"/>
                <w:sz w:val="20"/>
                <w:szCs w:val="20"/>
              </w:rPr>
            </w:pPr>
            <w:r w:rsidRPr="00AF149D">
              <w:rPr>
                <w:rFonts w:cs="Calibri"/>
                <w:sz w:val="20"/>
                <w:szCs w:val="20"/>
              </w:rPr>
              <w:t xml:space="preserve">Has no </w:t>
            </w:r>
            <w:r>
              <w:rPr>
                <w:rFonts w:cs="Calibri"/>
                <w:sz w:val="20"/>
                <w:szCs w:val="20"/>
              </w:rPr>
              <w:t xml:space="preserve">specific </w:t>
            </w:r>
            <w:r w:rsidRPr="00AF149D">
              <w:rPr>
                <w:rFonts w:cs="Calibri"/>
                <w:sz w:val="20"/>
                <w:szCs w:val="20"/>
              </w:rPr>
              <w:t xml:space="preserve">advice </w:t>
            </w:r>
            <w:r>
              <w:rPr>
                <w:rFonts w:cs="Calibri"/>
                <w:sz w:val="20"/>
                <w:szCs w:val="20"/>
              </w:rPr>
              <w:t xml:space="preserve">at this stage on the development of the RARMP </w:t>
            </w:r>
            <w:r w:rsidRPr="00AF149D">
              <w:rPr>
                <w:rFonts w:cs="Calibri"/>
                <w:sz w:val="20"/>
                <w:szCs w:val="20"/>
              </w:rPr>
              <w:t>for DIR-220.</w:t>
            </w:r>
          </w:p>
          <w:p w14:paraId="4CF05724" w14:textId="08C7F378" w:rsidR="0051185E" w:rsidRPr="000A29BE" w:rsidRDefault="0051185E" w:rsidP="0051185E">
            <w:pPr>
              <w:rPr>
                <w:rFonts w:asciiTheme="minorHAnsi" w:hAnsiTheme="minorHAnsi" w:cstheme="minorHAnsi"/>
                <w:sz w:val="20"/>
                <w:szCs w:val="20"/>
              </w:rPr>
            </w:pPr>
            <w:r>
              <w:rPr>
                <w:rFonts w:cs="Calibri"/>
                <w:sz w:val="20"/>
                <w:szCs w:val="20"/>
              </w:rPr>
              <w:t>Noted that there will be an opportunity to comment on the draft RARMP.</w:t>
            </w:r>
          </w:p>
        </w:tc>
        <w:tc>
          <w:tcPr>
            <w:tcW w:w="2620" w:type="dxa"/>
            <w:tcBorders>
              <w:top w:val="single" w:sz="4" w:space="0" w:color="auto"/>
              <w:bottom w:val="single" w:sz="4" w:space="0" w:color="auto"/>
            </w:tcBorders>
          </w:tcPr>
          <w:p w14:paraId="3B4BE981" w14:textId="295A165D" w:rsidR="0051185E" w:rsidRPr="000A29BE" w:rsidRDefault="0051185E" w:rsidP="0051185E">
            <w:pPr>
              <w:ind w:right="227"/>
              <w:rPr>
                <w:rFonts w:asciiTheme="minorHAnsi" w:hAnsiTheme="minorHAnsi" w:cstheme="minorHAnsi"/>
                <w:sz w:val="20"/>
                <w:szCs w:val="20"/>
              </w:rPr>
            </w:pPr>
            <w:r>
              <w:rPr>
                <w:rFonts w:asciiTheme="minorHAnsi" w:hAnsiTheme="minorHAnsi" w:cstheme="minorHAnsi"/>
                <w:sz w:val="20"/>
                <w:szCs w:val="20"/>
              </w:rPr>
              <w:t xml:space="preserve">Noted. </w:t>
            </w:r>
          </w:p>
        </w:tc>
      </w:tr>
      <w:tr w:rsidR="0051185E" w:rsidRPr="000A29BE" w14:paraId="106B2563" w14:textId="77777777" w:rsidTr="003A2FA2">
        <w:trPr>
          <w:trHeight w:val="265"/>
        </w:trPr>
        <w:tc>
          <w:tcPr>
            <w:tcW w:w="1439" w:type="dxa"/>
            <w:tcBorders>
              <w:top w:val="single" w:sz="4" w:space="0" w:color="auto"/>
              <w:bottom w:val="single" w:sz="4" w:space="0" w:color="auto"/>
            </w:tcBorders>
          </w:tcPr>
          <w:p w14:paraId="2AD02EA5" w14:textId="77777777" w:rsidR="0051185E" w:rsidRPr="000A29BE" w:rsidRDefault="0051185E" w:rsidP="0051185E">
            <w:pPr>
              <w:ind w:left="113" w:right="227"/>
              <w:jc w:val="center"/>
              <w:rPr>
                <w:rFonts w:asciiTheme="minorHAnsi" w:hAnsiTheme="minorHAnsi" w:cstheme="minorHAnsi"/>
                <w:sz w:val="20"/>
                <w:szCs w:val="20"/>
              </w:rPr>
            </w:pPr>
            <w:r w:rsidRPr="000A29BE">
              <w:rPr>
                <w:rFonts w:asciiTheme="minorHAnsi" w:hAnsiTheme="minorHAnsi" w:cstheme="minorHAnsi"/>
                <w:sz w:val="20"/>
                <w:szCs w:val="20"/>
              </w:rPr>
              <w:t>4</w:t>
            </w:r>
          </w:p>
        </w:tc>
        <w:tc>
          <w:tcPr>
            <w:tcW w:w="5008" w:type="dxa"/>
            <w:tcBorders>
              <w:top w:val="single" w:sz="4" w:space="0" w:color="auto"/>
              <w:bottom w:val="single" w:sz="4" w:space="0" w:color="auto"/>
            </w:tcBorders>
          </w:tcPr>
          <w:p w14:paraId="3EA61CD7" w14:textId="77777777" w:rsidR="0051185E" w:rsidRDefault="0051185E" w:rsidP="0051185E">
            <w:pPr>
              <w:pStyle w:val="TableTextRARMP"/>
              <w:ind w:right="227"/>
              <w:rPr>
                <w:rFonts w:asciiTheme="minorHAnsi" w:hAnsiTheme="minorHAnsi" w:cstheme="minorHAnsi"/>
                <w:szCs w:val="20"/>
              </w:rPr>
            </w:pPr>
            <w:r w:rsidRPr="0051185E">
              <w:rPr>
                <w:rFonts w:asciiTheme="minorHAnsi" w:hAnsiTheme="minorHAnsi" w:cstheme="minorHAnsi"/>
                <w:szCs w:val="20"/>
              </w:rPr>
              <w:t xml:space="preserve">Advised that the supply of the multivalent cat vaccine does not have an impact on the LGA. </w:t>
            </w:r>
          </w:p>
          <w:p w14:paraId="007F8B41" w14:textId="77777777" w:rsidR="0051185E" w:rsidRPr="0051185E" w:rsidRDefault="0051185E" w:rsidP="0051185E">
            <w:pPr>
              <w:pStyle w:val="TableTextRARMP"/>
              <w:ind w:right="227"/>
              <w:rPr>
                <w:rFonts w:asciiTheme="minorHAnsi" w:hAnsiTheme="minorHAnsi" w:cstheme="minorHAnsi"/>
                <w:szCs w:val="20"/>
              </w:rPr>
            </w:pPr>
          </w:p>
          <w:p w14:paraId="05AD2D77" w14:textId="77777777" w:rsidR="0051185E" w:rsidRPr="0051185E" w:rsidRDefault="0051185E" w:rsidP="0051185E">
            <w:pPr>
              <w:pStyle w:val="TableTextRARMP"/>
              <w:ind w:right="227"/>
              <w:rPr>
                <w:rFonts w:asciiTheme="minorHAnsi" w:hAnsiTheme="minorHAnsi" w:cstheme="minorHAnsi"/>
                <w:szCs w:val="20"/>
              </w:rPr>
            </w:pPr>
            <w:r w:rsidRPr="0051185E">
              <w:rPr>
                <w:rFonts w:asciiTheme="minorHAnsi" w:hAnsiTheme="minorHAnsi" w:cstheme="minorHAnsi"/>
                <w:szCs w:val="20"/>
              </w:rPr>
              <w:t>Recommends that the following be considered in the preparation of the RARMP:</w:t>
            </w:r>
          </w:p>
          <w:p w14:paraId="5FB5DB09" w14:textId="77777777" w:rsidR="0051185E" w:rsidRPr="0051185E" w:rsidRDefault="0051185E" w:rsidP="0051185E">
            <w:pPr>
              <w:pStyle w:val="TableTextRARMP"/>
              <w:ind w:right="227"/>
              <w:rPr>
                <w:rFonts w:asciiTheme="minorHAnsi" w:hAnsiTheme="minorHAnsi" w:cstheme="minorHAnsi"/>
                <w:szCs w:val="20"/>
              </w:rPr>
            </w:pPr>
            <w:r w:rsidRPr="0051185E">
              <w:rPr>
                <w:rFonts w:asciiTheme="minorHAnsi" w:hAnsiTheme="minorHAnsi" w:cstheme="minorHAnsi"/>
                <w:szCs w:val="20"/>
              </w:rPr>
              <w:t>-</w:t>
            </w:r>
            <w:r w:rsidRPr="0051185E">
              <w:rPr>
                <w:rFonts w:asciiTheme="minorHAnsi" w:hAnsiTheme="minorHAnsi" w:cstheme="minorHAnsi"/>
                <w:szCs w:val="20"/>
              </w:rPr>
              <w:tab/>
              <w:t>The WHO-compliance of the trial information about the product;</w:t>
            </w:r>
          </w:p>
          <w:p w14:paraId="5EA0D9EF" w14:textId="77777777" w:rsidR="0051185E" w:rsidRPr="0051185E" w:rsidRDefault="0051185E" w:rsidP="0051185E">
            <w:pPr>
              <w:pStyle w:val="TableTextRARMP"/>
              <w:ind w:right="227"/>
              <w:rPr>
                <w:rFonts w:asciiTheme="minorHAnsi" w:hAnsiTheme="minorHAnsi" w:cstheme="minorHAnsi"/>
                <w:szCs w:val="20"/>
              </w:rPr>
            </w:pPr>
            <w:r w:rsidRPr="0051185E">
              <w:rPr>
                <w:rFonts w:asciiTheme="minorHAnsi" w:hAnsiTheme="minorHAnsi" w:cstheme="minorHAnsi"/>
                <w:szCs w:val="20"/>
              </w:rPr>
              <w:t>-</w:t>
            </w:r>
            <w:r w:rsidRPr="0051185E">
              <w:rPr>
                <w:rFonts w:asciiTheme="minorHAnsi" w:hAnsiTheme="minorHAnsi" w:cstheme="minorHAnsi"/>
                <w:szCs w:val="20"/>
              </w:rPr>
              <w:tab/>
              <w:t>Storage requirements of the GMO throughout import, transport and storage;</w:t>
            </w:r>
          </w:p>
          <w:p w14:paraId="5BD594B7" w14:textId="77777777" w:rsidR="0051185E" w:rsidRPr="0051185E" w:rsidRDefault="0051185E" w:rsidP="0051185E">
            <w:pPr>
              <w:pStyle w:val="TableTextRARMP"/>
              <w:ind w:right="227"/>
              <w:rPr>
                <w:rFonts w:asciiTheme="minorHAnsi" w:hAnsiTheme="minorHAnsi" w:cstheme="minorHAnsi"/>
                <w:szCs w:val="20"/>
              </w:rPr>
            </w:pPr>
            <w:r w:rsidRPr="0051185E">
              <w:rPr>
                <w:rFonts w:asciiTheme="minorHAnsi" w:hAnsiTheme="minorHAnsi" w:cstheme="minorHAnsi"/>
                <w:szCs w:val="20"/>
              </w:rPr>
              <w:t>-</w:t>
            </w:r>
            <w:r w:rsidRPr="0051185E">
              <w:rPr>
                <w:rFonts w:asciiTheme="minorHAnsi" w:hAnsiTheme="minorHAnsi" w:cstheme="minorHAnsi"/>
                <w:szCs w:val="20"/>
              </w:rPr>
              <w:tab/>
              <w:t>Import of final, unaltered, ready-to-use GMO only;</w:t>
            </w:r>
          </w:p>
          <w:p w14:paraId="2BB72A17" w14:textId="77777777" w:rsidR="0051185E" w:rsidRPr="0051185E" w:rsidRDefault="0051185E" w:rsidP="0051185E">
            <w:pPr>
              <w:pStyle w:val="TableTextRARMP"/>
              <w:ind w:right="227"/>
              <w:rPr>
                <w:rFonts w:asciiTheme="minorHAnsi" w:hAnsiTheme="minorHAnsi" w:cstheme="minorHAnsi"/>
                <w:szCs w:val="20"/>
              </w:rPr>
            </w:pPr>
            <w:r w:rsidRPr="0051185E">
              <w:rPr>
                <w:rFonts w:asciiTheme="minorHAnsi" w:hAnsiTheme="minorHAnsi" w:cstheme="minorHAnsi"/>
                <w:szCs w:val="20"/>
              </w:rPr>
              <w:t>-</w:t>
            </w:r>
            <w:r w:rsidRPr="0051185E">
              <w:rPr>
                <w:rFonts w:asciiTheme="minorHAnsi" w:hAnsiTheme="minorHAnsi" w:cstheme="minorHAnsi"/>
                <w:szCs w:val="20"/>
              </w:rPr>
              <w:tab/>
              <w:t>Restrict the handling of the GMO to qualified veterinary professionals;</w:t>
            </w:r>
          </w:p>
          <w:p w14:paraId="2CD686A1" w14:textId="77777777" w:rsidR="0051185E" w:rsidRPr="0051185E" w:rsidRDefault="0051185E" w:rsidP="0051185E">
            <w:pPr>
              <w:pStyle w:val="TableTextRARMP"/>
              <w:ind w:right="227"/>
              <w:rPr>
                <w:rFonts w:asciiTheme="minorHAnsi" w:hAnsiTheme="minorHAnsi" w:cstheme="minorHAnsi"/>
                <w:szCs w:val="20"/>
              </w:rPr>
            </w:pPr>
            <w:r w:rsidRPr="0051185E">
              <w:rPr>
                <w:rFonts w:asciiTheme="minorHAnsi" w:hAnsiTheme="minorHAnsi" w:cstheme="minorHAnsi"/>
                <w:szCs w:val="20"/>
              </w:rPr>
              <w:t>-</w:t>
            </w:r>
            <w:r w:rsidRPr="0051185E">
              <w:rPr>
                <w:rFonts w:asciiTheme="minorHAnsi" w:hAnsiTheme="minorHAnsi" w:cstheme="minorHAnsi"/>
                <w:szCs w:val="20"/>
              </w:rPr>
              <w:tab/>
              <w:t>Detailed spill management and biosafety protocols to be used in dealings with the GMO;</w:t>
            </w:r>
          </w:p>
          <w:p w14:paraId="3CF792E6" w14:textId="77777777" w:rsidR="0051185E" w:rsidRPr="0051185E" w:rsidRDefault="0051185E" w:rsidP="0051185E">
            <w:pPr>
              <w:pStyle w:val="TableTextRARMP"/>
              <w:ind w:right="227"/>
              <w:rPr>
                <w:rFonts w:asciiTheme="minorHAnsi" w:hAnsiTheme="minorHAnsi" w:cstheme="minorHAnsi"/>
                <w:szCs w:val="20"/>
              </w:rPr>
            </w:pPr>
            <w:r w:rsidRPr="0051185E">
              <w:rPr>
                <w:rFonts w:asciiTheme="minorHAnsi" w:hAnsiTheme="minorHAnsi" w:cstheme="minorHAnsi"/>
                <w:szCs w:val="20"/>
              </w:rPr>
              <w:t>-</w:t>
            </w:r>
            <w:r w:rsidRPr="0051185E">
              <w:rPr>
                <w:rFonts w:asciiTheme="minorHAnsi" w:hAnsiTheme="minorHAnsi" w:cstheme="minorHAnsi"/>
                <w:szCs w:val="20"/>
              </w:rPr>
              <w:tab/>
              <w:t>The genetic stability of the GMO and unintended host interactions that may occur as a result of the GMO; and</w:t>
            </w:r>
          </w:p>
          <w:p w14:paraId="34A512B1" w14:textId="00CB552E" w:rsidR="0051185E" w:rsidRPr="000A29BE" w:rsidRDefault="0051185E" w:rsidP="0051185E">
            <w:pPr>
              <w:pStyle w:val="TableTextRARMP"/>
              <w:spacing w:before="120" w:after="120"/>
              <w:ind w:right="227"/>
              <w:rPr>
                <w:rFonts w:asciiTheme="minorHAnsi" w:hAnsiTheme="minorHAnsi" w:cstheme="minorHAnsi"/>
                <w:szCs w:val="20"/>
              </w:rPr>
            </w:pPr>
            <w:r w:rsidRPr="0051185E">
              <w:rPr>
                <w:rFonts w:asciiTheme="minorHAnsi" w:hAnsiTheme="minorHAnsi" w:cstheme="minorHAnsi"/>
                <w:szCs w:val="20"/>
              </w:rPr>
              <w:t>-</w:t>
            </w:r>
            <w:r w:rsidRPr="0051185E">
              <w:rPr>
                <w:rFonts w:asciiTheme="minorHAnsi" w:hAnsiTheme="minorHAnsi" w:cstheme="minorHAnsi"/>
                <w:szCs w:val="20"/>
              </w:rPr>
              <w:tab/>
              <w:t>Clinical safety data demonstrating low incidence of adverse reactions.</w:t>
            </w:r>
          </w:p>
        </w:tc>
        <w:tc>
          <w:tcPr>
            <w:tcW w:w="2620" w:type="dxa"/>
            <w:tcBorders>
              <w:top w:val="single" w:sz="4" w:space="0" w:color="auto"/>
              <w:bottom w:val="single" w:sz="4" w:space="0" w:color="auto"/>
            </w:tcBorders>
          </w:tcPr>
          <w:p w14:paraId="15FA1C5E" w14:textId="77777777" w:rsidR="0051185E" w:rsidRDefault="0051185E" w:rsidP="0051185E">
            <w:pPr>
              <w:ind w:right="227"/>
              <w:rPr>
                <w:rFonts w:asciiTheme="minorHAnsi" w:hAnsiTheme="minorHAnsi" w:cstheme="minorHAnsi"/>
                <w:sz w:val="20"/>
                <w:szCs w:val="20"/>
              </w:rPr>
            </w:pPr>
            <w:r>
              <w:rPr>
                <w:rFonts w:asciiTheme="minorHAnsi" w:hAnsiTheme="minorHAnsi" w:cstheme="minorHAnsi"/>
                <w:sz w:val="20"/>
                <w:szCs w:val="20"/>
              </w:rPr>
              <w:t xml:space="preserve">Noted. </w:t>
            </w:r>
          </w:p>
          <w:p w14:paraId="3D8A8137" w14:textId="77777777" w:rsidR="0051185E" w:rsidRDefault="0051185E" w:rsidP="0051185E">
            <w:pPr>
              <w:ind w:right="227"/>
              <w:rPr>
                <w:rFonts w:asciiTheme="minorHAnsi" w:hAnsiTheme="minorHAnsi" w:cstheme="minorHAnsi"/>
                <w:sz w:val="20"/>
                <w:szCs w:val="20"/>
              </w:rPr>
            </w:pPr>
          </w:p>
          <w:p w14:paraId="5329B9AC" w14:textId="77777777" w:rsidR="0051185E" w:rsidRDefault="0051185E" w:rsidP="0051185E">
            <w:pPr>
              <w:spacing w:before="60" w:after="60"/>
              <w:rPr>
                <w:rFonts w:cs="Calibri"/>
                <w:sz w:val="20"/>
                <w:szCs w:val="20"/>
              </w:rPr>
            </w:pPr>
            <w:r w:rsidRPr="00AF149D">
              <w:rPr>
                <w:rFonts w:cs="Calibri"/>
                <w:sz w:val="20"/>
                <w:szCs w:val="20"/>
              </w:rPr>
              <w:t xml:space="preserve">These considerations are taken into account in Chapter 1 </w:t>
            </w:r>
            <w:r>
              <w:rPr>
                <w:rFonts w:cs="Calibri"/>
                <w:sz w:val="20"/>
                <w:szCs w:val="20"/>
              </w:rPr>
              <w:t xml:space="preserve">and Chapter 2 </w:t>
            </w:r>
            <w:r w:rsidRPr="00AF149D">
              <w:rPr>
                <w:rFonts w:cs="Calibri"/>
                <w:sz w:val="20"/>
                <w:szCs w:val="20"/>
              </w:rPr>
              <w:t xml:space="preserve">of the </w:t>
            </w:r>
            <w:r>
              <w:rPr>
                <w:rFonts w:cs="Calibri"/>
                <w:sz w:val="20"/>
                <w:szCs w:val="20"/>
              </w:rPr>
              <w:t>draft consultation</w:t>
            </w:r>
            <w:r w:rsidRPr="00AF149D">
              <w:rPr>
                <w:rFonts w:cs="Calibri"/>
                <w:sz w:val="20"/>
                <w:szCs w:val="20"/>
              </w:rPr>
              <w:t xml:space="preserve"> RARMP. </w:t>
            </w:r>
          </w:p>
          <w:p w14:paraId="68DA0E80" w14:textId="02C4ED9B" w:rsidR="0051185E" w:rsidRPr="000A29BE" w:rsidRDefault="0051185E" w:rsidP="0051185E">
            <w:pPr>
              <w:ind w:right="227"/>
              <w:rPr>
                <w:rFonts w:asciiTheme="minorHAnsi" w:hAnsiTheme="minorHAnsi" w:cstheme="minorHAnsi"/>
                <w:sz w:val="20"/>
                <w:szCs w:val="20"/>
              </w:rPr>
            </w:pPr>
            <w:r>
              <w:rPr>
                <w:rFonts w:cs="Calibri"/>
                <w:sz w:val="20"/>
                <w:szCs w:val="20"/>
              </w:rPr>
              <w:t>Clinical safety considerations and WHO-compliance of trial information is outside the scope of assessments conducted by the OGTR and will be considered by the APVMA.</w:t>
            </w:r>
          </w:p>
        </w:tc>
      </w:tr>
      <w:tr w:rsidR="0051185E" w:rsidRPr="000A29BE" w14:paraId="72C3E50A" w14:textId="77777777" w:rsidTr="003A2FA2">
        <w:trPr>
          <w:trHeight w:val="265"/>
        </w:trPr>
        <w:tc>
          <w:tcPr>
            <w:tcW w:w="1439" w:type="dxa"/>
            <w:tcBorders>
              <w:top w:val="single" w:sz="4" w:space="0" w:color="auto"/>
              <w:bottom w:val="single" w:sz="4" w:space="0" w:color="auto"/>
            </w:tcBorders>
          </w:tcPr>
          <w:p w14:paraId="7985F51E" w14:textId="77777777" w:rsidR="0051185E" w:rsidRPr="000A29BE" w:rsidRDefault="0051185E" w:rsidP="0051185E">
            <w:pPr>
              <w:ind w:left="113" w:right="227"/>
              <w:jc w:val="center"/>
              <w:rPr>
                <w:rFonts w:asciiTheme="minorHAnsi" w:hAnsiTheme="minorHAnsi" w:cstheme="minorHAnsi"/>
                <w:sz w:val="20"/>
                <w:szCs w:val="20"/>
              </w:rPr>
            </w:pPr>
            <w:r w:rsidRPr="000A29BE">
              <w:rPr>
                <w:rFonts w:asciiTheme="minorHAnsi" w:hAnsiTheme="minorHAnsi" w:cstheme="minorHAnsi"/>
                <w:sz w:val="20"/>
                <w:szCs w:val="20"/>
              </w:rPr>
              <w:t>5</w:t>
            </w:r>
          </w:p>
        </w:tc>
        <w:tc>
          <w:tcPr>
            <w:tcW w:w="5008" w:type="dxa"/>
            <w:tcBorders>
              <w:top w:val="single" w:sz="4" w:space="0" w:color="auto"/>
              <w:bottom w:val="single" w:sz="4" w:space="0" w:color="auto"/>
            </w:tcBorders>
          </w:tcPr>
          <w:p w14:paraId="14F5F4AA" w14:textId="77777777" w:rsidR="0051185E" w:rsidRDefault="0051185E" w:rsidP="0051185E">
            <w:pPr>
              <w:spacing w:before="60" w:after="60"/>
              <w:rPr>
                <w:rFonts w:cs="Calibri"/>
                <w:sz w:val="20"/>
                <w:szCs w:val="20"/>
              </w:rPr>
            </w:pPr>
            <w:r w:rsidRPr="00AF149D">
              <w:rPr>
                <w:rFonts w:cs="Calibri"/>
                <w:sz w:val="20"/>
                <w:szCs w:val="20"/>
              </w:rPr>
              <w:t>Has no comments at this time on application DIR-220.</w:t>
            </w:r>
          </w:p>
          <w:p w14:paraId="1B0D8D77" w14:textId="3AB7CED6" w:rsidR="0051185E" w:rsidRPr="000A29BE" w:rsidRDefault="0051185E" w:rsidP="0051185E">
            <w:pPr>
              <w:pStyle w:val="TableTextRARMP"/>
              <w:spacing w:before="120" w:after="120"/>
              <w:ind w:right="227"/>
              <w:rPr>
                <w:rFonts w:asciiTheme="minorHAnsi" w:hAnsiTheme="minorHAnsi" w:cstheme="minorHAnsi"/>
                <w:szCs w:val="20"/>
              </w:rPr>
            </w:pPr>
            <w:r>
              <w:rPr>
                <w:rFonts w:cs="Calibri"/>
                <w:szCs w:val="20"/>
              </w:rPr>
              <w:lastRenderedPageBreak/>
              <w:t>Noted that there will be an opportunity to comment on the draft RARMP.</w:t>
            </w:r>
          </w:p>
        </w:tc>
        <w:tc>
          <w:tcPr>
            <w:tcW w:w="2620" w:type="dxa"/>
            <w:tcBorders>
              <w:top w:val="single" w:sz="4" w:space="0" w:color="auto"/>
              <w:bottom w:val="single" w:sz="4" w:space="0" w:color="auto"/>
            </w:tcBorders>
          </w:tcPr>
          <w:p w14:paraId="71F8D9AE" w14:textId="3B7F6AB5" w:rsidR="0051185E" w:rsidRPr="000A29BE" w:rsidRDefault="0051185E" w:rsidP="0051185E">
            <w:pPr>
              <w:ind w:right="227"/>
              <w:rPr>
                <w:rFonts w:asciiTheme="minorHAnsi" w:hAnsiTheme="minorHAnsi" w:cstheme="minorHAnsi"/>
                <w:sz w:val="20"/>
                <w:szCs w:val="20"/>
              </w:rPr>
            </w:pPr>
            <w:r>
              <w:rPr>
                <w:rFonts w:asciiTheme="minorHAnsi" w:hAnsiTheme="minorHAnsi" w:cstheme="minorHAnsi"/>
                <w:sz w:val="20"/>
                <w:szCs w:val="20"/>
              </w:rPr>
              <w:lastRenderedPageBreak/>
              <w:t xml:space="preserve">Noted. </w:t>
            </w:r>
          </w:p>
        </w:tc>
      </w:tr>
    </w:tbl>
    <w:p w14:paraId="7F164685" w14:textId="325B967A" w:rsidR="00DE7B5C" w:rsidRDefault="00DE7B5C" w:rsidP="001F2B0C">
      <w:pPr>
        <w:pStyle w:val="1RARMP"/>
        <w:numPr>
          <w:ilvl w:val="0"/>
          <w:numId w:val="0"/>
        </w:numPr>
        <w:rPr>
          <w:rFonts w:cs="Calibri"/>
          <w:sz w:val="20"/>
          <w:szCs w:val="20"/>
        </w:rPr>
      </w:pPr>
    </w:p>
    <w:sectPr w:rsidR="00DE7B5C" w:rsidSect="008F70A1">
      <w:footerReference w:type="default" r:id="rId37"/>
      <w:pgSz w:w="11909" w:h="16834" w:code="9"/>
      <w:pgMar w:top="1418" w:right="1418" w:bottom="1418" w:left="1418" w:header="720" w:footer="720" w:gutter="0"/>
      <w:paperSrc w:first="2" w:other="2"/>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610B27" w14:textId="77777777" w:rsidR="00CC2E84" w:rsidRDefault="00CC2E84">
      <w:r>
        <w:separator/>
      </w:r>
    </w:p>
    <w:p w14:paraId="53F58699" w14:textId="77777777" w:rsidR="00CC2E84" w:rsidRDefault="00CC2E84"/>
  </w:endnote>
  <w:endnote w:type="continuationSeparator" w:id="0">
    <w:p w14:paraId="703AE354" w14:textId="77777777" w:rsidR="00CC2E84" w:rsidRDefault="00CC2E84">
      <w:r>
        <w:continuationSeparator/>
      </w:r>
    </w:p>
    <w:p w14:paraId="1E2FEDE0" w14:textId="77777777" w:rsidR="00CC2E84" w:rsidRDefault="00CC2E8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ACFF" w:usb2="00000009" w:usb3="00000000" w:csb0="000001FF" w:csb1="00000000"/>
  </w:font>
  <w:font w:name="Raavi">
    <w:panose1 w:val="02000500000000000000"/>
    <w:charset w:val="00"/>
    <w:family w:val="swiss"/>
    <w:pitch w:val="variable"/>
    <w:sig w:usb0="00020003" w:usb1="00000000" w:usb2="00000000" w:usb3="00000000" w:csb0="00000001" w:csb1="00000000"/>
  </w:font>
  <w:font w:name="Arial Bold">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1)">
    <w:altName w:val="Arial"/>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ahnschrift">
    <w:panose1 w:val="020B0502040204020203"/>
    <w:charset w:val="00"/>
    <w:family w:val="swiss"/>
    <w:pitch w:val="variable"/>
    <w:sig w:usb0="A00002C7" w:usb1="00000002" w:usb2="00000000" w:usb3="00000000" w:csb0="0000019F" w:csb1="00000000"/>
  </w:font>
  <w:font w:name="Verdana">
    <w:panose1 w:val="020B0604030504040204"/>
    <w:charset w:val="00"/>
    <w:family w:val="swiss"/>
    <w:pitch w:val="variable"/>
    <w:sig w:usb0="A00006FF" w:usb1="4000205B" w:usb2="00000010" w:usb3="00000000" w:csb0="0000019F" w:csb1="00000000"/>
  </w:font>
  <w:font w:name="Proxima Nova">
    <w:altName w:val="Proxima Nova"/>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ArialUnicodeMS">
    <w:altName w:val="Arial"/>
    <w:panose1 w:val="00000000000000000000"/>
    <w:charset w:val="00"/>
    <w:family w:val="auto"/>
    <w:notTrueType/>
    <w:pitch w:val="default"/>
    <w:sig w:usb0="00000003" w:usb1="00000000" w:usb2="00000000" w:usb3="00000000" w:csb0="00000001" w:csb1="00000000"/>
  </w:font>
  <w:font w:name="Advm1046a">
    <w:altName w:val="MS Mincho"/>
    <w:panose1 w:val="00000000000000000000"/>
    <w:charset w:val="80"/>
    <w:family w:val="auto"/>
    <w:notTrueType/>
    <w:pitch w:val="default"/>
    <w:sig w:usb0="00000001" w:usb1="08070000" w:usb2="00000010" w:usb3="00000000" w:csb0="00020000" w:csb1="00000000"/>
  </w:font>
  <w:font w:name="Wingdings 3">
    <w:panose1 w:val="050401020108070707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777B0B" w14:textId="5A8A3764" w:rsidR="00F121EA" w:rsidRDefault="00F121EA">
    <w:pPr>
      <w:pStyle w:val="Footer"/>
    </w:pPr>
    <w:r>
      <w:rPr>
        <w:noProof/>
      </w:rPr>
      <mc:AlternateContent>
        <mc:Choice Requires="wps">
          <w:drawing>
            <wp:anchor distT="0" distB="0" distL="0" distR="0" simplePos="0" relativeHeight="251663360" behindDoc="0" locked="0" layoutInCell="1" allowOverlap="1" wp14:anchorId="037BDE6D" wp14:editId="58A798C1">
              <wp:simplePos x="635" y="635"/>
              <wp:positionH relativeFrom="page">
                <wp:align>center</wp:align>
              </wp:positionH>
              <wp:positionV relativeFrom="page">
                <wp:align>bottom</wp:align>
              </wp:positionV>
              <wp:extent cx="551815" cy="452755"/>
              <wp:effectExtent l="0" t="0" r="635" b="0"/>
              <wp:wrapNone/>
              <wp:docPr id="256558451" name="Text Box 6"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5B726B98" w14:textId="4F968F1E" w:rsidR="00F121EA" w:rsidRPr="00F121EA" w:rsidRDefault="00F121EA" w:rsidP="00F121EA">
                          <w:pPr>
                            <w:spacing w:after="0"/>
                            <w:rPr>
                              <w:rFonts w:eastAsia="Calibri" w:cs="Calibri"/>
                              <w:noProof/>
                              <w:color w:val="FF0000"/>
                              <w:sz w:val="24"/>
                            </w:rPr>
                          </w:pPr>
                          <w:r w:rsidRPr="00F121EA">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37BDE6D" id="_x0000_t202" coordsize="21600,21600" o:spt="202" path="m,l,21600r21600,l21600,xe">
              <v:stroke joinstyle="miter"/>
              <v:path gradientshapeok="t" o:connecttype="rect"/>
            </v:shapetype>
            <v:shape id="Text Box 6" o:spid="_x0000_s1042" type="#_x0000_t202" alt="OFFICIAL" style="position:absolute;margin-left:0;margin-top:0;width:43.45pt;height:35.65pt;z-index:25166336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" filled="f" stroked="f">
              <v:textbox style="mso-fit-shape-to-text:t" inset="0,0,0,15pt">
                <w:txbxContent>
                  <w:p w14:paraId="5B726B98" w14:textId="4F968F1E" w:rsidR="00F121EA" w:rsidRPr="00F121EA" w:rsidRDefault="00F121EA" w:rsidP="00F121EA">
                    <w:pPr>
                      <w:spacing w:after="0"/>
                      <w:rPr>
                        <w:rFonts w:eastAsia="Calibri" w:cs="Calibri"/>
                        <w:noProof/>
                        <w:color w:val="FF0000"/>
                        <w:sz w:val="24"/>
                      </w:rPr>
                    </w:pPr>
                    <w:r w:rsidRPr="00F121EA">
                      <w:rPr>
                        <w:rFonts w:eastAsia="Calibri" w:cs="Calibri"/>
                        <w:noProof/>
                        <w:color w:val="FF0000"/>
                        <w:sz w:val="24"/>
                      </w:rPr>
                      <w:t>OFFICIAL</w:t>
                    </w:r>
                  </w:p>
                </w:txbxContent>
              </v:textbox>
              <w10:wrap anchorx="page" anchory="page"/>
            </v:shape>
          </w:pict>
        </mc:Fallback>
      </mc:AlternateConten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1C43FB" w14:textId="3F7A98AE" w:rsidR="001942E3" w:rsidRPr="006858E9" w:rsidRDefault="00F121EA" w:rsidP="00684A92">
    <w:pPr>
      <w:pBdr>
        <w:top w:val="single" w:sz="4" w:space="0" w:color="auto"/>
      </w:pBdr>
      <w:tabs>
        <w:tab w:val="left" w:pos="1134"/>
        <w:tab w:val="right" w:pos="9072"/>
      </w:tabs>
      <w:rPr>
        <w:sz w:val="16"/>
        <w:szCs w:val="16"/>
      </w:rPr>
    </w:pPr>
    <w:r>
      <w:rPr>
        <w:noProof/>
        <w:sz w:val="16"/>
        <w:szCs w:val="16"/>
      </w:rPr>
      <mc:AlternateContent>
        <mc:Choice Requires="wps">
          <w:drawing>
            <wp:anchor distT="0" distB="0" distL="0" distR="0" simplePos="0" relativeHeight="251671552" behindDoc="0" locked="0" layoutInCell="1" allowOverlap="1" wp14:anchorId="5D402952" wp14:editId="13AB7D27">
              <wp:simplePos x="635" y="635"/>
              <wp:positionH relativeFrom="page">
                <wp:align>center</wp:align>
              </wp:positionH>
              <wp:positionV relativeFrom="page">
                <wp:align>bottom</wp:align>
              </wp:positionV>
              <wp:extent cx="551815" cy="452755"/>
              <wp:effectExtent l="0" t="0" r="635" b="0"/>
              <wp:wrapNone/>
              <wp:docPr id="630020482" name="Text Box 1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2714F86A" w14:textId="6A8AC8CE" w:rsidR="00F121EA" w:rsidRPr="00F121EA" w:rsidRDefault="00F121EA" w:rsidP="00F121EA">
                          <w:pPr>
                            <w:spacing w:after="0"/>
                            <w:rPr>
                              <w:rFonts w:eastAsia="Calibri" w:cs="Calibri"/>
                              <w:noProof/>
                              <w:color w:val="FF0000"/>
                              <w:sz w:val="24"/>
                            </w:rPr>
                          </w:pPr>
                          <w:r w:rsidRPr="00F121EA">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D402952" id="_x0000_t202" coordsize="21600,21600" o:spt="202" path="m,l,21600r21600,l21600,xe">
              <v:stroke joinstyle="miter"/>
              <v:path gradientshapeok="t" o:connecttype="rect"/>
            </v:shapetype>
            <v:shape id="Text Box 14" o:spid="_x0000_s1051" type="#_x0000_t202" alt="OFFICIAL" style="position:absolute;margin-left:0;margin-top:0;width:43.45pt;height:35.65pt;z-index:25167155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" filled="f" stroked="f">
              <v:textbox style="mso-fit-shape-to-text:t" inset="0,0,0,15pt">
                <w:txbxContent>
                  <w:p w14:paraId="2714F86A" w14:textId="6A8AC8CE" w:rsidR="00F121EA" w:rsidRPr="00F121EA" w:rsidRDefault="00F121EA" w:rsidP="00F121EA">
                    <w:pPr>
                      <w:spacing w:after="0"/>
                      <w:rPr>
                        <w:rFonts w:eastAsia="Calibri" w:cs="Calibri"/>
                        <w:noProof/>
                        <w:color w:val="FF0000"/>
                        <w:sz w:val="24"/>
                      </w:rPr>
                    </w:pPr>
                    <w:r w:rsidRPr="00F121EA">
                      <w:rPr>
                        <w:rFonts w:eastAsia="Calibri" w:cs="Calibri"/>
                        <w:noProof/>
                        <w:color w:val="FF0000"/>
                        <w:sz w:val="24"/>
                      </w:rPr>
                      <w:t>OFFICIAL</w:t>
                    </w:r>
                  </w:p>
                </w:txbxContent>
              </v:textbox>
              <w10:wrap anchorx="page" anchory="page"/>
            </v:shape>
          </w:pict>
        </mc:Fallback>
      </mc:AlternateContent>
    </w:r>
    <w:r w:rsidR="001942E3" w:rsidRPr="006858E9">
      <w:rPr>
        <w:sz w:val="16"/>
        <w:szCs w:val="16"/>
      </w:rPr>
      <w:t>Chapter 4</w:t>
    </w:r>
    <w:r w:rsidR="001942E3" w:rsidRPr="006858E9">
      <w:rPr>
        <w:sz w:val="16"/>
        <w:szCs w:val="16"/>
      </w:rPr>
      <w:tab/>
      <w:t>Draft licence conditions</w:t>
    </w:r>
    <w:r w:rsidR="001942E3" w:rsidRPr="006858E9">
      <w:rPr>
        <w:sz w:val="16"/>
        <w:szCs w:val="16"/>
      </w:rPr>
      <w:tab/>
    </w:r>
    <w:r w:rsidR="001942E3" w:rsidRPr="006858E9">
      <w:rPr>
        <w:sz w:val="16"/>
        <w:szCs w:val="16"/>
      </w:rPr>
      <w:fldChar w:fldCharType="begin"/>
    </w:r>
    <w:r w:rsidR="001942E3" w:rsidRPr="006858E9">
      <w:rPr>
        <w:sz w:val="16"/>
        <w:szCs w:val="16"/>
      </w:rPr>
      <w:instrText xml:space="preserve"> PAGE </w:instrText>
    </w:r>
    <w:r w:rsidR="001942E3" w:rsidRPr="006858E9">
      <w:rPr>
        <w:sz w:val="16"/>
        <w:szCs w:val="16"/>
      </w:rPr>
      <w:fldChar w:fldCharType="separate"/>
    </w:r>
    <w:r w:rsidR="001942E3">
      <w:rPr>
        <w:noProof/>
        <w:sz w:val="16"/>
        <w:szCs w:val="16"/>
      </w:rPr>
      <w:t>37</w:t>
    </w:r>
    <w:r w:rsidR="001942E3" w:rsidRPr="006858E9">
      <w:rPr>
        <w:sz w:val="16"/>
        <w:szCs w:val="16"/>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4ACF7E" w14:textId="04942B89" w:rsidR="001942E3" w:rsidRPr="000D1335" w:rsidRDefault="00F121EA" w:rsidP="000D1335">
    <w:pPr>
      <w:pBdr>
        <w:top w:val="single" w:sz="4" w:space="0" w:color="auto"/>
      </w:pBdr>
      <w:tabs>
        <w:tab w:val="right" w:pos="9072"/>
      </w:tabs>
      <w:rPr>
        <w:sz w:val="16"/>
        <w:szCs w:val="16"/>
      </w:rPr>
    </w:pPr>
    <w:r>
      <w:rPr>
        <w:noProof/>
        <w:sz w:val="16"/>
        <w:szCs w:val="16"/>
      </w:rPr>
      <mc:AlternateContent>
        <mc:Choice Requires="wps">
          <w:drawing>
            <wp:anchor distT="0" distB="0" distL="0" distR="0" simplePos="0" relativeHeight="251672576" behindDoc="0" locked="0" layoutInCell="1" allowOverlap="1" wp14:anchorId="4356DAEB" wp14:editId="128E9C65">
              <wp:simplePos x="635" y="635"/>
              <wp:positionH relativeFrom="page">
                <wp:align>center</wp:align>
              </wp:positionH>
              <wp:positionV relativeFrom="page">
                <wp:align>bottom</wp:align>
              </wp:positionV>
              <wp:extent cx="551815" cy="452755"/>
              <wp:effectExtent l="0" t="0" r="635" b="0"/>
              <wp:wrapNone/>
              <wp:docPr id="1181649879" name="Text Box 1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74FC88CD" w14:textId="17192732" w:rsidR="00F121EA" w:rsidRPr="00F121EA" w:rsidRDefault="00F121EA" w:rsidP="00F121EA">
                          <w:pPr>
                            <w:spacing w:after="0"/>
                            <w:rPr>
                              <w:rFonts w:eastAsia="Calibri" w:cs="Calibri"/>
                              <w:noProof/>
                              <w:color w:val="FF0000"/>
                              <w:sz w:val="24"/>
                            </w:rPr>
                          </w:pPr>
                          <w:r w:rsidRPr="00F121EA">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356DAEB" id="_x0000_t202" coordsize="21600,21600" o:spt="202" path="m,l,21600r21600,l21600,xe">
              <v:stroke joinstyle="miter"/>
              <v:path gradientshapeok="t" o:connecttype="rect"/>
            </v:shapetype>
            <v:shape id="Text Box 15" o:spid="_x0000_s1052" type="#_x0000_t202" alt="OFFICIAL" style="position:absolute;margin-left:0;margin-top:0;width:43.45pt;height:35.65pt;z-index:25167257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" filled="f" stroked="f">
              <v:textbox style="mso-fit-shape-to-text:t" inset="0,0,0,15pt">
                <w:txbxContent>
                  <w:p w14:paraId="74FC88CD" w14:textId="17192732" w:rsidR="00F121EA" w:rsidRPr="00F121EA" w:rsidRDefault="00F121EA" w:rsidP="00F121EA">
                    <w:pPr>
                      <w:spacing w:after="0"/>
                      <w:rPr>
                        <w:rFonts w:eastAsia="Calibri" w:cs="Calibri"/>
                        <w:noProof/>
                        <w:color w:val="FF0000"/>
                        <w:sz w:val="24"/>
                      </w:rPr>
                    </w:pPr>
                    <w:r w:rsidRPr="00F121EA">
                      <w:rPr>
                        <w:rFonts w:eastAsia="Calibri" w:cs="Calibri"/>
                        <w:noProof/>
                        <w:color w:val="FF0000"/>
                        <w:sz w:val="24"/>
                      </w:rPr>
                      <w:t>OFFICIAL</w:t>
                    </w:r>
                  </w:p>
                </w:txbxContent>
              </v:textbox>
              <w10:wrap anchorx="page" anchory="page"/>
            </v:shape>
          </w:pict>
        </mc:Fallback>
      </mc:AlternateContent>
    </w:r>
    <w:r w:rsidR="001942E3">
      <w:rPr>
        <w:noProof/>
        <w:sz w:val="16"/>
        <w:szCs w:val="16"/>
      </w:rPr>
      <w:t>References</w:t>
    </w:r>
    <w:r w:rsidR="001942E3" w:rsidRPr="006858E9">
      <w:rPr>
        <w:sz w:val="16"/>
        <w:szCs w:val="16"/>
      </w:rPr>
      <w:tab/>
    </w:r>
    <w:r w:rsidR="001942E3" w:rsidRPr="006858E9">
      <w:rPr>
        <w:sz w:val="16"/>
        <w:szCs w:val="16"/>
      </w:rPr>
      <w:fldChar w:fldCharType="begin"/>
    </w:r>
    <w:r w:rsidR="001942E3" w:rsidRPr="006858E9">
      <w:rPr>
        <w:sz w:val="16"/>
        <w:szCs w:val="16"/>
      </w:rPr>
      <w:instrText xml:space="preserve"> PAGE </w:instrText>
    </w:r>
    <w:r w:rsidR="001942E3" w:rsidRPr="006858E9">
      <w:rPr>
        <w:sz w:val="16"/>
        <w:szCs w:val="16"/>
      </w:rPr>
      <w:fldChar w:fldCharType="separate"/>
    </w:r>
    <w:r w:rsidR="001942E3">
      <w:rPr>
        <w:noProof/>
        <w:sz w:val="16"/>
        <w:szCs w:val="16"/>
      </w:rPr>
      <w:t>46</w:t>
    </w:r>
    <w:r w:rsidR="001942E3" w:rsidRPr="006858E9">
      <w:rPr>
        <w:sz w:val="16"/>
        <w:szCs w:val="16"/>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8C0BC5" w14:textId="55467B39" w:rsidR="001942E3" w:rsidRPr="006858E9" w:rsidRDefault="00F121EA" w:rsidP="00EB05BF">
    <w:pPr>
      <w:pBdr>
        <w:top w:val="single" w:sz="4" w:space="0" w:color="auto"/>
      </w:pBdr>
      <w:tabs>
        <w:tab w:val="right" w:pos="9072"/>
      </w:tabs>
      <w:rPr>
        <w:sz w:val="16"/>
        <w:szCs w:val="16"/>
      </w:rPr>
    </w:pPr>
    <w:r>
      <w:rPr>
        <w:noProof/>
        <w:sz w:val="16"/>
        <w:szCs w:val="16"/>
      </w:rPr>
      <mc:AlternateContent>
        <mc:Choice Requires="wps">
          <w:drawing>
            <wp:anchor distT="0" distB="0" distL="0" distR="0" simplePos="0" relativeHeight="251673600" behindDoc="0" locked="0" layoutInCell="1" allowOverlap="1" wp14:anchorId="0BF21DE4" wp14:editId="5C492E1B">
              <wp:simplePos x="635" y="635"/>
              <wp:positionH relativeFrom="page">
                <wp:align>center</wp:align>
              </wp:positionH>
              <wp:positionV relativeFrom="page">
                <wp:align>bottom</wp:align>
              </wp:positionV>
              <wp:extent cx="551815" cy="452755"/>
              <wp:effectExtent l="0" t="0" r="635" b="0"/>
              <wp:wrapNone/>
              <wp:docPr id="1549278751" name="Text Box 16"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24B43951" w14:textId="3107B0EB" w:rsidR="00F121EA" w:rsidRPr="00F121EA" w:rsidRDefault="00F121EA" w:rsidP="00F121EA">
                          <w:pPr>
                            <w:spacing w:after="0"/>
                            <w:rPr>
                              <w:rFonts w:eastAsia="Calibri" w:cs="Calibri"/>
                              <w:noProof/>
                              <w:color w:val="FF0000"/>
                              <w:sz w:val="24"/>
                            </w:rPr>
                          </w:pPr>
                          <w:r w:rsidRPr="00F121EA">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BF21DE4" id="_x0000_t202" coordsize="21600,21600" o:spt="202" path="m,l,21600r21600,l21600,xe">
              <v:stroke joinstyle="miter"/>
              <v:path gradientshapeok="t" o:connecttype="rect"/>
            </v:shapetype>
            <v:shape id="Text Box 16" o:spid="_x0000_s1053" type="#_x0000_t202" alt="OFFICIAL" style="position:absolute;margin-left:0;margin-top:0;width:43.45pt;height:35.65pt;z-index:25167360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" filled="f" stroked="f">
              <v:textbox style="mso-fit-shape-to-text:t" inset="0,0,0,15pt">
                <w:txbxContent>
                  <w:p w14:paraId="24B43951" w14:textId="3107B0EB" w:rsidR="00F121EA" w:rsidRPr="00F121EA" w:rsidRDefault="00F121EA" w:rsidP="00F121EA">
                    <w:pPr>
                      <w:spacing w:after="0"/>
                      <w:rPr>
                        <w:rFonts w:eastAsia="Calibri" w:cs="Calibri"/>
                        <w:noProof/>
                        <w:color w:val="FF0000"/>
                        <w:sz w:val="24"/>
                      </w:rPr>
                    </w:pPr>
                    <w:r w:rsidRPr="00F121EA">
                      <w:rPr>
                        <w:rFonts w:eastAsia="Calibri" w:cs="Calibri"/>
                        <w:noProof/>
                        <w:color w:val="FF0000"/>
                        <w:sz w:val="24"/>
                      </w:rPr>
                      <w:t>OFFICIAL</w:t>
                    </w:r>
                  </w:p>
                </w:txbxContent>
              </v:textbox>
              <w10:wrap anchorx="page" anchory="page"/>
            </v:shape>
          </w:pict>
        </mc:Fallback>
      </mc:AlternateContent>
    </w:r>
    <w:r w:rsidR="001942E3">
      <w:rPr>
        <w:noProof/>
        <w:sz w:val="16"/>
        <w:szCs w:val="16"/>
      </w:rPr>
      <w:t>Appendix A Summary of submissions from prescribed experts, agencies and authorities</w:t>
    </w:r>
    <w:r w:rsidR="001942E3" w:rsidRPr="006858E9">
      <w:rPr>
        <w:sz w:val="16"/>
        <w:szCs w:val="16"/>
      </w:rPr>
      <w:tab/>
    </w:r>
    <w:r w:rsidR="001942E3" w:rsidRPr="006858E9">
      <w:rPr>
        <w:sz w:val="16"/>
        <w:szCs w:val="16"/>
      </w:rPr>
      <w:fldChar w:fldCharType="begin"/>
    </w:r>
    <w:r w:rsidR="001942E3" w:rsidRPr="006858E9">
      <w:rPr>
        <w:sz w:val="16"/>
        <w:szCs w:val="16"/>
      </w:rPr>
      <w:instrText xml:space="preserve"> PAGE </w:instrText>
    </w:r>
    <w:r w:rsidR="001942E3" w:rsidRPr="006858E9">
      <w:rPr>
        <w:sz w:val="16"/>
        <w:szCs w:val="16"/>
      </w:rPr>
      <w:fldChar w:fldCharType="separate"/>
    </w:r>
    <w:r w:rsidR="001942E3">
      <w:rPr>
        <w:noProof/>
        <w:sz w:val="16"/>
        <w:szCs w:val="16"/>
      </w:rPr>
      <w:t>48</w:t>
    </w:r>
    <w:r w:rsidR="001942E3" w:rsidRPr="006858E9">
      <w:rPr>
        <w:sz w:val="16"/>
        <w:szCs w:val="16"/>
      </w:rPr>
      <w:fldChar w:fldCharType="end"/>
    </w:r>
  </w:p>
  <w:p w14:paraId="0AAC2D2E" w14:textId="77777777" w:rsidR="001942E3" w:rsidRDefault="001942E3"/>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1F7997" w14:textId="6EE56338" w:rsidR="001942E3" w:rsidRPr="0096333B" w:rsidRDefault="00F121EA" w:rsidP="006D0C25">
    <w:pPr>
      <w:tabs>
        <w:tab w:val="center" w:pos="8364"/>
      </w:tabs>
      <w:rPr>
        <w:sz w:val="20"/>
      </w:rPr>
    </w:pPr>
    <w:r>
      <w:rPr>
        <w:noProof/>
        <w:sz w:val="20"/>
      </w:rPr>
      <mc:AlternateContent>
        <mc:Choice Requires="wps">
          <w:drawing>
            <wp:anchor distT="0" distB="0" distL="0" distR="0" simplePos="0" relativeHeight="251664384" behindDoc="0" locked="0" layoutInCell="1" allowOverlap="1" wp14:anchorId="711C4F8E" wp14:editId="5ABDDC7E">
              <wp:simplePos x="635" y="635"/>
              <wp:positionH relativeFrom="page">
                <wp:align>center</wp:align>
              </wp:positionH>
              <wp:positionV relativeFrom="page">
                <wp:align>bottom</wp:align>
              </wp:positionV>
              <wp:extent cx="551815" cy="452755"/>
              <wp:effectExtent l="0" t="0" r="635" b="0"/>
              <wp:wrapNone/>
              <wp:docPr id="1859274984" name="Text Box 7"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163B8EA8" w14:textId="05DC7F0D" w:rsidR="00F121EA" w:rsidRPr="00F121EA" w:rsidRDefault="00F121EA" w:rsidP="00F121EA">
                          <w:pPr>
                            <w:spacing w:after="0"/>
                            <w:rPr>
                              <w:rFonts w:eastAsia="Calibri" w:cs="Calibri"/>
                              <w:noProof/>
                              <w:color w:val="FF0000"/>
                              <w:sz w:val="24"/>
                            </w:rPr>
                          </w:pPr>
                          <w:r w:rsidRPr="00F121EA">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11C4F8E" id="_x0000_t202" coordsize="21600,21600" o:spt="202" path="m,l,21600r21600,l21600,xe">
              <v:stroke joinstyle="miter"/>
              <v:path gradientshapeok="t" o:connecttype="rect"/>
            </v:shapetype>
            <v:shape id="Text Box 7" o:spid="_x0000_s1043" type="#_x0000_t202" alt="OFFICIAL" style="position:absolute;margin-left:0;margin-top:0;width:43.45pt;height:35.65pt;z-index:25166438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" filled="f" stroked="f">
              <v:textbox style="mso-fit-shape-to-text:t" inset="0,0,0,15pt">
                <w:txbxContent>
                  <w:p w14:paraId="163B8EA8" w14:textId="05DC7F0D" w:rsidR="00F121EA" w:rsidRPr="00F121EA" w:rsidRDefault="00F121EA" w:rsidP="00F121EA">
                    <w:pPr>
                      <w:spacing w:after="0"/>
                      <w:rPr>
                        <w:rFonts w:eastAsia="Calibri" w:cs="Calibri"/>
                        <w:noProof/>
                        <w:color w:val="FF0000"/>
                        <w:sz w:val="24"/>
                      </w:rPr>
                    </w:pPr>
                    <w:r w:rsidRPr="00F121EA">
                      <w:rPr>
                        <w:rFonts w:eastAsia="Calibri" w:cs="Calibri"/>
                        <w:noProof/>
                        <w:color w:val="FF0000"/>
                        <w:sz w:val="24"/>
                      </w:rPr>
                      <w:t>OFFIC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0CE3D1" w14:textId="3EC69870" w:rsidR="00F121EA" w:rsidRDefault="00F121EA">
    <w:pPr>
      <w:pStyle w:val="Footer"/>
    </w:pPr>
    <w:r>
      <w:rPr>
        <w:noProof/>
      </w:rPr>
      <mc:AlternateContent>
        <mc:Choice Requires="wps">
          <w:drawing>
            <wp:anchor distT="0" distB="0" distL="0" distR="0" simplePos="0" relativeHeight="251662336" behindDoc="0" locked="0" layoutInCell="1" allowOverlap="1" wp14:anchorId="63D2CB04" wp14:editId="023018F1">
              <wp:simplePos x="723900" y="10067925"/>
              <wp:positionH relativeFrom="page">
                <wp:align>center</wp:align>
              </wp:positionH>
              <wp:positionV relativeFrom="page">
                <wp:align>bottom</wp:align>
              </wp:positionV>
              <wp:extent cx="551815" cy="452755"/>
              <wp:effectExtent l="0" t="0" r="635" b="0"/>
              <wp:wrapNone/>
              <wp:docPr id="1169604698" name="Text Box 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4A951E44" w14:textId="55B6E288" w:rsidR="00F121EA" w:rsidRPr="00F121EA" w:rsidRDefault="00F121EA" w:rsidP="00F121EA">
                          <w:pPr>
                            <w:spacing w:after="0"/>
                            <w:rPr>
                              <w:rFonts w:eastAsia="Calibri" w:cs="Calibri"/>
                              <w:noProof/>
                              <w:color w:val="FF0000"/>
                              <w:sz w:val="24"/>
                            </w:rPr>
                          </w:pPr>
                          <w:r w:rsidRPr="00F121EA">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3D2CB04" id="_x0000_t202" coordsize="21600,21600" o:spt="202" path="m,l,21600r21600,l21600,xe">
              <v:stroke joinstyle="miter"/>
              <v:path gradientshapeok="t" o:connecttype="rect"/>
            </v:shapetype>
            <v:shape id="Text Box 5" o:spid="_x0000_s1044" type="#_x0000_t202" alt="OFFICIAL" style="position:absolute;margin-left:0;margin-top:0;width:43.45pt;height:35.65pt;z-index:25166233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" filled="f" stroked="f">
              <v:textbox style="mso-fit-shape-to-text:t" inset="0,0,0,15pt">
                <w:txbxContent>
                  <w:p w14:paraId="4A951E44" w14:textId="55B6E288" w:rsidR="00F121EA" w:rsidRPr="00F121EA" w:rsidRDefault="00F121EA" w:rsidP="00F121EA">
                    <w:pPr>
                      <w:spacing w:after="0"/>
                      <w:rPr>
                        <w:rFonts w:eastAsia="Calibri" w:cs="Calibri"/>
                        <w:noProof/>
                        <w:color w:val="FF0000"/>
                        <w:sz w:val="24"/>
                      </w:rPr>
                    </w:pPr>
                    <w:r w:rsidRPr="00F121EA">
                      <w:rPr>
                        <w:rFonts w:eastAsia="Calibri" w:cs="Calibri"/>
                        <w:noProof/>
                        <w:color w:val="FF0000"/>
                        <w:sz w:val="24"/>
                      </w:rPr>
                      <w:t>OFFICIAL</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225A1D" w14:textId="3B43F430" w:rsidR="001942E3" w:rsidRPr="006858E9" w:rsidRDefault="00F121EA" w:rsidP="00684A92">
    <w:pPr>
      <w:pBdr>
        <w:top w:val="single" w:sz="4" w:space="1" w:color="auto"/>
      </w:pBdr>
      <w:tabs>
        <w:tab w:val="right" w:pos="9639"/>
      </w:tabs>
      <w:rPr>
        <w:sz w:val="16"/>
        <w:szCs w:val="16"/>
      </w:rPr>
    </w:pPr>
    <w:r>
      <w:rPr>
        <w:noProof/>
        <w:sz w:val="16"/>
        <w:szCs w:val="16"/>
      </w:rPr>
      <mc:AlternateContent>
        <mc:Choice Requires="wps">
          <w:drawing>
            <wp:anchor distT="0" distB="0" distL="0" distR="0" simplePos="0" relativeHeight="251665408" behindDoc="0" locked="0" layoutInCell="1" allowOverlap="1" wp14:anchorId="38FBB306" wp14:editId="1E6DF644">
              <wp:simplePos x="635" y="635"/>
              <wp:positionH relativeFrom="page">
                <wp:align>center</wp:align>
              </wp:positionH>
              <wp:positionV relativeFrom="page">
                <wp:align>bottom</wp:align>
              </wp:positionV>
              <wp:extent cx="551815" cy="452755"/>
              <wp:effectExtent l="0" t="0" r="635" b="0"/>
              <wp:wrapNone/>
              <wp:docPr id="1492366787" name="Text Box 8"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0473CA21" w14:textId="691E091C" w:rsidR="00F121EA" w:rsidRPr="00F121EA" w:rsidRDefault="00F121EA" w:rsidP="00F121EA">
                          <w:pPr>
                            <w:spacing w:after="0"/>
                            <w:rPr>
                              <w:rFonts w:eastAsia="Calibri" w:cs="Calibri"/>
                              <w:noProof/>
                              <w:color w:val="FF0000"/>
                              <w:sz w:val="24"/>
                            </w:rPr>
                          </w:pPr>
                          <w:r w:rsidRPr="00F121EA">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8FBB306" id="_x0000_t202" coordsize="21600,21600" o:spt="202" path="m,l,21600r21600,l21600,xe">
              <v:stroke joinstyle="miter"/>
              <v:path gradientshapeok="t" o:connecttype="rect"/>
            </v:shapetype>
            <v:shape id="Text Box 8" o:spid="_x0000_s1046" type="#_x0000_t202" alt="OFFICIAL" style="position:absolute;margin-left:0;margin-top:0;width:43.45pt;height:35.65pt;z-index:25166540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" filled="f" stroked="f">
              <v:textbox style="mso-fit-shape-to-text:t" inset="0,0,0,15pt">
                <w:txbxContent>
                  <w:p w14:paraId="0473CA21" w14:textId="691E091C" w:rsidR="00F121EA" w:rsidRPr="00F121EA" w:rsidRDefault="00F121EA" w:rsidP="00F121EA">
                    <w:pPr>
                      <w:spacing w:after="0"/>
                      <w:rPr>
                        <w:rFonts w:eastAsia="Calibri" w:cs="Calibri"/>
                        <w:noProof/>
                        <w:color w:val="FF0000"/>
                        <w:sz w:val="24"/>
                      </w:rPr>
                    </w:pPr>
                    <w:r w:rsidRPr="00F121EA">
                      <w:rPr>
                        <w:rFonts w:eastAsia="Calibri" w:cs="Calibri"/>
                        <w:noProof/>
                        <w:color w:val="FF0000"/>
                        <w:sz w:val="24"/>
                      </w:rPr>
                      <w:t>OFFICIAL</w:t>
                    </w:r>
                  </w:p>
                </w:txbxContent>
              </v:textbox>
              <w10:wrap anchorx="page" anchory="page"/>
            </v:shape>
          </w:pict>
        </mc:Fallback>
      </mc:AlternateContent>
    </w:r>
    <w:r w:rsidR="001942E3" w:rsidRPr="006858E9">
      <w:rPr>
        <w:sz w:val="16"/>
        <w:szCs w:val="16"/>
      </w:rPr>
      <w:t xml:space="preserve">Summary </w:t>
    </w:r>
    <w:r w:rsidR="001942E3" w:rsidRPr="006858E9">
      <w:rPr>
        <w:sz w:val="16"/>
        <w:szCs w:val="16"/>
      </w:rPr>
      <w:tab/>
    </w:r>
    <w:r w:rsidR="001942E3" w:rsidRPr="006858E9">
      <w:rPr>
        <w:sz w:val="16"/>
        <w:szCs w:val="16"/>
      </w:rPr>
      <w:fldChar w:fldCharType="begin"/>
    </w:r>
    <w:r w:rsidR="001942E3" w:rsidRPr="006858E9">
      <w:rPr>
        <w:sz w:val="16"/>
        <w:szCs w:val="16"/>
      </w:rPr>
      <w:instrText xml:space="preserve"> PAGE </w:instrText>
    </w:r>
    <w:r w:rsidR="001942E3" w:rsidRPr="006858E9">
      <w:rPr>
        <w:sz w:val="16"/>
        <w:szCs w:val="16"/>
      </w:rPr>
      <w:fldChar w:fldCharType="separate"/>
    </w:r>
    <w:r w:rsidR="001942E3">
      <w:rPr>
        <w:noProof/>
        <w:sz w:val="16"/>
        <w:szCs w:val="16"/>
      </w:rPr>
      <w:t>II</w:t>
    </w:r>
    <w:r w:rsidR="001942E3" w:rsidRPr="006858E9">
      <w:rPr>
        <w:sz w:val="16"/>
        <w:szCs w:val="16"/>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BB595C" w14:textId="79949DD0" w:rsidR="001942E3" w:rsidRPr="006858E9" w:rsidRDefault="00F121EA" w:rsidP="00C11200">
    <w:pPr>
      <w:pBdr>
        <w:top w:val="single" w:sz="4" w:space="1" w:color="auto"/>
      </w:pBdr>
      <w:tabs>
        <w:tab w:val="right" w:pos="9639"/>
      </w:tabs>
      <w:rPr>
        <w:sz w:val="16"/>
        <w:szCs w:val="16"/>
      </w:rPr>
    </w:pPr>
    <w:r>
      <w:rPr>
        <w:noProof/>
        <w:sz w:val="16"/>
        <w:szCs w:val="16"/>
      </w:rPr>
      <mc:AlternateContent>
        <mc:Choice Requires="wps">
          <w:drawing>
            <wp:anchor distT="0" distB="0" distL="0" distR="0" simplePos="0" relativeHeight="251666432" behindDoc="0" locked="0" layoutInCell="1" allowOverlap="1" wp14:anchorId="55773450" wp14:editId="3AA5B1AB">
              <wp:simplePos x="635" y="635"/>
              <wp:positionH relativeFrom="page">
                <wp:align>center</wp:align>
              </wp:positionH>
              <wp:positionV relativeFrom="page">
                <wp:align>bottom</wp:align>
              </wp:positionV>
              <wp:extent cx="551815" cy="452755"/>
              <wp:effectExtent l="0" t="0" r="635" b="0"/>
              <wp:wrapNone/>
              <wp:docPr id="177569499" name="Text Box 9"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2AC2EC1B" w14:textId="12E882B5" w:rsidR="00F121EA" w:rsidRPr="00F121EA" w:rsidRDefault="00F121EA" w:rsidP="00F121EA">
                          <w:pPr>
                            <w:spacing w:after="0"/>
                            <w:rPr>
                              <w:rFonts w:eastAsia="Calibri" w:cs="Calibri"/>
                              <w:noProof/>
                              <w:color w:val="FF0000"/>
                              <w:sz w:val="24"/>
                            </w:rPr>
                          </w:pPr>
                          <w:r w:rsidRPr="00F121EA">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5773450" id="_x0000_t202" coordsize="21600,21600" o:spt="202" path="m,l,21600r21600,l21600,xe">
              <v:stroke joinstyle="miter"/>
              <v:path gradientshapeok="t" o:connecttype="rect"/>
            </v:shapetype>
            <v:shape id="Text Box 9" o:spid="_x0000_s1047" type="#_x0000_t202" alt="OFFICIAL" style="position:absolute;margin-left:0;margin-top:0;width:43.45pt;height:35.65pt;z-index:25166643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" filled="f" stroked="f">
              <v:textbox style="mso-fit-shape-to-text:t" inset="0,0,0,15pt">
                <w:txbxContent>
                  <w:p w14:paraId="2AC2EC1B" w14:textId="12E882B5" w:rsidR="00F121EA" w:rsidRPr="00F121EA" w:rsidRDefault="00F121EA" w:rsidP="00F121EA">
                    <w:pPr>
                      <w:spacing w:after="0"/>
                      <w:rPr>
                        <w:rFonts w:eastAsia="Calibri" w:cs="Calibri"/>
                        <w:noProof/>
                        <w:color w:val="FF0000"/>
                        <w:sz w:val="24"/>
                      </w:rPr>
                    </w:pPr>
                    <w:r w:rsidRPr="00F121EA">
                      <w:rPr>
                        <w:rFonts w:eastAsia="Calibri" w:cs="Calibri"/>
                        <w:noProof/>
                        <w:color w:val="FF0000"/>
                        <w:sz w:val="24"/>
                      </w:rPr>
                      <w:t>OFFICIAL</w:t>
                    </w:r>
                  </w:p>
                </w:txbxContent>
              </v:textbox>
              <w10:wrap anchorx="page" anchory="page"/>
            </v:shape>
          </w:pict>
        </mc:Fallback>
      </mc:AlternateContent>
    </w:r>
    <w:r w:rsidR="001942E3" w:rsidRPr="006858E9">
      <w:rPr>
        <w:sz w:val="16"/>
        <w:szCs w:val="16"/>
      </w:rPr>
      <w:t>Table of Contents</w:t>
    </w:r>
    <w:r w:rsidR="001942E3" w:rsidRPr="006858E9">
      <w:rPr>
        <w:sz w:val="16"/>
        <w:szCs w:val="16"/>
      </w:rPr>
      <w:tab/>
    </w:r>
    <w:r w:rsidR="001942E3" w:rsidRPr="006858E9">
      <w:rPr>
        <w:sz w:val="16"/>
        <w:szCs w:val="16"/>
      </w:rPr>
      <w:fldChar w:fldCharType="begin"/>
    </w:r>
    <w:r w:rsidR="001942E3" w:rsidRPr="006858E9">
      <w:rPr>
        <w:sz w:val="16"/>
        <w:szCs w:val="16"/>
      </w:rPr>
      <w:instrText xml:space="preserve"> PAGE </w:instrText>
    </w:r>
    <w:r w:rsidR="001942E3" w:rsidRPr="006858E9">
      <w:rPr>
        <w:sz w:val="16"/>
        <w:szCs w:val="16"/>
      </w:rPr>
      <w:fldChar w:fldCharType="separate"/>
    </w:r>
    <w:r w:rsidR="001942E3">
      <w:rPr>
        <w:noProof/>
        <w:sz w:val="16"/>
        <w:szCs w:val="16"/>
      </w:rPr>
      <w:t>IV</w:t>
    </w:r>
    <w:r w:rsidR="001942E3" w:rsidRPr="006858E9">
      <w:rPr>
        <w:sz w:val="16"/>
        <w:szCs w:val="16"/>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7EF71D" w14:textId="1993C352" w:rsidR="001942E3" w:rsidRPr="006858E9" w:rsidRDefault="00F121EA" w:rsidP="00684A92">
    <w:pPr>
      <w:pBdr>
        <w:top w:val="single" w:sz="4" w:space="1" w:color="auto"/>
      </w:pBdr>
      <w:tabs>
        <w:tab w:val="left" w:pos="1365"/>
        <w:tab w:val="right" w:pos="9214"/>
      </w:tabs>
      <w:rPr>
        <w:sz w:val="16"/>
        <w:szCs w:val="16"/>
      </w:rPr>
    </w:pPr>
    <w:r>
      <w:rPr>
        <w:noProof/>
        <w:sz w:val="16"/>
        <w:szCs w:val="16"/>
      </w:rPr>
      <mc:AlternateContent>
        <mc:Choice Requires="wps">
          <w:drawing>
            <wp:anchor distT="0" distB="0" distL="0" distR="0" simplePos="0" relativeHeight="251667456" behindDoc="0" locked="0" layoutInCell="1" allowOverlap="1" wp14:anchorId="54B8F263" wp14:editId="7BA5F3C0">
              <wp:simplePos x="635" y="635"/>
              <wp:positionH relativeFrom="page">
                <wp:align>center</wp:align>
              </wp:positionH>
              <wp:positionV relativeFrom="page">
                <wp:align>bottom</wp:align>
              </wp:positionV>
              <wp:extent cx="551815" cy="452755"/>
              <wp:effectExtent l="0" t="0" r="635" b="0"/>
              <wp:wrapNone/>
              <wp:docPr id="77181344" name="Text Box 10"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54B780B9" w14:textId="1ED20ABB" w:rsidR="00F121EA" w:rsidRPr="00F121EA" w:rsidRDefault="00F121EA" w:rsidP="00F121EA">
                          <w:pPr>
                            <w:spacing w:after="0"/>
                            <w:rPr>
                              <w:rFonts w:eastAsia="Calibri" w:cs="Calibri"/>
                              <w:noProof/>
                              <w:color w:val="FF0000"/>
                              <w:sz w:val="24"/>
                            </w:rPr>
                          </w:pPr>
                          <w:r w:rsidRPr="00F121EA">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4B8F263" id="_x0000_t202" coordsize="21600,21600" o:spt="202" path="m,l,21600r21600,l21600,xe">
              <v:stroke joinstyle="miter"/>
              <v:path gradientshapeok="t" o:connecttype="rect"/>
            </v:shapetype>
            <v:shape id="Text Box 10" o:spid="_x0000_s1048" type="#_x0000_t202" alt="OFFICIAL" style="position:absolute;margin-left:0;margin-top:0;width:43.45pt;height:35.65pt;z-index:25166745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" filled="f" stroked="f">
              <v:textbox style="mso-fit-shape-to-text:t" inset="0,0,0,15pt">
                <w:txbxContent>
                  <w:p w14:paraId="54B780B9" w14:textId="1ED20ABB" w:rsidR="00F121EA" w:rsidRPr="00F121EA" w:rsidRDefault="00F121EA" w:rsidP="00F121EA">
                    <w:pPr>
                      <w:spacing w:after="0"/>
                      <w:rPr>
                        <w:rFonts w:eastAsia="Calibri" w:cs="Calibri"/>
                        <w:noProof/>
                        <w:color w:val="FF0000"/>
                        <w:sz w:val="24"/>
                      </w:rPr>
                    </w:pPr>
                    <w:r w:rsidRPr="00F121EA">
                      <w:rPr>
                        <w:rFonts w:eastAsia="Calibri" w:cs="Calibri"/>
                        <w:noProof/>
                        <w:color w:val="FF0000"/>
                        <w:sz w:val="24"/>
                      </w:rPr>
                      <w:t>OFFICIAL</w:t>
                    </w:r>
                  </w:p>
                </w:txbxContent>
              </v:textbox>
              <w10:wrap anchorx="page" anchory="page"/>
            </v:shape>
          </w:pict>
        </mc:Fallback>
      </mc:AlternateContent>
    </w:r>
    <w:r w:rsidR="001942E3" w:rsidRPr="006858E9">
      <w:rPr>
        <w:sz w:val="16"/>
        <w:szCs w:val="16"/>
      </w:rPr>
      <w:t>Abbreviations</w:t>
    </w:r>
    <w:r w:rsidR="001942E3" w:rsidRPr="006858E9">
      <w:rPr>
        <w:sz w:val="16"/>
        <w:szCs w:val="16"/>
      </w:rPr>
      <w:tab/>
    </w:r>
    <w:r w:rsidR="001942E3" w:rsidRPr="006858E9">
      <w:rPr>
        <w:sz w:val="16"/>
        <w:szCs w:val="16"/>
      </w:rPr>
      <w:tab/>
    </w:r>
    <w:r w:rsidR="001942E3" w:rsidRPr="006858E9">
      <w:rPr>
        <w:sz w:val="16"/>
        <w:szCs w:val="16"/>
      </w:rPr>
      <w:fldChar w:fldCharType="begin"/>
    </w:r>
    <w:r w:rsidR="001942E3" w:rsidRPr="006858E9">
      <w:rPr>
        <w:sz w:val="16"/>
        <w:szCs w:val="16"/>
      </w:rPr>
      <w:instrText xml:space="preserve"> PAGE </w:instrText>
    </w:r>
    <w:r w:rsidR="001942E3" w:rsidRPr="006858E9">
      <w:rPr>
        <w:sz w:val="16"/>
        <w:szCs w:val="16"/>
      </w:rPr>
      <w:fldChar w:fldCharType="separate"/>
    </w:r>
    <w:r w:rsidR="001942E3">
      <w:rPr>
        <w:noProof/>
        <w:sz w:val="16"/>
        <w:szCs w:val="16"/>
      </w:rPr>
      <w:t>VI</w:t>
    </w:r>
    <w:r w:rsidR="001942E3" w:rsidRPr="006858E9">
      <w:rPr>
        <w:sz w:val="16"/>
        <w:szCs w:val="16"/>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9ADDC1" w14:textId="12322B1E" w:rsidR="001942E3" w:rsidRPr="006858E9" w:rsidRDefault="00F121EA" w:rsidP="00AE30DE">
    <w:pPr>
      <w:pBdr>
        <w:top w:val="single" w:sz="4" w:space="0" w:color="auto"/>
      </w:pBdr>
      <w:tabs>
        <w:tab w:val="left" w:pos="1134"/>
        <w:tab w:val="right" w:pos="9072"/>
      </w:tabs>
      <w:rPr>
        <w:sz w:val="16"/>
        <w:szCs w:val="16"/>
      </w:rPr>
    </w:pPr>
    <w:r>
      <w:rPr>
        <w:noProof/>
        <w:sz w:val="16"/>
        <w:szCs w:val="16"/>
      </w:rPr>
      <mc:AlternateContent>
        <mc:Choice Requires="wps">
          <w:drawing>
            <wp:anchor distT="0" distB="0" distL="0" distR="0" simplePos="0" relativeHeight="251668480" behindDoc="0" locked="0" layoutInCell="1" allowOverlap="1" wp14:anchorId="29ACE947" wp14:editId="493F342C">
              <wp:simplePos x="635" y="635"/>
              <wp:positionH relativeFrom="page">
                <wp:align>center</wp:align>
              </wp:positionH>
              <wp:positionV relativeFrom="page">
                <wp:align>bottom</wp:align>
              </wp:positionV>
              <wp:extent cx="551815" cy="452755"/>
              <wp:effectExtent l="0" t="0" r="635" b="0"/>
              <wp:wrapNone/>
              <wp:docPr id="557441178" name="Text Box 11"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58584328" w14:textId="4D153CC8" w:rsidR="00F121EA" w:rsidRPr="00F121EA" w:rsidRDefault="00F121EA" w:rsidP="00F121EA">
                          <w:pPr>
                            <w:spacing w:after="0"/>
                            <w:rPr>
                              <w:rFonts w:eastAsia="Calibri" w:cs="Calibri"/>
                              <w:noProof/>
                              <w:color w:val="FF0000"/>
                              <w:sz w:val="24"/>
                            </w:rPr>
                          </w:pPr>
                          <w:r w:rsidRPr="00F121EA">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9ACE947" id="_x0000_t202" coordsize="21600,21600" o:spt="202" path="m,l,21600r21600,l21600,xe">
              <v:stroke joinstyle="miter"/>
              <v:path gradientshapeok="t" o:connecttype="rect"/>
            </v:shapetype>
            <v:shape id="Text Box 11" o:spid="_x0000_s1049" type="#_x0000_t202" alt="OFFICIAL" style="position:absolute;margin-left:0;margin-top:0;width:43.45pt;height:35.65pt;z-index:25166848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" filled="f" stroked="f">
              <v:textbox style="mso-fit-shape-to-text:t" inset="0,0,0,15pt">
                <w:txbxContent>
                  <w:p w14:paraId="58584328" w14:textId="4D153CC8" w:rsidR="00F121EA" w:rsidRPr="00F121EA" w:rsidRDefault="00F121EA" w:rsidP="00F121EA">
                    <w:pPr>
                      <w:spacing w:after="0"/>
                      <w:rPr>
                        <w:rFonts w:eastAsia="Calibri" w:cs="Calibri"/>
                        <w:noProof/>
                        <w:color w:val="FF0000"/>
                        <w:sz w:val="24"/>
                      </w:rPr>
                    </w:pPr>
                    <w:r w:rsidRPr="00F121EA">
                      <w:rPr>
                        <w:rFonts w:eastAsia="Calibri" w:cs="Calibri"/>
                        <w:noProof/>
                        <w:color w:val="FF0000"/>
                        <w:sz w:val="24"/>
                      </w:rPr>
                      <w:t>OFFICIAL</w:t>
                    </w:r>
                  </w:p>
                </w:txbxContent>
              </v:textbox>
              <w10:wrap anchorx="page" anchory="page"/>
            </v:shape>
          </w:pict>
        </mc:Fallback>
      </mc:AlternateContent>
    </w:r>
    <w:r w:rsidR="001942E3" w:rsidRPr="006858E9">
      <w:rPr>
        <w:sz w:val="16"/>
        <w:szCs w:val="16"/>
      </w:rPr>
      <w:t>Chapter 1</w:t>
    </w:r>
    <w:r w:rsidR="001942E3" w:rsidRPr="006858E9">
      <w:rPr>
        <w:sz w:val="16"/>
        <w:szCs w:val="16"/>
      </w:rPr>
      <w:tab/>
      <w:t xml:space="preserve">Risk assessment context </w:t>
    </w:r>
    <w:r w:rsidR="001942E3" w:rsidRPr="006858E9">
      <w:rPr>
        <w:sz w:val="16"/>
        <w:szCs w:val="16"/>
      </w:rPr>
      <w:tab/>
    </w:r>
    <w:r w:rsidR="001942E3">
      <w:rPr>
        <w:sz w:val="16"/>
        <w:szCs w:val="16"/>
      </w:rPr>
      <w:tab/>
    </w:r>
    <w:r w:rsidR="001942E3" w:rsidRPr="006858E9">
      <w:rPr>
        <w:sz w:val="16"/>
        <w:szCs w:val="16"/>
      </w:rPr>
      <w:fldChar w:fldCharType="begin"/>
    </w:r>
    <w:r w:rsidR="001942E3" w:rsidRPr="006858E9">
      <w:rPr>
        <w:sz w:val="16"/>
        <w:szCs w:val="16"/>
      </w:rPr>
      <w:instrText xml:space="preserve"> PAGE </w:instrText>
    </w:r>
    <w:r w:rsidR="001942E3" w:rsidRPr="006858E9">
      <w:rPr>
        <w:sz w:val="16"/>
        <w:szCs w:val="16"/>
      </w:rPr>
      <w:fldChar w:fldCharType="separate"/>
    </w:r>
    <w:r w:rsidR="001942E3">
      <w:rPr>
        <w:noProof/>
        <w:sz w:val="16"/>
        <w:szCs w:val="16"/>
      </w:rPr>
      <w:t>13</w:t>
    </w:r>
    <w:r w:rsidR="001942E3" w:rsidRPr="006858E9">
      <w:rPr>
        <w:sz w:val="16"/>
        <w:szCs w:val="16"/>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55C64B" w14:textId="547501C6" w:rsidR="001942E3" w:rsidRPr="006858E9" w:rsidRDefault="001942E3" w:rsidP="00684A92">
    <w:pPr>
      <w:pBdr>
        <w:top w:val="single" w:sz="4" w:space="0" w:color="auto"/>
      </w:pBdr>
      <w:tabs>
        <w:tab w:val="left" w:pos="1134"/>
        <w:tab w:val="right" w:pos="9072"/>
      </w:tabs>
      <w:rPr>
        <w:sz w:val="16"/>
        <w:szCs w:val="16"/>
      </w:rPr>
    </w:pPr>
    <w:r w:rsidRPr="006858E9">
      <w:rPr>
        <w:sz w:val="16"/>
        <w:szCs w:val="16"/>
      </w:rPr>
      <w:t xml:space="preserve">Chapter </w:t>
    </w:r>
    <w:r>
      <w:rPr>
        <w:sz w:val="16"/>
        <w:szCs w:val="16"/>
      </w:rPr>
      <w:t>2</w:t>
    </w:r>
    <w:r w:rsidRPr="006858E9">
      <w:rPr>
        <w:sz w:val="16"/>
        <w:szCs w:val="16"/>
      </w:rPr>
      <w:tab/>
      <w:t xml:space="preserve">Risk </w:t>
    </w:r>
    <w:r>
      <w:rPr>
        <w:sz w:val="16"/>
        <w:szCs w:val="16"/>
      </w:rPr>
      <w:t>assessment</w:t>
    </w:r>
    <w:r w:rsidRPr="006858E9">
      <w:rPr>
        <w:sz w:val="16"/>
        <w:szCs w:val="16"/>
      </w:rPr>
      <w:tab/>
    </w:r>
    <w:r w:rsidRPr="006858E9">
      <w:rPr>
        <w:sz w:val="16"/>
        <w:szCs w:val="16"/>
      </w:rPr>
      <w:fldChar w:fldCharType="begin"/>
    </w:r>
    <w:r w:rsidRPr="006858E9">
      <w:rPr>
        <w:sz w:val="16"/>
        <w:szCs w:val="16"/>
      </w:rPr>
      <w:instrText xml:space="preserve"> PAGE </w:instrText>
    </w:r>
    <w:r w:rsidRPr="006858E9">
      <w:rPr>
        <w:sz w:val="16"/>
        <w:szCs w:val="16"/>
      </w:rPr>
      <w:fldChar w:fldCharType="separate"/>
    </w:r>
    <w:r>
      <w:rPr>
        <w:noProof/>
        <w:sz w:val="16"/>
        <w:szCs w:val="16"/>
      </w:rPr>
      <w:t>14</w:t>
    </w:r>
    <w:r w:rsidRPr="006858E9">
      <w:rPr>
        <w:sz w:val="16"/>
        <w:szCs w:val="16"/>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5C803D" w14:textId="631F7EF9" w:rsidR="001942E3" w:rsidRPr="006858E9" w:rsidRDefault="00F121EA" w:rsidP="00684A92">
    <w:pPr>
      <w:pBdr>
        <w:top w:val="single" w:sz="4" w:space="0" w:color="auto"/>
      </w:pBdr>
      <w:tabs>
        <w:tab w:val="left" w:pos="1134"/>
        <w:tab w:val="right" w:pos="9072"/>
      </w:tabs>
      <w:rPr>
        <w:sz w:val="16"/>
        <w:szCs w:val="16"/>
      </w:rPr>
    </w:pPr>
    <w:r>
      <w:rPr>
        <w:noProof/>
        <w:sz w:val="16"/>
        <w:szCs w:val="16"/>
      </w:rPr>
      <mc:AlternateContent>
        <mc:Choice Requires="wps">
          <w:drawing>
            <wp:anchor distT="0" distB="0" distL="0" distR="0" simplePos="0" relativeHeight="251670528" behindDoc="0" locked="0" layoutInCell="1" allowOverlap="1" wp14:anchorId="4A570C05" wp14:editId="09BAA249">
              <wp:simplePos x="635" y="635"/>
              <wp:positionH relativeFrom="page">
                <wp:align>center</wp:align>
              </wp:positionH>
              <wp:positionV relativeFrom="page">
                <wp:align>bottom</wp:align>
              </wp:positionV>
              <wp:extent cx="551815" cy="452755"/>
              <wp:effectExtent l="0" t="0" r="635" b="0"/>
              <wp:wrapNone/>
              <wp:docPr id="1219086362" name="Text Box 13"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188B381C" w14:textId="2FF45746" w:rsidR="00F121EA" w:rsidRPr="00F121EA" w:rsidRDefault="00F121EA" w:rsidP="00F121EA">
                          <w:pPr>
                            <w:spacing w:after="0"/>
                            <w:rPr>
                              <w:rFonts w:eastAsia="Calibri" w:cs="Calibri"/>
                              <w:noProof/>
                              <w:color w:val="FF0000"/>
                              <w:sz w:val="24"/>
                            </w:rPr>
                          </w:pPr>
                          <w:r w:rsidRPr="00F121EA">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A570C05" id="_x0000_t202" coordsize="21600,21600" o:spt="202" path="m,l,21600r21600,l21600,xe">
              <v:stroke joinstyle="miter"/>
              <v:path gradientshapeok="t" o:connecttype="rect"/>
            </v:shapetype>
            <v:shape id="Text Box 13" o:spid="_x0000_s1050" type="#_x0000_t202" alt="OFFICIAL" style="position:absolute;margin-left:0;margin-top:0;width:43.45pt;height:35.65pt;z-index:25167052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" filled="f" stroked="f">
              <v:textbox style="mso-fit-shape-to-text:t" inset="0,0,0,15pt">
                <w:txbxContent>
                  <w:p w14:paraId="188B381C" w14:textId="2FF45746" w:rsidR="00F121EA" w:rsidRPr="00F121EA" w:rsidRDefault="00F121EA" w:rsidP="00F121EA">
                    <w:pPr>
                      <w:spacing w:after="0"/>
                      <w:rPr>
                        <w:rFonts w:eastAsia="Calibri" w:cs="Calibri"/>
                        <w:noProof/>
                        <w:color w:val="FF0000"/>
                        <w:sz w:val="24"/>
                      </w:rPr>
                    </w:pPr>
                    <w:r w:rsidRPr="00F121EA">
                      <w:rPr>
                        <w:rFonts w:eastAsia="Calibri" w:cs="Calibri"/>
                        <w:noProof/>
                        <w:color w:val="FF0000"/>
                        <w:sz w:val="24"/>
                      </w:rPr>
                      <w:t>OFFICIAL</w:t>
                    </w:r>
                  </w:p>
                </w:txbxContent>
              </v:textbox>
              <w10:wrap anchorx="page" anchory="page"/>
            </v:shape>
          </w:pict>
        </mc:Fallback>
      </mc:AlternateContent>
    </w:r>
    <w:r w:rsidR="001942E3" w:rsidRPr="006858E9">
      <w:rPr>
        <w:sz w:val="16"/>
        <w:szCs w:val="16"/>
      </w:rPr>
      <w:t xml:space="preserve">Chapter </w:t>
    </w:r>
    <w:r w:rsidR="001942E3">
      <w:rPr>
        <w:sz w:val="16"/>
        <w:szCs w:val="16"/>
      </w:rPr>
      <w:t>3</w:t>
    </w:r>
    <w:r w:rsidR="001942E3" w:rsidRPr="006858E9">
      <w:rPr>
        <w:sz w:val="16"/>
        <w:szCs w:val="16"/>
      </w:rPr>
      <w:tab/>
      <w:t xml:space="preserve">Risk </w:t>
    </w:r>
    <w:r w:rsidR="001942E3">
      <w:rPr>
        <w:sz w:val="16"/>
        <w:szCs w:val="16"/>
      </w:rPr>
      <w:t>management</w:t>
    </w:r>
    <w:r w:rsidR="001942E3" w:rsidRPr="006858E9">
      <w:rPr>
        <w:sz w:val="16"/>
        <w:szCs w:val="16"/>
      </w:rPr>
      <w:tab/>
    </w:r>
    <w:r w:rsidR="001942E3" w:rsidRPr="006858E9">
      <w:rPr>
        <w:sz w:val="16"/>
        <w:szCs w:val="16"/>
      </w:rPr>
      <w:fldChar w:fldCharType="begin"/>
    </w:r>
    <w:r w:rsidR="001942E3" w:rsidRPr="006858E9">
      <w:rPr>
        <w:sz w:val="16"/>
        <w:szCs w:val="16"/>
      </w:rPr>
      <w:instrText xml:space="preserve"> PAGE </w:instrText>
    </w:r>
    <w:r w:rsidR="001942E3" w:rsidRPr="006858E9">
      <w:rPr>
        <w:sz w:val="16"/>
        <w:szCs w:val="16"/>
      </w:rPr>
      <w:fldChar w:fldCharType="separate"/>
    </w:r>
    <w:r w:rsidR="001942E3">
      <w:rPr>
        <w:noProof/>
        <w:sz w:val="16"/>
        <w:szCs w:val="16"/>
      </w:rPr>
      <w:t>33</w:t>
    </w:r>
    <w:r w:rsidR="001942E3" w:rsidRPr="006858E9">
      <w:rPr>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B38369" w14:textId="77777777" w:rsidR="00CC2E84" w:rsidRDefault="00CC2E84">
      <w:r>
        <w:separator/>
      </w:r>
    </w:p>
    <w:p w14:paraId="7DC51933" w14:textId="77777777" w:rsidR="00CC2E84" w:rsidRDefault="00CC2E84"/>
  </w:footnote>
  <w:footnote w:type="continuationSeparator" w:id="0">
    <w:p w14:paraId="6B41B7BF" w14:textId="77777777" w:rsidR="00CC2E84" w:rsidRDefault="00CC2E84">
      <w:r>
        <w:continuationSeparator/>
      </w:r>
    </w:p>
    <w:p w14:paraId="533306BB" w14:textId="77777777" w:rsidR="00CC2E84" w:rsidRDefault="00CC2E84"/>
  </w:footnote>
  <w:footnote w:id="1">
    <w:p w14:paraId="1D4D77F4" w14:textId="71A46BD3" w:rsidR="001942E3" w:rsidRPr="00493482" w:rsidRDefault="001942E3" w:rsidP="00C9427C">
      <w:pPr>
        <w:pStyle w:val="FootnoteText"/>
        <w:rPr>
          <w:rFonts w:asciiTheme="minorHAnsi" w:hAnsiTheme="minorHAnsi" w:cstheme="minorHAnsi"/>
        </w:rPr>
      </w:pPr>
      <w:r w:rsidRPr="00493482">
        <w:rPr>
          <w:rStyle w:val="FootnoteReference"/>
          <w:rFonts w:asciiTheme="minorHAnsi" w:hAnsiTheme="minorHAnsi" w:cstheme="minorHAnsi"/>
        </w:rPr>
        <w:footnoteRef/>
      </w:r>
      <w:r w:rsidRPr="00493482">
        <w:rPr>
          <w:rFonts w:asciiTheme="minorHAnsi" w:hAnsiTheme="minorHAnsi" w:cstheme="minorHAnsi"/>
        </w:rPr>
        <w:t xml:space="preserve"> The title for the licence application submitted by </w:t>
      </w:r>
      <w:r w:rsidR="00410635">
        <w:rPr>
          <w:rFonts w:asciiTheme="minorHAnsi" w:hAnsiTheme="minorHAnsi" w:cstheme="minorHAnsi"/>
        </w:rPr>
        <w:t>Intervet Australia</w:t>
      </w:r>
      <w:r w:rsidRPr="00493482">
        <w:rPr>
          <w:rFonts w:asciiTheme="minorHAnsi" w:hAnsiTheme="minorHAnsi" w:cstheme="minorHAnsi"/>
        </w:rPr>
        <w:t xml:space="preserve"> Pty Ltd is “</w:t>
      </w:r>
      <w:r w:rsidR="00154465">
        <w:rPr>
          <w:rFonts w:asciiTheme="minorHAnsi" w:hAnsiTheme="minorHAnsi" w:cstheme="minorHAnsi"/>
        </w:rPr>
        <w:t xml:space="preserve">Commercial DIR application for Nobivac NXT HCPChFeLV Live Vaccine for </w:t>
      </w:r>
      <w:r w:rsidR="005A45F1">
        <w:rPr>
          <w:rFonts w:asciiTheme="minorHAnsi" w:hAnsiTheme="minorHAnsi" w:cstheme="minorHAnsi"/>
        </w:rPr>
        <w:t>cats, plus fall out vaccine product Nobivac NXT HCPFeLV Live Vaccine for cats</w:t>
      </w:r>
      <w:r w:rsidRPr="00493482">
        <w:rPr>
          <w:rFonts w:asciiTheme="minorHAnsi" w:hAnsiTheme="minorHAnsi" w:cstheme="minorHAnsi"/>
        </w:rPr>
        <w:t>”.</w:t>
      </w:r>
    </w:p>
  </w:footnote>
  <w:footnote w:id="2">
    <w:p w14:paraId="660465B6" w14:textId="77777777" w:rsidR="00DD29CB" w:rsidRDefault="00DD29CB" w:rsidP="00DD29CB">
      <w:pPr>
        <w:pStyle w:val="FootnoteText"/>
      </w:pPr>
      <w:r>
        <w:rPr>
          <w:rStyle w:val="FootnoteReference"/>
        </w:rPr>
        <w:footnoteRef/>
      </w:r>
      <w:r>
        <w:t xml:space="preserve"> Enzootic refers to a disease that is persistently present in a particular animal population or geographic area, while epizootic refers to a disease outbreak with increased infections, affecting different animal populations, or spreading over larger geographic areas. </w:t>
      </w:r>
    </w:p>
  </w:footnote>
  <w:footnote w:id="3">
    <w:p w14:paraId="5C3AF760" w14:textId="77777777" w:rsidR="00396137" w:rsidRDefault="00396137" w:rsidP="00396137">
      <w:pPr>
        <w:pStyle w:val="FootnoteText"/>
      </w:pPr>
      <w:r>
        <w:rPr>
          <w:rStyle w:val="FootnoteReference"/>
        </w:rPr>
        <w:footnoteRef/>
      </w:r>
      <w:r>
        <w:t xml:space="preserve"> As none of the proposed dealings are considered to pose a significant risk to people or the environment, section 52(2)(d)(ii) of the Act mandates a minimum period of 30 days for consultation on the RARMP. However, the Regulator has allowed up to eight weeks for the receipt of submissions from prescribed experts, agencies and authorities and the public. </w:t>
      </w:r>
    </w:p>
  </w:footnote>
  <w:footnote w:id="4">
    <w:p w14:paraId="7437D7BD" w14:textId="77777777" w:rsidR="0012329B" w:rsidRDefault="0012329B" w:rsidP="0012329B">
      <w:r w:rsidRPr="00090EF5">
        <w:rPr>
          <w:rFonts w:eastAsiaTheme="majorEastAsia"/>
          <w:sz w:val="20"/>
          <w:vertAlign w:val="superscript"/>
        </w:rPr>
        <w:footnoteRef/>
      </w:r>
      <w:r w:rsidRPr="00090EF5">
        <w:rPr>
          <w:sz w:val="20"/>
          <w:vertAlign w:val="superscript"/>
        </w:rPr>
        <w:t xml:space="preserve"> </w:t>
      </w:r>
      <w:r w:rsidRPr="00090EF5">
        <w:rPr>
          <w:sz w:val="20"/>
        </w:rPr>
        <w:t xml:space="preserve">Prescribed </w:t>
      </w:r>
      <w:r w:rsidRPr="00C35E44">
        <w:rPr>
          <w:sz w:val="20"/>
        </w:rPr>
        <w:t>expects, agencies and authorities</w:t>
      </w:r>
      <w:r w:rsidRPr="00090EF5">
        <w:rPr>
          <w:sz w:val="20"/>
        </w:rPr>
        <w:t xml:space="preserve"> include GTTAC, State and Terri</w:t>
      </w:r>
      <w:r>
        <w:rPr>
          <w:sz w:val="20"/>
        </w:rPr>
        <w:t>tory Governments</w:t>
      </w:r>
      <w:r w:rsidRPr="00090EF5">
        <w:rPr>
          <w:sz w:val="20"/>
        </w:rPr>
        <w:t>, Australian government agencies and the Minister for the Environment</w:t>
      </w:r>
      <w:r>
        <w:rPr>
          <w:sz w:val="20"/>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150D6C" w14:textId="728144D5" w:rsidR="00F121EA" w:rsidRDefault="00F121EA">
    <w:pPr>
      <w:pStyle w:val="Header"/>
    </w:pPr>
    <w:r>
      <w:rPr>
        <w:noProof/>
      </w:rPr>
      <mc:AlternateContent>
        <mc:Choice Requires="wps">
          <w:drawing>
            <wp:anchor distT="0" distB="0" distL="0" distR="0" simplePos="0" relativeHeight="251659264" behindDoc="0" locked="0" layoutInCell="1" allowOverlap="1" wp14:anchorId="643A8C06" wp14:editId="31FF084D">
              <wp:simplePos x="635" y="635"/>
              <wp:positionH relativeFrom="page">
                <wp:align>center</wp:align>
              </wp:positionH>
              <wp:positionV relativeFrom="page">
                <wp:align>top</wp:align>
              </wp:positionV>
              <wp:extent cx="551815" cy="452755"/>
              <wp:effectExtent l="0" t="0" r="635" b="4445"/>
              <wp:wrapNone/>
              <wp:docPr id="1619957248"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1B8CD05F" w14:textId="04229772" w:rsidR="00F121EA" w:rsidRPr="00F121EA" w:rsidRDefault="00F121EA" w:rsidP="00F121EA">
                          <w:pPr>
                            <w:spacing w:after="0"/>
                            <w:rPr>
                              <w:rFonts w:eastAsia="Calibri" w:cs="Calibri"/>
                              <w:noProof/>
                              <w:color w:val="FF0000"/>
                              <w:sz w:val="24"/>
                            </w:rPr>
                          </w:pPr>
                          <w:r w:rsidRPr="00F121EA">
                            <w:rPr>
                              <w:rFonts w:eastAsia="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43A8C06" id="_x0000_t202" coordsize="21600,21600" o:spt="202" path="m,l,21600r21600,l21600,xe">
              <v:stroke joinstyle="miter"/>
              <v:path gradientshapeok="t" o:connecttype="rect"/>
            </v:shapetype>
            <v:shape id="Text Box 2" o:spid="_x0000_s1040" type="#_x0000_t202" alt="OFFICIAL" style="position:absolute;margin-left:0;margin-top:0;width:43.45pt;height:35.65pt;z-index:25165926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" filled="f" stroked="f">
              <v:textbox style="mso-fit-shape-to-text:t" inset="0,15pt,0,0">
                <w:txbxContent>
                  <w:p w14:paraId="1B8CD05F" w14:textId="04229772" w:rsidR="00F121EA" w:rsidRPr="00F121EA" w:rsidRDefault="00F121EA" w:rsidP="00F121EA">
                    <w:pPr>
                      <w:spacing w:after="0"/>
                      <w:rPr>
                        <w:rFonts w:eastAsia="Calibri" w:cs="Calibri"/>
                        <w:noProof/>
                        <w:color w:val="FF0000"/>
                        <w:sz w:val="24"/>
                      </w:rPr>
                    </w:pPr>
                    <w:r w:rsidRPr="00F121EA">
                      <w:rPr>
                        <w:rFonts w:eastAsia="Calibri" w:cs="Calibri"/>
                        <w:noProof/>
                        <w:color w:val="FF0000"/>
                        <w:sz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81DC70" w14:textId="0F44B143" w:rsidR="001942E3" w:rsidRPr="00F22284" w:rsidRDefault="00F121EA" w:rsidP="006D0C25">
    <w:pPr>
      <w:pBdr>
        <w:bottom w:val="single" w:sz="4" w:space="1" w:color="auto"/>
      </w:pBdr>
      <w:tabs>
        <w:tab w:val="right" w:pos="9072"/>
      </w:tabs>
      <w:ind w:right="-2"/>
      <w:rPr>
        <w:sz w:val="18"/>
        <w:szCs w:val="18"/>
      </w:rPr>
    </w:pPr>
    <w:r>
      <w:rPr>
        <w:noProof/>
        <w:sz w:val="18"/>
        <w:szCs w:val="18"/>
      </w:rPr>
      <mc:AlternateContent>
        <mc:Choice Requires="wps">
          <w:drawing>
            <wp:anchor distT="0" distB="0" distL="0" distR="0" simplePos="0" relativeHeight="251660288" behindDoc="0" locked="0" layoutInCell="1" allowOverlap="1" wp14:anchorId="59510C03" wp14:editId="7E2558E7">
              <wp:simplePos x="635" y="635"/>
              <wp:positionH relativeFrom="page">
                <wp:align>center</wp:align>
              </wp:positionH>
              <wp:positionV relativeFrom="page">
                <wp:align>top</wp:align>
              </wp:positionV>
              <wp:extent cx="551815" cy="452755"/>
              <wp:effectExtent l="0" t="0" r="635" b="4445"/>
              <wp:wrapNone/>
              <wp:docPr id="1681899300" name="Text Box 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503DBCED" w14:textId="6B85B03A" w:rsidR="00F121EA" w:rsidRPr="00F121EA" w:rsidRDefault="00F121EA" w:rsidP="00F121EA">
                          <w:pPr>
                            <w:spacing w:after="0"/>
                            <w:rPr>
                              <w:rFonts w:eastAsia="Calibri" w:cs="Calibri"/>
                              <w:noProof/>
                              <w:color w:val="FF0000"/>
                              <w:sz w:val="24"/>
                            </w:rPr>
                          </w:pPr>
                          <w:r w:rsidRPr="00F121EA">
                            <w:rPr>
                              <w:rFonts w:eastAsia="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9510C03" id="_x0000_t202" coordsize="21600,21600" o:spt="202" path="m,l,21600r21600,l21600,xe">
              <v:stroke joinstyle="miter"/>
              <v:path gradientshapeok="t" o:connecttype="rect"/>
            </v:shapetype>
            <v:shape id="Text Box 3" o:spid="_x0000_s1041" type="#_x0000_t202" alt="OFFICIAL" style="position:absolute;margin-left:0;margin-top:0;width:43.45pt;height:35.65pt;z-index:25166028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" filled="f" stroked="f">
              <v:textbox style="mso-fit-shape-to-text:t" inset="0,15pt,0,0">
                <w:txbxContent>
                  <w:p w14:paraId="503DBCED" w14:textId="6B85B03A" w:rsidR="00F121EA" w:rsidRPr="00F121EA" w:rsidRDefault="00F121EA" w:rsidP="00F121EA">
                    <w:pPr>
                      <w:spacing w:after="0"/>
                      <w:rPr>
                        <w:rFonts w:eastAsia="Calibri" w:cs="Calibri"/>
                        <w:noProof/>
                        <w:color w:val="FF0000"/>
                        <w:sz w:val="24"/>
                      </w:rPr>
                    </w:pPr>
                    <w:r w:rsidRPr="00F121EA">
                      <w:rPr>
                        <w:rFonts w:eastAsia="Calibri" w:cs="Calibri"/>
                        <w:noProof/>
                        <w:color w:val="FF0000"/>
                        <w:sz w:val="24"/>
                      </w:rPr>
                      <w:t>OFFICIAL</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390B00" w14:textId="3BCA6FC2" w:rsidR="00324713" w:rsidRDefault="00324713" w:rsidP="00324713">
    <w:pPr>
      <w:pStyle w:val="Header"/>
      <w:jc w:val="right"/>
    </w:pPr>
    <w:r>
      <w:rPr>
        <w:noProof/>
      </w:rPr>
      <w:drawing>
        <wp:inline distT="0" distB="0" distL="0" distR="0" wp14:anchorId="4C99B9ED" wp14:editId="407EA691">
          <wp:extent cx="3383479" cy="694706"/>
          <wp:effectExtent l="0" t="0" r="7620" b="0"/>
          <wp:docPr id="1350237395" name="Picture 1350237395" descr="Logo of the Office of the Gene Technology Regula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Logo of the Office of the Gene Technology Regulator"/>
                  <pic:cNvPicPr>
                    <a:picLocks noChangeAspect="1" noChangeArrowheads="1"/>
                  </pic:cNvPicPr>
                </pic:nvPicPr>
                <pic:blipFill>
                  <a:blip r:embed="rId1" cstate="print">
                    <a:extLst>
                      <a:ext uri="{28A0092B-C50C-407E-A947-70E740481C1C}">
                        <a14:useLocalDpi xmlns:a14="http://schemas.microsoft.com/office/drawing/2010/main" val="0"/>
                      </a:ext>
                    </a:extLst>
                  </a:blip>
                  <a:stretch>
                    <a:fillRect/>
                  </a:stretch>
                </pic:blipFill>
                <pic:spPr bwMode="auto">
                  <a:xfrm>
                    <a:off x="0" y="0"/>
                    <a:ext cx="3408627" cy="699870"/>
                  </a:xfrm>
                  <a:prstGeom prst="rect">
                    <a:avLst/>
                  </a:prstGeom>
                  <a:noFill/>
                  <a:ln>
                    <a:noFill/>
                  </a:ln>
                </pic:spPr>
              </pic:pic>
            </a:graphicData>
          </a:graphic>
        </wp:inline>
      </w:drawing>
    </w: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E50E61" w14:textId="3BC8E600" w:rsidR="001942E3" w:rsidRPr="003B2E3B" w:rsidRDefault="00F121EA" w:rsidP="00DB3074">
    <w:pPr>
      <w:pBdr>
        <w:bottom w:val="single" w:sz="4" w:space="1" w:color="auto"/>
      </w:pBdr>
      <w:tabs>
        <w:tab w:val="right" w:pos="9072"/>
      </w:tabs>
      <w:ind w:right="-2"/>
    </w:pPr>
    <w:r>
      <w:rPr>
        <w:noProof/>
        <w:sz w:val="16"/>
        <w:szCs w:val="16"/>
      </w:rPr>
      <mc:AlternateContent>
        <mc:Choice Requires="wps">
          <w:drawing>
            <wp:anchor distT="0" distB="0" distL="0" distR="0" simplePos="0" relativeHeight="251661312" behindDoc="0" locked="0" layoutInCell="1" allowOverlap="1" wp14:anchorId="6CCB8CF0" wp14:editId="3ACDECD9">
              <wp:simplePos x="635" y="635"/>
              <wp:positionH relativeFrom="page">
                <wp:align>center</wp:align>
              </wp:positionH>
              <wp:positionV relativeFrom="page">
                <wp:align>top</wp:align>
              </wp:positionV>
              <wp:extent cx="551815" cy="452755"/>
              <wp:effectExtent l="0" t="0" r="635" b="4445"/>
              <wp:wrapNone/>
              <wp:docPr id="1360393845" name="Text Box 4"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2A1EC78D" w14:textId="79DA23BE" w:rsidR="00F121EA" w:rsidRPr="00F121EA" w:rsidRDefault="00F121EA" w:rsidP="00F121EA">
                          <w:pPr>
                            <w:spacing w:after="0"/>
                            <w:rPr>
                              <w:rFonts w:eastAsia="Calibri" w:cs="Calibri"/>
                              <w:noProof/>
                              <w:color w:val="FF0000"/>
                              <w:sz w:val="24"/>
                            </w:rPr>
                          </w:pPr>
                          <w:r w:rsidRPr="00F121EA">
                            <w:rPr>
                              <w:rFonts w:eastAsia="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CCB8CF0" id="_x0000_t202" coordsize="21600,21600" o:spt="202" path="m,l,21600r21600,l21600,xe">
              <v:stroke joinstyle="miter"/>
              <v:path gradientshapeok="t" o:connecttype="rect"/>
            </v:shapetype>
            <v:shape id="Text Box 4" o:spid="_x0000_s1045" type="#_x0000_t202" alt="OFFICIAL" style="position:absolute;margin-left:0;margin-top:0;width:43.45pt;height:35.65pt;z-index:25166131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" filled="f" stroked="f">
              <v:textbox style="mso-fit-shape-to-text:t" inset="0,15pt,0,0">
                <w:txbxContent>
                  <w:p w14:paraId="2A1EC78D" w14:textId="79DA23BE" w:rsidR="00F121EA" w:rsidRPr="00F121EA" w:rsidRDefault="00F121EA" w:rsidP="00F121EA">
                    <w:pPr>
                      <w:spacing w:after="0"/>
                      <w:rPr>
                        <w:rFonts w:eastAsia="Calibri" w:cs="Calibri"/>
                        <w:noProof/>
                        <w:color w:val="FF0000"/>
                        <w:sz w:val="24"/>
                      </w:rPr>
                    </w:pPr>
                    <w:r w:rsidRPr="00F121EA">
                      <w:rPr>
                        <w:rFonts w:eastAsia="Calibri" w:cs="Calibri"/>
                        <w:noProof/>
                        <w:color w:val="FF0000"/>
                        <w:sz w:val="24"/>
                      </w:rPr>
                      <w:t>OFFICIAL</w:t>
                    </w:r>
                  </w:p>
                </w:txbxContent>
              </v:textbox>
              <w10:wrap anchorx="page" anchory="page"/>
            </v:shape>
          </w:pict>
        </mc:Fallback>
      </mc:AlternateContent>
    </w:r>
    <w:r w:rsidR="001942E3" w:rsidRPr="008C4920">
      <w:rPr>
        <w:sz w:val="16"/>
        <w:szCs w:val="16"/>
      </w:rPr>
      <w:t xml:space="preserve">DIR </w:t>
    </w:r>
    <w:r w:rsidR="000366ED">
      <w:rPr>
        <w:sz w:val="16"/>
        <w:szCs w:val="16"/>
      </w:rPr>
      <w:t>22</w:t>
    </w:r>
    <w:r w:rsidR="000A026C">
      <w:rPr>
        <w:sz w:val="16"/>
        <w:szCs w:val="16"/>
      </w:rPr>
      <w:t>0</w:t>
    </w:r>
    <w:r w:rsidR="001942E3">
      <w:rPr>
        <w:sz w:val="16"/>
        <w:szCs w:val="16"/>
      </w:rPr>
      <w:t xml:space="preserve"> </w:t>
    </w:r>
    <w:r w:rsidR="001942E3" w:rsidRPr="008C4920">
      <w:rPr>
        <w:sz w:val="16"/>
        <w:szCs w:val="16"/>
      </w:rPr>
      <w:t>– Risk Assessment and Risk Management Plan (</w:t>
    </w:r>
    <w:r w:rsidR="000366ED">
      <w:rPr>
        <w:sz w:val="16"/>
        <w:szCs w:val="16"/>
      </w:rPr>
      <w:t>April</w:t>
    </w:r>
    <w:r w:rsidR="001942E3">
      <w:rPr>
        <w:sz w:val="16"/>
        <w:szCs w:val="16"/>
      </w:rPr>
      <w:t xml:space="preserve"> 202</w:t>
    </w:r>
    <w:r w:rsidR="000A026C">
      <w:rPr>
        <w:sz w:val="16"/>
        <w:szCs w:val="16"/>
      </w:rPr>
      <w:t>6</w:t>
    </w:r>
    <w:r w:rsidR="001942E3" w:rsidRPr="008C4920">
      <w:rPr>
        <w:sz w:val="16"/>
        <w:szCs w:val="16"/>
      </w:rPr>
      <w:t>)</w:t>
    </w:r>
    <w:r w:rsidR="001942E3">
      <w:rPr>
        <w:sz w:val="16"/>
        <w:szCs w:val="16"/>
      </w:rPr>
      <w:tab/>
    </w:r>
    <w:r w:rsidR="001942E3" w:rsidRPr="003B2E3B">
      <w:rPr>
        <w:sz w:val="16"/>
        <w:szCs w:val="16"/>
      </w:rPr>
      <w:t>Office of the Gene Technology Regulato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8"/>
    <w:multiLevelType w:val="singleLevel"/>
    <w:tmpl w:val="00000008"/>
    <w:name w:val="WW8Num7"/>
    <w:lvl w:ilvl="0">
      <w:start w:val="1"/>
      <w:numFmt w:val="decimal"/>
      <w:lvlText w:val="%1."/>
      <w:lvlJc w:val="left"/>
      <w:pPr>
        <w:tabs>
          <w:tab w:val="num" w:pos="2138"/>
        </w:tabs>
        <w:ind w:left="2138" w:hanging="360"/>
      </w:pPr>
      <w:rPr>
        <w:rFonts w:cs="Times New Roman"/>
      </w:rPr>
    </w:lvl>
  </w:abstractNum>
  <w:abstractNum w:abstractNumId="1" w15:restartNumberingAfterBreak="0">
    <w:nsid w:val="00000014"/>
    <w:multiLevelType w:val="singleLevel"/>
    <w:tmpl w:val="00000014"/>
    <w:name w:val="WW8Num20"/>
    <w:lvl w:ilvl="0">
      <w:start w:val="1"/>
      <w:numFmt w:val="bullet"/>
      <w:lvlText w:val=""/>
      <w:lvlJc w:val="left"/>
      <w:pPr>
        <w:tabs>
          <w:tab w:val="num" w:pos="567"/>
        </w:tabs>
        <w:ind w:left="567" w:hanging="283"/>
      </w:pPr>
      <w:rPr>
        <w:rFonts w:ascii="Symbol" w:hAnsi="Symbol"/>
      </w:rPr>
    </w:lvl>
  </w:abstractNum>
  <w:abstractNum w:abstractNumId="2" w15:restartNumberingAfterBreak="0">
    <w:nsid w:val="00AA3A53"/>
    <w:multiLevelType w:val="hybridMultilevel"/>
    <w:tmpl w:val="6B88D770"/>
    <w:lvl w:ilvl="0" w:tplc="1AD60472">
      <w:start w:val="1"/>
      <w:numFmt w:val="lowerRoman"/>
      <w:lvlText w:val="%1."/>
      <w:lvlJc w:val="righ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40D107B"/>
    <w:multiLevelType w:val="multilevel"/>
    <w:tmpl w:val="241253C8"/>
    <w:name w:val="ListBullet"/>
    <w:lvl w:ilvl="0">
      <w:start w:val="1"/>
      <w:numFmt w:val="bullet"/>
      <w:pStyle w:val="ListBullet"/>
      <w:lvlText w:val=""/>
      <w:lvlJc w:val="left"/>
      <w:pPr>
        <w:ind w:left="425" w:hanging="425"/>
      </w:pPr>
      <w:rPr>
        <w:rFonts w:ascii="Symbol" w:hAnsi="Symbol" w:hint="default"/>
        <w:b w:val="0"/>
        <w:i w:val="0"/>
        <w:caps w:val="0"/>
        <w:sz w:val="24"/>
        <w:u w:val="none"/>
        <w:vertAlign w:val="baseline"/>
      </w:rPr>
    </w:lvl>
    <w:lvl w:ilvl="1">
      <w:start w:val="1"/>
      <w:numFmt w:val="bullet"/>
      <w:pStyle w:val="ListBullet2"/>
      <w:lvlText w:val=""/>
      <w:lvlJc w:val="left"/>
      <w:pPr>
        <w:ind w:left="850" w:hanging="425"/>
      </w:pPr>
      <w:rPr>
        <w:rFonts w:ascii="Symbol" w:hAnsi="Symbol" w:hint="default"/>
        <w:color w:val="auto"/>
      </w:rPr>
    </w:lvl>
    <w:lvl w:ilvl="2">
      <w:start w:val="1"/>
      <w:numFmt w:val="bullet"/>
      <w:pStyle w:val="ListBullet3"/>
      <w:lvlText w:val="o"/>
      <w:lvlJc w:val="left"/>
      <w:pPr>
        <w:ind w:left="1275" w:hanging="425"/>
      </w:pPr>
      <w:rPr>
        <w:rFonts w:ascii="Courier New" w:hAnsi="Courier New" w:hint="default"/>
      </w:rPr>
    </w:lvl>
    <w:lvl w:ilvl="3">
      <w:start w:val="1"/>
      <w:numFmt w:val="bullet"/>
      <w:pStyle w:val="ListBullet4"/>
      <w:lvlText w:val=""/>
      <w:lvlJc w:val="left"/>
      <w:pPr>
        <w:ind w:left="1700" w:hanging="425"/>
      </w:pPr>
      <w:rPr>
        <w:rFonts w:ascii="Symbol" w:hAnsi="Symbol" w:hint="default"/>
      </w:rPr>
    </w:lvl>
    <w:lvl w:ilvl="4">
      <w:start w:val="1"/>
      <w:numFmt w:val="none"/>
      <w:lvlText w:val=""/>
      <w:lvlJc w:val="left"/>
      <w:pPr>
        <w:ind w:left="2125" w:hanging="425"/>
      </w:pPr>
      <w:rPr>
        <w:rFonts w:hint="default"/>
      </w:rPr>
    </w:lvl>
    <w:lvl w:ilvl="5">
      <w:start w:val="1"/>
      <w:numFmt w:val="none"/>
      <w:lvlText w:val=""/>
      <w:lvlJc w:val="left"/>
      <w:pPr>
        <w:ind w:left="2550" w:hanging="425"/>
      </w:pPr>
      <w:rPr>
        <w:rFonts w:hint="default"/>
      </w:rPr>
    </w:lvl>
    <w:lvl w:ilvl="6">
      <w:start w:val="1"/>
      <w:numFmt w:val="none"/>
      <w:lvlText w:val=""/>
      <w:lvlJc w:val="left"/>
      <w:pPr>
        <w:ind w:left="2975" w:hanging="425"/>
      </w:pPr>
      <w:rPr>
        <w:rFonts w:hint="default"/>
      </w:rPr>
    </w:lvl>
    <w:lvl w:ilvl="7">
      <w:start w:val="1"/>
      <w:numFmt w:val="none"/>
      <w:lvlText w:val=""/>
      <w:lvlJc w:val="left"/>
      <w:pPr>
        <w:ind w:left="3400" w:hanging="425"/>
      </w:pPr>
      <w:rPr>
        <w:rFonts w:hint="default"/>
      </w:rPr>
    </w:lvl>
    <w:lvl w:ilvl="8">
      <w:start w:val="1"/>
      <w:numFmt w:val="none"/>
      <w:lvlText w:val=""/>
      <w:lvlJc w:val="left"/>
      <w:pPr>
        <w:ind w:left="3825" w:hanging="425"/>
      </w:pPr>
      <w:rPr>
        <w:rFonts w:hint="default"/>
      </w:rPr>
    </w:lvl>
  </w:abstractNum>
  <w:abstractNum w:abstractNumId="4" w15:restartNumberingAfterBreak="0">
    <w:nsid w:val="060E068C"/>
    <w:multiLevelType w:val="hybridMultilevel"/>
    <w:tmpl w:val="2EAE224A"/>
    <w:lvl w:ilvl="0" w:tplc="B1D2524E">
      <w:start w:val="1"/>
      <w:numFmt w:val="bullet"/>
      <w:pStyle w:val="bulletblank"/>
      <w:lvlText w:val="o"/>
      <w:lvlJc w:val="left"/>
      <w:pPr>
        <w:tabs>
          <w:tab w:val="num" w:pos="1437"/>
        </w:tabs>
        <w:ind w:left="1437" w:hanging="360"/>
      </w:pPr>
      <w:rPr>
        <w:rFonts w:ascii="Courier New" w:hAnsi="Courier New" w:cs="Courier New" w:hint="default"/>
        <w:sz w:val="18"/>
        <w:szCs w:val="18"/>
      </w:rPr>
    </w:lvl>
    <w:lvl w:ilvl="1" w:tplc="04090003" w:tentative="1">
      <w:start w:val="1"/>
      <w:numFmt w:val="bullet"/>
      <w:lvlText w:val="o"/>
      <w:lvlJc w:val="left"/>
      <w:pPr>
        <w:tabs>
          <w:tab w:val="num" w:pos="2517"/>
        </w:tabs>
        <w:ind w:left="2517" w:hanging="360"/>
      </w:pPr>
      <w:rPr>
        <w:rFonts w:ascii="Courier New" w:hAnsi="Courier New" w:cs="Courier New" w:hint="default"/>
      </w:rPr>
    </w:lvl>
    <w:lvl w:ilvl="2" w:tplc="04090005" w:tentative="1">
      <w:start w:val="1"/>
      <w:numFmt w:val="bullet"/>
      <w:lvlText w:val=""/>
      <w:lvlJc w:val="left"/>
      <w:pPr>
        <w:tabs>
          <w:tab w:val="num" w:pos="3237"/>
        </w:tabs>
        <w:ind w:left="3237" w:hanging="360"/>
      </w:pPr>
      <w:rPr>
        <w:rFonts w:ascii="Wingdings" w:hAnsi="Wingdings" w:hint="default"/>
      </w:rPr>
    </w:lvl>
    <w:lvl w:ilvl="3" w:tplc="04090001" w:tentative="1">
      <w:start w:val="1"/>
      <w:numFmt w:val="bullet"/>
      <w:lvlText w:val=""/>
      <w:lvlJc w:val="left"/>
      <w:pPr>
        <w:tabs>
          <w:tab w:val="num" w:pos="3957"/>
        </w:tabs>
        <w:ind w:left="3957" w:hanging="360"/>
      </w:pPr>
      <w:rPr>
        <w:rFonts w:ascii="Symbol" w:hAnsi="Symbol" w:hint="default"/>
      </w:rPr>
    </w:lvl>
    <w:lvl w:ilvl="4" w:tplc="04090003" w:tentative="1">
      <w:start w:val="1"/>
      <w:numFmt w:val="bullet"/>
      <w:lvlText w:val="o"/>
      <w:lvlJc w:val="left"/>
      <w:pPr>
        <w:tabs>
          <w:tab w:val="num" w:pos="4677"/>
        </w:tabs>
        <w:ind w:left="4677" w:hanging="360"/>
      </w:pPr>
      <w:rPr>
        <w:rFonts w:ascii="Courier New" w:hAnsi="Courier New" w:cs="Courier New" w:hint="default"/>
      </w:rPr>
    </w:lvl>
    <w:lvl w:ilvl="5" w:tplc="04090005" w:tentative="1">
      <w:start w:val="1"/>
      <w:numFmt w:val="bullet"/>
      <w:lvlText w:val=""/>
      <w:lvlJc w:val="left"/>
      <w:pPr>
        <w:tabs>
          <w:tab w:val="num" w:pos="5397"/>
        </w:tabs>
        <w:ind w:left="5397" w:hanging="360"/>
      </w:pPr>
      <w:rPr>
        <w:rFonts w:ascii="Wingdings" w:hAnsi="Wingdings" w:hint="default"/>
      </w:rPr>
    </w:lvl>
    <w:lvl w:ilvl="6" w:tplc="04090001" w:tentative="1">
      <w:start w:val="1"/>
      <w:numFmt w:val="bullet"/>
      <w:lvlText w:val=""/>
      <w:lvlJc w:val="left"/>
      <w:pPr>
        <w:tabs>
          <w:tab w:val="num" w:pos="6117"/>
        </w:tabs>
        <w:ind w:left="6117" w:hanging="360"/>
      </w:pPr>
      <w:rPr>
        <w:rFonts w:ascii="Symbol" w:hAnsi="Symbol" w:hint="default"/>
      </w:rPr>
    </w:lvl>
    <w:lvl w:ilvl="7" w:tplc="04090003" w:tentative="1">
      <w:start w:val="1"/>
      <w:numFmt w:val="bullet"/>
      <w:lvlText w:val="o"/>
      <w:lvlJc w:val="left"/>
      <w:pPr>
        <w:tabs>
          <w:tab w:val="num" w:pos="6837"/>
        </w:tabs>
        <w:ind w:left="6837" w:hanging="360"/>
      </w:pPr>
      <w:rPr>
        <w:rFonts w:ascii="Courier New" w:hAnsi="Courier New" w:cs="Courier New" w:hint="default"/>
      </w:rPr>
    </w:lvl>
    <w:lvl w:ilvl="8" w:tplc="04090005" w:tentative="1">
      <w:start w:val="1"/>
      <w:numFmt w:val="bullet"/>
      <w:lvlText w:val=""/>
      <w:lvlJc w:val="left"/>
      <w:pPr>
        <w:tabs>
          <w:tab w:val="num" w:pos="7557"/>
        </w:tabs>
        <w:ind w:left="7557" w:hanging="360"/>
      </w:pPr>
      <w:rPr>
        <w:rFonts w:ascii="Wingdings" w:hAnsi="Wingdings" w:hint="default"/>
      </w:rPr>
    </w:lvl>
  </w:abstractNum>
  <w:abstractNum w:abstractNumId="5" w15:restartNumberingAfterBreak="0">
    <w:nsid w:val="07492A3C"/>
    <w:multiLevelType w:val="hybridMultilevel"/>
    <w:tmpl w:val="FEE8CC96"/>
    <w:lvl w:ilvl="0" w:tplc="348416D8">
      <w:start w:val="1"/>
      <w:numFmt w:val="bullet"/>
      <w:pStyle w:val="TableTextRARMPBullet9p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78C3E5E"/>
    <w:multiLevelType w:val="hybridMultilevel"/>
    <w:tmpl w:val="0B0E8E2E"/>
    <w:lvl w:ilvl="0" w:tplc="F0FCBCAC">
      <w:start w:val="1"/>
      <w:numFmt w:val="bullet"/>
      <w:pStyle w:val="1stlevelbullets"/>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76B18E0"/>
    <w:multiLevelType w:val="hybridMultilevel"/>
    <w:tmpl w:val="589857DC"/>
    <w:lvl w:ilvl="0" w:tplc="DB4A49BE">
      <w:start w:val="1"/>
      <w:numFmt w:val="lowerLetter"/>
      <w:lvlText w:val="(%1)"/>
      <w:lvlJc w:val="left"/>
      <w:pPr>
        <w:ind w:left="720" w:hanging="360"/>
      </w:pPr>
      <w:rPr>
        <w:rFonts w:cs="Calibr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8246167"/>
    <w:multiLevelType w:val="hybridMultilevel"/>
    <w:tmpl w:val="EA3A31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84B3AA5"/>
    <w:multiLevelType w:val="hybridMultilevel"/>
    <w:tmpl w:val="291427D0"/>
    <w:lvl w:ilvl="0" w:tplc="0C090001">
      <w:start w:val="1"/>
      <w:numFmt w:val="lowerLetter"/>
      <w:pStyle w:val="Licencebullets"/>
      <w:lvlText w:val="(%1)"/>
      <w:lvlJc w:val="left"/>
      <w:pPr>
        <w:tabs>
          <w:tab w:val="num" w:pos="737"/>
        </w:tabs>
        <w:ind w:left="737" w:hanging="380"/>
      </w:pPr>
      <w:rPr>
        <w:rFonts w:ascii="Times New Roman" w:hAnsi="Times New Roman" w:cs="Raavi" w:hint="default"/>
        <w:b w:val="0"/>
        <w:bCs w:val="0"/>
        <w:i w:val="0"/>
        <w:iCs w:val="0"/>
        <w:sz w:val="24"/>
        <w:szCs w:val="24"/>
      </w:rPr>
    </w:lvl>
    <w:lvl w:ilvl="1" w:tplc="0C090019">
      <w:start w:val="1"/>
      <w:numFmt w:val="lowerRoman"/>
      <w:lvlText w:val="%2."/>
      <w:lvlJc w:val="left"/>
      <w:pPr>
        <w:tabs>
          <w:tab w:val="num" w:pos="1440"/>
        </w:tabs>
        <w:ind w:left="1440" w:hanging="360"/>
      </w:pPr>
      <w:rPr>
        <w:rFonts w:hint="default"/>
        <w:b w:val="0"/>
        <w:bCs w:val="0"/>
        <w:i w:val="0"/>
        <w:iCs w:val="0"/>
        <w:sz w:val="24"/>
        <w:szCs w:val="24"/>
      </w:rPr>
    </w:lvl>
    <w:lvl w:ilvl="2" w:tplc="0C09001B">
      <w:start w:val="1"/>
      <w:numFmt w:val="lowerRoman"/>
      <w:lvlText w:val="%3."/>
      <w:lvlJc w:val="right"/>
      <w:pPr>
        <w:tabs>
          <w:tab w:val="num" w:pos="2160"/>
        </w:tabs>
        <w:ind w:left="2160" w:hanging="180"/>
      </w:pPr>
    </w:lvl>
    <w:lvl w:ilvl="3" w:tplc="0C09000F">
      <w:start w:val="1"/>
      <w:numFmt w:val="decimal"/>
      <w:lvlText w:val="%4."/>
      <w:lvlJc w:val="left"/>
      <w:pPr>
        <w:tabs>
          <w:tab w:val="num" w:pos="2880"/>
        </w:tabs>
        <w:ind w:left="2880" w:hanging="360"/>
      </w:pPr>
    </w:lvl>
    <w:lvl w:ilvl="4" w:tplc="0C090019">
      <w:start w:val="1"/>
      <w:numFmt w:val="lowerLetter"/>
      <w:lvlText w:val="%5."/>
      <w:lvlJc w:val="left"/>
      <w:pPr>
        <w:tabs>
          <w:tab w:val="num" w:pos="3600"/>
        </w:tabs>
        <w:ind w:left="3600" w:hanging="360"/>
      </w:pPr>
    </w:lvl>
    <w:lvl w:ilvl="5" w:tplc="0C09001B">
      <w:start w:val="1"/>
      <w:numFmt w:val="lowerRoman"/>
      <w:lvlText w:val="%6."/>
      <w:lvlJc w:val="right"/>
      <w:pPr>
        <w:tabs>
          <w:tab w:val="num" w:pos="4320"/>
        </w:tabs>
        <w:ind w:left="4320" w:hanging="180"/>
      </w:pPr>
    </w:lvl>
    <w:lvl w:ilvl="6" w:tplc="0C09000F">
      <w:start w:val="1"/>
      <w:numFmt w:val="decimal"/>
      <w:lvlText w:val="%7."/>
      <w:lvlJc w:val="left"/>
      <w:pPr>
        <w:tabs>
          <w:tab w:val="num" w:pos="5040"/>
        </w:tabs>
        <w:ind w:left="5040" w:hanging="360"/>
      </w:pPr>
    </w:lvl>
    <w:lvl w:ilvl="7" w:tplc="0C090019">
      <w:start w:val="1"/>
      <w:numFmt w:val="lowerLetter"/>
      <w:lvlText w:val="%8."/>
      <w:lvlJc w:val="left"/>
      <w:pPr>
        <w:tabs>
          <w:tab w:val="num" w:pos="5760"/>
        </w:tabs>
        <w:ind w:left="5760" w:hanging="360"/>
      </w:pPr>
    </w:lvl>
    <w:lvl w:ilvl="8" w:tplc="0C09001B">
      <w:start w:val="1"/>
      <w:numFmt w:val="lowerRoman"/>
      <w:lvlText w:val="%9."/>
      <w:lvlJc w:val="right"/>
      <w:pPr>
        <w:tabs>
          <w:tab w:val="num" w:pos="6480"/>
        </w:tabs>
        <w:ind w:left="6480" w:hanging="180"/>
      </w:pPr>
    </w:lvl>
  </w:abstractNum>
  <w:abstractNum w:abstractNumId="10" w15:restartNumberingAfterBreak="0">
    <w:nsid w:val="18E70271"/>
    <w:multiLevelType w:val="hybridMultilevel"/>
    <w:tmpl w:val="1E480FDA"/>
    <w:lvl w:ilvl="0" w:tplc="85A81820">
      <w:start w:val="1"/>
      <w:numFmt w:val="decimal"/>
      <w:pStyle w:val="Numberedpara"/>
      <w:lvlText w:val="%1."/>
      <w:lvlJc w:val="left"/>
      <w:pPr>
        <w:ind w:left="786" w:hanging="360"/>
      </w:pPr>
      <w:rPr>
        <w:rFonts w:ascii="Calibri" w:hAnsi="Calibri" w:hint="default"/>
        <w:b w:val="0"/>
        <w:i w:val="0"/>
        <w:caps w:val="0"/>
        <w:strike w:val="0"/>
        <w:dstrike w:val="0"/>
        <w:vanish w:val="0"/>
        <w:color w:val="auto"/>
        <w:sz w:val="22"/>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19022A31"/>
    <w:multiLevelType w:val="hybridMultilevel"/>
    <w:tmpl w:val="7B56F2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9F74C21"/>
    <w:multiLevelType w:val="hybridMultilevel"/>
    <w:tmpl w:val="B7F853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B2C1BF6"/>
    <w:multiLevelType w:val="hybridMultilevel"/>
    <w:tmpl w:val="BBE0367E"/>
    <w:lvl w:ilvl="0" w:tplc="0C09001B">
      <w:start w:val="1"/>
      <w:numFmt w:val="lowerRoman"/>
      <w:lvlText w:val="%1."/>
      <w:lvlJc w:val="right"/>
      <w:pPr>
        <w:ind w:left="720" w:hanging="360"/>
      </w:pPr>
      <w:rPr>
        <w:rFonts w:cs="Times New Roman"/>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1B886390"/>
    <w:multiLevelType w:val="hybridMultilevel"/>
    <w:tmpl w:val="CD0862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D1C0305"/>
    <w:multiLevelType w:val="hybridMultilevel"/>
    <w:tmpl w:val="87FA01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1EA723A1"/>
    <w:multiLevelType w:val="hybridMultilevel"/>
    <w:tmpl w:val="33E0A3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1FBF2126"/>
    <w:multiLevelType w:val="hybridMultilevel"/>
    <w:tmpl w:val="C9FC6F3E"/>
    <w:lvl w:ilvl="0" w:tplc="0C090001">
      <w:start w:val="1"/>
      <w:numFmt w:val="bullet"/>
      <w:lvlText w:val=""/>
      <w:lvlJc w:val="left"/>
      <w:pPr>
        <w:ind w:left="933" w:hanging="360"/>
      </w:pPr>
      <w:rPr>
        <w:rFonts w:ascii="Symbol" w:hAnsi="Symbol" w:hint="default"/>
      </w:rPr>
    </w:lvl>
    <w:lvl w:ilvl="1" w:tplc="0C090003" w:tentative="1">
      <w:start w:val="1"/>
      <w:numFmt w:val="bullet"/>
      <w:lvlText w:val="o"/>
      <w:lvlJc w:val="left"/>
      <w:pPr>
        <w:ind w:left="1653" w:hanging="360"/>
      </w:pPr>
      <w:rPr>
        <w:rFonts w:ascii="Courier New" w:hAnsi="Courier New" w:cs="Courier New" w:hint="default"/>
      </w:rPr>
    </w:lvl>
    <w:lvl w:ilvl="2" w:tplc="0C090005" w:tentative="1">
      <w:start w:val="1"/>
      <w:numFmt w:val="bullet"/>
      <w:lvlText w:val=""/>
      <w:lvlJc w:val="left"/>
      <w:pPr>
        <w:ind w:left="2373" w:hanging="360"/>
      </w:pPr>
      <w:rPr>
        <w:rFonts w:ascii="Wingdings" w:hAnsi="Wingdings" w:hint="default"/>
      </w:rPr>
    </w:lvl>
    <w:lvl w:ilvl="3" w:tplc="0C090001" w:tentative="1">
      <w:start w:val="1"/>
      <w:numFmt w:val="bullet"/>
      <w:lvlText w:val=""/>
      <w:lvlJc w:val="left"/>
      <w:pPr>
        <w:ind w:left="3093" w:hanging="360"/>
      </w:pPr>
      <w:rPr>
        <w:rFonts w:ascii="Symbol" w:hAnsi="Symbol" w:hint="default"/>
      </w:rPr>
    </w:lvl>
    <w:lvl w:ilvl="4" w:tplc="0C090003" w:tentative="1">
      <w:start w:val="1"/>
      <w:numFmt w:val="bullet"/>
      <w:lvlText w:val="o"/>
      <w:lvlJc w:val="left"/>
      <w:pPr>
        <w:ind w:left="3813" w:hanging="360"/>
      </w:pPr>
      <w:rPr>
        <w:rFonts w:ascii="Courier New" w:hAnsi="Courier New" w:cs="Courier New" w:hint="default"/>
      </w:rPr>
    </w:lvl>
    <w:lvl w:ilvl="5" w:tplc="0C090005" w:tentative="1">
      <w:start w:val="1"/>
      <w:numFmt w:val="bullet"/>
      <w:lvlText w:val=""/>
      <w:lvlJc w:val="left"/>
      <w:pPr>
        <w:ind w:left="4533" w:hanging="360"/>
      </w:pPr>
      <w:rPr>
        <w:rFonts w:ascii="Wingdings" w:hAnsi="Wingdings" w:hint="default"/>
      </w:rPr>
    </w:lvl>
    <w:lvl w:ilvl="6" w:tplc="0C090001" w:tentative="1">
      <w:start w:val="1"/>
      <w:numFmt w:val="bullet"/>
      <w:lvlText w:val=""/>
      <w:lvlJc w:val="left"/>
      <w:pPr>
        <w:ind w:left="5253" w:hanging="360"/>
      </w:pPr>
      <w:rPr>
        <w:rFonts w:ascii="Symbol" w:hAnsi="Symbol" w:hint="default"/>
      </w:rPr>
    </w:lvl>
    <w:lvl w:ilvl="7" w:tplc="0C090003" w:tentative="1">
      <w:start w:val="1"/>
      <w:numFmt w:val="bullet"/>
      <w:lvlText w:val="o"/>
      <w:lvlJc w:val="left"/>
      <w:pPr>
        <w:ind w:left="5973" w:hanging="360"/>
      </w:pPr>
      <w:rPr>
        <w:rFonts w:ascii="Courier New" w:hAnsi="Courier New" w:cs="Courier New" w:hint="default"/>
      </w:rPr>
    </w:lvl>
    <w:lvl w:ilvl="8" w:tplc="0C090005" w:tentative="1">
      <w:start w:val="1"/>
      <w:numFmt w:val="bullet"/>
      <w:lvlText w:val=""/>
      <w:lvlJc w:val="left"/>
      <w:pPr>
        <w:ind w:left="6693" w:hanging="360"/>
      </w:pPr>
      <w:rPr>
        <w:rFonts w:ascii="Wingdings" w:hAnsi="Wingdings" w:hint="default"/>
      </w:rPr>
    </w:lvl>
  </w:abstractNum>
  <w:abstractNum w:abstractNumId="18" w15:restartNumberingAfterBreak="0">
    <w:nsid w:val="209E73D3"/>
    <w:multiLevelType w:val="hybridMultilevel"/>
    <w:tmpl w:val="8006CF62"/>
    <w:lvl w:ilvl="0" w:tplc="7C82210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4190A54"/>
    <w:multiLevelType w:val="hybridMultilevel"/>
    <w:tmpl w:val="E6CCB1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26E1525A"/>
    <w:multiLevelType w:val="hybridMultilevel"/>
    <w:tmpl w:val="3806C5D0"/>
    <w:lvl w:ilvl="0" w:tplc="3C200534">
      <w:start w:val="1"/>
      <w:numFmt w:val="bullet"/>
      <w:lvlText w:val=""/>
      <w:lvlJc w:val="left"/>
      <w:pPr>
        <w:ind w:left="1020" w:hanging="360"/>
      </w:pPr>
      <w:rPr>
        <w:rFonts w:ascii="Symbol" w:hAnsi="Symbol"/>
      </w:rPr>
    </w:lvl>
    <w:lvl w:ilvl="1" w:tplc="0826D7B6">
      <w:start w:val="1"/>
      <w:numFmt w:val="bullet"/>
      <w:lvlText w:val=""/>
      <w:lvlJc w:val="left"/>
      <w:pPr>
        <w:ind w:left="1020" w:hanging="360"/>
      </w:pPr>
      <w:rPr>
        <w:rFonts w:ascii="Symbol" w:hAnsi="Symbol"/>
      </w:rPr>
    </w:lvl>
    <w:lvl w:ilvl="2" w:tplc="076E6FA0">
      <w:start w:val="1"/>
      <w:numFmt w:val="bullet"/>
      <w:lvlText w:val=""/>
      <w:lvlJc w:val="left"/>
      <w:pPr>
        <w:ind w:left="1020" w:hanging="360"/>
      </w:pPr>
      <w:rPr>
        <w:rFonts w:ascii="Symbol" w:hAnsi="Symbol"/>
      </w:rPr>
    </w:lvl>
    <w:lvl w:ilvl="3" w:tplc="B4BE54E4">
      <w:start w:val="1"/>
      <w:numFmt w:val="bullet"/>
      <w:lvlText w:val=""/>
      <w:lvlJc w:val="left"/>
      <w:pPr>
        <w:ind w:left="1020" w:hanging="360"/>
      </w:pPr>
      <w:rPr>
        <w:rFonts w:ascii="Symbol" w:hAnsi="Symbol"/>
      </w:rPr>
    </w:lvl>
    <w:lvl w:ilvl="4" w:tplc="03A059EC">
      <w:start w:val="1"/>
      <w:numFmt w:val="bullet"/>
      <w:lvlText w:val=""/>
      <w:lvlJc w:val="left"/>
      <w:pPr>
        <w:ind w:left="1020" w:hanging="360"/>
      </w:pPr>
      <w:rPr>
        <w:rFonts w:ascii="Symbol" w:hAnsi="Symbol"/>
      </w:rPr>
    </w:lvl>
    <w:lvl w:ilvl="5" w:tplc="3FA63ADA">
      <w:start w:val="1"/>
      <w:numFmt w:val="bullet"/>
      <w:lvlText w:val=""/>
      <w:lvlJc w:val="left"/>
      <w:pPr>
        <w:ind w:left="1020" w:hanging="360"/>
      </w:pPr>
      <w:rPr>
        <w:rFonts w:ascii="Symbol" w:hAnsi="Symbol"/>
      </w:rPr>
    </w:lvl>
    <w:lvl w:ilvl="6" w:tplc="47562C0A">
      <w:start w:val="1"/>
      <w:numFmt w:val="bullet"/>
      <w:lvlText w:val=""/>
      <w:lvlJc w:val="left"/>
      <w:pPr>
        <w:ind w:left="1020" w:hanging="360"/>
      </w:pPr>
      <w:rPr>
        <w:rFonts w:ascii="Symbol" w:hAnsi="Symbol"/>
      </w:rPr>
    </w:lvl>
    <w:lvl w:ilvl="7" w:tplc="D5AA5B50">
      <w:start w:val="1"/>
      <w:numFmt w:val="bullet"/>
      <w:lvlText w:val=""/>
      <w:lvlJc w:val="left"/>
      <w:pPr>
        <w:ind w:left="1020" w:hanging="360"/>
      </w:pPr>
      <w:rPr>
        <w:rFonts w:ascii="Symbol" w:hAnsi="Symbol"/>
      </w:rPr>
    </w:lvl>
    <w:lvl w:ilvl="8" w:tplc="82429244">
      <w:start w:val="1"/>
      <w:numFmt w:val="bullet"/>
      <w:lvlText w:val=""/>
      <w:lvlJc w:val="left"/>
      <w:pPr>
        <w:ind w:left="1020" w:hanging="360"/>
      </w:pPr>
      <w:rPr>
        <w:rFonts w:ascii="Symbol" w:hAnsi="Symbol"/>
      </w:rPr>
    </w:lvl>
  </w:abstractNum>
  <w:abstractNum w:abstractNumId="21" w15:restartNumberingAfterBreak="0">
    <w:nsid w:val="28587591"/>
    <w:multiLevelType w:val="hybridMultilevel"/>
    <w:tmpl w:val="76F4CAF8"/>
    <w:lvl w:ilvl="0" w:tplc="13DAD06A">
      <w:start w:val="1"/>
      <w:numFmt w:val="decimal"/>
      <w:pStyle w:val="table"/>
      <w:lvlText w:val="Table %1"/>
      <w:lvlJc w:val="left"/>
      <w:pPr>
        <w:tabs>
          <w:tab w:val="num" w:pos="720"/>
        </w:tabs>
        <w:ind w:left="964" w:hanging="964"/>
      </w:pPr>
      <w:rPr>
        <w:rFonts w:ascii="Arial Bold" w:hAnsi="Arial Bold" w:hint="default"/>
        <w:b/>
        <w:i w:val="0"/>
        <w:sz w:val="20"/>
        <w:szCs w:val="20"/>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22" w15:restartNumberingAfterBreak="0">
    <w:nsid w:val="29641993"/>
    <w:multiLevelType w:val="multilevel"/>
    <w:tmpl w:val="2CD07CE2"/>
    <w:numStyleLink w:val="tablebulletsRARMP"/>
  </w:abstractNum>
  <w:abstractNum w:abstractNumId="23" w15:restartNumberingAfterBreak="0">
    <w:nsid w:val="298C111A"/>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4" w15:restartNumberingAfterBreak="0">
    <w:nsid w:val="2A2220A4"/>
    <w:multiLevelType w:val="hybridMultilevel"/>
    <w:tmpl w:val="CD90A214"/>
    <w:lvl w:ilvl="0" w:tplc="0C090001">
      <w:start w:val="1"/>
      <w:numFmt w:val="bullet"/>
      <w:lvlText w:val=""/>
      <w:lvlJc w:val="left"/>
      <w:pPr>
        <w:ind w:left="933" w:hanging="360"/>
      </w:pPr>
      <w:rPr>
        <w:rFonts w:ascii="Symbol" w:hAnsi="Symbol" w:hint="default"/>
      </w:rPr>
    </w:lvl>
    <w:lvl w:ilvl="1" w:tplc="0C090003" w:tentative="1">
      <w:start w:val="1"/>
      <w:numFmt w:val="bullet"/>
      <w:lvlText w:val="o"/>
      <w:lvlJc w:val="left"/>
      <w:pPr>
        <w:ind w:left="1653" w:hanging="360"/>
      </w:pPr>
      <w:rPr>
        <w:rFonts w:ascii="Courier New" w:hAnsi="Courier New" w:cs="Courier New" w:hint="default"/>
      </w:rPr>
    </w:lvl>
    <w:lvl w:ilvl="2" w:tplc="0C090005" w:tentative="1">
      <w:start w:val="1"/>
      <w:numFmt w:val="bullet"/>
      <w:lvlText w:val=""/>
      <w:lvlJc w:val="left"/>
      <w:pPr>
        <w:ind w:left="2373" w:hanging="360"/>
      </w:pPr>
      <w:rPr>
        <w:rFonts w:ascii="Wingdings" w:hAnsi="Wingdings" w:hint="default"/>
      </w:rPr>
    </w:lvl>
    <w:lvl w:ilvl="3" w:tplc="0C090001" w:tentative="1">
      <w:start w:val="1"/>
      <w:numFmt w:val="bullet"/>
      <w:lvlText w:val=""/>
      <w:lvlJc w:val="left"/>
      <w:pPr>
        <w:ind w:left="3093" w:hanging="360"/>
      </w:pPr>
      <w:rPr>
        <w:rFonts w:ascii="Symbol" w:hAnsi="Symbol" w:hint="default"/>
      </w:rPr>
    </w:lvl>
    <w:lvl w:ilvl="4" w:tplc="0C090003" w:tentative="1">
      <w:start w:val="1"/>
      <w:numFmt w:val="bullet"/>
      <w:lvlText w:val="o"/>
      <w:lvlJc w:val="left"/>
      <w:pPr>
        <w:ind w:left="3813" w:hanging="360"/>
      </w:pPr>
      <w:rPr>
        <w:rFonts w:ascii="Courier New" w:hAnsi="Courier New" w:cs="Courier New" w:hint="default"/>
      </w:rPr>
    </w:lvl>
    <w:lvl w:ilvl="5" w:tplc="0C090005" w:tentative="1">
      <w:start w:val="1"/>
      <w:numFmt w:val="bullet"/>
      <w:lvlText w:val=""/>
      <w:lvlJc w:val="left"/>
      <w:pPr>
        <w:ind w:left="4533" w:hanging="360"/>
      </w:pPr>
      <w:rPr>
        <w:rFonts w:ascii="Wingdings" w:hAnsi="Wingdings" w:hint="default"/>
      </w:rPr>
    </w:lvl>
    <w:lvl w:ilvl="6" w:tplc="0C090001" w:tentative="1">
      <w:start w:val="1"/>
      <w:numFmt w:val="bullet"/>
      <w:lvlText w:val=""/>
      <w:lvlJc w:val="left"/>
      <w:pPr>
        <w:ind w:left="5253" w:hanging="360"/>
      </w:pPr>
      <w:rPr>
        <w:rFonts w:ascii="Symbol" w:hAnsi="Symbol" w:hint="default"/>
      </w:rPr>
    </w:lvl>
    <w:lvl w:ilvl="7" w:tplc="0C090003" w:tentative="1">
      <w:start w:val="1"/>
      <w:numFmt w:val="bullet"/>
      <w:lvlText w:val="o"/>
      <w:lvlJc w:val="left"/>
      <w:pPr>
        <w:ind w:left="5973" w:hanging="360"/>
      </w:pPr>
      <w:rPr>
        <w:rFonts w:ascii="Courier New" w:hAnsi="Courier New" w:cs="Courier New" w:hint="default"/>
      </w:rPr>
    </w:lvl>
    <w:lvl w:ilvl="8" w:tplc="0C090005" w:tentative="1">
      <w:start w:val="1"/>
      <w:numFmt w:val="bullet"/>
      <w:lvlText w:val=""/>
      <w:lvlJc w:val="left"/>
      <w:pPr>
        <w:ind w:left="6693" w:hanging="360"/>
      </w:pPr>
      <w:rPr>
        <w:rFonts w:ascii="Wingdings" w:hAnsi="Wingdings" w:hint="default"/>
      </w:rPr>
    </w:lvl>
  </w:abstractNum>
  <w:abstractNum w:abstractNumId="25" w15:restartNumberingAfterBreak="0">
    <w:nsid w:val="2D350EA5"/>
    <w:multiLevelType w:val="hybridMultilevel"/>
    <w:tmpl w:val="F252C17E"/>
    <w:lvl w:ilvl="0" w:tplc="0C090001">
      <w:start w:val="1"/>
      <w:numFmt w:val="bullet"/>
      <w:lvlText w:val=""/>
      <w:lvlJc w:val="left"/>
      <w:pPr>
        <w:ind w:left="933" w:hanging="360"/>
      </w:pPr>
      <w:rPr>
        <w:rFonts w:ascii="Symbol" w:hAnsi="Symbol" w:hint="default"/>
      </w:rPr>
    </w:lvl>
    <w:lvl w:ilvl="1" w:tplc="0C090003" w:tentative="1">
      <w:start w:val="1"/>
      <w:numFmt w:val="bullet"/>
      <w:lvlText w:val="o"/>
      <w:lvlJc w:val="left"/>
      <w:pPr>
        <w:ind w:left="1653" w:hanging="360"/>
      </w:pPr>
      <w:rPr>
        <w:rFonts w:ascii="Courier New" w:hAnsi="Courier New" w:cs="Courier New" w:hint="default"/>
      </w:rPr>
    </w:lvl>
    <w:lvl w:ilvl="2" w:tplc="0C090005" w:tentative="1">
      <w:start w:val="1"/>
      <w:numFmt w:val="bullet"/>
      <w:lvlText w:val=""/>
      <w:lvlJc w:val="left"/>
      <w:pPr>
        <w:ind w:left="2373" w:hanging="360"/>
      </w:pPr>
      <w:rPr>
        <w:rFonts w:ascii="Wingdings" w:hAnsi="Wingdings" w:hint="default"/>
      </w:rPr>
    </w:lvl>
    <w:lvl w:ilvl="3" w:tplc="0C090001" w:tentative="1">
      <w:start w:val="1"/>
      <w:numFmt w:val="bullet"/>
      <w:lvlText w:val=""/>
      <w:lvlJc w:val="left"/>
      <w:pPr>
        <w:ind w:left="3093" w:hanging="360"/>
      </w:pPr>
      <w:rPr>
        <w:rFonts w:ascii="Symbol" w:hAnsi="Symbol" w:hint="default"/>
      </w:rPr>
    </w:lvl>
    <w:lvl w:ilvl="4" w:tplc="0C090003" w:tentative="1">
      <w:start w:val="1"/>
      <w:numFmt w:val="bullet"/>
      <w:lvlText w:val="o"/>
      <w:lvlJc w:val="left"/>
      <w:pPr>
        <w:ind w:left="3813" w:hanging="360"/>
      </w:pPr>
      <w:rPr>
        <w:rFonts w:ascii="Courier New" w:hAnsi="Courier New" w:cs="Courier New" w:hint="default"/>
      </w:rPr>
    </w:lvl>
    <w:lvl w:ilvl="5" w:tplc="0C090005" w:tentative="1">
      <w:start w:val="1"/>
      <w:numFmt w:val="bullet"/>
      <w:lvlText w:val=""/>
      <w:lvlJc w:val="left"/>
      <w:pPr>
        <w:ind w:left="4533" w:hanging="360"/>
      </w:pPr>
      <w:rPr>
        <w:rFonts w:ascii="Wingdings" w:hAnsi="Wingdings" w:hint="default"/>
      </w:rPr>
    </w:lvl>
    <w:lvl w:ilvl="6" w:tplc="0C090001" w:tentative="1">
      <w:start w:val="1"/>
      <w:numFmt w:val="bullet"/>
      <w:lvlText w:val=""/>
      <w:lvlJc w:val="left"/>
      <w:pPr>
        <w:ind w:left="5253" w:hanging="360"/>
      </w:pPr>
      <w:rPr>
        <w:rFonts w:ascii="Symbol" w:hAnsi="Symbol" w:hint="default"/>
      </w:rPr>
    </w:lvl>
    <w:lvl w:ilvl="7" w:tplc="0C090003" w:tentative="1">
      <w:start w:val="1"/>
      <w:numFmt w:val="bullet"/>
      <w:lvlText w:val="o"/>
      <w:lvlJc w:val="left"/>
      <w:pPr>
        <w:ind w:left="5973" w:hanging="360"/>
      </w:pPr>
      <w:rPr>
        <w:rFonts w:ascii="Courier New" w:hAnsi="Courier New" w:cs="Courier New" w:hint="default"/>
      </w:rPr>
    </w:lvl>
    <w:lvl w:ilvl="8" w:tplc="0C090005" w:tentative="1">
      <w:start w:val="1"/>
      <w:numFmt w:val="bullet"/>
      <w:lvlText w:val=""/>
      <w:lvlJc w:val="left"/>
      <w:pPr>
        <w:ind w:left="6693" w:hanging="360"/>
      </w:pPr>
      <w:rPr>
        <w:rFonts w:ascii="Wingdings" w:hAnsi="Wingdings" w:hint="default"/>
      </w:rPr>
    </w:lvl>
  </w:abstractNum>
  <w:abstractNum w:abstractNumId="26" w15:restartNumberingAfterBreak="0">
    <w:nsid w:val="2F4A7701"/>
    <w:multiLevelType w:val="hybridMultilevel"/>
    <w:tmpl w:val="F1888C6E"/>
    <w:lvl w:ilvl="0" w:tplc="0C090001">
      <w:start w:val="1"/>
      <w:numFmt w:val="bullet"/>
      <w:lvlText w:val=""/>
      <w:lvlJc w:val="left"/>
      <w:pPr>
        <w:ind w:left="933" w:hanging="360"/>
      </w:pPr>
      <w:rPr>
        <w:rFonts w:ascii="Symbol" w:hAnsi="Symbol" w:hint="default"/>
      </w:rPr>
    </w:lvl>
    <w:lvl w:ilvl="1" w:tplc="0C090003" w:tentative="1">
      <w:start w:val="1"/>
      <w:numFmt w:val="bullet"/>
      <w:lvlText w:val="o"/>
      <w:lvlJc w:val="left"/>
      <w:pPr>
        <w:ind w:left="1653" w:hanging="360"/>
      </w:pPr>
      <w:rPr>
        <w:rFonts w:ascii="Courier New" w:hAnsi="Courier New" w:cs="Courier New" w:hint="default"/>
      </w:rPr>
    </w:lvl>
    <w:lvl w:ilvl="2" w:tplc="0C090005" w:tentative="1">
      <w:start w:val="1"/>
      <w:numFmt w:val="bullet"/>
      <w:lvlText w:val=""/>
      <w:lvlJc w:val="left"/>
      <w:pPr>
        <w:ind w:left="2373" w:hanging="360"/>
      </w:pPr>
      <w:rPr>
        <w:rFonts w:ascii="Wingdings" w:hAnsi="Wingdings" w:hint="default"/>
      </w:rPr>
    </w:lvl>
    <w:lvl w:ilvl="3" w:tplc="0C090001" w:tentative="1">
      <w:start w:val="1"/>
      <w:numFmt w:val="bullet"/>
      <w:lvlText w:val=""/>
      <w:lvlJc w:val="left"/>
      <w:pPr>
        <w:ind w:left="3093" w:hanging="360"/>
      </w:pPr>
      <w:rPr>
        <w:rFonts w:ascii="Symbol" w:hAnsi="Symbol" w:hint="default"/>
      </w:rPr>
    </w:lvl>
    <w:lvl w:ilvl="4" w:tplc="0C090003" w:tentative="1">
      <w:start w:val="1"/>
      <w:numFmt w:val="bullet"/>
      <w:lvlText w:val="o"/>
      <w:lvlJc w:val="left"/>
      <w:pPr>
        <w:ind w:left="3813" w:hanging="360"/>
      </w:pPr>
      <w:rPr>
        <w:rFonts w:ascii="Courier New" w:hAnsi="Courier New" w:cs="Courier New" w:hint="default"/>
      </w:rPr>
    </w:lvl>
    <w:lvl w:ilvl="5" w:tplc="0C090005" w:tentative="1">
      <w:start w:val="1"/>
      <w:numFmt w:val="bullet"/>
      <w:lvlText w:val=""/>
      <w:lvlJc w:val="left"/>
      <w:pPr>
        <w:ind w:left="4533" w:hanging="360"/>
      </w:pPr>
      <w:rPr>
        <w:rFonts w:ascii="Wingdings" w:hAnsi="Wingdings" w:hint="default"/>
      </w:rPr>
    </w:lvl>
    <w:lvl w:ilvl="6" w:tplc="0C090001" w:tentative="1">
      <w:start w:val="1"/>
      <w:numFmt w:val="bullet"/>
      <w:lvlText w:val=""/>
      <w:lvlJc w:val="left"/>
      <w:pPr>
        <w:ind w:left="5253" w:hanging="360"/>
      </w:pPr>
      <w:rPr>
        <w:rFonts w:ascii="Symbol" w:hAnsi="Symbol" w:hint="default"/>
      </w:rPr>
    </w:lvl>
    <w:lvl w:ilvl="7" w:tplc="0C090003" w:tentative="1">
      <w:start w:val="1"/>
      <w:numFmt w:val="bullet"/>
      <w:lvlText w:val="o"/>
      <w:lvlJc w:val="left"/>
      <w:pPr>
        <w:ind w:left="5973" w:hanging="360"/>
      </w:pPr>
      <w:rPr>
        <w:rFonts w:ascii="Courier New" w:hAnsi="Courier New" w:cs="Courier New" w:hint="default"/>
      </w:rPr>
    </w:lvl>
    <w:lvl w:ilvl="8" w:tplc="0C090005" w:tentative="1">
      <w:start w:val="1"/>
      <w:numFmt w:val="bullet"/>
      <w:lvlText w:val=""/>
      <w:lvlJc w:val="left"/>
      <w:pPr>
        <w:ind w:left="6693" w:hanging="360"/>
      </w:pPr>
      <w:rPr>
        <w:rFonts w:ascii="Wingdings" w:hAnsi="Wingdings" w:hint="default"/>
      </w:rPr>
    </w:lvl>
  </w:abstractNum>
  <w:abstractNum w:abstractNumId="27" w15:restartNumberingAfterBreak="0">
    <w:nsid w:val="303111CB"/>
    <w:multiLevelType w:val="hybridMultilevel"/>
    <w:tmpl w:val="F49A64E2"/>
    <w:lvl w:ilvl="0" w:tplc="D0BC5526">
      <w:start w:val="1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339A60F6"/>
    <w:multiLevelType w:val="hybridMultilevel"/>
    <w:tmpl w:val="04905BB6"/>
    <w:lvl w:ilvl="0" w:tplc="0C090001">
      <w:start w:val="1"/>
      <w:numFmt w:val="bullet"/>
      <w:lvlText w:val=""/>
      <w:lvlJc w:val="left"/>
      <w:pPr>
        <w:tabs>
          <w:tab w:val="num" w:pos="1494"/>
        </w:tabs>
        <w:ind w:left="1134" w:firstLine="0"/>
      </w:pPr>
      <w:rPr>
        <w:rFonts w:ascii="Symbol" w:hAnsi="Symbol" w:hint="default"/>
        <w:b w:val="0"/>
        <w:i w:val="0"/>
        <w:strike w:val="0"/>
        <w:color w:val="auto"/>
      </w:r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9" w15:restartNumberingAfterBreak="0">
    <w:nsid w:val="33D6578F"/>
    <w:multiLevelType w:val="hybridMultilevel"/>
    <w:tmpl w:val="ADC4B0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34781886"/>
    <w:multiLevelType w:val="hybridMultilevel"/>
    <w:tmpl w:val="66F64776"/>
    <w:lvl w:ilvl="0" w:tplc="CA26A0DE">
      <w:start w:val="1"/>
      <w:numFmt w:val="bullet"/>
      <w:pStyle w:val="Style6"/>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34D32EE6"/>
    <w:multiLevelType w:val="hybridMultilevel"/>
    <w:tmpl w:val="58A2A794"/>
    <w:lvl w:ilvl="0" w:tplc="4E847FE0">
      <w:start w:val="1"/>
      <w:numFmt w:val="lowerLetter"/>
      <w:lvlText w:val="(%1)"/>
      <w:lvlJc w:val="left"/>
      <w:pPr>
        <w:ind w:left="688" w:hanging="360"/>
      </w:pPr>
      <w:rPr>
        <w:rFonts w:ascii="Calibri" w:eastAsia="Times New Roman" w:hAnsi="Calibri" w:cs="Times New Roman"/>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36AE6ABF"/>
    <w:multiLevelType w:val="multilevel"/>
    <w:tmpl w:val="439882DE"/>
    <w:lvl w:ilvl="0">
      <w:start w:val="1"/>
      <w:numFmt w:val="decimal"/>
      <w:pStyle w:val="1RARMP"/>
      <w:lvlText w:val="Chapter %1"/>
      <w:lvlJc w:val="left"/>
      <w:pPr>
        <w:tabs>
          <w:tab w:val="num" w:pos="284"/>
        </w:tabs>
        <w:ind w:left="0" w:firstLine="0"/>
      </w:pPr>
      <w:rPr>
        <w:rFonts w:asciiTheme="minorHAnsi" w:hAnsiTheme="minorHAnsi" w:cs="Arial" w:hint="default"/>
        <w:b/>
        <w:bCs/>
        <w:i w:val="0"/>
        <w:iCs w:val="0"/>
        <w:color w:val="000000"/>
        <w:sz w:val="36"/>
        <w:szCs w:val="36"/>
        <w:u w:val="none"/>
      </w:rPr>
    </w:lvl>
    <w:lvl w:ilvl="1">
      <w:start w:val="1"/>
      <w:numFmt w:val="decimal"/>
      <w:pStyle w:val="2RARMP"/>
      <w:lvlText w:val="Section %2"/>
      <w:lvlJc w:val="left"/>
      <w:pPr>
        <w:tabs>
          <w:tab w:val="num" w:pos="2241"/>
        </w:tabs>
        <w:ind w:left="0" w:firstLine="0"/>
      </w:pPr>
      <w:rPr>
        <w:rFonts w:ascii="Calibri" w:hAnsi="Calibri" w:cs="Arial" w:hint="default"/>
        <w:b/>
        <w:bCs/>
        <w:i w:val="0"/>
        <w:iCs/>
        <w:sz w:val="28"/>
        <w:szCs w:val="28"/>
        <w:u w:val="none"/>
      </w:rPr>
    </w:lvl>
    <w:lvl w:ilvl="2">
      <w:start w:val="1"/>
      <w:numFmt w:val="decimal"/>
      <w:pStyle w:val="3RARMP"/>
      <w:lvlText w:val="%2.%3"/>
      <w:lvlJc w:val="left"/>
      <w:pPr>
        <w:tabs>
          <w:tab w:val="num" w:pos="284"/>
        </w:tabs>
        <w:ind w:left="0" w:firstLine="0"/>
      </w:pPr>
      <w:rPr>
        <w:rFonts w:asciiTheme="minorHAnsi" w:hAnsiTheme="minorHAnsi" w:cs="Arial" w:hint="default"/>
        <w:b/>
        <w:bCs/>
        <w:i w:val="0"/>
        <w:iCs w:val="0"/>
        <w:color w:val="auto"/>
        <w:sz w:val="24"/>
        <w:szCs w:val="24"/>
        <w:u w:val="none"/>
      </w:rPr>
    </w:lvl>
    <w:lvl w:ilvl="3">
      <w:start w:val="1"/>
      <w:numFmt w:val="decimal"/>
      <w:pStyle w:val="4RARMP"/>
      <w:lvlText w:val="%2.%3.%4"/>
      <w:lvlJc w:val="left"/>
      <w:pPr>
        <w:tabs>
          <w:tab w:val="num" w:pos="1986"/>
        </w:tabs>
        <w:ind w:left="0" w:firstLine="0"/>
      </w:pPr>
      <w:rPr>
        <w:rFonts w:ascii="Calibri" w:hAnsi="Calibri" w:cs="Times New Roman" w:hint="default"/>
        <w:b/>
        <w:bCs w:val="0"/>
        <w:i/>
        <w:iCs w:val="0"/>
        <w:caps w:val="0"/>
        <w:smallCaps w:val="0"/>
        <w:strike w:val="0"/>
        <w:dstrike w:val="0"/>
        <w:noProof w:val="0"/>
        <w:vanish w:val="0"/>
        <w:color w:val="000000"/>
        <w:spacing w:val="0"/>
        <w:kern w:val="0"/>
        <w:position w:val="0"/>
        <w:sz w:val="22"/>
        <w:szCs w:val="22"/>
        <w:u w:val="none"/>
        <w:effect w:val="none"/>
        <w:vertAlign w:val="baseline"/>
        <w:em w:val="none"/>
        <w:specVanish w:val="0"/>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3" w15:restartNumberingAfterBreak="0">
    <w:nsid w:val="3805680D"/>
    <w:multiLevelType w:val="hybridMultilevel"/>
    <w:tmpl w:val="DE60AEBE"/>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3A30062E"/>
    <w:multiLevelType w:val="multilevel"/>
    <w:tmpl w:val="2C02D20A"/>
    <w:lvl w:ilvl="0">
      <w:start w:val="1"/>
      <w:numFmt w:val="decimal"/>
      <w:lvlText w:val="Risk Scenario %1."/>
      <w:lvlJc w:val="left"/>
      <w:pPr>
        <w:tabs>
          <w:tab w:val="num" w:pos="2014"/>
        </w:tabs>
        <w:ind w:left="2807" w:hanging="1814"/>
      </w:pPr>
      <w:rPr>
        <w:rFonts w:ascii="Arial Bold" w:hAnsi="Arial Bold" w:hint="default"/>
        <w:b/>
        <w:bCs/>
        <w:i/>
        <w:iCs w:val="0"/>
        <w:color w:val="000000"/>
        <w:sz w:val="22"/>
        <w:szCs w:val="22"/>
        <w:u w:val="none"/>
      </w:rPr>
    </w:lvl>
    <w:lvl w:ilvl="1">
      <w:start w:val="1"/>
      <w:numFmt w:val="decimal"/>
      <w:pStyle w:val="Heading2"/>
      <w:lvlText w:val="Section %2"/>
      <w:lvlJc w:val="left"/>
      <w:pPr>
        <w:tabs>
          <w:tab w:val="num" w:pos="284"/>
        </w:tabs>
        <w:ind w:left="0" w:firstLine="0"/>
      </w:pPr>
      <w:rPr>
        <w:rFonts w:ascii="Arial" w:hAnsi="Arial" w:cs="Arial" w:hint="default"/>
        <w:b/>
        <w:bCs/>
        <w:i/>
        <w:iCs/>
        <w:sz w:val="28"/>
        <w:szCs w:val="28"/>
        <w:u w:val="none"/>
      </w:rPr>
    </w:lvl>
    <w:lvl w:ilvl="2">
      <w:start w:val="1"/>
      <w:numFmt w:val="decimal"/>
      <w:pStyle w:val="Heading3"/>
      <w:lvlText w:val="%2.%3"/>
      <w:lvlJc w:val="left"/>
      <w:pPr>
        <w:tabs>
          <w:tab w:val="num" w:pos="2836"/>
        </w:tabs>
        <w:ind w:left="2552" w:firstLine="0"/>
      </w:pPr>
      <w:rPr>
        <w:rFonts w:ascii="Arial" w:hAnsi="Arial" w:cs="Arial" w:hint="default"/>
        <w:b/>
        <w:bCs/>
        <w:i w:val="0"/>
        <w:iCs w:val="0"/>
        <w:sz w:val="24"/>
        <w:szCs w:val="24"/>
        <w:u w:val="none"/>
      </w:rPr>
    </w:lvl>
    <w:lvl w:ilvl="3">
      <w:start w:val="1"/>
      <w:numFmt w:val="none"/>
      <w:pStyle w:val="Heading4"/>
      <w:suff w:val="nothing"/>
      <w:lvlText w:val=""/>
      <w:lvlJc w:val="left"/>
      <w:pPr>
        <w:ind w:left="0" w:firstLine="0"/>
      </w:pPr>
      <w:rPr>
        <w:rFonts w:ascii="Arial" w:hAnsi="Arial" w:cs="Arial" w:hint="default"/>
        <w:b w:val="0"/>
        <w:bCs w:val="0"/>
        <w:i w:val="0"/>
        <w:iCs w:val="0"/>
        <w:sz w:val="24"/>
        <w:szCs w:val="24"/>
        <w:u w:val="single"/>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5" w15:restartNumberingAfterBreak="0">
    <w:nsid w:val="3FF30BD4"/>
    <w:multiLevelType w:val="hybridMultilevel"/>
    <w:tmpl w:val="E4DA33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414A6F0C"/>
    <w:multiLevelType w:val="hybridMultilevel"/>
    <w:tmpl w:val="4D58BB2A"/>
    <w:lvl w:ilvl="0" w:tplc="4BEC28E6">
      <w:start w:val="1"/>
      <w:numFmt w:val="bullet"/>
      <w:pStyle w:val="BulletedRARMP"/>
      <w:lvlText w:val=""/>
      <w:lvlJc w:val="left"/>
      <w:pPr>
        <w:tabs>
          <w:tab w:val="num" w:pos="567"/>
        </w:tabs>
        <w:ind w:left="567" w:hanging="567"/>
      </w:pPr>
      <w:rPr>
        <w:rFonts w:ascii="Symbol" w:hAnsi="Symbol" w:cs="Symbol" w:hint="default"/>
        <w:sz w:val="20"/>
        <w:szCs w:val="20"/>
      </w:rPr>
    </w:lvl>
    <w:lvl w:ilvl="1" w:tplc="0C090019">
      <w:start w:val="1"/>
      <w:numFmt w:val="bullet"/>
      <w:lvlText w:val="o"/>
      <w:lvlJc w:val="left"/>
      <w:pPr>
        <w:tabs>
          <w:tab w:val="num" w:pos="1440"/>
        </w:tabs>
        <w:ind w:left="1440" w:hanging="360"/>
      </w:pPr>
      <w:rPr>
        <w:rFonts w:ascii="Courier New" w:hAnsi="Courier New" w:cs="Courier New" w:hint="default"/>
      </w:rPr>
    </w:lvl>
    <w:lvl w:ilvl="2" w:tplc="0C09001B">
      <w:start w:val="1"/>
      <w:numFmt w:val="bullet"/>
      <w:lvlText w:val=""/>
      <w:lvlJc w:val="left"/>
      <w:pPr>
        <w:tabs>
          <w:tab w:val="num" w:pos="2160"/>
        </w:tabs>
        <w:ind w:left="2160" w:hanging="360"/>
      </w:pPr>
      <w:rPr>
        <w:rFonts w:ascii="Wingdings" w:hAnsi="Wingdings" w:cs="Wingdings" w:hint="default"/>
      </w:rPr>
    </w:lvl>
    <w:lvl w:ilvl="3" w:tplc="0C09000F">
      <w:start w:val="1"/>
      <w:numFmt w:val="bullet"/>
      <w:lvlText w:val=""/>
      <w:lvlJc w:val="left"/>
      <w:pPr>
        <w:tabs>
          <w:tab w:val="num" w:pos="2880"/>
        </w:tabs>
        <w:ind w:left="2880" w:hanging="360"/>
      </w:pPr>
      <w:rPr>
        <w:rFonts w:ascii="Symbol" w:hAnsi="Symbol" w:cs="Symbol" w:hint="default"/>
      </w:rPr>
    </w:lvl>
    <w:lvl w:ilvl="4" w:tplc="0C090019">
      <w:start w:val="1"/>
      <w:numFmt w:val="bullet"/>
      <w:lvlText w:val="o"/>
      <w:lvlJc w:val="left"/>
      <w:pPr>
        <w:tabs>
          <w:tab w:val="num" w:pos="3600"/>
        </w:tabs>
        <w:ind w:left="3600" w:hanging="360"/>
      </w:pPr>
      <w:rPr>
        <w:rFonts w:ascii="Courier New" w:hAnsi="Courier New" w:cs="Courier New" w:hint="default"/>
      </w:rPr>
    </w:lvl>
    <w:lvl w:ilvl="5" w:tplc="0C09001B">
      <w:start w:val="1"/>
      <w:numFmt w:val="bullet"/>
      <w:lvlText w:val=""/>
      <w:lvlJc w:val="left"/>
      <w:pPr>
        <w:tabs>
          <w:tab w:val="num" w:pos="4320"/>
        </w:tabs>
        <w:ind w:left="4320" w:hanging="360"/>
      </w:pPr>
      <w:rPr>
        <w:rFonts w:ascii="Wingdings" w:hAnsi="Wingdings" w:cs="Wingdings" w:hint="default"/>
      </w:rPr>
    </w:lvl>
    <w:lvl w:ilvl="6" w:tplc="0C09000F">
      <w:start w:val="1"/>
      <w:numFmt w:val="bullet"/>
      <w:lvlText w:val=""/>
      <w:lvlJc w:val="left"/>
      <w:pPr>
        <w:tabs>
          <w:tab w:val="num" w:pos="5040"/>
        </w:tabs>
        <w:ind w:left="5040" w:hanging="360"/>
      </w:pPr>
      <w:rPr>
        <w:rFonts w:ascii="Symbol" w:hAnsi="Symbol" w:cs="Symbol" w:hint="default"/>
      </w:rPr>
    </w:lvl>
    <w:lvl w:ilvl="7" w:tplc="0C090019">
      <w:start w:val="1"/>
      <w:numFmt w:val="bullet"/>
      <w:lvlText w:val="o"/>
      <w:lvlJc w:val="left"/>
      <w:pPr>
        <w:tabs>
          <w:tab w:val="num" w:pos="5760"/>
        </w:tabs>
        <w:ind w:left="5760" w:hanging="360"/>
      </w:pPr>
      <w:rPr>
        <w:rFonts w:ascii="Courier New" w:hAnsi="Courier New" w:cs="Courier New" w:hint="default"/>
      </w:rPr>
    </w:lvl>
    <w:lvl w:ilvl="8" w:tplc="0C09001B">
      <w:start w:val="1"/>
      <w:numFmt w:val="bullet"/>
      <w:lvlText w:val=""/>
      <w:lvlJc w:val="left"/>
      <w:pPr>
        <w:tabs>
          <w:tab w:val="num" w:pos="6480"/>
        </w:tabs>
        <w:ind w:left="6480" w:hanging="360"/>
      </w:pPr>
      <w:rPr>
        <w:rFonts w:ascii="Wingdings" w:hAnsi="Wingdings" w:cs="Wingdings" w:hint="default"/>
      </w:rPr>
    </w:lvl>
  </w:abstractNum>
  <w:abstractNum w:abstractNumId="37" w15:restartNumberingAfterBreak="0">
    <w:nsid w:val="41632B9E"/>
    <w:multiLevelType w:val="hybridMultilevel"/>
    <w:tmpl w:val="7494F1E4"/>
    <w:lvl w:ilvl="0" w:tplc="76B2F4D4">
      <w:start w:val="1"/>
      <w:numFmt w:val="bullet"/>
      <w:pStyle w:val="tablebullets2"/>
      <w:lvlText w:val="­"/>
      <w:lvlJc w:val="left"/>
      <w:pPr>
        <w:ind w:left="720" w:hanging="360"/>
      </w:pPr>
      <w:rPr>
        <w:rFonts w:ascii="Arial Narrow" w:hAnsi="Arial Narro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41CC6CB8"/>
    <w:multiLevelType w:val="hybridMultilevel"/>
    <w:tmpl w:val="BFB883CA"/>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424B0231"/>
    <w:multiLevelType w:val="hybridMultilevel"/>
    <w:tmpl w:val="8160A130"/>
    <w:lvl w:ilvl="0" w:tplc="0C09000F">
      <w:start w:val="1"/>
      <w:numFmt w:val="upperLetter"/>
      <w:pStyle w:val="appendix"/>
      <w:lvlText w:val="Appendix %1."/>
      <w:lvlJc w:val="left"/>
      <w:pPr>
        <w:tabs>
          <w:tab w:val="num" w:pos="720"/>
        </w:tabs>
        <w:ind w:left="2098" w:hanging="2098"/>
      </w:pPr>
      <w:rPr>
        <w:rFonts w:ascii="Arial Bold" w:hAnsi="Arial Bold" w:hint="default"/>
        <w:b/>
        <w:i w:val="0"/>
        <w:sz w:val="36"/>
        <w:szCs w:val="36"/>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40" w15:restartNumberingAfterBreak="0">
    <w:nsid w:val="430D0491"/>
    <w:multiLevelType w:val="hybridMultilevel"/>
    <w:tmpl w:val="01F0A9C8"/>
    <w:lvl w:ilvl="0" w:tplc="F454CCEC">
      <w:start w:val="1"/>
      <w:numFmt w:val="decimal"/>
      <w:pStyle w:val="RARMPnumberedparagraphs"/>
      <w:lvlText w:val="%1."/>
      <w:lvlJc w:val="left"/>
      <w:pPr>
        <w:ind w:left="4187" w:hanging="360"/>
      </w:pPr>
      <w:rPr>
        <w:strike w:val="0"/>
        <w:specVanish w:val="0"/>
      </w:rPr>
    </w:lvl>
    <w:lvl w:ilvl="1" w:tplc="0C090019">
      <w:start w:val="1"/>
      <w:numFmt w:val="lowerLetter"/>
      <w:lvlText w:val="%2."/>
      <w:lvlJc w:val="left"/>
      <w:pPr>
        <w:ind w:left="655" w:hanging="360"/>
      </w:pPr>
    </w:lvl>
    <w:lvl w:ilvl="2" w:tplc="0C09001B">
      <w:start w:val="1"/>
      <w:numFmt w:val="lowerRoman"/>
      <w:lvlText w:val="%3."/>
      <w:lvlJc w:val="right"/>
      <w:pPr>
        <w:ind w:left="1375" w:hanging="180"/>
      </w:pPr>
    </w:lvl>
    <w:lvl w:ilvl="3" w:tplc="0C09000F">
      <w:start w:val="1"/>
      <w:numFmt w:val="decimal"/>
      <w:lvlText w:val="%4."/>
      <w:lvlJc w:val="left"/>
      <w:pPr>
        <w:ind w:left="2095" w:hanging="360"/>
      </w:pPr>
    </w:lvl>
    <w:lvl w:ilvl="4" w:tplc="0C090019" w:tentative="1">
      <w:start w:val="1"/>
      <w:numFmt w:val="lowerLetter"/>
      <w:lvlText w:val="%5."/>
      <w:lvlJc w:val="left"/>
      <w:pPr>
        <w:ind w:left="2815" w:hanging="360"/>
      </w:pPr>
    </w:lvl>
    <w:lvl w:ilvl="5" w:tplc="0C09001B" w:tentative="1">
      <w:start w:val="1"/>
      <w:numFmt w:val="lowerRoman"/>
      <w:lvlText w:val="%6."/>
      <w:lvlJc w:val="right"/>
      <w:pPr>
        <w:ind w:left="3535" w:hanging="180"/>
      </w:pPr>
    </w:lvl>
    <w:lvl w:ilvl="6" w:tplc="0C09000F" w:tentative="1">
      <w:start w:val="1"/>
      <w:numFmt w:val="decimal"/>
      <w:lvlText w:val="%7."/>
      <w:lvlJc w:val="left"/>
      <w:pPr>
        <w:ind w:left="4255" w:hanging="360"/>
      </w:pPr>
    </w:lvl>
    <w:lvl w:ilvl="7" w:tplc="0C090019" w:tentative="1">
      <w:start w:val="1"/>
      <w:numFmt w:val="lowerLetter"/>
      <w:lvlText w:val="%8."/>
      <w:lvlJc w:val="left"/>
      <w:pPr>
        <w:ind w:left="4975" w:hanging="360"/>
      </w:pPr>
    </w:lvl>
    <w:lvl w:ilvl="8" w:tplc="0C09001B" w:tentative="1">
      <w:start w:val="1"/>
      <w:numFmt w:val="lowerRoman"/>
      <w:lvlText w:val="%9."/>
      <w:lvlJc w:val="right"/>
      <w:pPr>
        <w:ind w:left="5695" w:hanging="180"/>
      </w:pPr>
    </w:lvl>
  </w:abstractNum>
  <w:abstractNum w:abstractNumId="41" w15:restartNumberingAfterBreak="0">
    <w:nsid w:val="43D808FA"/>
    <w:multiLevelType w:val="hybridMultilevel"/>
    <w:tmpl w:val="57D4DB50"/>
    <w:lvl w:ilvl="0" w:tplc="E7F2D1EE">
      <w:numFmt w:val="bullet"/>
      <w:lvlText w:val="-"/>
      <w:lvlJc w:val="left"/>
      <w:pPr>
        <w:ind w:left="410" w:hanging="360"/>
      </w:pPr>
      <w:rPr>
        <w:rFonts w:ascii="Calibri" w:eastAsia="Times New Roman" w:hAnsi="Calibri" w:cs="Calibri" w:hint="default"/>
      </w:rPr>
    </w:lvl>
    <w:lvl w:ilvl="1" w:tplc="0C090003" w:tentative="1">
      <w:start w:val="1"/>
      <w:numFmt w:val="bullet"/>
      <w:lvlText w:val="o"/>
      <w:lvlJc w:val="left"/>
      <w:pPr>
        <w:ind w:left="1130" w:hanging="360"/>
      </w:pPr>
      <w:rPr>
        <w:rFonts w:ascii="Courier New" w:hAnsi="Courier New" w:cs="Courier New" w:hint="default"/>
      </w:rPr>
    </w:lvl>
    <w:lvl w:ilvl="2" w:tplc="0C090005" w:tentative="1">
      <w:start w:val="1"/>
      <w:numFmt w:val="bullet"/>
      <w:lvlText w:val=""/>
      <w:lvlJc w:val="left"/>
      <w:pPr>
        <w:ind w:left="1850" w:hanging="360"/>
      </w:pPr>
      <w:rPr>
        <w:rFonts w:ascii="Wingdings" w:hAnsi="Wingdings" w:hint="default"/>
      </w:rPr>
    </w:lvl>
    <w:lvl w:ilvl="3" w:tplc="0C090001" w:tentative="1">
      <w:start w:val="1"/>
      <w:numFmt w:val="bullet"/>
      <w:lvlText w:val=""/>
      <w:lvlJc w:val="left"/>
      <w:pPr>
        <w:ind w:left="2570" w:hanging="360"/>
      </w:pPr>
      <w:rPr>
        <w:rFonts w:ascii="Symbol" w:hAnsi="Symbol" w:hint="default"/>
      </w:rPr>
    </w:lvl>
    <w:lvl w:ilvl="4" w:tplc="0C090003" w:tentative="1">
      <w:start w:val="1"/>
      <w:numFmt w:val="bullet"/>
      <w:lvlText w:val="o"/>
      <w:lvlJc w:val="left"/>
      <w:pPr>
        <w:ind w:left="3290" w:hanging="360"/>
      </w:pPr>
      <w:rPr>
        <w:rFonts w:ascii="Courier New" w:hAnsi="Courier New" w:cs="Courier New" w:hint="default"/>
      </w:rPr>
    </w:lvl>
    <w:lvl w:ilvl="5" w:tplc="0C090005" w:tentative="1">
      <w:start w:val="1"/>
      <w:numFmt w:val="bullet"/>
      <w:lvlText w:val=""/>
      <w:lvlJc w:val="left"/>
      <w:pPr>
        <w:ind w:left="4010" w:hanging="360"/>
      </w:pPr>
      <w:rPr>
        <w:rFonts w:ascii="Wingdings" w:hAnsi="Wingdings" w:hint="default"/>
      </w:rPr>
    </w:lvl>
    <w:lvl w:ilvl="6" w:tplc="0C090001" w:tentative="1">
      <w:start w:val="1"/>
      <w:numFmt w:val="bullet"/>
      <w:lvlText w:val=""/>
      <w:lvlJc w:val="left"/>
      <w:pPr>
        <w:ind w:left="4730" w:hanging="360"/>
      </w:pPr>
      <w:rPr>
        <w:rFonts w:ascii="Symbol" w:hAnsi="Symbol" w:hint="default"/>
      </w:rPr>
    </w:lvl>
    <w:lvl w:ilvl="7" w:tplc="0C090003" w:tentative="1">
      <w:start w:val="1"/>
      <w:numFmt w:val="bullet"/>
      <w:lvlText w:val="o"/>
      <w:lvlJc w:val="left"/>
      <w:pPr>
        <w:ind w:left="5450" w:hanging="360"/>
      </w:pPr>
      <w:rPr>
        <w:rFonts w:ascii="Courier New" w:hAnsi="Courier New" w:cs="Courier New" w:hint="default"/>
      </w:rPr>
    </w:lvl>
    <w:lvl w:ilvl="8" w:tplc="0C090005" w:tentative="1">
      <w:start w:val="1"/>
      <w:numFmt w:val="bullet"/>
      <w:lvlText w:val=""/>
      <w:lvlJc w:val="left"/>
      <w:pPr>
        <w:ind w:left="6170" w:hanging="360"/>
      </w:pPr>
      <w:rPr>
        <w:rFonts w:ascii="Wingdings" w:hAnsi="Wingdings" w:hint="default"/>
      </w:rPr>
    </w:lvl>
  </w:abstractNum>
  <w:abstractNum w:abstractNumId="42" w15:restartNumberingAfterBreak="0">
    <w:nsid w:val="44A93F99"/>
    <w:multiLevelType w:val="hybridMultilevel"/>
    <w:tmpl w:val="3768EB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44D26B43"/>
    <w:multiLevelType w:val="singleLevel"/>
    <w:tmpl w:val="BB2277EE"/>
    <w:name w:val="GEL_ListTemplateC2"/>
    <w:lvl w:ilvl="0">
      <w:start w:val="1"/>
      <w:numFmt w:val="lowerRoman"/>
      <w:lvlRestart w:val="0"/>
      <w:pStyle w:val="A-Listi"/>
      <w:lvlText w:val="(%1)"/>
      <w:lvlJc w:val="left"/>
      <w:pPr>
        <w:tabs>
          <w:tab w:val="num" w:pos="994"/>
        </w:tabs>
        <w:ind w:left="994" w:hanging="994"/>
      </w:pPr>
    </w:lvl>
  </w:abstractNum>
  <w:abstractNum w:abstractNumId="44" w15:restartNumberingAfterBreak="0">
    <w:nsid w:val="452D23F9"/>
    <w:multiLevelType w:val="hybridMultilevel"/>
    <w:tmpl w:val="98301634"/>
    <w:lvl w:ilvl="0" w:tplc="2E84C4D0">
      <w:start w:val="1"/>
      <w:numFmt w:val="bullet"/>
      <w:lvlText w:val="o"/>
      <w:lvlJc w:val="left"/>
      <w:pPr>
        <w:tabs>
          <w:tab w:val="num" w:pos="567"/>
        </w:tabs>
        <w:ind w:left="567" w:hanging="283"/>
      </w:pPr>
      <w:rPr>
        <w:rFonts w:ascii="Courier New" w:hAnsi="Courier New" w:hint="default"/>
        <w:sz w:val="24"/>
        <w:szCs w:val="16"/>
      </w:rPr>
    </w:lvl>
    <w:lvl w:ilvl="1" w:tplc="0C090019">
      <w:start w:val="1"/>
      <w:numFmt w:val="bullet"/>
      <w:lvlText w:val="o"/>
      <w:lvlJc w:val="left"/>
      <w:pPr>
        <w:tabs>
          <w:tab w:val="num" w:pos="1440"/>
        </w:tabs>
        <w:ind w:left="1440" w:hanging="360"/>
      </w:pPr>
      <w:rPr>
        <w:rFonts w:ascii="Courier New" w:hAnsi="Courier New" w:cs="Courier New" w:hint="default"/>
      </w:rPr>
    </w:lvl>
    <w:lvl w:ilvl="2" w:tplc="0C09001B">
      <w:start w:val="1"/>
      <w:numFmt w:val="bullet"/>
      <w:lvlText w:val=""/>
      <w:lvlJc w:val="left"/>
      <w:pPr>
        <w:tabs>
          <w:tab w:val="num" w:pos="2160"/>
        </w:tabs>
        <w:ind w:left="2160" w:hanging="360"/>
      </w:pPr>
      <w:rPr>
        <w:rFonts w:ascii="Wingdings" w:hAnsi="Wingdings" w:cs="Wingdings" w:hint="default"/>
      </w:rPr>
    </w:lvl>
    <w:lvl w:ilvl="3" w:tplc="0C09000F">
      <w:start w:val="1"/>
      <w:numFmt w:val="bullet"/>
      <w:lvlText w:val=""/>
      <w:lvlJc w:val="left"/>
      <w:pPr>
        <w:tabs>
          <w:tab w:val="num" w:pos="2880"/>
        </w:tabs>
        <w:ind w:left="2880" w:hanging="360"/>
      </w:pPr>
      <w:rPr>
        <w:rFonts w:ascii="Symbol" w:hAnsi="Symbol" w:cs="Symbol" w:hint="default"/>
      </w:rPr>
    </w:lvl>
    <w:lvl w:ilvl="4" w:tplc="0C090019">
      <w:start w:val="1"/>
      <w:numFmt w:val="bullet"/>
      <w:lvlText w:val="o"/>
      <w:lvlJc w:val="left"/>
      <w:pPr>
        <w:tabs>
          <w:tab w:val="num" w:pos="3600"/>
        </w:tabs>
        <w:ind w:left="3600" w:hanging="360"/>
      </w:pPr>
      <w:rPr>
        <w:rFonts w:ascii="Courier New" w:hAnsi="Courier New" w:cs="Courier New" w:hint="default"/>
      </w:rPr>
    </w:lvl>
    <w:lvl w:ilvl="5" w:tplc="0C09001B">
      <w:start w:val="1"/>
      <w:numFmt w:val="bullet"/>
      <w:lvlText w:val=""/>
      <w:lvlJc w:val="left"/>
      <w:pPr>
        <w:tabs>
          <w:tab w:val="num" w:pos="4320"/>
        </w:tabs>
        <w:ind w:left="4320" w:hanging="360"/>
      </w:pPr>
      <w:rPr>
        <w:rFonts w:ascii="Wingdings" w:hAnsi="Wingdings" w:cs="Wingdings" w:hint="default"/>
      </w:rPr>
    </w:lvl>
    <w:lvl w:ilvl="6" w:tplc="0C09000F">
      <w:start w:val="1"/>
      <w:numFmt w:val="bullet"/>
      <w:lvlText w:val=""/>
      <w:lvlJc w:val="left"/>
      <w:pPr>
        <w:tabs>
          <w:tab w:val="num" w:pos="5040"/>
        </w:tabs>
        <w:ind w:left="5040" w:hanging="360"/>
      </w:pPr>
      <w:rPr>
        <w:rFonts w:ascii="Symbol" w:hAnsi="Symbol" w:cs="Symbol" w:hint="default"/>
      </w:rPr>
    </w:lvl>
    <w:lvl w:ilvl="7" w:tplc="0C090019">
      <w:start w:val="1"/>
      <w:numFmt w:val="bullet"/>
      <w:lvlText w:val="o"/>
      <w:lvlJc w:val="left"/>
      <w:pPr>
        <w:tabs>
          <w:tab w:val="num" w:pos="5760"/>
        </w:tabs>
        <w:ind w:left="5760" w:hanging="360"/>
      </w:pPr>
      <w:rPr>
        <w:rFonts w:ascii="Courier New" w:hAnsi="Courier New" w:cs="Courier New" w:hint="default"/>
      </w:rPr>
    </w:lvl>
    <w:lvl w:ilvl="8" w:tplc="0C09001B">
      <w:start w:val="1"/>
      <w:numFmt w:val="bullet"/>
      <w:lvlText w:val=""/>
      <w:lvlJc w:val="left"/>
      <w:pPr>
        <w:tabs>
          <w:tab w:val="num" w:pos="6480"/>
        </w:tabs>
        <w:ind w:left="6480" w:hanging="360"/>
      </w:pPr>
      <w:rPr>
        <w:rFonts w:ascii="Wingdings" w:hAnsi="Wingdings" w:cs="Wingdings" w:hint="default"/>
      </w:rPr>
    </w:lvl>
  </w:abstractNum>
  <w:abstractNum w:abstractNumId="45" w15:restartNumberingAfterBreak="0">
    <w:nsid w:val="46FD1350"/>
    <w:multiLevelType w:val="hybridMultilevel"/>
    <w:tmpl w:val="16B09B4E"/>
    <w:lvl w:ilvl="0" w:tplc="7E7834A2">
      <w:start w:val="1"/>
      <w:numFmt w:val="bullet"/>
      <w:pStyle w:val="bullets2"/>
      <w:lvlText w:val=""/>
      <w:lvlJc w:val="left"/>
      <w:pPr>
        <w:tabs>
          <w:tab w:val="num" w:pos="1437"/>
        </w:tabs>
        <w:ind w:left="1437" w:hanging="360"/>
      </w:pPr>
      <w:rPr>
        <w:rFonts w:ascii="Symbol" w:hAnsi="Symbol" w:hint="default"/>
        <w:sz w:val="24"/>
      </w:rPr>
    </w:lvl>
    <w:lvl w:ilvl="1" w:tplc="04090003" w:tentative="1">
      <w:start w:val="1"/>
      <w:numFmt w:val="bullet"/>
      <w:lvlText w:val="o"/>
      <w:lvlJc w:val="left"/>
      <w:pPr>
        <w:tabs>
          <w:tab w:val="num" w:pos="2517"/>
        </w:tabs>
        <w:ind w:left="2517" w:hanging="360"/>
      </w:pPr>
      <w:rPr>
        <w:rFonts w:ascii="Courier New" w:hAnsi="Courier New" w:cs="Courier New" w:hint="default"/>
      </w:rPr>
    </w:lvl>
    <w:lvl w:ilvl="2" w:tplc="04090005" w:tentative="1">
      <w:start w:val="1"/>
      <w:numFmt w:val="bullet"/>
      <w:lvlText w:val=""/>
      <w:lvlJc w:val="left"/>
      <w:pPr>
        <w:tabs>
          <w:tab w:val="num" w:pos="3237"/>
        </w:tabs>
        <w:ind w:left="3237" w:hanging="360"/>
      </w:pPr>
      <w:rPr>
        <w:rFonts w:ascii="Wingdings" w:hAnsi="Wingdings" w:hint="default"/>
      </w:rPr>
    </w:lvl>
    <w:lvl w:ilvl="3" w:tplc="04090001" w:tentative="1">
      <w:start w:val="1"/>
      <w:numFmt w:val="bullet"/>
      <w:lvlText w:val=""/>
      <w:lvlJc w:val="left"/>
      <w:pPr>
        <w:tabs>
          <w:tab w:val="num" w:pos="3957"/>
        </w:tabs>
        <w:ind w:left="3957" w:hanging="360"/>
      </w:pPr>
      <w:rPr>
        <w:rFonts w:ascii="Symbol" w:hAnsi="Symbol" w:hint="default"/>
      </w:rPr>
    </w:lvl>
    <w:lvl w:ilvl="4" w:tplc="04090003" w:tentative="1">
      <w:start w:val="1"/>
      <w:numFmt w:val="bullet"/>
      <w:lvlText w:val="o"/>
      <w:lvlJc w:val="left"/>
      <w:pPr>
        <w:tabs>
          <w:tab w:val="num" w:pos="4677"/>
        </w:tabs>
        <w:ind w:left="4677" w:hanging="360"/>
      </w:pPr>
      <w:rPr>
        <w:rFonts w:ascii="Courier New" w:hAnsi="Courier New" w:cs="Courier New" w:hint="default"/>
      </w:rPr>
    </w:lvl>
    <w:lvl w:ilvl="5" w:tplc="04090005" w:tentative="1">
      <w:start w:val="1"/>
      <w:numFmt w:val="bullet"/>
      <w:lvlText w:val=""/>
      <w:lvlJc w:val="left"/>
      <w:pPr>
        <w:tabs>
          <w:tab w:val="num" w:pos="5397"/>
        </w:tabs>
        <w:ind w:left="5397" w:hanging="360"/>
      </w:pPr>
      <w:rPr>
        <w:rFonts w:ascii="Wingdings" w:hAnsi="Wingdings" w:hint="default"/>
      </w:rPr>
    </w:lvl>
    <w:lvl w:ilvl="6" w:tplc="04090001" w:tentative="1">
      <w:start w:val="1"/>
      <w:numFmt w:val="bullet"/>
      <w:lvlText w:val=""/>
      <w:lvlJc w:val="left"/>
      <w:pPr>
        <w:tabs>
          <w:tab w:val="num" w:pos="6117"/>
        </w:tabs>
        <w:ind w:left="6117" w:hanging="360"/>
      </w:pPr>
      <w:rPr>
        <w:rFonts w:ascii="Symbol" w:hAnsi="Symbol" w:hint="default"/>
      </w:rPr>
    </w:lvl>
    <w:lvl w:ilvl="7" w:tplc="04090003" w:tentative="1">
      <w:start w:val="1"/>
      <w:numFmt w:val="bullet"/>
      <w:lvlText w:val="o"/>
      <w:lvlJc w:val="left"/>
      <w:pPr>
        <w:tabs>
          <w:tab w:val="num" w:pos="6837"/>
        </w:tabs>
        <w:ind w:left="6837" w:hanging="360"/>
      </w:pPr>
      <w:rPr>
        <w:rFonts w:ascii="Courier New" w:hAnsi="Courier New" w:cs="Courier New" w:hint="default"/>
      </w:rPr>
    </w:lvl>
    <w:lvl w:ilvl="8" w:tplc="04090005" w:tentative="1">
      <w:start w:val="1"/>
      <w:numFmt w:val="bullet"/>
      <w:lvlText w:val=""/>
      <w:lvlJc w:val="left"/>
      <w:pPr>
        <w:tabs>
          <w:tab w:val="num" w:pos="7557"/>
        </w:tabs>
        <w:ind w:left="7557" w:hanging="360"/>
      </w:pPr>
      <w:rPr>
        <w:rFonts w:ascii="Wingdings" w:hAnsi="Wingdings" w:hint="default"/>
      </w:rPr>
    </w:lvl>
  </w:abstractNum>
  <w:abstractNum w:abstractNumId="46" w15:restartNumberingAfterBreak="0">
    <w:nsid w:val="476B1DD3"/>
    <w:multiLevelType w:val="hybridMultilevel"/>
    <w:tmpl w:val="52AAB1E8"/>
    <w:lvl w:ilvl="0" w:tplc="A7E0E89C">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7" w15:restartNumberingAfterBreak="0">
    <w:nsid w:val="48AC2295"/>
    <w:multiLevelType w:val="hybridMultilevel"/>
    <w:tmpl w:val="11A407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49272973"/>
    <w:multiLevelType w:val="hybridMultilevel"/>
    <w:tmpl w:val="A0B6FCD6"/>
    <w:lvl w:ilvl="0" w:tplc="4E8004FA">
      <w:start w:val="1"/>
      <w:numFmt w:val="lowerRoman"/>
      <w:pStyle w:val="Style4"/>
      <w:lvlText w:val="%1."/>
      <w:lvlJc w:val="right"/>
      <w:pPr>
        <w:ind w:left="964" w:hanging="360"/>
      </w:pPr>
    </w:lvl>
    <w:lvl w:ilvl="1" w:tplc="0C090019" w:tentative="1">
      <w:start w:val="1"/>
      <w:numFmt w:val="lowerLetter"/>
      <w:lvlText w:val="%2."/>
      <w:lvlJc w:val="left"/>
      <w:pPr>
        <w:ind w:left="1684" w:hanging="360"/>
      </w:pPr>
    </w:lvl>
    <w:lvl w:ilvl="2" w:tplc="0C09001B" w:tentative="1">
      <w:start w:val="1"/>
      <w:numFmt w:val="lowerRoman"/>
      <w:lvlText w:val="%3."/>
      <w:lvlJc w:val="right"/>
      <w:pPr>
        <w:ind w:left="2404" w:hanging="180"/>
      </w:pPr>
    </w:lvl>
    <w:lvl w:ilvl="3" w:tplc="0C09000F" w:tentative="1">
      <w:start w:val="1"/>
      <w:numFmt w:val="decimal"/>
      <w:lvlText w:val="%4."/>
      <w:lvlJc w:val="left"/>
      <w:pPr>
        <w:ind w:left="3124" w:hanging="360"/>
      </w:pPr>
    </w:lvl>
    <w:lvl w:ilvl="4" w:tplc="0C090019" w:tentative="1">
      <w:start w:val="1"/>
      <w:numFmt w:val="lowerLetter"/>
      <w:lvlText w:val="%5."/>
      <w:lvlJc w:val="left"/>
      <w:pPr>
        <w:ind w:left="3844" w:hanging="360"/>
      </w:pPr>
    </w:lvl>
    <w:lvl w:ilvl="5" w:tplc="0C09001B" w:tentative="1">
      <w:start w:val="1"/>
      <w:numFmt w:val="lowerRoman"/>
      <w:lvlText w:val="%6."/>
      <w:lvlJc w:val="right"/>
      <w:pPr>
        <w:ind w:left="4564" w:hanging="180"/>
      </w:pPr>
    </w:lvl>
    <w:lvl w:ilvl="6" w:tplc="0C09000F" w:tentative="1">
      <w:start w:val="1"/>
      <w:numFmt w:val="decimal"/>
      <w:lvlText w:val="%7."/>
      <w:lvlJc w:val="left"/>
      <w:pPr>
        <w:ind w:left="5284" w:hanging="360"/>
      </w:pPr>
    </w:lvl>
    <w:lvl w:ilvl="7" w:tplc="0C090019" w:tentative="1">
      <w:start w:val="1"/>
      <w:numFmt w:val="lowerLetter"/>
      <w:lvlText w:val="%8."/>
      <w:lvlJc w:val="left"/>
      <w:pPr>
        <w:ind w:left="6004" w:hanging="360"/>
      </w:pPr>
    </w:lvl>
    <w:lvl w:ilvl="8" w:tplc="0C09001B" w:tentative="1">
      <w:start w:val="1"/>
      <w:numFmt w:val="lowerRoman"/>
      <w:lvlText w:val="%9."/>
      <w:lvlJc w:val="right"/>
      <w:pPr>
        <w:ind w:left="6724" w:hanging="180"/>
      </w:pPr>
    </w:lvl>
  </w:abstractNum>
  <w:abstractNum w:abstractNumId="49" w15:restartNumberingAfterBreak="0">
    <w:nsid w:val="4BFA036F"/>
    <w:multiLevelType w:val="hybridMultilevel"/>
    <w:tmpl w:val="AB36DAA4"/>
    <w:lvl w:ilvl="0" w:tplc="337A526A">
      <w:start w:val="1"/>
      <w:numFmt w:val="lowerLetter"/>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15:restartNumberingAfterBreak="0">
    <w:nsid w:val="4C3D15E3"/>
    <w:multiLevelType w:val="hybridMultilevel"/>
    <w:tmpl w:val="02B07A92"/>
    <w:lvl w:ilvl="0" w:tplc="C45C92D2">
      <w:start w:val="1"/>
      <w:numFmt w:val="lowerLetter"/>
      <w:pStyle w:val="ConditionLevel2"/>
      <w:lvlText w:val="(%1)"/>
      <w:lvlJc w:val="left"/>
      <w:pPr>
        <w:tabs>
          <w:tab w:val="num" w:pos="1135"/>
        </w:tabs>
        <w:ind w:left="1135" w:hanging="567"/>
      </w:pPr>
      <w:rPr>
        <w:rFonts w:cs="Times New Roman" w:hint="default"/>
        <w:bCs w:val="0"/>
        <w:i w:val="0"/>
        <w:iCs w:val="0"/>
        <w:caps w:val="0"/>
        <w:smallCaps w:val="0"/>
        <w:strike w:val="0"/>
        <w:dstrike w:val="0"/>
        <w:noProof w:val="0"/>
        <w:vanish w:val="0"/>
        <w:color w:val="auto"/>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tplc="0C090019">
      <w:start w:val="1"/>
      <w:numFmt w:val="lowerLetter"/>
      <w:lvlText w:val="%2."/>
      <w:lvlJc w:val="left"/>
      <w:pPr>
        <w:ind w:left="1441" w:hanging="360"/>
      </w:pPr>
    </w:lvl>
    <w:lvl w:ilvl="2" w:tplc="0C09001B">
      <w:start w:val="1"/>
      <w:numFmt w:val="lowerRoman"/>
      <w:lvlText w:val="%3."/>
      <w:lvlJc w:val="right"/>
      <w:pPr>
        <w:ind w:left="2161" w:hanging="180"/>
      </w:pPr>
    </w:lvl>
    <w:lvl w:ilvl="3" w:tplc="0C09000F" w:tentative="1">
      <w:start w:val="1"/>
      <w:numFmt w:val="decimal"/>
      <w:lvlText w:val="%4."/>
      <w:lvlJc w:val="left"/>
      <w:pPr>
        <w:ind w:left="2881" w:hanging="360"/>
      </w:pPr>
    </w:lvl>
    <w:lvl w:ilvl="4" w:tplc="0C090019" w:tentative="1">
      <w:start w:val="1"/>
      <w:numFmt w:val="lowerLetter"/>
      <w:lvlText w:val="%5."/>
      <w:lvlJc w:val="left"/>
      <w:pPr>
        <w:ind w:left="3601" w:hanging="360"/>
      </w:pPr>
    </w:lvl>
    <w:lvl w:ilvl="5" w:tplc="0C09001B" w:tentative="1">
      <w:start w:val="1"/>
      <w:numFmt w:val="lowerRoman"/>
      <w:lvlText w:val="%6."/>
      <w:lvlJc w:val="right"/>
      <w:pPr>
        <w:ind w:left="4321" w:hanging="180"/>
      </w:pPr>
    </w:lvl>
    <w:lvl w:ilvl="6" w:tplc="0C09000F" w:tentative="1">
      <w:start w:val="1"/>
      <w:numFmt w:val="decimal"/>
      <w:lvlText w:val="%7."/>
      <w:lvlJc w:val="left"/>
      <w:pPr>
        <w:ind w:left="5041" w:hanging="360"/>
      </w:pPr>
    </w:lvl>
    <w:lvl w:ilvl="7" w:tplc="0C090019" w:tentative="1">
      <w:start w:val="1"/>
      <w:numFmt w:val="lowerLetter"/>
      <w:lvlText w:val="%8."/>
      <w:lvlJc w:val="left"/>
      <w:pPr>
        <w:ind w:left="5761" w:hanging="360"/>
      </w:pPr>
    </w:lvl>
    <w:lvl w:ilvl="8" w:tplc="0C09001B" w:tentative="1">
      <w:start w:val="1"/>
      <w:numFmt w:val="lowerRoman"/>
      <w:lvlText w:val="%9."/>
      <w:lvlJc w:val="right"/>
      <w:pPr>
        <w:ind w:left="6481" w:hanging="180"/>
      </w:pPr>
    </w:lvl>
  </w:abstractNum>
  <w:abstractNum w:abstractNumId="51" w15:restartNumberingAfterBreak="0">
    <w:nsid w:val="4D9879E9"/>
    <w:multiLevelType w:val="hybridMultilevel"/>
    <w:tmpl w:val="CC243F18"/>
    <w:lvl w:ilvl="0" w:tplc="38A46FD6">
      <w:start w:val="1"/>
      <w:numFmt w:val="decimal"/>
      <w:pStyle w:val="Licencecondition"/>
      <w:lvlText w:val="%1."/>
      <w:lvlJc w:val="left"/>
      <w:pPr>
        <w:ind w:left="720" w:hanging="360"/>
      </w:pPr>
      <w:rPr>
        <w:rFonts w:ascii="Calibri" w:hAnsi="Calibri" w:hint="default"/>
        <w:b w:val="0"/>
        <w:i w:val="0"/>
        <w:caps w:val="0"/>
        <w:strike w:val="0"/>
        <w:dstrike w:val="0"/>
        <w:vanish w:val="0"/>
        <w:sz w:val="22"/>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2" w15:restartNumberingAfterBreak="0">
    <w:nsid w:val="517C5AB8"/>
    <w:multiLevelType w:val="hybridMultilevel"/>
    <w:tmpl w:val="16B220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15:restartNumberingAfterBreak="0">
    <w:nsid w:val="52623C7B"/>
    <w:multiLevelType w:val="hybridMultilevel"/>
    <w:tmpl w:val="FB9AEC7C"/>
    <w:lvl w:ilvl="0" w:tplc="1B1ECD2E">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4" w15:restartNumberingAfterBreak="0">
    <w:nsid w:val="52B81822"/>
    <w:multiLevelType w:val="hybridMultilevel"/>
    <w:tmpl w:val="13D2BEDA"/>
    <w:lvl w:ilvl="0" w:tplc="0C090003">
      <w:start w:val="1"/>
      <w:numFmt w:val="lowerLetter"/>
      <w:lvlText w:val="(%1)"/>
      <w:lvlJc w:val="left"/>
      <w:pPr>
        <w:ind w:left="72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tplc="0C09001B">
      <w:start w:val="1"/>
      <w:numFmt w:val="lowerRoman"/>
      <w:lvlText w:val="%2."/>
      <w:lvlJc w:val="righ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5" w15:restartNumberingAfterBreak="0">
    <w:nsid w:val="548E05DD"/>
    <w:multiLevelType w:val="hybridMultilevel"/>
    <w:tmpl w:val="6DAE2B9C"/>
    <w:lvl w:ilvl="0" w:tplc="4DD2004A">
      <w:start w:val="1"/>
      <w:numFmt w:val="lowerLetter"/>
      <w:pStyle w:val="riskpathwaybullet"/>
      <w:lvlText w:val="%1)"/>
      <w:lvlJc w:val="left"/>
      <w:pPr>
        <w:ind w:left="1078" w:hanging="720"/>
      </w:pPr>
      <w:rPr>
        <w:rFonts w:hint="default"/>
      </w:r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56" w15:restartNumberingAfterBreak="0">
    <w:nsid w:val="555D2707"/>
    <w:multiLevelType w:val="hybridMultilevel"/>
    <w:tmpl w:val="5D2495FE"/>
    <w:lvl w:ilvl="0" w:tplc="04047710">
      <w:start w:val="1"/>
      <w:numFmt w:val="bullet"/>
      <w:pStyle w:val="bulletedRARMP0"/>
      <w:lvlText w:val=""/>
      <w:lvlJc w:val="left"/>
      <w:pPr>
        <w:tabs>
          <w:tab w:val="num" w:pos="720"/>
        </w:tabs>
        <w:ind w:left="720" w:hanging="360"/>
      </w:pPr>
      <w:rPr>
        <w:rFonts w:ascii="Symbol" w:hAnsi="Symbol" w:cs="Symbol" w:hint="default"/>
      </w:rPr>
    </w:lvl>
    <w:lvl w:ilvl="1" w:tplc="04090019">
      <w:start w:val="1"/>
      <w:numFmt w:val="bullet"/>
      <w:lvlText w:val="o"/>
      <w:lvlJc w:val="left"/>
      <w:pPr>
        <w:tabs>
          <w:tab w:val="num" w:pos="1440"/>
        </w:tabs>
        <w:ind w:left="1440" w:hanging="360"/>
      </w:pPr>
      <w:rPr>
        <w:rFonts w:ascii="Courier New" w:hAnsi="Courier New" w:cs="Courier New" w:hint="default"/>
      </w:rPr>
    </w:lvl>
    <w:lvl w:ilvl="2" w:tplc="0409001B">
      <w:start w:val="1"/>
      <w:numFmt w:val="bullet"/>
      <w:lvlText w:val=""/>
      <w:lvlJc w:val="left"/>
      <w:pPr>
        <w:tabs>
          <w:tab w:val="num" w:pos="2160"/>
        </w:tabs>
        <w:ind w:left="2160" w:hanging="360"/>
      </w:pPr>
      <w:rPr>
        <w:rFonts w:ascii="Wingdings" w:hAnsi="Wingdings" w:cs="Wingdings" w:hint="default"/>
      </w:rPr>
    </w:lvl>
    <w:lvl w:ilvl="3" w:tplc="0409000F">
      <w:start w:val="1"/>
      <w:numFmt w:val="bullet"/>
      <w:lvlText w:val=""/>
      <w:lvlJc w:val="left"/>
      <w:pPr>
        <w:tabs>
          <w:tab w:val="num" w:pos="2880"/>
        </w:tabs>
        <w:ind w:left="2880" w:hanging="360"/>
      </w:pPr>
      <w:rPr>
        <w:rFonts w:ascii="Symbol" w:hAnsi="Symbol" w:cs="Symbol" w:hint="default"/>
      </w:rPr>
    </w:lvl>
    <w:lvl w:ilvl="4" w:tplc="04090019">
      <w:start w:val="1"/>
      <w:numFmt w:val="bullet"/>
      <w:lvlText w:val="o"/>
      <w:lvlJc w:val="left"/>
      <w:pPr>
        <w:tabs>
          <w:tab w:val="num" w:pos="3600"/>
        </w:tabs>
        <w:ind w:left="3600" w:hanging="360"/>
      </w:pPr>
      <w:rPr>
        <w:rFonts w:ascii="Courier New" w:hAnsi="Courier New" w:cs="Courier New" w:hint="default"/>
      </w:rPr>
    </w:lvl>
    <w:lvl w:ilvl="5" w:tplc="0409001B">
      <w:start w:val="1"/>
      <w:numFmt w:val="bullet"/>
      <w:lvlText w:val=""/>
      <w:lvlJc w:val="left"/>
      <w:pPr>
        <w:tabs>
          <w:tab w:val="num" w:pos="4320"/>
        </w:tabs>
        <w:ind w:left="4320" w:hanging="360"/>
      </w:pPr>
      <w:rPr>
        <w:rFonts w:ascii="Wingdings" w:hAnsi="Wingdings" w:cs="Wingdings" w:hint="default"/>
      </w:rPr>
    </w:lvl>
    <w:lvl w:ilvl="6" w:tplc="0409000F">
      <w:start w:val="1"/>
      <w:numFmt w:val="bullet"/>
      <w:lvlText w:val=""/>
      <w:lvlJc w:val="left"/>
      <w:pPr>
        <w:tabs>
          <w:tab w:val="num" w:pos="5040"/>
        </w:tabs>
        <w:ind w:left="5040" w:hanging="360"/>
      </w:pPr>
      <w:rPr>
        <w:rFonts w:ascii="Symbol" w:hAnsi="Symbol" w:cs="Symbol" w:hint="default"/>
      </w:rPr>
    </w:lvl>
    <w:lvl w:ilvl="7" w:tplc="04090019">
      <w:start w:val="1"/>
      <w:numFmt w:val="bullet"/>
      <w:lvlText w:val="o"/>
      <w:lvlJc w:val="left"/>
      <w:pPr>
        <w:tabs>
          <w:tab w:val="num" w:pos="5760"/>
        </w:tabs>
        <w:ind w:left="5760" w:hanging="360"/>
      </w:pPr>
      <w:rPr>
        <w:rFonts w:ascii="Courier New" w:hAnsi="Courier New" w:cs="Courier New" w:hint="default"/>
      </w:rPr>
    </w:lvl>
    <w:lvl w:ilvl="8" w:tplc="0409001B">
      <w:start w:val="1"/>
      <w:numFmt w:val="bullet"/>
      <w:lvlText w:val=""/>
      <w:lvlJc w:val="left"/>
      <w:pPr>
        <w:tabs>
          <w:tab w:val="num" w:pos="6480"/>
        </w:tabs>
        <w:ind w:left="6480" w:hanging="360"/>
      </w:pPr>
      <w:rPr>
        <w:rFonts w:ascii="Wingdings" w:hAnsi="Wingdings" w:cs="Wingdings" w:hint="default"/>
      </w:rPr>
    </w:lvl>
  </w:abstractNum>
  <w:abstractNum w:abstractNumId="57" w15:restartNumberingAfterBreak="0">
    <w:nsid w:val="556A0A59"/>
    <w:multiLevelType w:val="hybridMultilevel"/>
    <w:tmpl w:val="FAB8F2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8" w15:restartNumberingAfterBreak="0">
    <w:nsid w:val="5692628B"/>
    <w:multiLevelType w:val="hybridMultilevel"/>
    <w:tmpl w:val="748A42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9" w15:restartNumberingAfterBreak="0">
    <w:nsid w:val="58421B55"/>
    <w:multiLevelType w:val="hybridMultilevel"/>
    <w:tmpl w:val="A2062B86"/>
    <w:lvl w:ilvl="0" w:tplc="0C090001">
      <w:start w:val="1"/>
      <w:numFmt w:val="bullet"/>
      <w:lvlText w:val=""/>
      <w:lvlJc w:val="left"/>
      <w:pPr>
        <w:ind w:left="933" w:hanging="360"/>
      </w:pPr>
      <w:rPr>
        <w:rFonts w:ascii="Symbol" w:hAnsi="Symbol" w:hint="default"/>
      </w:rPr>
    </w:lvl>
    <w:lvl w:ilvl="1" w:tplc="0C090003" w:tentative="1">
      <w:start w:val="1"/>
      <w:numFmt w:val="bullet"/>
      <w:lvlText w:val="o"/>
      <w:lvlJc w:val="left"/>
      <w:pPr>
        <w:ind w:left="1653" w:hanging="360"/>
      </w:pPr>
      <w:rPr>
        <w:rFonts w:ascii="Courier New" w:hAnsi="Courier New" w:cs="Courier New" w:hint="default"/>
      </w:rPr>
    </w:lvl>
    <w:lvl w:ilvl="2" w:tplc="0C090005" w:tentative="1">
      <w:start w:val="1"/>
      <w:numFmt w:val="bullet"/>
      <w:lvlText w:val=""/>
      <w:lvlJc w:val="left"/>
      <w:pPr>
        <w:ind w:left="2373" w:hanging="360"/>
      </w:pPr>
      <w:rPr>
        <w:rFonts w:ascii="Wingdings" w:hAnsi="Wingdings" w:hint="default"/>
      </w:rPr>
    </w:lvl>
    <w:lvl w:ilvl="3" w:tplc="0C090001" w:tentative="1">
      <w:start w:val="1"/>
      <w:numFmt w:val="bullet"/>
      <w:lvlText w:val=""/>
      <w:lvlJc w:val="left"/>
      <w:pPr>
        <w:ind w:left="3093" w:hanging="360"/>
      </w:pPr>
      <w:rPr>
        <w:rFonts w:ascii="Symbol" w:hAnsi="Symbol" w:hint="default"/>
      </w:rPr>
    </w:lvl>
    <w:lvl w:ilvl="4" w:tplc="0C090003" w:tentative="1">
      <w:start w:val="1"/>
      <w:numFmt w:val="bullet"/>
      <w:lvlText w:val="o"/>
      <w:lvlJc w:val="left"/>
      <w:pPr>
        <w:ind w:left="3813" w:hanging="360"/>
      </w:pPr>
      <w:rPr>
        <w:rFonts w:ascii="Courier New" w:hAnsi="Courier New" w:cs="Courier New" w:hint="default"/>
      </w:rPr>
    </w:lvl>
    <w:lvl w:ilvl="5" w:tplc="0C090005" w:tentative="1">
      <w:start w:val="1"/>
      <w:numFmt w:val="bullet"/>
      <w:lvlText w:val=""/>
      <w:lvlJc w:val="left"/>
      <w:pPr>
        <w:ind w:left="4533" w:hanging="360"/>
      </w:pPr>
      <w:rPr>
        <w:rFonts w:ascii="Wingdings" w:hAnsi="Wingdings" w:hint="default"/>
      </w:rPr>
    </w:lvl>
    <w:lvl w:ilvl="6" w:tplc="0C090001" w:tentative="1">
      <w:start w:val="1"/>
      <w:numFmt w:val="bullet"/>
      <w:lvlText w:val=""/>
      <w:lvlJc w:val="left"/>
      <w:pPr>
        <w:ind w:left="5253" w:hanging="360"/>
      </w:pPr>
      <w:rPr>
        <w:rFonts w:ascii="Symbol" w:hAnsi="Symbol" w:hint="default"/>
      </w:rPr>
    </w:lvl>
    <w:lvl w:ilvl="7" w:tplc="0C090003" w:tentative="1">
      <w:start w:val="1"/>
      <w:numFmt w:val="bullet"/>
      <w:lvlText w:val="o"/>
      <w:lvlJc w:val="left"/>
      <w:pPr>
        <w:ind w:left="5973" w:hanging="360"/>
      </w:pPr>
      <w:rPr>
        <w:rFonts w:ascii="Courier New" w:hAnsi="Courier New" w:cs="Courier New" w:hint="default"/>
      </w:rPr>
    </w:lvl>
    <w:lvl w:ilvl="8" w:tplc="0C090005" w:tentative="1">
      <w:start w:val="1"/>
      <w:numFmt w:val="bullet"/>
      <w:lvlText w:val=""/>
      <w:lvlJc w:val="left"/>
      <w:pPr>
        <w:ind w:left="6693" w:hanging="360"/>
      </w:pPr>
      <w:rPr>
        <w:rFonts w:ascii="Wingdings" w:hAnsi="Wingdings" w:hint="default"/>
      </w:rPr>
    </w:lvl>
  </w:abstractNum>
  <w:abstractNum w:abstractNumId="60" w15:restartNumberingAfterBreak="0">
    <w:nsid w:val="586D1FAA"/>
    <w:multiLevelType w:val="multilevel"/>
    <w:tmpl w:val="FB1647F0"/>
    <w:lvl w:ilvl="0">
      <w:start w:val="1"/>
      <w:numFmt w:val="upperLetter"/>
      <w:pStyle w:val="RARMP"/>
      <w:lvlText w:val="Appendix %1"/>
      <w:lvlJc w:val="left"/>
      <w:pPr>
        <w:tabs>
          <w:tab w:val="num" w:pos="2268"/>
        </w:tabs>
        <w:ind w:left="2268" w:hanging="2268"/>
      </w:pPr>
      <w:rPr>
        <w:rFonts w:ascii="Arial Bold" w:hAnsi="Arial Bold" w:cs="Arial" w:hint="default"/>
        <w:b/>
        <w:bCs/>
        <w:i w:val="0"/>
        <w:iCs w:val="0"/>
        <w:sz w:val="36"/>
        <w:szCs w:val="36"/>
      </w:rPr>
    </w:lvl>
    <w:lvl w:ilvl="1">
      <w:start w:val="1"/>
      <w:numFmt w:val="upperLetter"/>
      <w:lvlText w:val="%2."/>
      <w:lvlJc w:val="left"/>
      <w:pPr>
        <w:tabs>
          <w:tab w:val="num" w:pos="1080"/>
        </w:tabs>
        <w:ind w:left="720" w:firstLine="0"/>
      </w:pPr>
      <w:rPr>
        <w:rFonts w:hint="default"/>
      </w:rPr>
    </w:lvl>
    <w:lvl w:ilvl="2">
      <w:start w:val="1"/>
      <w:numFmt w:val="decimal"/>
      <w:lvlText w:val="%3."/>
      <w:lvlJc w:val="left"/>
      <w:pPr>
        <w:tabs>
          <w:tab w:val="num" w:pos="1800"/>
        </w:tabs>
        <w:ind w:left="1440" w:firstLine="0"/>
      </w:pPr>
      <w:rPr>
        <w:rFonts w:hint="default"/>
      </w:rPr>
    </w:lvl>
    <w:lvl w:ilvl="3">
      <w:start w:val="1"/>
      <w:numFmt w:val="lowerLetter"/>
      <w:lvlText w:val="%4)"/>
      <w:lvlJc w:val="left"/>
      <w:pPr>
        <w:tabs>
          <w:tab w:val="num" w:pos="2520"/>
        </w:tabs>
        <w:ind w:left="2160" w:firstLine="0"/>
      </w:pPr>
      <w:rPr>
        <w:rFonts w:hint="default"/>
      </w:rPr>
    </w:lvl>
    <w:lvl w:ilvl="4">
      <w:start w:val="1"/>
      <w:numFmt w:val="decimal"/>
      <w:lvlText w:val="(%5)"/>
      <w:lvlJc w:val="left"/>
      <w:pPr>
        <w:tabs>
          <w:tab w:val="num" w:pos="3240"/>
        </w:tabs>
        <w:ind w:left="2880" w:firstLine="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61" w15:restartNumberingAfterBreak="0">
    <w:nsid w:val="5A536E1F"/>
    <w:multiLevelType w:val="hybridMultilevel"/>
    <w:tmpl w:val="CC044B9E"/>
    <w:lvl w:ilvl="0" w:tplc="6EC04CB0">
      <w:start w:val="1"/>
      <w:numFmt w:val="decimal"/>
      <w:pStyle w:val="para"/>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2" w15:restartNumberingAfterBreak="0">
    <w:nsid w:val="5DFD76D0"/>
    <w:multiLevelType w:val="multilevel"/>
    <w:tmpl w:val="2CD07CE2"/>
    <w:styleLink w:val="tablebulletsRARMP"/>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3" w15:restartNumberingAfterBreak="0">
    <w:nsid w:val="5EA53166"/>
    <w:multiLevelType w:val="hybridMultilevel"/>
    <w:tmpl w:val="89E23D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4" w15:restartNumberingAfterBreak="0">
    <w:nsid w:val="5FEC3ED0"/>
    <w:multiLevelType w:val="hybridMultilevel"/>
    <w:tmpl w:val="06E492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5" w15:restartNumberingAfterBreak="0">
    <w:nsid w:val="60C836CF"/>
    <w:multiLevelType w:val="hybridMultilevel"/>
    <w:tmpl w:val="46AA6744"/>
    <w:lvl w:ilvl="0" w:tplc="D238F88C">
      <w:start w:val="1"/>
      <w:numFmt w:val="bullet"/>
      <w:pStyle w:val="Bulletlevel2"/>
      <w:lvlText w:val="–"/>
      <w:lvlJc w:val="left"/>
      <w:pPr>
        <w:tabs>
          <w:tab w:val="num" w:pos="1202"/>
        </w:tabs>
        <w:ind w:left="1202" w:hanging="284"/>
      </w:pPr>
      <w:rPr>
        <w:rFonts w:ascii="Tahoma" w:hAnsi="Tahoma" w:hint="default"/>
        <w:b w:val="0"/>
        <w:i w:val="0"/>
        <w:sz w:val="20"/>
      </w:rPr>
    </w:lvl>
    <w:lvl w:ilvl="1" w:tplc="00030409" w:tentative="1">
      <w:start w:val="1"/>
      <w:numFmt w:val="bullet"/>
      <w:lvlText w:val="o"/>
      <w:lvlJc w:val="left"/>
      <w:pPr>
        <w:tabs>
          <w:tab w:val="num" w:pos="2358"/>
        </w:tabs>
        <w:ind w:left="2358" w:hanging="360"/>
      </w:pPr>
      <w:rPr>
        <w:rFonts w:ascii="Courier New" w:hAnsi="Courier New" w:hint="default"/>
      </w:rPr>
    </w:lvl>
    <w:lvl w:ilvl="2" w:tplc="00050409" w:tentative="1">
      <w:start w:val="1"/>
      <w:numFmt w:val="bullet"/>
      <w:lvlText w:val=""/>
      <w:lvlJc w:val="left"/>
      <w:pPr>
        <w:tabs>
          <w:tab w:val="num" w:pos="3078"/>
        </w:tabs>
        <w:ind w:left="3078" w:hanging="360"/>
      </w:pPr>
      <w:rPr>
        <w:rFonts w:ascii="Wingdings" w:hAnsi="Wingdings" w:hint="default"/>
      </w:rPr>
    </w:lvl>
    <w:lvl w:ilvl="3" w:tplc="00010409" w:tentative="1">
      <w:start w:val="1"/>
      <w:numFmt w:val="bullet"/>
      <w:lvlText w:val=""/>
      <w:lvlJc w:val="left"/>
      <w:pPr>
        <w:tabs>
          <w:tab w:val="num" w:pos="3798"/>
        </w:tabs>
        <w:ind w:left="3798" w:hanging="360"/>
      </w:pPr>
      <w:rPr>
        <w:rFonts w:ascii="Symbol" w:hAnsi="Symbol" w:hint="default"/>
      </w:rPr>
    </w:lvl>
    <w:lvl w:ilvl="4" w:tplc="00030409" w:tentative="1">
      <w:start w:val="1"/>
      <w:numFmt w:val="bullet"/>
      <w:lvlText w:val="o"/>
      <w:lvlJc w:val="left"/>
      <w:pPr>
        <w:tabs>
          <w:tab w:val="num" w:pos="4518"/>
        </w:tabs>
        <w:ind w:left="4518" w:hanging="360"/>
      </w:pPr>
      <w:rPr>
        <w:rFonts w:ascii="Courier New" w:hAnsi="Courier New" w:hint="default"/>
      </w:rPr>
    </w:lvl>
    <w:lvl w:ilvl="5" w:tplc="00050409" w:tentative="1">
      <w:start w:val="1"/>
      <w:numFmt w:val="bullet"/>
      <w:lvlText w:val=""/>
      <w:lvlJc w:val="left"/>
      <w:pPr>
        <w:tabs>
          <w:tab w:val="num" w:pos="5238"/>
        </w:tabs>
        <w:ind w:left="5238" w:hanging="360"/>
      </w:pPr>
      <w:rPr>
        <w:rFonts w:ascii="Wingdings" w:hAnsi="Wingdings" w:hint="default"/>
      </w:rPr>
    </w:lvl>
    <w:lvl w:ilvl="6" w:tplc="00010409" w:tentative="1">
      <w:start w:val="1"/>
      <w:numFmt w:val="bullet"/>
      <w:lvlText w:val=""/>
      <w:lvlJc w:val="left"/>
      <w:pPr>
        <w:tabs>
          <w:tab w:val="num" w:pos="5958"/>
        </w:tabs>
        <w:ind w:left="5958" w:hanging="360"/>
      </w:pPr>
      <w:rPr>
        <w:rFonts w:ascii="Symbol" w:hAnsi="Symbol" w:hint="default"/>
      </w:rPr>
    </w:lvl>
    <w:lvl w:ilvl="7" w:tplc="00030409" w:tentative="1">
      <w:start w:val="1"/>
      <w:numFmt w:val="bullet"/>
      <w:lvlText w:val="o"/>
      <w:lvlJc w:val="left"/>
      <w:pPr>
        <w:tabs>
          <w:tab w:val="num" w:pos="6678"/>
        </w:tabs>
        <w:ind w:left="6678" w:hanging="360"/>
      </w:pPr>
      <w:rPr>
        <w:rFonts w:ascii="Courier New" w:hAnsi="Courier New" w:hint="default"/>
      </w:rPr>
    </w:lvl>
    <w:lvl w:ilvl="8" w:tplc="00050409" w:tentative="1">
      <w:start w:val="1"/>
      <w:numFmt w:val="bullet"/>
      <w:lvlText w:val=""/>
      <w:lvlJc w:val="left"/>
      <w:pPr>
        <w:tabs>
          <w:tab w:val="num" w:pos="7398"/>
        </w:tabs>
        <w:ind w:left="7398" w:hanging="360"/>
      </w:pPr>
      <w:rPr>
        <w:rFonts w:ascii="Wingdings" w:hAnsi="Wingdings" w:hint="default"/>
      </w:rPr>
    </w:lvl>
  </w:abstractNum>
  <w:abstractNum w:abstractNumId="66" w15:restartNumberingAfterBreak="0">
    <w:nsid w:val="62A82464"/>
    <w:multiLevelType w:val="hybridMultilevel"/>
    <w:tmpl w:val="875659DC"/>
    <w:lvl w:ilvl="0" w:tplc="0C09001B">
      <w:start w:val="1"/>
      <w:numFmt w:val="lowerRoman"/>
      <w:lvlText w:val="%1."/>
      <w:lvlJc w:val="right"/>
      <w:pPr>
        <w:ind w:left="870" w:hanging="360"/>
      </w:pPr>
      <w:rPr>
        <w:b w:val="0"/>
        <w:bCs w:val="0"/>
        <w:i w:val="0"/>
        <w:iCs w:val="0"/>
        <w:caps w:val="0"/>
        <w:smallCaps w:val="0"/>
        <w:strike w:val="0"/>
        <w:dstrike w:val="0"/>
        <w:noProof w:val="0"/>
        <w:vanish w:val="0"/>
        <w:color w:val="auto"/>
        <w:spacing w:val="0"/>
        <w:kern w:val="0"/>
        <w:position w:val="0"/>
        <w:u w:val="none"/>
        <w:effect w:val="none"/>
        <w:vertAlign w:val="baseline"/>
        <w:em w:val="none"/>
        <w:specVanish w:val="0"/>
      </w:rPr>
    </w:lvl>
    <w:lvl w:ilvl="1" w:tplc="FFFFFFFF">
      <w:start w:val="1"/>
      <w:numFmt w:val="lowerLetter"/>
      <w:lvlText w:val="%2."/>
      <w:lvlJc w:val="left"/>
      <w:pPr>
        <w:ind w:left="-2662" w:hanging="360"/>
      </w:pPr>
    </w:lvl>
    <w:lvl w:ilvl="2" w:tplc="FFFFFFFF">
      <w:start w:val="1"/>
      <w:numFmt w:val="lowerRoman"/>
      <w:lvlText w:val="%3."/>
      <w:lvlJc w:val="right"/>
      <w:pPr>
        <w:ind w:left="-1942" w:hanging="180"/>
      </w:pPr>
    </w:lvl>
    <w:lvl w:ilvl="3" w:tplc="FFFFFFFF">
      <w:start w:val="1"/>
      <w:numFmt w:val="decimal"/>
      <w:lvlText w:val="%4."/>
      <w:lvlJc w:val="left"/>
      <w:pPr>
        <w:ind w:left="-1222" w:hanging="360"/>
      </w:pPr>
    </w:lvl>
    <w:lvl w:ilvl="4" w:tplc="FFFFFFFF" w:tentative="1">
      <w:start w:val="1"/>
      <w:numFmt w:val="lowerLetter"/>
      <w:lvlText w:val="%5."/>
      <w:lvlJc w:val="left"/>
      <w:pPr>
        <w:ind w:left="-502" w:hanging="360"/>
      </w:pPr>
    </w:lvl>
    <w:lvl w:ilvl="5" w:tplc="FFFFFFFF" w:tentative="1">
      <w:start w:val="1"/>
      <w:numFmt w:val="lowerRoman"/>
      <w:lvlText w:val="%6."/>
      <w:lvlJc w:val="right"/>
      <w:pPr>
        <w:ind w:left="218" w:hanging="180"/>
      </w:pPr>
    </w:lvl>
    <w:lvl w:ilvl="6" w:tplc="FFFFFFFF" w:tentative="1">
      <w:start w:val="1"/>
      <w:numFmt w:val="decimal"/>
      <w:lvlText w:val="%7."/>
      <w:lvlJc w:val="left"/>
      <w:pPr>
        <w:ind w:left="938" w:hanging="360"/>
      </w:pPr>
    </w:lvl>
    <w:lvl w:ilvl="7" w:tplc="FFFFFFFF" w:tentative="1">
      <w:start w:val="1"/>
      <w:numFmt w:val="lowerLetter"/>
      <w:lvlText w:val="%8."/>
      <w:lvlJc w:val="left"/>
      <w:pPr>
        <w:ind w:left="1658" w:hanging="360"/>
      </w:pPr>
    </w:lvl>
    <w:lvl w:ilvl="8" w:tplc="FFFFFFFF" w:tentative="1">
      <w:start w:val="1"/>
      <w:numFmt w:val="lowerRoman"/>
      <w:lvlText w:val="%9."/>
      <w:lvlJc w:val="right"/>
      <w:pPr>
        <w:ind w:left="2378" w:hanging="180"/>
      </w:pPr>
    </w:lvl>
  </w:abstractNum>
  <w:abstractNum w:abstractNumId="67" w15:restartNumberingAfterBreak="0">
    <w:nsid w:val="64FA0C9F"/>
    <w:multiLevelType w:val="hybridMultilevel"/>
    <w:tmpl w:val="0A8E6C54"/>
    <w:lvl w:ilvl="0" w:tplc="5EE01FFC">
      <w:start w:val="1"/>
      <w:numFmt w:val="lowerLetter"/>
      <w:pStyle w:val="Condition2"/>
      <w:lvlText w:val="%1)"/>
      <w:lvlJc w:val="left"/>
      <w:pPr>
        <w:tabs>
          <w:tab w:val="num" w:pos="1134"/>
        </w:tabs>
        <w:ind w:left="1134" w:hanging="567"/>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68" w15:restartNumberingAfterBreak="0">
    <w:nsid w:val="65582FDB"/>
    <w:multiLevelType w:val="hybridMultilevel"/>
    <w:tmpl w:val="1CA2E1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9" w15:restartNumberingAfterBreak="0">
    <w:nsid w:val="658021BE"/>
    <w:multiLevelType w:val="hybridMultilevel"/>
    <w:tmpl w:val="52AAB1E8"/>
    <w:lvl w:ilvl="0" w:tplc="A7E0E89C">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0" w15:restartNumberingAfterBreak="0">
    <w:nsid w:val="66F33303"/>
    <w:multiLevelType w:val="hybridMultilevel"/>
    <w:tmpl w:val="589857DC"/>
    <w:lvl w:ilvl="0" w:tplc="DB4A49BE">
      <w:start w:val="1"/>
      <w:numFmt w:val="lowerLetter"/>
      <w:lvlText w:val="(%1)"/>
      <w:lvlJc w:val="left"/>
      <w:pPr>
        <w:ind w:left="720" w:hanging="360"/>
      </w:pPr>
      <w:rPr>
        <w:rFonts w:cs="Calibr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1" w15:restartNumberingAfterBreak="0">
    <w:nsid w:val="67283A3B"/>
    <w:multiLevelType w:val="hybridMultilevel"/>
    <w:tmpl w:val="93385710"/>
    <w:lvl w:ilvl="0" w:tplc="F72C0B00">
      <w:start w:val="1"/>
      <w:numFmt w:val="bullet"/>
      <w:pStyle w:val="bullets"/>
      <w:lvlText w:val=""/>
      <w:lvlJc w:val="left"/>
      <w:pPr>
        <w:tabs>
          <w:tab w:val="num" w:pos="823"/>
        </w:tabs>
        <w:ind w:left="823" w:hanging="114"/>
      </w:pPr>
      <w:rPr>
        <w:rFonts w:ascii="Symbol" w:hAnsi="Symbol" w:hint="default"/>
        <w:b/>
        <w:i w:val="0"/>
      </w:rPr>
    </w:lvl>
    <w:lvl w:ilvl="1" w:tplc="77AA575C">
      <w:start w:val="1"/>
      <w:numFmt w:val="bullet"/>
      <w:lvlText w:val="o"/>
      <w:lvlJc w:val="left"/>
      <w:pPr>
        <w:tabs>
          <w:tab w:val="num" w:pos="1979"/>
        </w:tabs>
        <w:ind w:left="1979" w:hanging="360"/>
      </w:pPr>
      <w:rPr>
        <w:rFonts w:ascii="Courier New" w:hAnsi="Courier New" w:cs="Courier New" w:hint="default"/>
      </w:rPr>
    </w:lvl>
    <w:lvl w:ilvl="2" w:tplc="CF9AEA0A">
      <w:start w:val="1"/>
      <w:numFmt w:val="bullet"/>
      <w:lvlText w:val=""/>
      <w:lvlJc w:val="left"/>
      <w:pPr>
        <w:tabs>
          <w:tab w:val="num" w:pos="2699"/>
        </w:tabs>
        <w:ind w:left="2699" w:hanging="360"/>
      </w:pPr>
      <w:rPr>
        <w:rFonts w:ascii="Wingdings" w:hAnsi="Wingdings" w:hint="default"/>
      </w:rPr>
    </w:lvl>
    <w:lvl w:ilvl="3" w:tplc="2AB60E0E">
      <w:start w:val="1"/>
      <w:numFmt w:val="bullet"/>
      <w:lvlText w:val=""/>
      <w:lvlJc w:val="left"/>
      <w:pPr>
        <w:tabs>
          <w:tab w:val="num" w:pos="3419"/>
        </w:tabs>
        <w:ind w:left="3419" w:hanging="360"/>
      </w:pPr>
      <w:rPr>
        <w:rFonts w:ascii="Symbol" w:hAnsi="Symbol" w:hint="default"/>
      </w:rPr>
    </w:lvl>
    <w:lvl w:ilvl="4" w:tplc="A5F07B1E" w:tentative="1">
      <w:start w:val="1"/>
      <w:numFmt w:val="bullet"/>
      <w:lvlText w:val="o"/>
      <w:lvlJc w:val="left"/>
      <w:pPr>
        <w:tabs>
          <w:tab w:val="num" w:pos="4139"/>
        </w:tabs>
        <w:ind w:left="4139" w:hanging="360"/>
      </w:pPr>
      <w:rPr>
        <w:rFonts w:ascii="Courier New" w:hAnsi="Courier New" w:cs="Courier New" w:hint="default"/>
      </w:rPr>
    </w:lvl>
    <w:lvl w:ilvl="5" w:tplc="B86A4BB6" w:tentative="1">
      <w:start w:val="1"/>
      <w:numFmt w:val="bullet"/>
      <w:lvlText w:val=""/>
      <w:lvlJc w:val="left"/>
      <w:pPr>
        <w:tabs>
          <w:tab w:val="num" w:pos="4859"/>
        </w:tabs>
        <w:ind w:left="4859" w:hanging="360"/>
      </w:pPr>
      <w:rPr>
        <w:rFonts w:ascii="Wingdings" w:hAnsi="Wingdings" w:hint="default"/>
      </w:rPr>
    </w:lvl>
    <w:lvl w:ilvl="6" w:tplc="E61A0E90" w:tentative="1">
      <w:start w:val="1"/>
      <w:numFmt w:val="bullet"/>
      <w:lvlText w:val=""/>
      <w:lvlJc w:val="left"/>
      <w:pPr>
        <w:tabs>
          <w:tab w:val="num" w:pos="5579"/>
        </w:tabs>
        <w:ind w:left="5579" w:hanging="360"/>
      </w:pPr>
      <w:rPr>
        <w:rFonts w:ascii="Symbol" w:hAnsi="Symbol" w:hint="default"/>
      </w:rPr>
    </w:lvl>
    <w:lvl w:ilvl="7" w:tplc="0504E726" w:tentative="1">
      <w:start w:val="1"/>
      <w:numFmt w:val="bullet"/>
      <w:lvlText w:val="o"/>
      <w:lvlJc w:val="left"/>
      <w:pPr>
        <w:tabs>
          <w:tab w:val="num" w:pos="6299"/>
        </w:tabs>
        <w:ind w:left="6299" w:hanging="360"/>
      </w:pPr>
      <w:rPr>
        <w:rFonts w:ascii="Courier New" w:hAnsi="Courier New" w:cs="Courier New" w:hint="default"/>
      </w:rPr>
    </w:lvl>
    <w:lvl w:ilvl="8" w:tplc="44F6E0A8" w:tentative="1">
      <w:start w:val="1"/>
      <w:numFmt w:val="bullet"/>
      <w:lvlText w:val=""/>
      <w:lvlJc w:val="left"/>
      <w:pPr>
        <w:tabs>
          <w:tab w:val="num" w:pos="7019"/>
        </w:tabs>
        <w:ind w:left="7019" w:hanging="360"/>
      </w:pPr>
      <w:rPr>
        <w:rFonts w:ascii="Wingdings" w:hAnsi="Wingdings" w:hint="default"/>
      </w:rPr>
    </w:lvl>
  </w:abstractNum>
  <w:abstractNum w:abstractNumId="72" w15:restartNumberingAfterBreak="0">
    <w:nsid w:val="67810F7C"/>
    <w:multiLevelType w:val="hybridMultilevel"/>
    <w:tmpl w:val="7D92D078"/>
    <w:lvl w:ilvl="0" w:tplc="0C090001">
      <w:start w:val="1"/>
      <w:numFmt w:val="bullet"/>
      <w:lvlText w:val=""/>
      <w:lvlJc w:val="left"/>
      <w:pPr>
        <w:ind w:left="933" w:hanging="360"/>
      </w:pPr>
      <w:rPr>
        <w:rFonts w:ascii="Symbol" w:hAnsi="Symbol" w:hint="default"/>
      </w:rPr>
    </w:lvl>
    <w:lvl w:ilvl="1" w:tplc="0C090003" w:tentative="1">
      <w:start w:val="1"/>
      <w:numFmt w:val="bullet"/>
      <w:lvlText w:val="o"/>
      <w:lvlJc w:val="left"/>
      <w:pPr>
        <w:ind w:left="1653" w:hanging="360"/>
      </w:pPr>
      <w:rPr>
        <w:rFonts w:ascii="Courier New" w:hAnsi="Courier New" w:cs="Courier New" w:hint="default"/>
      </w:rPr>
    </w:lvl>
    <w:lvl w:ilvl="2" w:tplc="0C090005" w:tentative="1">
      <w:start w:val="1"/>
      <w:numFmt w:val="bullet"/>
      <w:lvlText w:val=""/>
      <w:lvlJc w:val="left"/>
      <w:pPr>
        <w:ind w:left="2373" w:hanging="360"/>
      </w:pPr>
      <w:rPr>
        <w:rFonts w:ascii="Wingdings" w:hAnsi="Wingdings" w:hint="default"/>
      </w:rPr>
    </w:lvl>
    <w:lvl w:ilvl="3" w:tplc="0C090001" w:tentative="1">
      <w:start w:val="1"/>
      <w:numFmt w:val="bullet"/>
      <w:lvlText w:val=""/>
      <w:lvlJc w:val="left"/>
      <w:pPr>
        <w:ind w:left="3093" w:hanging="360"/>
      </w:pPr>
      <w:rPr>
        <w:rFonts w:ascii="Symbol" w:hAnsi="Symbol" w:hint="default"/>
      </w:rPr>
    </w:lvl>
    <w:lvl w:ilvl="4" w:tplc="0C090003" w:tentative="1">
      <w:start w:val="1"/>
      <w:numFmt w:val="bullet"/>
      <w:lvlText w:val="o"/>
      <w:lvlJc w:val="left"/>
      <w:pPr>
        <w:ind w:left="3813" w:hanging="360"/>
      </w:pPr>
      <w:rPr>
        <w:rFonts w:ascii="Courier New" w:hAnsi="Courier New" w:cs="Courier New" w:hint="default"/>
      </w:rPr>
    </w:lvl>
    <w:lvl w:ilvl="5" w:tplc="0C090005" w:tentative="1">
      <w:start w:val="1"/>
      <w:numFmt w:val="bullet"/>
      <w:lvlText w:val=""/>
      <w:lvlJc w:val="left"/>
      <w:pPr>
        <w:ind w:left="4533" w:hanging="360"/>
      </w:pPr>
      <w:rPr>
        <w:rFonts w:ascii="Wingdings" w:hAnsi="Wingdings" w:hint="default"/>
      </w:rPr>
    </w:lvl>
    <w:lvl w:ilvl="6" w:tplc="0C090001" w:tentative="1">
      <w:start w:val="1"/>
      <w:numFmt w:val="bullet"/>
      <w:lvlText w:val=""/>
      <w:lvlJc w:val="left"/>
      <w:pPr>
        <w:ind w:left="5253" w:hanging="360"/>
      </w:pPr>
      <w:rPr>
        <w:rFonts w:ascii="Symbol" w:hAnsi="Symbol" w:hint="default"/>
      </w:rPr>
    </w:lvl>
    <w:lvl w:ilvl="7" w:tplc="0C090003" w:tentative="1">
      <w:start w:val="1"/>
      <w:numFmt w:val="bullet"/>
      <w:lvlText w:val="o"/>
      <w:lvlJc w:val="left"/>
      <w:pPr>
        <w:ind w:left="5973" w:hanging="360"/>
      </w:pPr>
      <w:rPr>
        <w:rFonts w:ascii="Courier New" w:hAnsi="Courier New" w:cs="Courier New" w:hint="default"/>
      </w:rPr>
    </w:lvl>
    <w:lvl w:ilvl="8" w:tplc="0C090005" w:tentative="1">
      <w:start w:val="1"/>
      <w:numFmt w:val="bullet"/>
      <w:lvlText w:val=""/>
      <w:lvlJc w:val="left"/>
      <w:pPr>
        <w:ind w:left="6693" w:hanging="360"/>
      </w:pPr>
      <w:rPr>
        <w:rFonts w:ascii="Wingdings" w:hAnsi="Wingdings" w:hint="default"/>
      </w:rPr>
    </w:lvl>
  </w:abstractNum>
  <w:abstractNum w:abstractNumId="73" w15:restartNumberingAfterBreak="0">
    <w:nsid w:val="695644E0"/>
    <w:multiLevelType w:val="hybridMultilevel"/>
    <w:tmpl w:val="58A2A794"/>
    <w:lvl w:ilvl="0" w:tplc="4E847FE0">
      <w:start w:val="1"/>
      <w:numFmt w:val="lowerLetter"/>
      <w:lvlText w:val="(%1)"/>
      <w:lvlJc w:val="left"/>
      <w:pPr>
        <w:ind w:left="688" w:hanging="360"/>
      </w:pPr>
      <w:rPr>
        <w:rFonts w:ascii="Calibri" w:eastAsia="Times New Roman" w:hAnsi="Calibri" w:cs="Times New Roman"/>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4" w15:restartNumberingAfterBreak="0">
    <w:nsid w:val="6AAB7364"/>
    <w:multiLevelType w:val="hybridMultilevel"/>
    <w:tmpl w:val="53A4379E"/>
    <w:lvl w:ilvl="0" w:tplc="F6D85E2E">
      <w:start w:val="1"/>
      <w:numFmt w:val="decimal"/>
      <w:lvlText w:val="%1"/>
      <w:lvlJc w:val="left"/>
      <w:pPr>
        <w:ind w:left="360" w:hanging="360"/>
      </w:pPr>
      <w:rPr>
        <w:rFonts w:hint="default"/>
        <w:color w:val="auto"/>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5" w15:restartNumberingAfterBreak="0">
    <w:nsid w:val="6C5C6028"/>
    <w:multiLevelType w:val="hybridMultilevel"/>
    <w:tmpl w:val="96CEC932"/>
    <w:lvl w:ilvl="0" w:tplc="3760AF90">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6" w15:restartNumberingAfterBreak="0">
    <w:nsid w:val="6DA93AF5"/>
    <w:multiLevelType w:val="hybridMultilevel"/>
    <w:tmpl w:val="FB9AEC7C"/>
    <w:lvl w:ilvl="0" w:tplc="1B1ECD2E">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7" w15:restartNumberingAfterBreak="0">
    <w:nsid w:val="71CF66DD"/>
    <w:multiLevelType w:val="hybridMultilevel"/>
    <w:tmpl w:val="1228EA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8" w15:restartNumberingAfterBreak="0">
    <w:nsid w:val="73F1427F"/>
    <w:multiLevelType w:val="hybridMultilevel"/>
    <w:tmpl w:val="845C64C8"/>
    <w:lvl w:ilvl="0" w:tplc="C8A0149A">
      <w:start w:val="1"/>
      <w:numFmt w:val="decimal"/>
      <w:pStyle w:val="RARMPPara"/>
      <w:lvlText w:val="%1."/>
      <w:lvlJc w:val="left"/>
      <w:pPr>
        <w:ind w:left="501" w:hanging="360"/>
      </w:pPr>
      <w:rPr>
        <w:b w:val="0"/>
        <w:color w:val="auto"/>
      </w:rPr>
    </w:lvl>
    <w:lvl w:ilvl="1" w:tplc="0C090001">
      <w:start w:val="1"/>
      <w:numFmt w:val="bullet"/>
      <w:lvlText w:val=""/>
      <w:lvlJc w:val="left"/>
      <w:pPr>
        <w:ind w:left="1221" w:hanging="360"/>
      </w:pPr>
      <w:rPr>
        <w:rFonts w:ascii="Symbol" w:hAnsi="Symbol" w:hint="default"/>
      </w:rPr>
    </w:lvl>
    <w:lvl w:ilvl="2" w:tplc="0C09001B">
      <w:start w:val="1"/>
      <w:numFmt w:val="lowerRoman"/>
      <w:lvlText w:val="%3."/>
      <w:lvlJc w:val="right"/>
      <w:pPr>
        <w:ind w:left="1941" w:hanging="180"/>
      </w:pPr>
    </w:lvl>
    <w:lvl w:ilvl="3" w:tplc="0C09000F">
      <w:start w:val="1"/>
      <w:numFmt w:val="decimal"/>
      <w:lvlText w:val="%4."/>
      <w:lvlJc w:val="left"/>
      <w:pPr>
        <w:ind w:left="2661" w:hanging="360"/>
      </w:pPr>
    </w:lvl>
    <w:lvl w:ilvl="4" w:tplc="0C090019" w:tentative="1">
      <w:start w:val="1"/>
      <w:numFmt w:val="lowerLetter"/>
      <w:lvlText w:val="%5."/>
      <w:lvlJc w:val="left"/>
      <w:pPr>
        <w:ind w:left="3381" w:hanging="360"/>
      </w:pPr>
    </w:lvl>
    <w:lvl w:ilvl="5" w:tplc="0C09001B" w:tentative="1">
      <w:start w:val="1"/>
      <w:numFmt w:val="lowerRoman"/>
      <w:lvlText w:val="%6."/>
      <w:lvlJc w:val="right"/>
      <w:pPr>
        <w:ind w:left="4101" w:hanging="180"/>
      </w:pPr>
    </w:lvl>
    <w:lvl w:ilvl="6" w:tplc="0C09000F" w:tentative="1">
      <w:start w:val="1"/>
      <w:numFmt w:val="decimal"/>
      <w:lvlText w:val="%7."/>
      <w:lvlJc w:val="left"/>
      <w:pPr>
        <w:ind w:left="4821" w:hanging="360"/>
      </w:pPr>
    </w:lvl>
    <w:lvl w:ilvl="7" w:tplc="0C090019" w:tentative="1">
      <w:start w:val="1"/>
      <w:numFmt w:val="lowerLetter"/>
      <w:lvlText w:val="%8."/>
      <w:lvlJc w:val="left"/>
      <w:pPr>
        <w:ind w:left="5541" w:hanging="360"/>
      </w:pPr>
    </w:lvl>
    <w:lvl w:ilvl="8" w:tplc="0C09001B" w:tentative="1">
      <w:start w:val="1"/>
      <w:numFmt w:val="lowerRoman"/>
      <w:lvlText w:val="%9."/>
      <w:lvlJc w:val="right"/>
      <w:pPr>
        <w:ind w:left="6261" w:hanging="180"/>
      </w:pPr>
    </w:lvl>
  </w:abstractNum>
  <w:abstractNum w:abstractNumId="79" w15:restartNumberingAfterBreak="0">
    <w:nsid w:val="775B281D"/>
    <w:multiLevelType w:val="hybridMultilevel"/>
    <w:tmpl w:val="5072AE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0" w15:restartNumberingAfterBreak="0">
    <w:nsid w:val="781810AD"/>
    <w:multiLevelType w:val="hybridMultilevel"/>
    <w:tmpl w:val="8F30B51E"/>
    <w:lvl w:ilvl="0" w:tplc="FFFFFFFF">
      <w:start w:val="1"/>
      <w:numFmt w:val="decimal"/>
      <w:pStyle w:val="1Para"/>
      <w:lvlText w:val="%1."/>
      <w:lvlJc w:val="left"/>
      <w:pPr>
        <w:tabs>
          <w:tab w:val="num" w:pos="567"/>
        </w:tabs>
        <w:ind w:left="0" w:firstLine="0"/>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start w:val="1"/>
      <w:numFmt w:val="lowerLetter"/>
      <w:lvlText w:val="%5."/>
      <w:lvlJc w:val="left"/>
      <w:pPr>
        <w:tabs>
          <w:tab w:val="num" w:pos="3600"/>
        </w:tabs>
        <w:ind w:left="3600" w:hanging="360"/>
      </w:pPr>
    </w:lvl>
    <w:lvl w:ilvl="5" w:tplc="FFFFFFFF">
      <w:start w:val="1"/>
      <w:numFmt w:val="lowerRoman"/>
      <w:lvlText w:val="%6."/>
      <w:lvlJc w:val="right"/>
      <w:pPr>
        <w:tabs>
          <w:tab w:val="num" w:pos="4320"/>
        </w:tabs>
        <w:ind w:left="4320" w:hanging="180"/>
      </w:p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start w:val="1"/>
      <w:numFmt w:val="lowerRoman"/>
      <w:lvlText w:val="%9."/>
      <w:lvlJc w:val="right"/>
      <w:pPr>
        <w:tabs>
          <w:tab w:val="num" w:pos="6480"/>
        </w:tabs>
        <w:ind w:left="6480" w:hanging="180"/>
      </w:pPr>
    </w:lvl>
  </w:abstractNum>
  <w:abstractNum w:abstractNumId="81" w15:restartNumberingAfterBreak="0">
    <w:nsid w:val="7BD20B31"/>
    <w:multiLevelType w:val="hybridMultilevel"/>
    <w:tmpl w:val="96CEC932"/>
    <w:lvl w:ilvl="0" w:tplc="3760AF90">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2" w15:restartNumberingAfterBreak="0">
    <w:nsid w:val="7E961DDC"/>
    <w:multiLevelType w:val="hybridMultilevel"/>
    <w:tmpl w:val="FD123404"/>
    <w:lvl w:ilvl="0" w:tplc="E25EDF3A">
      <w:start w:val="1"/>
      <w:numFmt w:val="bullet"/>
      <w:pStyle w:val="tablebullets"/>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3" w15:restartNumberingAfterBreak="0">
    <w:nsid w:val="7F5C3896"/>
    <w:multiLevelType w:val="hybridMultilevel"/>
    <w:tmpl w:val="3CF027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633824562">
    <w:abstractNumId w:val="36"/>
  </w:num>
  <w:num w:numId="2" w16cid:durableId="897933675">
    <w:abstractNumId w:val="32"/>
  </w:num>
  <w:num w:numId="3" w16cid:durableId="623192148">
    <w:abstractNumId w:val="49"/>
  </w:num>
  <w:num w:numId="4" w16cid:durableId="1159154827">
    <w:abstractNumId w:val="62"/>
  </w:num>
  <w:num w:numId="5" w16cid:durableId="185335966">
    <w:abstractNumId w:val="65"/>
  </w:num>
  <w:num w:numId="6" w16cid:durableId="1731809681">
    <w:abstractNumId w:val="2"/>
  </w:num>
  <w:num w:numId="7" w16cid:durableId="1548028847">
    <w:abstractNumId w:val="40"/>
  </w:num>
  <w:num w:numId="8" w16cid:durableId="1315179188">
    <w:abstractNumId w:val="54"/>
  </w:num>
  <w:num w:numId="9" w16cid:durableId="1895309664">
    <w:abstractNumId w:val="40"/>
    <w:lvlOverride w:ilvl="0">
      <w:startOverride w:val="1"/>
    </w:lvlOverride>
  </w:num>
  <w:num w:numId="10" w16cid:durableId="1232235580">
    <w:abstractNumId w:val="13"/>
  </w:num>
  <w:num w:numId="11" w16cid:durableId="741871663">
    <w:abstractNumId w:val="80"/>
  </w:num>
  <w:num w:numId="12" w16cid:durableId="1118793490">
    <w:abstractNumId w:val="34"/>
  </w:num>
  <w:num w:numId="13" w16cid:durableId="1370909976">
    <w:abstractNumId w:val="60"/>
  </w:num>
  <w:num w:numId="14" w16cid:durableId="1939018095">
    <w:abstractNumId w:val="56"/>
  </w:num>
  <w:num w:numId="15" w16cid:durableId="1269119927">
    <w:abstractNumId w:val="9"/>
  </w:num>
  <w:num w:numId="16" w16cid:durableId="1157956360">
    <w:abstractNumId w:val="23"/>
  </w:num>
  <w:num w:numId="17" w16cid:durableId="970280223">
    <w:abstractNumId w:val="82"/>
  </w:num>
  <w:num w:numId="18" w16cid:durableId="1093748359">
    <w:abstractNumId w:val="39"/>
  </w:num>
  <w:num w:numId="19" w16cid:durableId="1584488541">
    <w:abstractNumId w:val="45"/>
  </w:num>
  <w:num w:numId="20" w16cid:durableId="207769167">
    <w:abstractNumId w:val="21"/>
  </w:num>
  <w:num w:numId="21" w16cid:durableId="12464724">
    <w:abstractNumId w:val="61"/>
  </w:num>
  <w:num w:numId="22" w16cid:durableId="480392464">
    <w:abstractNumId w:val="37"/>
  </w:num>
  <w:num w:numId="23" w16cid:durableId="861020425">
    <w:abstractNumId w:val="78"/>
  </w:num>
  <w:num w:numId="24" w16cid:durableId="486477462">
    <w:abstractNumId w:val="4"/>
  </w:num>
  <w:num w:numId="25" w16cid:durableId="1288970702">
    <w:abstractNumId w:val="30"/>
  </w:num>
  <w:num w:numId="26" w16cid:durableId="1061832368">
    <w:abstractNumId w:val="81"/>
  </w:num>
  <w:num w:numId="27" w16cid:durableId="196044876">
    <w:abstractNumId w:val="22"/>
    <w:lvlOverride w:ilvl="0">
      <w:lvl w:ilvl="0">
        <w:start w:val="1"/>
        <w:numFmt w:val="bullet"/>
        <w:pStyle w:val="tabledot"/>
        <w:lvlText w:val=""/>
        <w:lvlJc w:val="left"/>
        <w:pPr>
          <w:ind w:left="720" w:hanging="360"/>
        </w:pPr>
        <w:rPr>
          <w:rFonts w:ascii="Symbol" w:hAnsi="Symbol"/>
          <w:sz w:val="16"/>
        </w:rPr>
      </w:lvl>
    </w:lvlOverride>
  </w:num>
  <w:num w:numId="28" w16cid:durableId="1640913169">
    <w:abstractNumId w:val="67"/>
  </w:num>
  <w:num w:numId="29" w16cid:durableId="600534235">
    <w:abstractNumId w:val="51"/>
  </w:num>
  <w:num w:numId="30" w16cid:durableId="969943010">
    <w:abstractNumId w:val="55"/>
  </w:num>
  <w:num w:numId="31" w16cid:durableId="587152562">
    <w:abstractNumId w:val="48"/>
  </w:num>
  <w:num w:numId="32" w16cid:durableId="2091583433">
    <w:abstractNumId w:val="71"/>
  </w:num>
  <w:num w:numId="33" w16cid:durableId="686954663">
    <w:abstractNumId w:val="5"/>
  </w:num>
  <w:num w:numId="34" w16cid:durableId="163710156">
    <w:abstractNumId w:val="18"/>
  </w:num>
  <w:num w:numId="35" w16cid:durableId="691733305">
    <w:abstractNumId w:val="44"/>
  </w:num>
  <w:num w:numId="36" w16cid:durableId="631978182">
    <w:abstractNumId w:val="47"/>
  </w:num>
  <w:num w:numId="37" w16cid:durableId="1840844883">
    <w:abstractNumId w:val="79"/>
  </w:num>
  <w:num w:numId="38" w16cid:durableId="1667856371">
    <w:abstractNumId w:val="6"/>
  </w:num>
  <w:num w:numId="39" w16cid:durableId="1568102938">
    <w:abstractNumId w:val="10"/>
  </w:num>
  <w:num w:numId="40" w16cid:durableId="1264608294">
    <w:abstractNumId w:val="3"/>
  </w:num>
  <w:num w:numId="41" w16cid:durableId="499081298">
    <w:abstractNumId w:val="43"/>
  </w:num>
  <w:num w:numId="42" w16cid:durableId="1673214764">
    <w:abstractNumId w:val="77"/>
  </w:num>
  <w:num w:numId="43" w16cid:durableId="541283193">
    <w:abstractNumId w:val="28"/>
  </w:num>
  <w:num w:numId="44" w16cid:durableId="440345136">
    <w:abstractNumId w:val="50"/>
  </w:num>
  <w:num w:numId="45" w16cid:durableId="1607230529">
    <w:abstractNumId w:val="50"/>
    <w:lvlOverride w:ilvl="0">
      <w:startOverride w:val="1"/>
    </w:lvlOverride>
  </w:num>
  <w:num w:numId="46" w16cid:durableId="1990403721">
    <w:abstractNumId w:val="50"/>
    <w:lvlOverride w:ilvl="0">
      <w:startOverride w:val="1"/>
    </w:lvlOverride>
  </w:num>
  <w:num w:numId="47" w16cid:durableId="780294820">
    <w:abstractNumId w:val="50"/>
    <w:lvlOverride w:ilvl="0">
      <w:startOverride w:val="1"/>
    </w:lvlOverride>
  </w:num>
  <w:num w:numId="48" w16cid:durableId="752556482">
    <w:abstractNumId w:val="50"/>
    <w:lvlOverride w:ilvl="0">
      <w:startOverride w:val="1"/>
    </w:lvlOverride>
  </w:num>
  <w:num w:numId="49" w16cid:durableId="1787117497">
    <w:abstractNumId w:val="50"/>
    <w:lvlOverride w:ilvl="0">
      <w:startOverride w:val="1"/>
    </w:lvlOverride>
  </w:num>
  <w:num w:numId="50" w16cid:durableId="382102812">
    <w:abstractNumId w:val="50"/>
    <w:lvlOverride w:ilvl="0">
      <w:startOverride w:val="1"/>
    </w:lvlOverride>
  </w:num>
  <w:num w:numId="51" w16cid:durableId="931620719">
    <w:abstractNumId w:val="52"/>
  </w:num>
  <w:num w:numId="52" w16cid:durableId="534541957">
    <w:abstractNumId w:val="73"/>
  </w:num>
  <w:num w:numId="53" w16cid:durableId="1592472870">
    <w:abstractNumId w:val="75"/>
  </w:num>
  <w:num w:numId="54" w16cid:durableId="1063455566">
    <w:abstractNumId w:val="29"/>
  </w:num>
  <w:num w:numId="55" w16cid:durableId="434331982">
    <w:abstractNumId w:val="50"/>
    <w:lvlOverride w:ilvl="0">
      <w:startOverride w:val="1"/>
    </w:lvlOverride>
  </w:num>
  <w:num w:numId="56" w16cid:durableId="358550783">
    <w:abstractNumId w:val="68"/>
  </w:num>
  <w:num w:numId="57" w16cid:durableId="319816967">
    <w:abstractNumId w:val="26"/>
  </w:num>
  <w:num w:numId="58" w16cid:durableId="1425879513">
    <w:abstractNumId w:val="72"/>
  </w:num>
  <w:num w:numId="59" w16cid:durableId="1243640432">
    <w:abstractNumId w:val="59"/>
  </w:num>
  <w:num w:numId="60" w16cid:durableId="1492596636">
    <w:abstractNumId w:val="25"/>
  </w:num>
  <w:num w:numId="61" w16cid:durableId="748886865">
    <w:abstractNumId w:val="24"/>
  </w:num>
  <w:num w:numId="62" w16cid:durableId="1482380957">
    <w:abstractNumId w:val="17"/>
  </w:num>
  <w:num w:numId="63" w16cid:durableId="1806655212">
    <w:abstractNumId w:val="31"/>
  </w:num>
  <w:num w:numId="64" w16cid:durableId="1413967090">
    <w:abstractNumId w:val="64"/>
  </w:num>
  <w:num w:numId="65" w16cid:durableId="1336496146">
    <w:abstractNumId w:val="70"/>
  </w:num>
  <w:num w:numId="66" w16cid:durableId="700474076">
    <w:abstractNumId w:val="76"/>
  </w:num>
  <w:num w:numId="67" w16cid:durableId="1435321071">
    <w:abstractNumId w:val="69"/>
  </w:num>
  <w:num w:numId="68" w16cid:durableId="896009720">
    <w:abstractNumId w:val="7"/>
  </w:num>
  <w:num w:numId="69" w16cid:durableId="1107385595">
    <w:abstractNumId w:val="53"/>
  </w:num>
  <w:num w:numId="70" w16cid:durableId="683896217">
    <w:abstractNumId w:val="46"/>
  </w:num>
  <w:num w:numId="71" w16cid:durableId="1161891562">
    <w:abstractNumId w:val="14"/>
  </w:num>
  <w:num w:numId="72" w16cid:durableId="297035124">
    <w:abstractNumId w:val="19"/>
  </w:num>
  <w:num w:numId="73" w16cid:durableId="200944883">
    <w:abstractNumId w:val="57"/>
  </w:num>
  <w:num w:numId="74" w16cid:durableId="289826432">
    <w:abstractNumId w:val="58"/>
  </w:num>
  <w:num w:numId="75" w16cid:durableId="1198856922">
    <w:abstractNumId w:val="11"/>
  </w:num>
  <w:num w:numId="76" w16cid:durableId="1415862571">
    <w:abstractNumId w:val="15"/>
  </w:num>
  <w:num w:numId="77" w16cid:durableId="1772359122">
    <w:abstractNumId w:val="8"/>
  </w:num>
  <w:num w:numId="78" w16cid:durableId="1395859385">
    <w:abstractNumId w:val="42"/>
  </w:num>
  <w:num w:numId="79" w16cid:durableId="1622178876">
    <w:abstractNumId w:val="63"/>
  </w:num>
  <w:num w:numId="80" w16cid:durableId="236791422">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1" w16cid:durableId="1761027544">
    <w:abstractNumId w:val="12"/>
  </w:num>
  <w:num w:numId="82" w16cid:durableId="239363894">
    <w:abstractNumId w:val="35"/>
  </w:num>
  <w:num w:numId="83" w16cid:durableId="1037658898">
    <w:abstractNumId w:val="38"/>
  </w:num>
  <w:num w:numId="84" w16cid:durableId="1729954645">
    <w:abstractNumId w:val="83"/>
  </w:num>
  <w:num w:numId="85" w16cid:durableId="357316287">
    <w:abstractNumId w:val="33"/>
  </w:num>
  <w:num w:numId="86" w16cid:durableId="1230270439">
    <w:abstractNumId w:val="66"/>
  </w:num>
  <w:num w:numId="87" w16cid:durableId="574629134">
    <w:abstractNumId w:val="74"/>
  </w:num>
  <w:num w:numId="88" w16cid:durableId="817723609">
    <w:abstractNumId w:val="41"/>
  </w:num>
  <w:num w:numId="89" w16cid:durableId="1363507667">
    <w:abstractNumId w:val="20"/>
  </w:num>
  <w:num w:numId="90" w16cid:durableId="1300528367">
    <w:abstractNumId w:val="16"/>
  </w:num>
  <w:num w:numId="91" w16cid:durableId="760369026">
    <w:abstractNumId w:val="27"/>
  </w:num>
  <w:numIdMacAtCleanup w:val="8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DateAndTime/>
  <w:activeWritingStyle w:appName="MSWord" w:lang="en-AU" w:vendorID="64" w:dllVersion="6" w:nlCheck="1" w:checkStyle="1"/>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AU" w:vendorID="64" w:dllVersion="0" w:nlCheck="1" w:checkStyle="0"/>
  <w:activeWritingStyle w:appName="MSWord" w:lang="en-US" w:vendorID="64" w:dllVersion="0" w:nlCheck="1" w:checkStyle="0"/>
  <w:activeWritingStyle w:appName="MSWord" w:lang="en-GB" w:vendorID="64" w:dllVersion="0" w:nlCheck="1" w:checkStyle="0"/>
  <w:proofState w:spelling="clean" w:grammar="clean"/>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51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OGTR based on 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t2arpfetppzveoex0v05zs9vadr9905spa2t&quot;&gt;DIR-220&lt;record-ids&gt;&lt;item&gt;1&lt;/item&gt;&lt;item&gt;3&lt;/item&gt;&lt;item&gt;4&lt;/item&gt;&lt;item&gt;5&lt;/item&gt;&lt;item&gt;6&lt;/item&gt;&lt;item&gt;7&lt;/item&gt;&lt;item&gt;8&lt;/item&gt;&lt;item&gt;9&lt;/item&gt;&lt;item&gt;10&lt;/item&gt;&lt;item&gt;11&lt;/item&gt;&lt;item&gt;13&lt;/item&gt;&lt;item&gt;14&lt;/item&gt;&lt;item&gt;17&lt;/item&gt;&lt;item&gt;18&lt;/item&gt;&lt;item&gt;19&lt;/item&gt;&lt;item&gt;20&lt;/item&gt;&lt;item&gt;21&lt;/item&gt;&lt;item&gt;22&lt;/item&gt;&lt;item&gt;23&lt;/item&gt;&lt;item&gt;24&lt;/item&gt;&lt;item&gt;26&lt;/item&gt;&lt;item&gt;27&lt;/item&gt;&lt;item&gt;28&lt;/item&gt;&lt;item&gt;29&lt;/item&gt;&lt;item&gt;30&lt;/item&gt;&lt;item&gt;31&lt;/item&gt;&lt;item&gt;34&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5&lt;/item&gt;&lt;item&gt;56&lt;/item&gt;&lt;item&gt;57&lt;/item&gt;&lt;item&gt;58&lt;/item&gt;&lt;item&gt;59&lt;/item&gt;&lt;item&gt;60&lt;/item&gt;&lt;item&gt;61&lt;/item&gt;&lt;item&gt;62&lt;/item&gt;&lt;item&gt;63&lt;/item&gt;&lt;item&gt;64&lt;/item&gt;&lt;item&gt;65&lt;/item&gt;&lt;item&gt;66&lt;/item&gt;&lt;item&gt;67&lt;/item&gt;&lt;item&gt;69&lt;/item&gt;&lt;item&gt;70&lt;/item&gt;&lt;item&gt;71&lt;/item&gt;&lt;item&gt;72&lt;/item&gt;&lt;item&gt;73&lt;/item&gt;&lt;item&gt;74&lt;/item&gt;&lt;/record-ids&gt;&lt;/item&gt;&lt;/Libraries&gt;"/>
    <w:docVar w:name="REFMGR.Layout" w:val="&lt;ENLayout&gt;&lt;Style&gt;S:\CO\OGTR\EVAL\Eval Sections\Library\RefMan DBs\OGTR current.os&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ReflistOrder&gt;1&lt;/ReflistOrder&gt;&lt;CitationOrder&gt;0&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OGTR DIR Reference database&lt;/item&gt;&lt;/Libraries&gt;&lt;/ENLibraries&gt;"/>
  </w:docVars>
  <w:rsids>
    <w:rsidRoot w:val="00B97849"/>
    <w:rsid w:val="0000001B"/>
    <w:rsid w:val="00000100"/>
    <w:rsid w:val="000001E2"/>
    <w:rsid w:val="00000371"/>
    <w:rsid w:val="0000081E"/>
    <w:rsid w:val="00000942"/>
    <w:rsid w:val="0000096F"/>
    <w:rsid w:val="000009A8"/>
    <w:rsid w:val="00000B3C"/>
    <w:rsid w:val="00000E5A"/>
    <w:rsid w:val="00001211"/>
    <w:rsid w:val="00001426"/>
    <w:rsid w:val="0000143A"/>
    <w:rsid w:val="00001607"/>
    <w:rsid w:val="0000162F"/>
    <w:rsid w:val="0000184B"/>
    <w:rsid w:val="00001A76"/>
    <w:rsid w:val="00001B6E"/>
    <w:rsid w:val="00001DC7"/>
    <w:rsid w:val="00001E21"/>
    <w:rsid w:val="00002255"/>
    <w:rsid w:val="000023D7"/>
    <w:rsid w:val="00002495"/>
    <w:rsid w:val="000026F8"/>
    <w:rsid w:val="00002951"/>
    <w:rsid w:val="000029E7"/>
    <w:rsid w:val="00002C31"/>
    <w:rsid w:val="0000300F"/>
    <w:rsid w:val="00003131"/>
    <w:rsid w:val="00003161"/>
    <w:rsid w:val="0000347C"/>
    <w:rsid w:val="000034AB"/>
    <w:rsid w:val="0000371A"/>
    <w:rsid w:val="00003865"/>
    <w:rsid w:val="0000389E"/>
    <w:rsid w:val="00003B50"/>
    <w:rsid w:val="00003D79"/>
    <w:rsid w:val="00003D82"/>
    <w:rsid w:val="00003F9E"/>
    <w:rsid w:val="00004116"/>
    <w:rsid w:val="000042CF"/>
    <w:rsid w:val="00004359"/>
    <w:rsid w:val="0000493B"/>
    <w:rsid w:val="00004A10"/>
    <w:rsid w:val="00004C7E"/>
    <w:rsid w:val="00004F70"/>
    <w:rsid w:val="0000514C"/>
    <w:rsid w:val="000053C5"/>
    <w:rsid w:val="00005B7B"/>
    <w:rsid w:val="00005CB2"/>
    <w:rsid w:val="00005E7E"/>
    <w:rsid w:val="0000608E"/>
    <w:rsid w:val="000065B4"/>
    <w:rsid w:val="00006979"/>
    <w:rsid w:val="00006B80"/>
    <w:rsid w:val="00006C11"/>
    <w:rsid w:val="00006DC7"/>
    <w:rsid w:val="00006DCE"/>
    <w:rsid w:val="00006EDA"/>
    <w:rsid w:val="00007204"/>
    <w:rsid w:val="00007309"/>
    <w:rsid w:val="00007386"/>
    <w:rsid w:val="000074EE"/>
    <w:rsid w:val="000077F8"/>
    <w:rsid w:val="00007AAC"/>
    <w:rsid w:val="00007B29"/>
    <w:rsid w:val="00007B4F"/>
    <w:rsid w:val="00007BC5"/>
    <w:rsid w:val="00007DDD"/>
    <w:rsid w:val="00007F53"/>
    <w:rsid w:val="00010223"/>
    <w:rsid w:val="000102AF"/>
    <w:rsid w:val="000105D8"/>
    <w:rsid w:val="0001090B"/>
    <w:rsid w:val="00010E09"/>
    <w:rsid w:val="00011037"/>
    <w:rsid w:val="00011283"/>
    <w:rsid w:val="00011573"/>
    <w:rsid w:val="00011A71"/>
    <w:rsid w:val="00011CD6"/>
    <w:rsid w:val="00011D29"/>
    <w:rsid w:val="00011DE3"/>
    <w:rsid w:val="00011EE0"/>
    <w:rsid w:val="00011F0A"/>
    <w:rsid w:val="00012286"/>
    <w:rsid w:val="00012316"/>
    <w:rsid w:val="000123AA"/>
    <w:rsid w:val="0001258D"/>
    <w:rsid w:val="00012598"/>
    <w:rsid w:val="0001281A"/>
    <w:rsid w:val="00012911"/>
    <w:rsid w:val="000129B0"/>
    <w:rsid w:val="000129D5"/>
    <w:rsid w:val="00012F8F"/>
    <w:rsid w:val="00012FE4"/>
    <w:rsid w:val="000131DE"/>
    <w:rsid w:val="00013281"/>
    <w:rsid w:val="0001340A"/>
    <w:rsid w:val="00013438"/>
    <w:rsid w:val="00013710"/>
    <w:rsid w:val="000137BF"/>
    <w:rsid w:val="00013842"/>
    <w:rsid w:val="00013ACC"/>
    <w:rsid w:val="00013B8C"/>
    <w:rsid w:val="00014066"/>
    <w:rsid w:val="00014124"/>
    <w:rsid w:val="000141F0"/>
    <w:rsid w:val="00014237"/>
    <w:rsid w:val="00014296"/>
    <w:rsid w:val="0001450C"/>
    <w:rsid w:val="00014679"/>
    <w:rsid w:val="00014A0A"/>
    <w:rsid w:val="00014D5C"/>
    <w:rsid w:val="00014DC4"/>
    <w:rsid w:val="00014F1D"/>
    <w:rsid w:val="000155CD"/>
    <w:rsid w:val="000157CA"/>
    <w:rsid w:val="000158AC"/>
    <w:rsid w:val="000158E8"/>
    <w:rsid w:val="00015FA9"/>
    <w:rsid w:val="0001619B"/>
    <w:rsid w:val="00016235"/>
    <w:rsid w:val="00016270"/>
    <w:rsid w:val="000163AB"/>
    <w:rsid w:val="0001676A"/>
    <w:rsid w:val="0001697F"/>
    <w:rsid w:val="00016EBE"/>
    <w:rsid w:val="000170FB"/>
    <w:rsid w:val="0001731A"/>
    <w:rsid w:val="00017384"/>
    <w:rsid w:val="0001740D"/>
    <w:rsid w:val="0001757D"/>
    <w:rsid w:val="00017619"/>
    <w:rsid w:val="00017815"/>
    <w:rsid w:val="00017897"/>
    <w:rsid w:val="000178D7"/>
    <w:rsid w:val="00017972"/>
    <w:rsid w:val="00017B58"/>
    <w:rsid w:val="00017CE5"/>
    <w:rsid w:val="00017F57"/>
    <w:rsid w:val="000200A0"/>
    <w:rsid w:val="000200F7"/>
    <w:rsid w:val="00020310"/>
    <w:rsid w:val="0002043F"/>
    <w:rsid w:val="000206A5"/>
    <w:rsid w:val="000208BF"/>
    <w:rsid w:val="00020980"/>
    <w:rsid w:val="00020A08"/>
    <w:rsid w:val="00020B09"/>
    <w:rsid w:val="00021063"/>
    <w:rsid w:val="00021365"/>
    <w:rsid w:val="000214D4"/>
    <w:rsid w:val="0002198C"/>
    <w:rsid w:val="00021999"/>
    <w:rsid w:val="000219A6"/>
    <w:rsid w:val="000219DF"/>
    <w:rsid w:val="00021A25"/>
    <w:rsid w:val="00021C32"/>
    <w:rsid w:val="00021D39"/>
    <w:rsid w:val="00022368"/>
    <w:rsid w:val="000224FA"/>
    <w:rsid w:val="00022873"/>
    <w:rsid w:val="00022A88"/>
    <w:rsid w:val="00022D4C"/>
    <w:rsid w:val="00022D89"/>
    <w:rsid w:val="00022E25"/>
    <w:rsid w:val="00022E9F"/>
    <w:rsid w:val="00022EF8"/>
    <w:rsid w:val="00023395"/>
    <w:rsid w:val="000235C0"/>
    <w:rsid w:val="000235C5"/>
    <w:rsid w:val="000236E0"/>
    <w:rsid w:val="0002394C"/>
    <w:rsid w:val="00023AE5"/>
    <w:rsid w:val="00023B69"/>
    <w:rsid w:val="00023D64"/>
    <w:rsid w:val="0002428B"/>
    <w:rsid w:val="0002429E"/>
    <w:rsid w:val="000245C7"/>
    <w:rsid w:val="0002482C"/>
    <w:rsid w:val="00024AAC"/>
    <w:rsid w:val="00024BF1"/>
    <w:rsid w:val="00024D40"/>
    <w:rsid w:val="00024D90"/>
    <w:rsid w:val="000253F8"/>
    <w:rsid w:val="00025567"/>
    <w:rsid w:val="000255B2"/>
    <w:rsid w:val="00025711"/>
    <w:rsid w:val="000257B5"/>
    <w:rsid w:val="00025964"/>
    <w:rsid w:val="00025BA2"/>
    <w:rsid w:val="00025D98"/>
    <w:rsid w:val="00025EAC"/>
    <w:rsid w:val="00026372"/>
    <w:rsid w:val="00026395"/>
    <w:rsid w:val="0002649B"/>
    <w:rsid w:val="00026877"/>
    <w:rsid w:val="00026C9C"/>
    <w:rsid w:val="00027066"/>
    <w:rsid w:val="00027084"/>
    <w:rsid w:val="000273D4"/>
    <w:rsid w:val="00027626"/>
    <w:rsid w:val="000278E5"/>
    <w:rsid w:val="00027953"/>
    <w:rsid w:val="00027A9E"/>
    <w:rsid w:val="00027B11"/>
    <w:rsid w:val="00027B26"/>
    <w:rsid w:val="000301FA"/>
    <w:rsid w:val="0003033B"/>
    <w:rsid w:val="00030709"/>
    <w:rsid w:val="00030761"/>
    <w:rsid w:val="00030903"/>
    <w:rsid w:val="0003091D"/>
    <w:rsid w:val="00030A09"/>
    <w:rsid w:val="00030D60"/>
    <w:rsid w:val="00030D83"/>
    <w:rsid w:val="00030FBE"/>
    <w:rsid w:val="00031533"/>
    <w:rsid w:val="00031590"/>
    <w:rsid w:val="00031A84"/>
    <w:rsid w:val="00031D2B"/>
    <w:rsid w:val="00031D2C"/>
    <w:rsid w:val="00031D91"/>
    <w:rsid w:val="00031EE0"/>
    <w:rsid w:val="0003203F"/>
    <w:rsid w:val="00032270"/>
    <w:rsid w:val="00032364"/>
    <w:rsid w:val="00032693"/>
    <w:rsid w:val="00032731"/>
    <w:rsid w:val="00032778"/>
    <w:rsid w:val="0003277D"/>
    <w:rsid w:val="00032A1E"/>
    <w:rsid w:val="000332DB"/>
    <w:rsid w:val="000334B9"/>
    <w:rsid w:val="00033812"/>
    <w:rsid w:val="000338BD"/>
    <w:rsid w:val="000338EC"/>
    <w:rsid w:val="00033BF6"/>
    <w:rsid w:val="00033BFA"/>
    <w:rsid w:val="00033C44"/>
    <w:rsid w:val="00033C6E"/>
    <w:rsid w:val="0003418C"/>
    <w:rsid w:val="00034829"/>
    <w:rsid w:val="0003484D"/>
    <w:rsid w:val="00034892"/>
    <w:rsid w:val="000348D5"/>
    <w:rsid w:val="00034B0C"/>
    <w:rsid w:val="00034E7D"/>
    <w:rsid w:val="00034EC2"/>
    <w:rsid w:val="00034F9D"/>
    <w:rsid w:val="00035507"/>
    <w:rsid w:val="00035610"/>
    <w:rsid w:val="000358AC"/>
    <w:rsid w:val="000359EB"/>
    <w:rsid w:val="00035C81"/>
    <w:rsid w:val="00035D13"/>
    <w:rsid w:val="00035D3D"/>
    <w:rsid w:val="00035FD8"/>
    <w:rsid w:val="000364B7"/>
    <w:rsid w:val="000366B5"/>
    <w:rsid w:val="000366C3"/>
    <w:rsid w:val="000366ED"/>
    <w:rsid w:val="000368F8"/>
    <w:rsid w:val="00036B6A"/>
    <w:rsid w:val="00036C4D"/>
    <w:rsid w:val="00036C66"/>
    <w:rsid w:val="00036CDC"/>
    <w:rsid w:val="00036D41"/>
    <w:rsid w:val="00036F9E"/>
    <w:rsid w:val="00037296"/>
    <w:rsid w:val="000372AC"/>
    <w:rsid w:val="0003738D"/>
    <w:rsid w:val="000374CD"/>
    <w:rsid w:val="000377F4"/>
    <w:rsid w:val="00037817"/>
    <w:rsid w:val="00037994"/>
    <w:rsid w:val="00037AC8"/>
    <w:rsid w:val="00037AF8"/>
    <w:rsid w:val="00037C1B"/>
    <w:rsid w:val="0004016C"/>
    <w:rsid w:val="000402DC"/>
    <w:rsid w:val="0004032C"/>
    <w:rsid w:val="00040530"/>
    <w:rsid w:val="0004058A"/>
    <w:rsid w:val="0004076D"/>
    <w:rsid w:val="00040917"/>
    <w:rsid w:val="000409A7"/>
    <w:rsid w:val="00040A09"/>
    <w:rsid w:val="00040A11"/>
    <w:rsid w:val="00040A7D"/>
    <w:rsid w:val="00040C42"/>
    <w:rsid w:val="00040CAB"/>
    <w:rsid w:val="00040D7B"/>
    <w:rsid w:val="00041857"/>
    <w:rsid w:val="00041A0A"/>
    <w:rsid w:val="00041A3A"/>
    <w:rsid w:val="00041AA6"/>
    <w:rsid w:val="00041ACA"/>
    <w:rsid w:val="00041ACE"/>
    <w:rsid w:val="00041C24"/>
    <w:rsid w:val="00041F19"/>
    <w:rsid w:val="00042142"/>
    <w:rsid w:val="000422A2"/>
    <w:rsid w:val="0004230D"/>
    <w:rsid w:val="000425B5"/>
    <w:rsid w:val="00042683"/>
    <w:rsid w:val="000427A6"/>
    <w:rsid w:val="0004287A"/>
    <w:rsid w:val="0004294D"/>
    <w:rsid w:val="00042AF5"/>
    <w:rsid w:val="00042CA8"/>
    <w:rsid w:val="000430B4"/>
    <w:rsid w:val="000430C3"/>
    <w:rsid w:val="00043125"/>
    <w:rsid w:val="0004351E"/>
    <w:rsid w:val="00043644"/>
    <w:rsid w:val="00043710"/>
    <w:rsid w:val="000438E3"/>
    <w:rsid w:val="00043927"/>
    <w:rsid w:val="00043993"/>
    <w:rsid w:val="00043DE3"/>
    <w:rsid w:val="00043EE8"/>
    <w:rsid w:val="00043F2D"/>
    <w:rsid w:val="000440D5"/>
    <w:rsid w:val="000441C9"/>
    <w:rsid w:val="00044296"/>
    <w:rsid w:val="000444EE"/>
    <w:rsid w:val="000445AF"/>
    <w:rsid w:val="00044649"/>
    <w:rsid w:val="0004471A"/>
    <w:rsid w:val="00044831"/>
    <w:rsid w:val="00044C27"/>
    <w:rsid w:val="00044D06"/>
    <w:rsid w:val="00045049"/>
    <w:rsid w:val="000450BD"/>
    <w:rsid w:val="000452CD"/>
    <w:rsid w:val="00045466"/>
    <w:rsid w:val="00045834"/>
    <w:rsid w:val="00045A56"/>
    <w:rsid w:val="00045F9E"/>
    <w:rsid w:val="000460E1"/>
    <w:rsid w:val="000461AA"/>
    <w:rsid w:val="000462BD"/>
    <w:rsid w:val="00046404"/>
    <w:rsid w:val="00046527"/>
    <w:rsid w:val="00046573"/>
    <w:rsid w:val="000465FB"/>
    <w:rsid w:val="0004664F"/>
    <w:rsid w:val="00046832"/>
    <w:rsid w:val="000468C7"/>
    <w:rsid w:val="00046929"/>
    <w:rsid w:val="0004693E"/>
    <w:rsid w:val="00046C1C"/>
    <w:rsid w:val="00046D08"/>
    <w:rsid w:val="00047387"/>
    <w:rsid w:val="00047593"/>
    <w:rsid w:val="000475F1"/>
    <w:rsid w:val="00047620"/>
    <w:rsid w:val="0004796D"/>
    <w:rsid w:val="000479FF"/>
    <w:rsid w:val="00047ABE"/>
    <w:rsid w:val="00047EC0"/>
    <w:rsid w:val="00047F39"/>
    <w:rsid w:val="000508A0"/>
    <w:rsid w:val="00050DE4"/>
    <w:rsid w:val="00050E53"/>
    <w:rsid w:val="00050E68"/>
    <w:rsid w:val="00050F4F"/>
    <w:rsid w:val="0005107D"/>
    <w:rsid w:val="000511C5"/>
    <w:rsid w:val="000511D3"/>
    <w:rsid w:val="00051557"/>
    <w:rsid w:val="0005161E"/>
    <w:rsid w:val="00051680"/>
    <w:rsid w:val="000516F1"/>
    <w:rsid w:val="0005170B"/>
    <w:rsid w:val="00051758"/>
    <w:rsid w:val="000519E0"/>
    <w:rsid w:val="00051A01"/>
    <w:rsid w:val="00051C96"/>
    <w:rsid w:val="00051E0B"/>
    <w:rsid w:val="00051EBF"/>
    <w:rsid w:val="00051FE8"/>
    <w:rsid w:val="00052219"/>
    <w:rsid w:val="000526AF"/>
    <w:rsid w:val="00052D02"/>
    <w:rsid w:val="00052D90"/>
    <w:rsid w:val="00052DD2"/>
    <w:rsid w:val="0005312F"/>
    <w:rsid w:val="000531A2"/>
    <w:rsid w:val="00053275"/>
    <w:rsid w:val="00053362"/>
    <w:rsid w:val="000534E9"/>
    <w:rsid w:val="000537E6"/>
    <w:rsid w:val="00053AFC"/>
    <w:rsid w:val="00053B92"/>
    <w:rsid w:val="00053BD3"/>
    <w:rsid w:val="00053D44"/>
    <w:rsid w:val="00053DD3"/>
    <w:rsid w:val="00053ED0"/>
    <w:rsid w:val="00054184"/>
    <w:rsid w:val="000541D7"/>
    <w:rsid w:val="00054591"/>
    <w:rsid w:val="00054618"/>
    <w:rsid w:val="000546F1"/>
    <w:rsid w:val="000548E6"/>
    <w:rsid w:val="000548F2"/>
    <w:rsid w:val="00054E10"/>
    <w:rsid w:val="00054F0F"/>
    <w:rsid w:val="00055029"/>
    <w:rsid w:val="00055066"/>
    <w:rsid w:val="0005540E"/>
    <w:rsid w:val="0005574E"/>
    <w:rsid w:val="00055B66"/>
    <w:rsid w:val="00055C8C"/>
    <w:rsid w:val="00055E1A"/>
    <w:rsid w:val="00055E1E"/>
    <w:rsid w:val="000562CD"/>
    <w:rsid w:val="0005653F"/>
    <w:rsid w:val="0005655A"/>
    <w:rsid w:val="0005664E"/>
    <w:rsid w:val="000568CB"/>
    <w:rsid w:val="00056AA6"/>
    <w:rsid w:val="00056C2A"/>
    <w:rsid w:val="00056C5D"/>
    <w:rsid w:val="00056CEC"/>
    <w:rsid w:val="00056DC9"/>
    <w:rsid w:val="00057039"/>
    <w:rsid w:val="000577ED"/>
    <w:rsid w:val="000577EF"/>
    <w:rsid w:val="00057808"/>
    <w:rsid w:val="000579A1"/>
    <w:rsid w:val="00057B64"/>
    <w:rsid w:val="00057BF5"/>
    <w:rsid w:val="00057DB5"/>
    <w:rsid w:val="00057F2C"/>
    <w:rsid w:val="000602AE"/>
    <w:rsid w:val="000607C9"/>
    <w:rsid w:val="00060824"/>
    <w:rsid w:val="000608A2"/>
    <w:rsid w:val="00060DCB"/>
    <w:rsid w:val="00060E35"/>
    <w:rsid w:val="00060E73"/>
    <w:rsid w:val="000611C8"/>
    <w:rsid w:val="00061306"/>
    <w:rsid w:val="0006149A"/>
    <w:rsid w:val="000614E9"/>
    <w:rsid w:val="00061A72"/>
    <w:rsid w:val="00061B47"/>
    <w:rsid w:val="00061D0C"/>
    <w:rsid w:val="00061D20"/>
    <w:rsid w:val="00061E97"/>
    <w:rsid w:val="000625B8"/>
    <w:rsid w:val="0006273A"/>
    <w:rsid w:val="00062812"/>
    <w:rsid w:val="000628A1"/>
    <w:rsid w:val="0006290C"/>
    <w:rsid w:val="00063264"/>
    <w:rsid w:val="0006326B"/>
    <w:rsid w:val="00063492"/>
    <w:rsid w:val="00063573"/>
    <w:rsid w:val="00063867"/>
    <w:rsid w:val="00063A17"/>
    <w:rsid w:val="00063A76"/>
    <w:rsid w:val="00063B3A"/>
    <w:rsid w:val="00063E48"/>
    <w:rsid w:val="00063F6C"/>
    <w:rsid w:val="00063FE7"/>
    <w:rsid w:val="000643C7"/>
    <w:rsid w:val="0006451D"/>
    <w:rsid w:val="000649A3"/>
    <w:rsid w:val="00064A29"/>
    <w:rsid w:val="00064AD6"/>
    <w:rsid w:val="00064C45"/>
    <w:rsid w:val="00064E7D"/>
    <w:rsid w:val="00064F1F"/>
    <w:rsid w:val="00065085"/>
    <w:rsid w:val="0006532A"/>
    <w:rsid w:val="0006535F"/>
    <w:rsid w:val="00065516"/>
    <w:rsid w:val="0006560B"/>
    <w:rsid w:val="00065615"/>
    <w:rsid w:val="000657F4"/>
    <w:rsid w:val="00065A5D"/>
    <w:rsid w:val="00065C7C"/>
    <w:rsid w:val="00065D28"/>
    <w:rsid w:val="00066122"/>
    <w:rsid w:val="000661BE"/>
    <w:rsid w:val="00066399"/>
    <w:rsid w:val="00066F0F"/>
    <w:rsid w:val="0006722E"/>
    <w:rsid w:val="0006782E"/>
    <w:rsid w:val="000679C7"/>
    <w:rsid w:val="00067AF5"/>
    <w:rsid w:val="00067B0B"/>
    <w:rsid w:val="00067B18"/>
    <w:rsid w:val="00067C4B"/>
    <w:rsid w:val="000702E1"/>
    <w:rsid w:val="0007034F"/>
    <w:rsid w:val="000707D1"/>
    <w:rsid w:val="00070867"/>
    <w:rsid w:val="00070892"/>
    <w:rsid w:val="000708BD"/>
    <w:rsid w:val="000709AE"/>
    <w:rsid w:val="00070A9D"/>
    <w:rsid w:val="00071033"/>
    <w:rsid w:val="000715F7"/>
    <w:rsid w:val="00071E0B"/>
    <w:rsid w:val="00071F66"/>
    <w:rsid w:val="0007242A"/>
    <w:rsid w:val="000725B0"/>
    <w:rsid w:val="0007263A"/>
    <w:rsid w:val="00072649"/>
    <w:rsid w:val="000729AB"/>
    <w:rsid w:val="00072A21"/>
    <w:rsid w:val="00072BBB"/>
    <w:rsid w:val="00072D6E"/>
    <w:rsid w:val="00072E01"/>
    <w:rsid w:val="00072EBD"/>
    <w:rsid w:val="000733D2"/>
    <w:rsid w:val="0007354D"/>
    <w:rsid w:val="000736B8"/>
    <w:rsid w:val="000738D0"/>
    <w:rsid w:val="00073ACC"/>
    <w:rsid w:val="00073F28"/>
    <w:rsid w:val="00074201"/>
    <w:rsid w:val="00074232"/>
    <w:rsid w:val="0007477B"/>
    <w:rsid w:val="00074A1B"/>
    <w:rsid w:val="00074D05"/>
    <w:rsid w:val="00074EB1"/>
    <w:rsid w:val="0007527C"/>
    <w:rsid w:val="000752A8"/>
    <w:rsid w:val="0007542F"/>
    <w:rsid w:val="00075ADB"/>
    <w:rsid w:val="00075B69"/>
    <w:rsid w:val="00075B8E"/>
    <w:rsid w:val="00075BB9"/>
    <w:rsid w:val="00075C02"/>
    <w:rsid w:val="00075D17"/>
    <w:rsid w:val="00075F89"/>
    <w:rsid w:val="000762FF"/>
    <w:rsid w:val="00076327"/>
    <w:rsid w:val="000764A2"/>
    <w:rsid w:val="000764A5"/>
    <w:rsid w:val="00076721"/>
    <w:rsid w:val="00076819"/>
    <w:rsid w:val="00076887"/>
    <w:rsid w:val="00076B4A"/>
    <w:rsid w:val="00076BFF"/>
    <w:rsid w:val="00076DC3"/>
    <w:rsid w:val="00077067"/>
    <w:rsid w:val="00077116"/>
    <w:rsid w:val="00077445"/>
    <w:rsid w:val="0007744A"/>
    <w:rsid w:val="0007751B"/>
    <w:rsid w:val="000775C8"/>
    <w:rsid w:val="00077911"/>
    <w:rsid w:val="000779AB"/>
    <w:rsid w:val="00077C37"/>
    <w:rsid w:val="00077CBC"/>
    <w:rsid w:val="00077D84"/>
    <w:rsid w:val="00077DD2"/>
    <w:rsid w:val="00077F9F"/>
    <w:rsid w:val="00077FDD"/>
    <w:rsid w:val="0008056D"/>
    <w:rsid w:val="00080945"/>
    <w:rsid w:val="00080952"/>
    <w:rsid w:val="00080B57"/>
    <w:rsid w:val="00080E68"/>
    <w:rsid w:val="00081038"/>
    <w:rsid w:val="000810C8"/>
    <w:rsid w:val="0008148F"/>
    <w:rsid w:val="000815A8"/>
    <w:rsid w:val="00081715"/>
    <w:rsid w:val="00081968"/>
    <w:rsid w:val="00081AF8"/>
    <w:rsid w:val="00081AFB"/>
    <w:rsid w:val="00081C90"/>
    <w:rsid w:val="00081E7A"/>
    <w:rsid w:val="00081E8E"/>
    <w:rsid w:val="00081FEA"/>
    <w:rsid w:val="00082206"/>
    <w:rsid w:val="00082417"/>
    <w:rsid w:val="0008242C"/>
    <w:rsid w:val="00082492"/>
    <w:rsid w:val="000827BE"/>
    <w:rsid w:val="00082D7B"/>
    <w:rsid w:val="00082DA3"/>
    <w:rsid w:val="00082DC8"/>
    <w:rsid w:val="000830FF"/>
    <w:rsid w:val="00083105"/>
    <w:rsid w:val="000831E7"/>
    <w:rsid w:val="000832FD"/>
    <w:rsid w:val="00083512"/>
    <w:rsid w:val="00083A99"/>
    <w:rsid w:val="00083AE8"/>
    <w:rsid w:val="00083B53"/>
    <w:rsid w:val="00083BB1"/>
    <w:rsid w:val="00083C08"/>
    <w:rsid w:val="00083C7F"/>
    <w:rsid w:val="00083CBC"/>
    <w:rsid w:val="00083CF7"/>
    <w:rsid w:val="00083D7B"/>
    <w:rsid w:val="00083DA5"/>
    <w:rsid w:val="00083E46"/>
    <w:rsid w:val="00083F6A"/>
    <w:rsid w:val="00083F85"/>
    <w:rsid w:val="0008406A"/>
    <w:rsid w:val="000840A6"/>
    <w:rsid w:val="0008421C"/>
    <w:rsid w:val="0008466E"/>
    <w:rsid w:val="00084673"/>
    <w:rsid w:val="000846F1"/>
    <w:rsid w:val="00084898"/>
    <w:rsid w:val="0008495F"/>
    <w:rsid w:val="0008498B"/>
    <w:rsid w:val="000849D3"/>
    <w:rsid w:val="00084A57"/>
    <w:rsid w:val="00084C27"/>
    <w:rsid w:val="00084D32"/>
    <w:rsid w:val="00084D4A"/>
    <w:rsid w:val="00084EC0"/>
    <w:rsid w:val="00084F77"/>
    <w:rsid w:val="00084FED"/>
    <w:rsid w:val="00085156"/>
    <w:rsid w:val="0008539A"/>
    <w:rsid w:val="000853A9"/>
    <w:rsid w:val="000855EC"/>
    <w:rsid w:val="00085642"/>
    <w:rsid w:val="0008580E"/>
    <w:rsid w:val="000858C1"/>
    <w:rsid w:val="00085C55"/>
    <w:rsid w:val="00085F52"/>
    <w:rsid w:val="00085FAD"/>
    <w:rsid w:val="00085FDE"/>
    <w:rsid w:val="00086065"/>
    <w:rsid w:val="0008608A"/>
    <w:rsid w:val="000860F8"/>
    <w:rsid w:val="000863C7"/>
    <w:rsid w:val="00086679"/>
    <w:rsid w:val="0008671A"/>
    <w:rsid w:val="00086A16"/>
    <w:rsid w:val="00086F7C"/>
    <w:rsid w:val="00086F96"/>
    <w:rsid w:val="00087156"/>
    <w:rsid w:val="0008717F"/>
    <w:rsid w:val="00087561"/>
    <w:rsid w:val="000875C3"/>
    <w:rsid w:val="00087790"/>
    <w:rsid w:val="00087A91"/>
    <w:rsid w:val="00087D0B"/>
    <w:rsid w:val="00087DE7"/>
    <w:rsid w:val="000900C2"/>
    <w:rsid w:val="0009028E"/>
    <w:rsid w:val="00090715"/>
    <w:rsid w:val="0009077F"/>
    <w:rsid w:val="00090867"/>
    <w:rsid w:val="00090887"/>
    <w:rsid w:val="00090ABF"/>
    <w:rsid w:val="00090B47"/>
    <w:rsid w:val="00090B80"/>
    <w:rsid w:val="00090CE5"/>
    <w:rsid w:val="00090EAC"/>
    <w:rsid w:val="00090EF7"/>
    <w:rsid w:val="00091489"/>
    <w:rsid w:val="000917AB"/>
    <w:rsid w:val="00091A09"/>
    <w:rsid w:val="00091ED1"/>
    <w:rsid w:val="00091F6B"/>
    <w:rsid w:val="00091F9C"/>
    <w:rsid w:val="000924C2"/>
    <w:rsid w:val="0009282E"/>
    <w:rsid w:val="000928C8"/>
    <w:rsid w:val="0009299A"/>
    <w:rsid w:val="00092E97"/>
    <w:rsid w:val="00093802"/>
    <w:rsid w:val="000942A8"/>
    <w:rsid w:val="000942C5"/>
    <w:rsid w:val="0009459C"/>
    <w:rsid w:val="00094637"/>
    <w:rsid w:val="00094645"/>
    <w:rsid w:val="00094924"/>
    <w:rsid w:val="000949AD"/>
    <w:rsid w:val="00094AEB"/>
    <w:rsid w:val="00094B2E"/>
    <w:rsid w:val="00094BF8"/>
    <w:rsid w:val="00094D7F"/>
    <w:rsid w:val="00094DBA"/>
    <w:rsid w:val="00094F7B"/>
    <w:rsid w:val="0009526B"/>
    <w:rsid w:val="00095385"/>
    <w:rsid w:val="0009551B"/>
    <w:rsid w:val="0009563E"/>
    <w:rsid w:val="00095A9F"/>
    <w:rsid w:val="00095D2C"/>
    <w:rsid w:val="00095E23"/>
    <w:rsid w:val="00095E81"/>
    <w:rsid w:val="00096181"/>
    <w:rsid w:val="000964D8"/>
    <w:rsid w:val="00096A07"/>
    <w:rsid w:val="00096E38"/>
    <w:rsid w:val="00096ED0"/>
    <w:rsid w:val="00096FD7"/>
    <w:rsid w:val="00097309"/>
    <w:rsid w:val="0009730B"/>
    <w:rsid w:val="000974B5"/>
    <w:rsid w:val="000975B1"/>
    <w:rsid w:val="000975F5"/>
    <w:rsid w:val="00097698"/>
    <w:rsid w:val="0009781A"/>
    <w:rsid w:val="00097BA8"/>
    <w:rsid w:val="00097D16"/>
    <w:rsid w:val="000A0023"/>
    <w:rsid w:val="000A0081"/>
    <w:rsid w:val="000A026C"/>
    <w:rsid w:val="000A02D5"/>
    <w:rsid w:val="000A07DF"/>
    <w:rsid w:val="000A0869"/>
    <w:rsid w:val="000A0881"/>
    <w:rsid w:val="000A0A65"/>
    <w:rsid w:val="000A0BFA"/>
    <w:rsid w:val="000A0C4A"/>
    <w:rsid w:val="000A0CE6"/>
    <w:rsid w:val="000A0F58"/>
    <w:rsid w:val="000A1002"/>
    <w:rsid w:val="000A10BE"/>
    <w:rsid w:val="000A11A6"/>
    <w:rsid w:val="000A12EB"/>
    <w:rsid w:val="000A14CE"/>
    <w:rsid w:val="000A15EF"/>
    <w:rsid w:val="000A1602"/>
    <w:rsid w:val="000A175E"/>
    <w:rsid w:val="000A1950"/>
    <w:rsid w:val="000A1AC2"/>
    <w:rsid w:val="000A1DC3"/>
    <w:rsid w:val="000A2124"/>
    <w:rsid w:val="000A2184"/>
    <w:rsid w:val="000A24B5"/>
    <w:rsid w:val="000A2731"/>
    <w:rsid w:val="000A2759"/>
    <w:rsid w:val="000A2855"/>
    <w:rsid w:val="000A29BE"/>
    <w:rsid w:val="000A2AD7"/>
    <w:rsid w:val="000A2B9E"/>
    <w:rsid w:val="000A31D8"/>
    <w:rsid w:val="000A33F0"/>
    <w:rsid w:val="000A38B2"/>
    <w:rsid w:val="000A3BB0"/>
    <w:rsid w:val="000A3EE4"/>
    <w:rsid w:val="000A428D"/>
    <w:rsid w:val="000A4532"/>
    <w:rsid w:val="000A45EB"/>
    <w:rsid w:val="000A46A3"/>
    <w:rsid w:val="000A46DF"/>
    <w:rsid w:val="000A49F9"/>
    <w:rsid w:val="000A4B4E"/>
    <w:rsid w:val="000A4F20"/>
    <w:rsid w:val="000A50E0"/>
    <w:rsid w:val="000A5186"/>
    <w:rsid w:val="000A53D7"/>
    <w:rsid w:val="000A5604"/>
    <w:rsid w:val="000A5D4D"/>
    <w:rsid w:val="000A60BC"/>
    <w:rsid w:val="000A63E5"/>
    <w:rsid w:val="000A657C"/>
    <w:rsid w:val="000A65B8"/>
    <w:rsid w:val="000A6A7E"/>
    <w:rsid w:val="000A6CA1"/>
    <w:rsid w:val="000A6FFF"/>
    <w:rsid w:val="000A7220"/>
    <w:rsid w:val="000A722A"/>
    <w:rsid w:val="000A7390"/>
    <w:rsid w:val="000A739F"/>
    <w:rsid w:val="000A75DE"/>
    <w:rsid w:val="000A75E5"/>
    <w:rsid w:val="000A7AB0"/>
    <w:rsid w:val="000A7BDE"/>
    <w:rsid w:val="000A7BE5"/>
    <w:rsid w:val="000A7E8B"/>
    <w:rsid w:val="000B00F5"/>
    <w:rsid w:val="000B0545"/>
    <w:rsid w:val="000B08FA"/>
    <w:rsid w:val="000B0A61"/>
    <w:rsid w:val="000B0BBB"/>
    <w:rsid w:val="000B0C9C"/>
    <w:rsid w:val="000B0CAC"/>
    <w:rsid w:val="000B0F8B"/>
    <w:rsid w:val="000B1398"/>
    <w:rsid w:val="000B1409"/>
    <w:rsid w:val="000B1417"/>
    <w:rsid w:val="000B17DE"/>
    <w:rsid w:val="000B1953"/>
    <w:rsid w:val="000B1C80"/>
    <w:rsid w:val="000B1E3F"/>
    <w:rsid w:val="000B1FFE"/>
    <w:rsid w:val="000B2299"/>
    <w:rsid w:val="000B22E3"/>
    <w:rsid w:val="000B2377"/>
    <w:rsid w:val="000B23A0"/>
    <w:rsid w:val="000B259B"/>
    <w:rsid w:val="000B28BF"/>
    <w:rsid w:val="000B2991"/>
    <w:rsid w:val="000B29BF"/>
    <w:rsid w:val="000B318C"/>
    <w:rsid w:val="000B32BF"/>
    <w:rsid w:val="000B32E3"/>
    <w:rsid w:val="000B335F"/>
    <w:rsid w:val="000B3797"/>
    <w:rsid w:val="000B390A"/>
    <w:rsid w:val="000B3A0E"/>
    <w:rsid w:val="000B3A32"/>
    <w:rsid w:val="000B3B02"/>
    <w:rsid w:val="000B3DCE"/>
    <w:rsid w:val="000B4031"/>
    <w:rsid w:val="000B45FA"/>
    <w:rsid w:val="000B46B7"/>
    <w:rsid w:val="000B499E"/>
    <w:rsid w:val="000B4B02"/>
    <w:rsid w:val="000B4C08"/>
    <w:rsid w:val="000B4FAE"/>
    <w:rsid w:val="000B4FEC"/>
    <w:rsid w:val="000B5306"/>
    <w:rsid w:val="000B5703"/>
    <w:rsid w:val="000B570C"/>
    <w:rsid w:val="000B5969"/>
    <w:rsid w:val="000B5C28"/>
    <w:rsid w:val="000B5DD2"/>
    <w:rsid w:val="000B6171"/>
    <w:rsid w:val="000B6233"/>
    <w:rsid w:val="000B6340"/>
    <w:rsid w:val="000B6378"/>
    <w:rsid w:val="000B63BA"/>
    <w:rsid w:val="000B6434"/>
    <w:rsid w:val="000B6460"/>
    <w:rsid w:val="000B657B"/>
    <w:rsid w:val="000B6A31"/>
    <w:rsid w:val="000B6AAE"/>
    <w:rsid w:val="000B6B10"/>
    <w:rsid w:val="000B6B1C"/>
    <w:rsid w:val="000B6BF4"/>
    <w:rsid w:val="000B6CA8"/>
    <w:rsid w:val="000B7B1F"/>
    <w:rsid w:val="000B7E16"/>
    <w:rsid w:val="000B7F6D"/>
    <w:rsid w:val="000B7FEC"/>
    <w:rsid w:val="000B7FFE"/>
    <w:rsid w:val="000C0479"/>
    <w:rsid w:val="000C0630"/>
    <w:rsid w:val="000C0674"/>
    <w:rsid w:val="000C06DD"/>
    <w:rsid w:val="000C0747"/>
    <w:rsid w:val="000C0834"/>
    <w:rsid w:val="000C096F"/>
    <w:rsid w:val="000C097D"/>
    <w:rsid w:val="000C0AAC"/>
    <w:rsid w:val="000C0AB3"/>
    <w:rsid w:val="000C0F76"/>
    <w:rsid w:val="000C0F7D"/>
    <w:rsid w:val="000C0FA0"/>
    <w:rsid w:val="000C12F8"/>
    <w:rsid w:val="000C159B"/>
    <w:rsid w:val="000C1605"/>
    <w:rsid w:val="000C194B"/>
    <w:rsid w:val="000C19FB"/>
    <w:rsid w:val="000C1ABB"/>
    <w:rsid w:val="000C1AFF"/>
    <w:rsid w:val="000C1EE3"/>
    <w:rsid w:val="000C2131"/>
    <w:rsid w:val="000C214F"/>
    <w:rsid w:val="000C29B4"/>
    <w:rsid w:val="000C2A51"/>
    <w:rsid w:val="000C2AC5"/>
    <w:rsid w:val="000C2C7F"/>
    <w:rsid w:val="000C31A2"/>
    <w:rsid w:val="000C31BF"/>
    <w:rsid w:val="000C3308"/>
    <w:rsid w:val="000C333D"/>
    <w:rsid w:val="000C33A2"/>
    <w:rsid w:val="000C3736"/>
    <w:rsid w:val="000C3974"/>
    <w:rsid w:val="000C398B"/>
    <w:rsid w:val="000C3EEC"/>
    <w:rsid w:val="000C3F08"/>
    <w:rsid w:val="000C40AC"/>
    <w:rsid w:val="000C4413"/>
    <w:rsid w:val="000C457F"/>
    <w:rsid w:val="000C4675"/>
    <w:rsid w:val="000C481C"/>
    <w:rsid w:val="000C496B"/>
    <w:rsid w:val="000C4C1B"/>
    <w:rsid w:val="000C4C86"/>
    <w:rsid w:val="000C4CDF"/>
    <w:rsid w:val="000C4D72"/>
    <w:rsid w:val="000C4DF1"/>
    <w:rsid w:val="000C4E5D"/>
    <w:rsid w:val="000C4EEA"/>
    <w:rsid w:val="000C5000"/>
    <w:rsid w:val="000C50FA"/>
    <w:rsid w:val="000C5286"/>
    <w:rsid w:val="000C5617"/>
    <w:rsid w:val="000C578A"/>
    <w:rsid w:val="000C59B8"/>
    <w:rsid w:val="000C5C44"/>
    <w:rsid w:val="000C5CE5"/>
    <w:rsid w:val="000C5CFD"/>
    <w:rsid w:val="000C6247"/>
    <w:rsid w:val="000C62D5"/>
    <w:rsid w:val="000C637E"/>
    <w:rsid w:val="000C654A"/>
    <w:rsid w:val="000C6561"/>
    <w:rsid w:val="000C6567"/>
    <w:rsid w:val="000C662A"/>
    <w:rsid w:val="000C672D"/>
    <w:rsid w:val="000C6A22"/>
    <w:rsid w:val="000C6A93"/>
    <w:rsid w:val="000C6AEC"/>
    <w:rsid w:val="000C6B7A"/>
    <w:rsid w:val="000C703A"/>
    <w:rsid w:val="000C70D1"/>
    <w:rsid w:val="000C713D"/>
    <w:rsid w:val="000C73D0"/>
    <w:rsid w:val="000C7508"/>
    <w:rsid w:val="000C7579"/>
    <w:rsid w:val="000C76D3"/>
    <w:rsid w:val="000C76ED"/>
    <w:rsid w:val="000C77D5"/>
    <w:rsid w:val="000C7B1C"/>
    <w:rsid w:val="000C7B20"/>
    <w:rsid w:val="000C7B43"/>
    <w:rsid w:val="000C7C02"/>
    <w:rsid w:val="000C7CA6"/>
    <w:rsid w:val="000C7CCC"/>
    <w:rsid w:val="000C7E74"/>
    <w:rsid w:val="000C7F62"/>
    <w:rsid w:val="000D00DF"/>
    <w:rsid w:val="000D00E0"/>
    <w:rsid w:val="000D02EF"/>
    <w:rsid w:val="000D0639"/>
    <w:rsid w:val="000D0787"/>
    <w:rsid w:val="000D07CF"/>
    <w:rsid w:val="000D07D4"/>
    <w:rsid w:val="000D0837"/>
    <w:rsid w:val="000D0850"/>
    <w:rsid w:val="000D09DB"/>
    <w:rsid w:val="000D09FF"/>
    <w:rsid w:val="000D0BA4"/>
    <w:rsid w:val="000D0C40"/>
    <w:rsid w:val="000D0C88"/>
    <w:rsid w:val="000D0CF0"/>
    <w:rsid w:val="000D0DF3"/>
    <w:rsid w:val="000D0FC1"/>
    <w:rsid w:val="000D1335"/>
    <w:rsid w:val="000D181A"/>
    <w:rsid w:val="000D1872"/>
    <w:rsid w:val="000D1965"/>
    <w:rsid w:val="000D1ABB"/>
    <w:rsid w:val="000D1BFE"/>
    <w:rsid w:val="000D1C10"/>
    <w:rsid w:val="000D1C47"/>
    <w:rsid w:val="000D1DA3"/>
    <w:rsid w:val="000D21A7"/>
    <w:rsid w:val="000D2315"/>
    <w:rsid w:val="000D23EC"/>
    <w:rsid w:val="000D2693"/>
    <w:rsid w:val="000D2884"/>
    <w:rsid w:val="000D2B9B"/>
    <w:rsid w:val="000D2EF1"/>
    <w:rsid w:val="000D2F68"/>
    <w:rsid w:val="000D3070"/>
    <w:rsid w:val="000D3296"/>
    <w:rsid w:val="000D3912"/>
    <w:rsid w:val="000D3B39"/>
    <w:rsid w:val="000D3B40"/>
    <w:rsid w:val="000D3BE8"/>
    <w:rsid w:val="000D3C4E"/>
    <w:rsid w:val="000D3C4F"/>
    <w:rsid w:val="000D3CE7"/>
    <w:rsid w:val="000D4413"/>
    <w:rsid w:val="000D44E0"/>
    <w:rsid w:val="000D450F"/>
    <w:rsid w:val="000D4924"/>
    <w:rsid w:val="000D4A75"/>
    <w:rsid w:val="000D4A7B"/>
    <w:rsid w:val="000D4AC1"/>
    <w:rsid w:val="000D4C22"/>
    <w:rsid w:val="000D4C39"/>
    <w:rsid w:val="000D503D"/>
    <w:rsid w:val="000D5059"/>
    <w:rsid w:val="000D50A2"/>
    <w:rsid w:val="000D56EA"/>
    <w:rsid w:val="000D59EE"/>
    <w:rsid w:val="000D610F"/>
    <w:rsid w:val="000D6118"/>
    <w:rsid w:val="000D6247"/>
    <w:rsid w:val="000D62EB"/>
    <w:rsid w:val="000D63BD"/>
    <w:rsid w:val="000D6505"/>
    <w:rsid w:val="000D6564"/>
    <w:rsid w:val="000D66DA"/>
    <w:rsid w:val="000D67F4"/>
    <w:rsid w:val="000D696E"/>
    <w:rsid w:val="000D6DBF"/>
    <w:rsid w:val="000D6F15"/>
    <w:rsid w:val="000D6F1E"/>
    <w:rsid w:val="000D73FF"/>
    <w:rsid w:val="000D78E4"/>
    <w:rsid w:val="000D7ED0"/>
    <w:rsid w:val="000D7FC1"/>
    <w:rsid w:val="000E0155"/>
    <w:rsid w:val="000E0199"/>
    <w:rsid w:val="000E0544"/>
    <w:rsid w:val="000E07F3"/>
    <w:rsid w:val="000E089E"/>
    <w:rsid w:val="000E094C"/>
    <w:rsid w:val="000E09AC"/>
    <w:rsid w:val="000E0D1D"/>
    <w:rsid w:val="000E139E"/>
    <w:rsid w:val="000E171E"/>
    <w:rsid w:val="000E1856"/>
    <w:rsid w:val="000E19E4"/>
    <w:rsid w:val="000E1BA4"/>
    <w:rsid w:val="000E1BEE"/>
    <w:rsid w:val="000E1F8A"/>
    <w:rsid w:val="000E2019"/>
    <w:rsid w:val="000E26A5"/>
    <w:rsid w:val="000E2775"/>
    <w:rsid w:val="000E2820"/>
    <w:rsid w:val="000E283D"/>
    <w:rsid w:val="000E2870"/>
    <w:rsid w:val="000E28F7"/>
    <w:rsid w:val="000E2CBD"/>
    <w:rsid w:val="000E2D01"/>
    <w:rsid w:val="000E2E12"/>
    <w:rsid w:val="000E2E82"/>
    <w:rsid w:val="000E3072"/>
    <w:rsid w:val="000E32F4"/>
    <w:rsid w:val="000E333B"/>
    <w:rsid w:val="000E35B0"/>
    <w:rsid w:val="000E36CC"/>
    <w:rsid w:val="000E3708"/>
    <w:rsid w:val="000E3BB9"/>
    <w:rsid w:val="000E3DB1"/>
    <w:rsid w:val="000E3E01"/>
    <w:rsid w:val="000E3E40"/>
    <w:rsid w:val="000E3F2B"/>
    <w:rsid w:val="000E3F92"/>
    <w:rsid w:val="000E3FEA"/>
    <w:rsid w:val="000E42FC"/>
    <w:rsid w:val="000E4907"/>
    <w:rsid w:val="000E4AEA"/>
    <w:rsid w:val="000E4F8C"/>
    <w:rsid w:val="000E4FBF"/>
    <w:rsid w:val="000E504E"/>
    <w:rsid w:val="000E5166"/>
    <w:rsid w:val="000E5330"/>
    <w:rsid w:val="000E5A1E"/>
    <w:rsid w:val="000E5A7F"/>
    <w:rsid w:val="000E5CAC"/>
    <w:rsid w:val="000E5D13"/>
    <w:rsid w:val="000E5D27"/>
    <w:rsid w:val="000E5E5E"/>
    <w:rsid w:val="000E5EE6"/>
    <w:rsid w:val="000E6066"/>
    <w:rsid w:val="000E611D"/>
    <w:rsid w:val="000E61F7"/>
    <w:rsid w:val="000E62AC"/>
    <w:rsid w:val="000E656B"/>
    <w:rsid w:val="000E6752"/>
    <w:rsid w:val="000E6783"/>
    <w:rsid w:val="000E67FC"/>
    <w:rsid w:val="000E6E33"/>
    <w:rsid w:val="000E6EB0"/>
    <w:rsid w:val="000E6F53"/>
    <w:rsid w:val="000E6F72"/>
    <w:rsid w:val="000E7213"/>
    <w:rsid w:val="000E730A"/>
    <w:rsid w:val="000E7387"/>
    <w:rsid w:val="000E75EA"/>
    <w:rsid w:val="000E76FF"/>
    <w:rsid w:val="000E7974"/>
    <w:rsid w:val="000E7A9C"/>
    <w:rsid w:val="000E7AD3"/>
    <w:rsid w:val="000E7C44"/>
    <w:rsid w:val="000E7C56"/>
    <w:rsid w:val="000E7E41"/>
    <w:rsid w:val="000E7F23"/>
    <w:rsid w:val="000F02BC"/>
    <w:rsid w:val="000F066D"/>
    <w:rsid w:val="000F080E"/>
    <w:rsid w:val="000F09E6"/>
    <w:rsid w:val="000F0A2A"/>
    <w:rsid w:val="000F0BB5"/>
    <w:rsid w:val="000F0CA0"/>
    <w:rsid w:val="000F0F13"/>
    <w:rsid w:val="000F1089"/>
    <w:rsid w:val="000F108C"/>
    <w:rsid w:val="000F1401"/>
    <w:rsid w:val="000F16AD"/>
    <w:rsid w:val="000F16D5"/>
    <w:rsid w:val="000F1804"/>
    <w:rsid w:val="000F19F2"/>
    <w:rsid w:val="000F1BC4"/>
    <w:rsid w:val="000F1DB0"/>
    <w:rsid w:val="000F2049"/>
    <w:rsid w:val="000F20D2"/>
    <w:rsid w:val="000F2109"/>
    <w:rsid w:val="000F258B"/>
    <w:rsid w:val="000F295C"/>
    <w:rsid w:val="000F297B"/>
    <w:rsid w:val="000F298C"/>
    <w:rsid w:val="000F2A85"/>
    <w:rsid w:val="000F2BF0"/>
    <w:rsid w:val="000F2DFA"/>
    <w:rsid w:val="000F2FA8"/>
    <w:rsid w:val="000F36BB"/>
    <w:rsid w:val="000F38E6"/>
    <w:rsid w:val="000F3A97"/>
    <w:rsid w:val="000F3E00"/>
    <w:rsid w:val="000F437D"/>
    <w:rsid w:val="000F43E3"/>
    <w:rsid w:val="000F440F"/>
    <w:rsid w:val="000F460B"/>
    <w:rsid w:val="000F46A6"/>
    <w:rsid w:val="000F486F"/>
    <w:rsid w:val="000F4A18"/>
    <w:rsid w:val="000F4EA3"/>
    <w:rsid w:val="000F5095"/>
    <w:rsid w:val="000F54FB"/>
    <w:rsid w:val="000F5911"/>
    <w:rsid w:val="000F5B75"/>
    <w:rsid w:val="000F5D01"/>
    <w:rsid w:val="000F5F56"/>
    <w:rsid w:val="000F5F63"/>
    <w:rsid w:val="000F63DE"/>
    <w:rsid w:val="000F64EC"/>
    <w:rsid w:val="000F692B"/>
    <w:rsid w:val="000F6BB4"/>
    <w:rsid w:val="000F6C56"/>
    <w:rsid w:val="000F6CE3"/>
    <w:rsid w:val="000F6F08"/>
    <w:rsid w:val="000F706B"/>
    <w:rsid w:val="000F7190"/>
    <w:rsid w:val="000F71C4"/>
    <w:rsid w:val="000F7277"/>
    <w:rsid w:val="000F74A6"/>
    <w:rsid w:val="000F76BD"/>
    <w:rsid w:val="000F7717"/>
    <w:rsid w:val="000F7817"/>
    <w:rsid w:val="000F787A"/>
    <w:rsid w:val="000F7AEB"/>
    <w:rsid w:val="000F7DE8"/>
    <w:rsid w:val="000F7DF4"/>
    <w:rsid w:val="000F7E03"/>
    <w:rsid w:val="000F7E0A"/>
    <w:rsid w:val="000F7E2D"/>
    <w:rsid w:val="001002DC"/>
    <w:rsid w:val="00100355"/>
    <w:rsid w:val="001003EE"/>
    <w:rsid w:val="0010079C"/>
    <w:rsid w:val="001007F1"/>
    <w:rsid w:val="00100886"/>
    <w:rsid w:val="00100A2E"/>
    <w:rsid w:val="00100B44"/>
    <w:rsid w:val="00100DBD"/>
    <w:rsid w:val="00100FC4"/>
    <w:rsid w:val="00101035"/>
    <w:rsid w:val="0010119F"/>
    <w:rsid w:val="001012A6"/>
    <w:rsid w:val="001015A0"/>
    <w:rsid w:val="001016EC"/>
    <w:rsid w:val="00101861"/>
    <w:rsid w:val="001019C9"/>
    <w:rsid w:val="00101A90"/>
    <w:rsid w:val="00101ED3"/>
    <w:rsid w:val="0010205E"/>
    <w:rsid w:val="00102270"/>
    <w:rsid w:val="0010274E"/>
    <w:rsid w:val="00102861"/>
    <w:rsid w:val="00102898"/>
    <w:rsid w:val="00102915"/>
    <w:rsid w:val="00102A36"/>
    <w:rsid w:val="001030A8"/>
    <w:rsid w:val="00103205"/>
    <w:rsid w:val="0010330C"/>
    <w:rsid w:val="0010348B"/>
    <w:rsid w:val="0010361D"/>
    <w:rsid w:val="001037F3"/>
    <w:rsid w:val="00103AAC"/>
    <w:rsid w:val="00103C49"/>
    <w:rsid w:val="00103C6F"/>
    <w:rsid w:val="00103D35"/>
    <w:rsid w:val="00103DB4"/>
    <w:rsid w:val="00103EE7"/>
    <w:rsid w:val="00104199"/>
    <w:rsid w:val="00104292"/>
    <w:rsid w:val="001043D1"/>
    <w:rsid w:val="001047A0"/>
    <w:rsid w:val="00104816"/>
    <w:rsid w:val="00104B5B"/>
    <w:rsid w:val="00104F98"/>
    <w:rsid w:val="001051DF"/>
    <w:rsid w:val="00105643"/>
    <w:rsid w:val="00105666"/>
    <w:rsid w:val="001058DA"/>
    <w:rsid w:val="001059F1"/>
    <w:rsid w:val="00105AE3"/>
    <w:rsid w:val="00105B29"/>
    <w:rsid w:val="00105B6D"/>
    <w:rsid w:val="00105BD5"/>
    <w:rsid w:val="00106085"/>
    <w:rsid w:val="00106236"/>
    <w:rsid w:val="00106333"/>
    <w:rsid w:val="001066DD"/>
    <w:rsid w:val="001067E9"/>
    <w:rsid w:val="00106890"/>
    <w:rsid w:val="00106974"/>
    <w:rsid w:val="001069DE"/>
    <w:rsid w:val="00106DBD"/>
    <w:rsid w:val="00106DC8"/>
    <w:rsid w:val="00106E7E"/>
    <w:rsid w:val="00106F2B"/>
    <w:rsid w:val="00106F2C"/>
    <w:rsid w:val="00107172"/>
    <w:rsid w:val="00107478"/>
    <w:rsid w:val="001074BA"/>
    <w:rsid w:val="001075E0"/>
    <w:rsid w:val="00107AEC"/>
    <w:rsid w:val="0011033C"/>
    <w:rsid w:val="001103E2"/>
    <w:rsid w:val="00110666"/>
    <w:rsid w:val="001107AD"/>
    <w:rsid w:val="00110E9E"/>
    <w:rsid w:val="00110EDC"/>
    <w:rsid w:val="00111086"/>
    <w:rsid w:val="0011128E"/>
    <w:rsid w:val="001112D0"/>
    <w:rsid w:val="0011167E"/>
    <w:rsid w:val="001116B2"/>
    <w:rsid w:val="00111931"/>
    <w:rsid w:val="00111DC1"/>
    <w:rsid w:val="00111F09"/>
    <w:rsid w:val="00112076"/>
    <w:rsid w:val="00112195"/>
    <w:rsid w:val="0011219C"/>
    <w:rsid w:val="001124A7"/>
    <w:rsid w:val="001127D8"/>
    <w:rsid w:val="00112874"/>
    <w:rsid w:val="00112A24"/>
    <w:rsid w:val="00112D19"/>
    <w:rsid w:val="00112E8C"/>
    <w:rsid w:val="00112F5A"/>
    <w:rsid w:val="00113454"/>
    <w:rsid w:val="001134DF"/>
    <w:rsid w:val="00113553"/>
    <w:rsid w:val="00113941"/>
    <w:rsid w:val="00113A1E"/>
    <w:rsid w:val="00113F86"/>
    <w:rsid w:val="001140F0"/>
    <w:rsid w:val="0011425D"/>
    <w:rsid w:val="0011456E"/>
    <w:rsid w:val="0011477C"/>
    <w:rsid w:val="001148FF"/>
    <w:rsid w:val="00114926"/>
    <w:rsid w:val="00114EC8"/>
    <w:rsid w:val="001151A6"/>
    <w:rsid w:val="001151F1"/>
    <w:rsid w:val="00115470"/>
    <w:rsid w:val="0011547C"/>
    <w:rsid w:val="001155DE"/>
    <w:rsid w:val="001156D4"/>
    <w:rsid w:val="001156EE"/>
    <w:rsid w:val="00115759"/>
    <w:rsid w:val="0011580F"/>
    <w:rsid w:val="001158DE"/>
    <w:rsid w:val="00115959"/>
    <w:rsid w:val="00115ABD"/>
    <w:rsid w:val="00115D68"/>
    <w:rsid w:val="00115DAE"/>
    <w:rsid w:val="0011614D"/>
    <w:rsid w:val="0011638D"/>
    <w:rsid w:val="001164E8"/>
    <w:rsid w:val="00116526"/>
    <w:rsid w:val="00116556"/>
    <w:rsid w:val="00116629"/>
    <w:rsid w:val="001168AC"/>
    <w:rsid w:val="00116978"/>
    <w:rsid w:val="001169B9"/>
    <w:rsid w:val="001171A5"/>
    <w:rsid w:val="001173E8"/>
    <w:rsid w:val="00117926"/>
    <w:rsid w:val="00117A3B"/>
    <w:rsid w:val="00117A91"/>
    <w:rsid w:val="00117F88"/>
    <w:rsid w:val="00120069"/>
    <w:rsid w:val="00120124"/>
    <w:rsid w:val="001201C5"/>
    <w:rsid w:val="0012029C"/>
    <w:rsid w:val="00120325"/>
    <w:rsid w:val="0012060D"/>
    <w:rsid w:val="00120834"/>
    <w:rsid w:val="00120AEA"/>
    <w:rsid w:val="00120B7E"/>
    <w:rsid w:val="00120B9A"/>
    <w:rsid w:val="00120F56"/>
    <w:rsid w:val="00121052"/>
    <w:rsid w:val="00121195"/>
    <w:rsid w:val="0012127D"/>
    <w:rsid w:val="001212EF"/>
    <w:rsid w:val="00121495"/>
    <w:rsid w:val="001214BC"/>
    <w:rsid w:val="00121604"/>
    <w:rsid w:val="0012183A"/>
    <w:rsid w:val="001219E1"/>
    <w:rsid w:val="00121A26"/>
    <w:rsid w:val="00121A48"/>
    <w:rsid w:val="00121D07"/>
    <w:rsid w:val="00122136"/>
    <w:rsid w:val="00122168"/>
    <w:rsid w:val="001221AD"/>
    <w:rsid w:val="00122224"/>
    <w:rsid w:val="00122476"/>
    <w:rsid w:val="0012261C"/>
    <w:rsid w:val="001226B1"/>
    <w:rsid w:val="001227DB"/>
    <w:rsid w:val="00122DEF"/>
    <w:rsid w:val="00122FC9"/>
    <w:rsid w:val="0012329B"/>
    <w:rsid w:val="001233E7"/>
    <w:rsid w:val="001234BD"/>
    <w:rsid w:val="001235F7"/>
    <w:rsid w:val="00123658"/>
    <w:rsid w:val="00123AC0"/>
    <w:rsid w:val="00123C95"/>
    <w:rsid w:val="00123E3B"/>
    <w:rsid w:val="00124910"/>
    <w:rsid w:val="00124CCF"/>
    <w:rsid w:val="00125123"/>
    <w:rsid w:val="00125194"/>
    <w:rsid w:val="0012535A"/>
    <w:rsid w:val="0012559B"/>
    <w:rsid w:val="001256FE"/>
    <w:rsid w:val="00125703"/>
    <w:rsid w:val="00125C3D"/>
    <w:rsid w:val="00125E5A"/>
    <w:rsid w:val="00125F9F"/>
    <w:rsid w:val="0012618B"/>
    <w:rsid w:val="001261E3"/>
    <w:rsid w:val="001261F5"/>
    <w:rsid w:val="001263CB"/>
    <w:rsid w:val="0012648B"/>
    <w:rsid w:val="0012658A"/>
    <w:rsid w:val="001266B9"/>
    <w:rsid w:val="00126708"/>
    <w:rsid w:val="00126891"/>
    <w:rsid w:val="00126E0F"/>
    <w:rsid w:val="0012701D"/>
    <w:rsid w:val="00127130"/>
    <w:rsid w:val="001272F6"/>
    <w:rsid w:val="001276EB"/>
    <w:rsid w:val="00127E29"/>
    <w:rsid w:val="00130041"/>
    <w:rsid w:val="00130087"/>
    <w:rsid w:val="00130117"/>
    <w:rsid w:val="0013018C"/>
    <w:rsid w:val="001302D4"/>
    <w:rsid w:val="001302F5"/>
    <w:rsid w:val="00130409"/>
    <w:rsid w:val="00130B0E"/>
    <w:rsid w:val="00130B4A"/>
    <w:rsid w:val="00130CE8"/>
    <w:rsid w:val="00130DA0"/>
    <w:rsid w:val="00130E2F"/>
    <w:rsid w:val="00130F57"/>
    <w:rsid w:val="00130FFE"/>
    <w:rsid w:val="00131375"/>
    <w:rsid w:val="001314F5"/>
    <w:rsid w:val="00131661"/>
    <w:rsid w:val="0013195C"/>
    <w:rsid w:val="00131D50"/>
    <w:rsid w:val="00131DD9"/>
    <w:rsid w:val="00131F49"/>
    <w:rsid w:val="00132069"/>
    <w:rsid w:val="00132231"/>
    <w:rsid w:val="001322C7"/>
    <w:rsid w:val="0013231D"/>
    <w:rsid w:val="0013246E"/>
    <w:rsid w:val="001328CB"/>
    <w:rsid w:val="00132ECC"/>
    <w:rsid w:val="00133361"/>
    <w:rsid w:val="0013346A"/>
    <w:rsid w:val="0013374C"/>
    <w:rsid w:val="001339A0"/>
    <w:rsid w:val="00133A67"/>
    <w:rsid w:val="00133E50"/>
    <w:rsid w:val="00133FFE"/>
    <w:rsid w:val="001341E5"/>
    <w:rsid w:val="00134256"/>
    <w:rsid w:val="00134341"/>
    <w:rsid w:val="001345BB"/>
    <w:rsid w:val="001346F4"/>
    <w:rsid w:val="0013472C"/>
    <w:rsid w:val="00134782"/>
    <w:rsid w:val="00134A42"/>
    <w:rsid w:val="00134C21"/>
    <w:rsid w:val="00134CA5"/>
    <w:rsid w:val="00134CA8"/>
    <w:rsid w:val="00134D26"/>
    <w:rsid w:val="00134F7A"/>
    <w:rsid w:val="00135060"/>
    <w:rsid w:val="001350AF"/>
    <w:rsid w:val="001351CA"/>
    <w:rsid w:val="001353BB"/>
    <w:rsid w:val="00135465"/>
    <w:rsid w:val="0013556E"/>
    <w:rsid w:val="0013575A"/>
    <w:rsid w:val="00135884"/>
    <w:rsid w:val="0013597C"/>
    <w:rsid w:val="00135A3B"/>
    <w:rsid w:val="00135BCC"/>
    <w:rsid w:val="00135E8E"/>
    <w:rsid w:val="00136546"/>
    <w:rsid w:val="00136576"/>
    <w:rsid w:val="00136684"/>
    <w:rsid w:val="0013684F"/>
    <w:rsid w:val="00136986"/>
    <w:rsid w:val="001369D4"/>
    <w:rsid w:val="00136A12"/>
    <w:rsid w:val="00136B9A"/>
    <w:rsid w:val="00136BE3"/>
    <w:rsid w:val="00136CA1"/>
    <w:rsid w:val="00136ED0"/>
    <w:rsid w:val="00136F40"/>
    <w:rsid w:val="00136F69"/>
    <w:rsid w:val="001376A2"/>
    <w:rsid w:val="0013775C"/>
    <w:rsid w:val="00137862"/>
    <w:rsid w:val="00137939"/>
    <w:rsid w:val="00137AF2"/>
    <w:rsid w:val="00137BCD"/>
    <w:rsid w:val="00137FE0"/>
    <w:rsid w:val="001400BC"/>
    <w:rsid w:val="0014038D"/>
    <w:rsid w:val="0014092D"/>
    <w:rsid w:val="00140B38"/>
    <w:rsid w:val="00140C5D"/>
    <w:rsid w:val="0014108B"/>
    <w:rsid w:val="001412D7"/>
    <w:rsid w:val="0014135F"/>
    <w:rsid w:val="00141428"/>
    <w:rsid w:val="00141628"/>
    <w:rsid w:val="00141874"/>
    <w:rsid w:val="00141A11"/>
    <w:rsid w:val="00141BCA"/>
    <w:rsid w:val="00141C5F"/>
    <w:rsid w:val="00142158"/>
    <w:rsid w:val="001424D0"/>
    <w:rsid w:val="00142516"/>
    <w:rsid w:val="0014255D"/>
    <w:rsid w:val="00142606"/>
    <w:rsid w:val="00142612"/>
    <w:rsid w:val="00142744"/>
    <w:rsid w:val="001427AA"/>
    <w:rsid w:val="001427EC"/>
    <w:rsid w:val="001429FA"/>
    <w:rsid w:val="00142AA0"/>
    <w:rsid w:val="00142B65"/>
    <w:rsid w:val="00142E57"/>
    <w:rsid w:val="00142EB5"/>
    <w:rsid w:val="00142F9F"/>
    <w:rsid w:val="00143053"/>
    <w:rsid w:val="001431E0"/>
    <w:rsid w:val="001436B9"/>
    <w:rsid w:val="00143A5E"/>
    <w:rsid w:val="00143AC5"/>
    <w:rsid w:val="00143E55"/>
    <w:rsid w:val="00143EA3"/>
    <w:rsid w:val="00144136"/>
    <w:rsid w:val="0014434D"/>
    <w:rsid w:val="001443B8"/>
    <w:rsid w:val="00144553"/>
    <w:rsid w:val="0014486D"/>
    <w:rsid w:val="00144892"/>
    <w:rsid w:val="001449DF"/>
    <w:rsid w:val="00144A9F"/>
    <w:rsid w:val="00144B3D"/>
    <w:rsid w:val="00144D8B"/>
    <w:rsid w:val="00144DF6"/>
    <w:rsid w:val="0014506E"/>
    <w:rsid w:val="0014511E"/>
    <w:rsid w:val="001456FF"/>
    <w:rsid w:val="00145836"/>
    <w:rsid w:val="001458D2"/>
    <w:rsid w:val="0014597F"/>
    <w:rsid w:val="00145CA9"/>
    <w:rsid w:val="00145D48"/>
    <w:rsid w:val="00145D85"/>
    <w:rsid w:val="00146145"/>
    <w:rsid w:val="00146250"/>
    <w:rsid w:val="00146322"/>
    <w:rsid w:val="001464C1"/>
    <w:rsid w:val="001464DF"/>
    <w:rsid w:val="00146635"/>
    <w:rsid w:val="00146829"/>
    <w:rsid w:val="00146A6F"/>
    <w:rsid w:val="00146C41"/>
    <w:rsid w:val="00146C53"/>
    <w:rsid w:val="00146CDF"/>
    <w:rsid w:val="00146CEB"/>
    <w:rsid w:val="00147157"/>
    <w:rsid w:val="001472A5"/>
    <w:rsid w:val="00147341"/>
    <w:rsid w:val="00147400"/>
    <w:rsid w:val="00147781"/>
    <w:rsid w:val="00147A11"/>
    <w:rsid w:val="00147AAB"/>
    <w:rsid w:val="00147EC0"/>
    <w:rsid w:val="00147F53"/>
    <w:rsid w:val="00147F65"/>
    <w:rsid w:val="00147F78"/>
    <w:rsid w:val="001500EC"/>
    <w:rsid w:val="001502C7"/>
    <w:rsid w:val="0015083A"/>
    <w:rsid w:val="001509A6"/>
    <w:rsid w:val="00150B12"/>
    <w:rsid w:val="00150B83"/>
    <w:rsid w:val="00150CF4"/>
    <w:rsid w:val="0015101C"/>
    <w:rsid w:val="0015115E"/>
    <w:rsid w:val="00151CCC"/>
    <w:rsid w:val="00151D13"/>
    <w:rsid w:val="00151FA5"/>
    <w:rsid w:val="00152082"/>
    <w:rsid w:val="001520A1"/>
    <w:rsid w:val="0015210F"/>
    <w:rsid w:val="00152210"/>
    <w:rsid w:val="00152313"/>
    <w:rsid w:val="001523AB"/>
    <w:rsid w:val="0015255C"/>
    <w:rsid w:val="00152614"/>
    <w:rsid w:val="001526C6"/>
    <w:rsid w:val="00152B85"/>
    <w:rsid w:val="00152DEA"/>
    <w:rsid w:val="00153565"/>
    <w:rsid w:val="00153AEA"/>
    <w:rsid w:val="00153B00"/>
    <w:rsid w:val="00153CC9"/>
    <w:rsid w:val="00153F09"/>
    <w:rsid w:val="00153F28"/>
    <w:rsid w:val="0015402F"/>
    <w:rsid w:val="00154113"/>
    <w:rsid w:val="00154465"/>
    <w:rsid w:val="00154864"/>
    <w:rsid w:val="001548C6"/>
    <w:rsid w:val="00154B2E"/>
    <w:rsid w:val="00154C89"/>
    <w:rsid w:val="00154CE3"/>
    <w:rsid w:val="00154F4A"/>
    <w:rsid w:val="00154F6E"/>
    <w:rsid w:val="00154FA3"/>
    <w:rsid w:val="0015504E"/>
    <w:rsid w:val="001550B6"/>
    <w:rsid w:val="0015530C"/>
    <w:rsid w:val="001553A7"/>
    <w:rsid w:val="001555FC"/>
    <w:rsid w:val="00155B2C"/>
    <w:rsid w:val="00155C22"/>
    <w:rsid w:val="00155E1B"/>
    <w:rsid w:val="00155F67"/>
    <w:rsid w:val="00156137"/>
    <w:rsid w:val="00156B94"/>
    <w:rsid w:val="00156BFA"/>
    <w:rsid w:val="00156FB5"/>
    <w:rsid w:val="0015716F"/>
    <w:rsid w:val="001571C8"/>
    <w:rsid w:val="00157304"/>
    <w:rsid w:val="00157512"/>
    <w:rsid w:val="001576A2"/>
    <w:rsid w:val="0015794E"/>
    <w:rsid w:val="00157B1D"/>
    <w:rsid w:val="00157C7C"/>
    <w:rsid w:val="00157DA6"/>
    <w:rsid w:val="00157E2E"/>
    <w:rsid w:val="00157F18"/>
    <w:rsid w:val="00160076"/>
    <w:rsid w:val="00160283"/>
    <w:rsid w:val="001604C0"/>
    <w:rsid w:val="00160C90"/>
    <w:rsid w:val="00160E38"/>
    <w:rsid w:val="00160E53"/>
    <w:rsid w:val="00161247"/>
    <w:rsid w:val="00161488"/>
    <w:rsid w:val="00161542"/>
    <w:rsid w:val="001615DD"/>
    <w:rsid w:val="00161A68"/>
    <w:rsid w:val="00161B01"/>
    <w:rsid w:val="001621CA"/>
    <w:rsid w:val="001621E3"/>
    <w:rsid w:val="001623C5"/>
    <w:rsid w:val="001624FC"/>
    <w:rsid w:val="0016259E"/>
    <w:rsid w:val="001625F6"/>
    <w:rsid w:val="001626AE"/>
    <w:rsid w:val="0016291A"/>
    <w:rsid w:val="00162AB4"/>
    <w:rsid w:val="00162B13"/>
    <w:rsid w:val="00162C1A"/>
    <w:rsid w:val="00162C2D"/>
    <w:rsid w:val="00162C86"/>
    <w:rsid w:val="00162F19"/>
    <w:rsid w:val="00162FA8"/>
    <w:rsid w:val="0016306D"/>
    <w:rsid w:val="00163346"/>
    <w:rsid w:val="00163378"/>
    <w:rsid w:val="0016362A"/>
    <w:rsid w:val="001637E2"/>
    <w:rsid w:val="00163902"/>
    <w:rsid w:val="00163B3D"/>
    <w:rsid w:val="00163B63"/>
    <w:rsid w:val="00163E35"/>
    <w:rsid w:val="00164156"/>
    <w:rsid w:val="001642A9"/>
    <w:rsid w:val="0016431C"/>
    <w:rsid w:val="00164387"/>
    <w:rsid w:val="00164518"/>
    <w:rsid w:val="001647D1"/>
    <w:rsid w:val="001648E6"/>
    <w:rsid w:val="00164922"/>
    <w:rsid w:val="00164962"/>
    <w:rsid w:val="001649E2"/>
    <w:rsid w:val="00164D31"/>
    <w:rsid w:val="00165014"/>
    <w:rsid w:val="001650AF"/>
    <w:rsid w:val="0016527B"/>
    <w:rsid w:val="001654D3"/>
    <w:rsid w:val="0016567F"/>
    <w:rsid w:val="0016579B"/>
    <w:rsid w:val="001657BF"/>
    <w:rsid w:val="001658C6"/>
    <w:rsid w:val="0016590F"/>
    <w:rsid w:val="00165E21"/>
    <w:rsid w:val="00165E31"/>
    <w:rsid w:val="00165F6C"/>
    <w:rsid w:val="001663D4"/>
    <w:rsid w:val="0016695E"/>
    <w:rsid w:val="00166ACE"/>
    <w:rsid w:val="00166CE4"/>
    <w:rsid w:val="00166DEA"/>
    <w:rsid w:val="00166FAB"/>
    <w:rsid w:val="001671DF"/>
    <w:rsid w:val="0016755D"/>
    <w:rsid w:val="00167609"/>
    <w:rsid w:val="0016762B"/>
    <w:rsid w:val="0016785F"/>
    <w:rsid w:val="00167C68"/>
    <w:rsid w:val="00170049"/>
    <w:rsid w:val="00170383"/>
    <w:rsid w:val="001708B9"/>
    <w:rsid w:val="00170AD3"/>
    <w:rsid w:val="00170E36"/>
    <w:rsid w:val="00170E61"/>
    <w:rsid w:val="00170E85"/>
    <w:rsid w:val="00170EC1"/>
    <w:rsid w:val="00170F11"/>
    <w:rsid w:val="00170F62"/>
    <w:rsid w:val="001712E1"/>
    <w:rsid w:val="0017137D"/>
    <w:rsid w:val="0017166A"/>
    <w:rsid w:val="001717D7"/>
    <w:rsid w:val="001720EC"/>
    <w:rsid w:val="00172172"/>
    <w:rsid w:val="00172254"/>
    <w:rsid w:val="0017239D"/>
    <w:rsid w:val="00172482"/>
    <w:rsid w:val="00172580"/>
    <w:rsid w:val="00172782"/>
    <w:rsid w:val="00172A8A"/>
    <w:rsid w:val="00172B02"/>
    <w:rsid w:val="00172B67"/>
    <w:rsid w:val="00172BAB"/>
    <w:rsid w:val="00172C6A"/>
    <w:rsid w:val="00172D8A"/>
    <w:rsid w:val="00172F6F"/>
    <w:rsid w:val="001732BA"/>
    <w:rsid w:val="00173470"/>
    <w:rsid w:val="001735A9"/>
    <w:rsid w:val="00173AEB"/>
    <w:rsid w:val="00173E04"/>
    <w:rsid w:val="00173E82"/>
    <w:rsid w:val="00173FA4"/>
    <w:rsid w:val="0017412C"/>
    <w:rsid w:val="00174372"/>
    <w:rsid w:val="00174464"/>
    <w:rsid w:val="00174470"/>
    <w:rsid w:val="001746E8"/>
    <w:rsid w:val="00174905"/>
    <w:rsid w:val="00174999"/>
    <w:rsid w:val="001749E2"/>
    <w:rsid w:val="00174AB9"/>
    <w:rsid w:val="00174AC1"/>
    <w:rsid w:val="00174FA1"/>
    <w:rsid w:val="001750C1"/>
    <w:rsid w:val="0017511A"/>
    <w:rsid w:val="00175229"/>
    <w:rsid w:val="00175602"/>
    <w:rsid w:val="00175776"/>
    <w:rsid w:val="0017579B"/>
    <w:rsid w:val="00175A2A"/>
    <w:rsid w:val="00175D7D"/>
    <w:rsid w:val="00175E00"/>
    <w:rsid w:val="00175E3B"/>
    <w:rsid w:val="00175E9C"/>
    <w:rsid w:val="00175EDB"/>
    <w:rsid w:val="00175EF8"/>
    <w:rsid w:val="00176483"/>
    <w:rsid w:val="001764B6"/>
    <w:rsid w:val="001764FB"/>
    <w:rsid w:val="00176578"/>
    <w:rsid w:val="00176835"/>
    <w:rsid w:val="00176C1B"/>
    <w:rsid w:val="00176EF3"/>
    <w:rsid w:val="00176FA2"/>
    <w:rsid w:val="00177384"/>
    <w:rsid w:val="00177469"/>
    <w:rsid w:val="00177480"/>
    <w:rsid w:val="00177948"/>
    <w:rsid w:val="00177A63"/>
    <w:rsid w:val="00177CE0"/>
    <w:rsid w:val="00177D38"/>
    <w:rsid w:val="00177FAC"/>
    <w:rsid w:val="00180183"/>
    <w:rsid w:val="001802A5"/>
    <w:rsid w:val="00180364"/>
    <w:rsid w:val="00180984"/>
    <w:rsid w:val="00180A93"/>
    <w:rsid w:val="00180DA2"/>
    <w:rsid w:val="00181156"/>
    <w:rsid w:val="001811AF"/>
    <w:rsid w:val="0018176A"/>
    <w:rsid w:val="001819A4"/>
    <w:rsid w:val="00181A6F"/>
    <w:rsid w:val="001823C1"/>
    <w:rsid w:val="001823FA"/>
    <w:rsid w:val="0018252F"/>
    <w:rsid w:val="00182B4D"/>
    <w:rsid w:val="00182EAC"/>
    <w:rsid w:val="00182F40"/>
    <w:rsid w:val="00183242"/>
    <w:rsid w:val="0018330C"/>
    <w:rsid w:val="00183356"/>
    <w:rsid w:val="0018341B"/>
    <w:rsid w:val="00183C78"/>
    <w:rsid w:val="00183C79"/>
    <w:rsid w:val="00183F7E"/>
    <w:rsid w:val="00183F81"/>
    <w:rsid w:val="0018406B"/>
    <w:rsid w:val="00184160"/>
    <w:rsid w:val="0018441A"/>
    <w:rsid w:val="00184A20"/>
    <w:rsid w:val="00184A5F"/>
    <w:rsid w:val="001850BF"/>
    <w:rsid w:val="001851A9"/>
    <w:rsid w:val="00185424"/>
    <w:rsid w:val="00185533"/>
    <w:rsid w:val="00185696"/>
    <w:rsid w:val="00185C67"/>
    <w:rsid w:val="00185CFE"/>
    <w:rsid w:val="00185D2C"/>
    <w:rsid w:val="00186556"/>
    <w:rsid w:val="001865C5"/>
    <w:rsid w:val="00186816"/>
    <w:rsid w:val="0018681E"/>
    <w:rsid w:val="00186C60"/>
    <w:rsid w:val="00186D36"/>
    <w:rsid w:val="0018712C"/>
    <w:rsid w:val="00187316"/>
    <w:rsid w:val="001873EE"/>
    <w:rsid w:val="0018740A"/>
    <w:rsid w:val="0018748D"/>
    <w:rsid w:val="0018767B"/>
    <w:rsid w:val="0018795A"/>
    <w:rsid w:val="00187A7A"/>
    <w:rsid w:val="00187DBA"/>
    <w:rsid w:val="00187F25"/>
    <w:rsid w:val="00190106"/>
    <w:rsid w:val="00190178"/>
    <w:rsid w:val="00190309"/>
    <w:rsid w:val="001904D4"/>
    <w:rsid w:val="00190566"/>
    <w:rsid w:val="00190649"/>
    <w:rsid w:val="00190880"/>
    <w:rsid w:val="00190C65"/>
    <w:rsid w:val="00191116"/>
    <w:rsid w:val="00191463"/>
    <w:rsid w:val="001914F0"/>
    <w:rsid w:val="001919E2"/>
    <w:rsid w:val="00191AD8"/>
    <w:rsid w:val="00191B04"/>
    <w:rsid w:val="00191CF6"/>
    <w:rsid w:val="00191F60"/>
    <w:rsid w:val="00191F88"/>
    <w:rsid w:val="0019201D"/>
    <w:rsid w:val="001920CC"/>
    <w:rsid w:val="001920F7"/>
    <w:rsid w:val="001923CE"/>
    <w:rsid w:val="00192401"/>
    <w:rsid w:val="00192471"/>
    <w:rsid w:val="001926E6"/>
    <w:rsid w:val="0019284B"/>
    <w:rsid w:val="00192BA3"/>
    <w:rsid w:val="00192E2D"/>
    <w:rsid w:val="001930AB"/>
    <w:rsid w:val="001930AD"/>
    <w:rsid w:val="00193222"/>
    <w:rsid w:val="001935E6"/>
    <w:rsid w:val="00193653"/>
    <w:rsid w:val="00193788"/>
    <w:rsid w:val="00193D48"/>
    <w:rsid w:val="00193FAD"/>
    <w:rsid w:val="00193FC4"/>
    <w:rsid w:val="001941B1"/>
    <w:rsid w:val="00194236"/>
    <w:rsid w:val="001942E3"/>
    <w:rsid w:val="00194514"/>
    <w:rsid w:val="001949AB"/>
    <w:rsid w:val="00194D3F"/>
    <w:rsid w:val="00194D89"/>
    <w:rsid w:val="00194F20"/>
    <w:rsid w:val="0019505E"/>
    <w:rsid w:val="00195125"/>
    <w:rsid w:val="001955D8"/>
    <w:rsid w:val="0019584B"/>
    <w:rsid w:val="0019596E"/>
    <w:rsid w:val="00195A38"/>
    <w:rsid w:val="00195C8F"/>
    <w:rsid w:val="00195F13"/>
    <w:rsid w:val="001962CC"/>
    <w:rsid w:val="00196379"/>
    <w:rsid w:val="001963C1"/>
    <w:rsid w:val="0019645E"/>
    <w:rsid w:val="00196472"/>
    <w:rsid w:val="001966F5"/>
    <w:rsid w:val="001969A5"/>
    <w:rsid w:val="001969D9"/>
    <w:rsid w:val="00196B30"/>
    <w:rsid w:val="00196DFC"/>
    <w:rsid w:val="00197488"/>
    <w:rsid w:val="001974C3"/>
    <w:rsid w:val="00197783"/>
    <w:rsid w:val="001977B5"/>
    <w:rsid w:val="001978BB"/>
    <w:rsid w:val="001979B0"/>
    <w:rsid w:val="00197BC0"/>
    <w:rsid w:val="001A005A"/>
    <w:rsid w:val="001A02AA"/>
    <w:rsid w:val="001A0373"/>
    <w:rsid w:val="001A1383"/>
    <w:rsid w:val="001A1522"/>
    <w:rsid w:val="001A1896"/>
    <w:rsid w:val="001A1B03"/>
    <w:rsid w:val="001A1DA7"/>
    <w:rsid w:val="001A1E6D"/>
    <w:rsid w:val="001A209C"/>
    <w:rsid w:val="001A2115"/>
    <w:rsid w:val="001A2321"/>
    <w:rsid w:val="001A28A3"/>
    <w:rsid w:val="001A2A98"/>
    <w:rsid w:val="001A2AA2"/>
    <w:rsid w:val="001A2B43"/>
    <w:rsid w:val="001A2FB5"/>
    <w:rsid w:val="001A2FD7"/>
    <w:rsid w:val="001A2FE1"/>
    <w:rsid w:val="001A3351"/>
    <w:rsid w:val="001A3788"/>
    <w:rsid w:val="001A38C8"/>
    <w:rsid w:val="001A397C"/>
    <w:rsid w:val="001A3C85"/>
    <w:rsid w:val="001A3C9A"/>
    <w:rsid w:val="001A3CDA"/>
    <w:rsid w:val="001A3DBB"/>
    <w:rsid w:val="001A3FDE"/>
    <w:rsid w:val="001A4030"/>
    <w:rsid w:val="001A42A2"/>
    <w:rsid w:val="001A4357"/>
    <w:rsid w:val="001A438E"/>
    <w:rsid w:val="001A43D7"/>
    <w:rsid w:val="001A4428"/>
    <w:rsid w:val="001A455E"/>
    <w:rsid w:val="001A47AF"/>
    <w:rsid w:val="001A4E5C"/>
    <w:rsid w:val="001A5054"/>
    <w:rsid w:val="001A52AB"/>
    <w:rsid w:val="001A542E"/>
    <w:rsid w:val="001A5483"/>
    <w:rsid w:val="001A56DE"/>
    <w:rsid w:val="001A57DB"/>
    <w:rsid w:val="001A57DC"/>
    <w:rsid w:val="001A57E9"/>
    <w:rsid w:val="001A586E"/>
    <w:rsid w:val="001A5A49"/>
    <w:rsid w:val="001A5CBC"/>
    <w:rsid w:val="001A5F6A"/>
    <w:rsid w:val="001A604A"/>
    <w:rsid w:val="001A6110"/>
    <w:rsid w:val="001A63A3"/>
    <w:rsid w:val="001A6634"/>
    <w:rsid w:val="001A6835"/>
    <w:rsid w:val="001A68BF"/>
    <w:rsid w:val="001A694B"/>
    <w:rsid w:val="001A6BDE"/>
    <w:rsid w:val="001A6C22"/>
    <w:rsid w:val="001A6C43"/>
    <w:rsid w:val="001A6D3E"/>
    <w:rsid w:val="001A6DFB"/>
    <w:rsid w:val="001A7143"/>
    <w:rsid w:val="001A72AB"/>
    <w:rsid w:val="001A7448"/>
    <w:rsid w:val="001A750D"/>
    <w:rsid w:val="001A78E2"/>
    <w:rsid w:val="001A7B2F"/>
    <w:rsid w:val="001A7C2D"/>
    <w:rsid w:val="001A7E3E"/>
    <w:rsid w:val="001A7F86"/>
    <w:rsid w:val="001B00A6"/>
    <w:rsid w:val="001B02B3"/>
    <w:rsid w:val="001B0881"/>
    <w:rsid w:val="001B0F57"/>
    <w:rsid w:val="001B12D6"/>
    <w:rsid w:val="001B149F"/>
    <w:rsid w:val="001B159B"/>
    <w:rsid w:val="001B1622"/>
    <w:rsid w:val="001B2027"/>
    <w:rsid w:val="001B20D9"/>
    <w:rsid w:val="001B22ED"/>
    <w:rsid w:val="001B2747"/>
    <w:rsid w:val="001B29A1"/>
    <w:rsid w:val="001B2A0E"/>
    <w:rsid w:val="001B2B7F"/>
    <w:rsid w:val="001B2CA3"/>
    <w:rsid w:val="001B2D02"/>
    <w:rsid w:val="001B2E91"/>
    <w:rsid w:val="001B3038"/>
    <w:rsid w:val="001B30DF"/>
    <w:rsid w:val="001B3441"/>
    <w:rsid w:val="001B3592"/>
    <w:rsid w:val="001B36DB"/>
    <w:rsid w:val="001B36DD"/>
    <w:rsid w:val="001B3999"/>
    <w:rsid w:val="001B3B2E"/>
    <w:rsid w:val="001B3B45"/>
    <w:rsid w:val="001B3C27"/>
    <w:rsid w:val="001B3DE9"/>
    <w:rsid w:val="001B3F4D"/>
    <w:rsid w:val="001B3F76"/>
    <w:rsid w:val="001B3FF6"/>
    <w:rsid w:val="001B44C7"/>
    <w:rsid w:val="001B44EF"/>
    <w:rsid w:val="001B45AB"/>
    <w:rsid w:val="001B47B1"/>
    <w:rsid w:val="001B481A"/>
    <w:rsid w:val="001B48A0"/>
    <w:rsid w:val="001B4C13"/>
    <w:rsid w:val="001B4D3E"/>
    <w:rsid w:val="001B4EC4"/>
    <w:rsid w:val="001B51D4"/>
    <w:rsid w:val="001B5429"/>
    <w:rsid w:val="001B592A"/>
    <w:rsid w:val="001B5B80"/>
    <w:rsid w:val="001B5C4B"/>
    <w:rsid w:val="001B5D1C"/>
    <w:rsid w:val="001B6085"/>
    <w:rsid w:val="001B6497"/>
    <w:rsid w:val="001B65C0"/>
    <w:rsid w:val="001B65F1"/>
    <w:rsid w:val="001B665B"/>
    <w:rsid w:val="001B6735"/>
    <w:rsid w:val="001B67AD"/>
    <w:rsid w:val="001B6C0F"/>
    <w:rsid w:val="001B6FBE"/>
    <w:rsid w:val="001B723C"/>
    <w:rsid w:val="001B7420"/>
    <w:rsid w:val="001B745B"/>
    <w:rsid w:val="001B752D"/>
    <w:rsid w:val="001B774C"/>
    <w:rsid w:val="001B783C"/>
    <w:rsid w:val="001B7EE2"/>
    <w:rsid w:val="001C0250"/>
    <w:rsid w:val="001C040F"/>
    <w:rsid w:val="001C0699"/>
    <w:rsid w:val="001C07F9"/>
    <w:rsid w:val="001C08D0"/>
    <w:rsid w:val="001C0C35"/>
    <w:rsid w:val="001C0D9E"/>
    <w:rsid w:val="001C107E"/>
    <w:rsid w:val="001C1089"/>
    <w:rsid w:val="001C1747"/>
    <w:rsid w:val="001C1860"/>
    <w:rsid w:val="001C1962"/>
    <w:rsid w:val="001C1A07"/>
    <w:rsid w:val="001C1B28"/>
    <w:rsid w:val="001C1EC7"/>
    <w:rsid w:val="001C1F46"/>
    <w:rsid w:val="001C2007"/>
    <w:rsid w:val="001C20B5"/>
    <w:rsid w:val="001C2176"/>
    <w:rsid w:val="001C22E3"/>
    <w:rsid w:val="001C242D"/>
    <w:rsid w:val="001C24E8"/>
    <w:rsid w:val="001C26D7"/>
    <w:rsid w:val="001C27C7"/>
    <w:rsid w:val="001C2A39"/>
    <w:rsid w:val="001C2B20"/>
    <w:rsid w:val="001C2D3B"/>
    <w:rsid w:val="001C33AA"/>
    <w:rsid w:val="001C33D9"/>
    <w:rsid w:val="001C3703"/>
    <w:rsid w:val="001C376E"/>
    <w:rsid w:val="001C3798"/>
    <w:rsid w:val="001C3C84"/>
    <w:rsid w:val="001C3D63"/>
    <w:rsid w:val="001C4114"/>
    <w:rsid w:val="001C4384"/>
    <w:rsid w:val="001C443C"/>
    <w:rsid w:val="001C4453"/>
    <w:rsid w:val="001C4528"/>
    <w:rsid w:val="001C45AA"/>
    <w:rsid w:val="001C47FB"/>
    <w:rsid w:val="001C4AF9"/>
    <w:rsid w:val="001C4D20"/>
    <w:rsid w:val="001C4FC4"/>
    <w:rsid w:val="001C509F"/>
    <w:rsid w:val="001C5171"/>
    <w:rsid w:val="001C546B"/>
    <w:rsid w:val="001C572E"/>
    <w:rsid w:val="001C580F"/>
    <w:rsid w:val="001C59E4"/>
    <w:rsid w:val="001C5A0D"/>
    <w:rsid w:val="001C5D0F"/>
    <w:rsid w:val="001C5D99"/>
    <w:rsid w:val="001C5DC4"/>
    <w:rsid w:val="001C5FF4"/>
    <w:rsid w:val="001C60B7"/>
    <w:rsid w:val="001C65DD"/>
    <w:rsid w:val="001C666A"/>
    <w:rsid w:val="001C691A"/>
    <w:rsid w:val="001C6EF0"/>
    <w:rsid w:val="001C726E"/>
    <w:rsid w:val="001C7887"/>
    <w:rsid w:val="001C788B"/>
    <w:rsid w:val="001C7ABC"/>
    <w:rsid w:val="001C7CEE"/>
    <w:rsid w:val="001C7D9E"/>
    <w:rsid w:val="001C7EEF"/>
    <w:rsid w:val="001C7F1F"/>
    <w:rsid w:val="001D03FD"/>
    <w:rsid w:val="001D0410"/>
    <w:rsid w:val="001D043B"/>
    <w:rsid w:val="001D0634"/>
    <w:rsid w:val="001D08F3"/>
    <w:rsid w:val="001D09E5"/>
    <w:rsid w:val="001D0C85"/>
    <w:rsid w:val="001D0D7D"/>
    <w:rsid w:val="001D0D82"/>
    <w:rsid w:val="001D0F01"/>
    <w:rsid w:val="001D1105"/>
    <w:rsid w:val="001D17E3"/>
    <w:rsid w:val="001D1DDC"/>
    <w:rsid w:val="001D1F2F"/>
    <w:rsid w:val="001D2065"/>
    <w:rsid w:val="001D23BC"/>
    <w:rsid w:val="001D23BD"/>
    <w:rsid w:val="001D24BE"/>
    <w:rsid w:val="001D2742"/>
    <w:rsid w:val="001D2D95"/>
    <w:rsid w:val="001D2F1D"/>
    <w:rsid w:val="001D305C"/>
    <w:rsid w:val="001D3182"/>
    <w:rsid w:val="001D35FB"/>
    <w:rsid w:val="001D36A0"/>
    <w:rsid w:val="001D3CBF"/>
    <w:rsid w:val="001D3D80"/>
    <w:rsid w:val="001D3D81"/>
    <w:rsid w:val="001D4251"/>
    <w:rsid w:val="001D4293"/>
    <w:rsid w:val="001D4306"/>
    <w:rsid w:val="001D4436"/>
    <w:rsid w:val="001D450B"/>
    <w:rsid w:val="001D458F"/>
    <w:rsid w:val="001D4725"/>
    <w:rsid w:val="001D4A01"/>
    <w:rsid w:val="001D4B78"/>
    <w:rsid w:val="001D4C07"/>
    <w:rsid w:val="001D4C37"/>
    <w:rsid w:val="001D4CA4"/>
    <w:rsid w:val="001D4D22"/>
    <w:rsid w:val="001D4FCC"/>
    <w:rsid w:val="001D4FD4"/>
    <w:rsid w:val="001D5056"/>
    <w:rsid w:val="001D5147"/>
    <w:rsid w:val="001D5416"/>
    <w:rsid w:val="001D548D"/>
    <w:rsid w:val="001D598A"/>
    <w:rsid w:val="001D5D69"/>
    <w:rsid w:val="001D5FD5"/>
    <w:rsid w:val="001D5FF4"/>
    <w:rsid w:val="001D606A"/>
    <w:rsid w:val="001D61F5"/>
    <w:rsid w:val="001D62F2"/>
    <w:rsid w:val="001D662B"/>
    <w:rsid w:val="001D68B7"/>
    <w:rsid w:val="001D6C4D"/>
    <w:rsid w:val="001D6C54"/>
    <w:rsid w:val="001D6EA6"/>
    <w:rsid w:val="001D6ED4"/>
    <w:rsid w:val="001D6FCB"/>
    <w:rsid w:val="001D71DD"/>
    <w:rsid w:val="001D7216"/>
    <w:rsid w:val="001D725B"/>
    <w:rsid w:val="001D72E9"/>
    <w:rsid w:val="001D7985"/>
    <w:rsid w:val="001D7C6B"/>
    <w:rsid w:val="001D7CFC"/>
    <w:rsid w:val="001D7D08"/>
    <w:rsid w:val="001E008C"/>
    <w:rsid w:val="001E00C4"/>
    <w:rsid w:val="001E0141"/>
    <w:rsid w:val="001E0266"/>
    <w:rsid w:val="001E0292"/>
    <w:rsid w:val="001E02CC"/>
    <w:rsid w:val="001E0718"/>
    <w:rsid w:val="001E0840"/>
    <w:rsid w:val="001E08E8"/>
    <w:rsid w:val="001E0D2B"/>
    <w:rsid w:val="001E0F04"/>
    <w:rsid w:val="001E15A3"/>
    <w:rsid w:val="001E15CB"/>
    <w:rsid w:val="001E1632"/>
    <w:rsid w:val="001E171F"/>
    <w:rsid w:val="001E1A09"/>
    <w:rsid w:val="001E1BD1"/>
    <w:rsid w:val="001E201B"/>
    <w:rsid w:val="001E21B5"/>
    <w:rsid w:val="001E243C"/>
    <w:rsid w:val="001E28B0"/>
    <w:rsid w:val="001E29EC"/>
    <w:rsid w:val="001E2A91"/>
    <w:rsid w:val="001E2BBD"/>
    <w:rsid w:val="001E2FCB"/>
    <w:rsid w:val="001E33C2"/>
    <w:rsid w:val="001E3537"/>
    <w:rsid w:val="001E3624"/>
    <w:rsid w:val="001E3644"/>
    <w:rsid w:val="001E37E2"/>
    <w:rsid w:val="001E3BF3"/>
    <w:rsid w:val="001E3D2D"/>
    <w:rsid w:val="001E3D65"/>
    <w:rsid w:val="001E3D82"/>
    <w:rsid w:val="001E4021"/>
    <w:rsid w:val="001E409D"/>
    <w:rsid w:val="001E41EE"/>
    <w:rsid w:val="001E43E5"/>
    <w:rsid w:val="001E44ED"/>
    <w:rsid w:val="001E45B7"/>
    <w:rsid w:val="001E4968"/>
    <w:rsid w:val="001E4989"/>
    <w:rsid w:val="001E49B3"/>
    <w:rsid w:val="001E4D97"/>
    <w:rsid w:val="001E4F3F"/>
    <w:rsid w:val="001E5108"/>
    <w:rsid w:val="001E549A"/>
    <w:rsid w:val="001E54DB"/>
    <w:rsid w:val="001E54F9"/>
    <w:rsid w:val="001E5A94"/>
    <w:rsid w:val="001E5B57"/>
    <w:rsid w:val="001E5BCB"/>
    <w:rsid w:val="001E5E9C"/>
    <w:rsid w:val="001E6006"/>
    <w:rsid w:val="001E6686"/>
    <w:rsid w:val="001E67C4"/>
    <w:rsid w:val="001E6841"/>
    <w:rsid w:val="001E6983"/>
    <w:rsid w:val="001E6B8C"/>
    <w:rsid w:val="001E6D0B"/>
    <w:rsid w:val="001E74B6"/>
    <w:rsid w:val="001E7555"/>
    <w:rsid w:val="001E76DA"/>
    <w:rsid w:val="001E7727"/>
    <w:rsid w:val="001E77A3"/>
    <w:rsid w:val="001E7B23"/>
    <w:rsid w:val="001E7D64"/>
    <w:rsid w:val="001E7DB6"/>
    <w:rsid w:val="001E7EFE"/>
    <w:rsid w:val="001E7FB3"/>
    <w:rsid w:val="001F0062"/>
    <w:rsid w:val="001F00E5"/>
    <w:rsid w:val="001F041F"/>
    <w:rsid w:val="001F046D"/>
    <w:rsid w:val="001F048F"/>
    <w:rsid w:val="001F0911"/>
    <w:rsid w:val="001F0DAD"/>
    <w:rsid w:val="001F0DBB"/>
    <w:rsid w:val="001F0E95"/>
    <w:rsid w:val="001F0FED"/>
    <w:rsid w:val="001F11F3"/>
    <w:rsid w:val="001F1336"/>
    <w:rsid w:val="001F16DA"/>
    <w:rsid w:val="001F174D"/>
    <w:rsid w:val="001F17FD"/>
    <w:rsid w:val="001F184C"/>
    <w:rsid w:val="001F1876"/>
    <w:rsid w:val="001F1C94"/>
    <w:rsid w:val="001F1E0D"/>
    <w:rsid w:val="001F22D7"/>
    <w:rsid w:val="001F2459"/>
    <w:rsid w:val="001F27F7"/>
    <w:rsid w:val="001F2B0C"/>
    <w:rsid w:val="001F2C29"/>
    <w:rsid w:val="001F2CE0"/>
    <w:rsid w:val="001F2ECC"/>
    <w:rsid w:val="001F30E4"/>
    <w:rsid w:val="001F3147"/>
    <w:rsid w:val="001F349D"/>
    <w:rsid w:val="001F39B8"/>
    <w:rsid w:val="001F3AC3"/>
    <w:rsid w:val="001F3C76"/>
    <w:rsid w:val="001F3D6D"/>
    <w:rsid w:val="001F3FA1"/>
    <w:rsid w:val="001F3FED"/>
    <w:rsid w:val="001F4076"/>
    <w:rsid w:val="001F41DA"/>
    <w:rsid w:val="001F48F7"/>
    <w:rsid w:val="001F4A45"/>
    <w:rsid w:val="001F4AC8"/>
    <w:rsid w:val="001F55B2"/>
    <w:rsid w:val="001F55E5"/>
    <w:rsid w:val="001F5884"/>
    <w:rsid w:val="001F59AA"/>
    <w:rsid w:val="001F5ABA"/>
    <w:rsid w:val="001F5CE7"/>
    <w:rsid w:val="001F5D5F"/>
    <w:rsid w:val="001F5E21"/>
    <w:rsid w:val="001F66FF"/>
    <w:rsid w:val="001F6729"/>
    <w:rsid w:val="001F676E"/>
    <w:rsid w:val="001F6945"/>
    <w:rsid w:val="001F6A77"/>
    <w:rsid w:val="001F6B99"/>
    <w:rsid w:val="001F6BD1"/>
    <w:rsid w:val="001F701A"/>
    <w:rsid w:val="001F72E7"/>
    <w:rsid w:val="001F76AF"/>
    <w:rsid w:val="001F7761"/>
    <w:rsid w:val="001F7A97"/>
    <w:rsid w:val="001F7C72"/>
    <w:rsid w:val="001F7DAB"/>
    <w:rsid w:val="002000EC"/>
    <w:rsid w:val="0020030D"/>
    <w:rsid w:val="00200314"/>
    <w:rsid w:val="002003D0"/>
    <w:rsid w:val="002007C7"/>
    <w:rsid w:val="002007F5"/>
    <w:rsid w:val="00200AA0"/>
    <w:rsid w:val="00200B01"/>
    <w:rsid w:val="00200B22"/>
    <w:rsid w:val="00200EA0"/>
    <w:rsid w:val="00200EEB"/>
    <w:rsid w:val="00200F30"/>
    <w:rsid w:val="002010E9"/>
    <w:rsid w:val="002011D2"/>
    <w:rsid w:val="002011D8"/>
    <w:rsid w:val="002014EE"/>
    <w:rsid w:val="002017A8"/>
    <w:rsid w:val="00201808"/>
    <w:rsid w:val="002019F4"/>
    <w:rsid w:val="00201A41"/>
    <w:rsid w:val="00201B24"/>
    <w:rsid w:val="00201CBE"/>
    <w:rsid w:val="0020217B"/>
    <w:rsid w:val="0020221A"/>
    <w:rsid w:val="0020222F"/>
    <w:rsid w:val="0020234E"/>
    <w:rsid w:val="0020242A"/>
    <w:rsid w:val="002026C4"/>
    <w:rsid w:val="00202A23"/>
    <w:rsid w:val="00202C67"/>
    <w:rsid w:val="00202D6D"/>
    <w:rsid w:val="00202F84"/>
    <w:rsid w:val="002030EC"/>
    <w:rsid w:val="002031E8"/>
    <w:rsid w:val="0020346B"/>
    <w:rsid w:val="002034BC"/>
    <w:rsid w:val="0020356E"/>
    <w:rsid w:val="00203977"/>
    <w:rsid w:val="00203D1E"/>
    <w:rsid w:val="00203E27"/>
    <w:rsid w:val="00203E52"/>
    <w:rsid w:val="0020413A"/>
    <w:rsid w:val="00204367"/>
    <w:rsid w:val="002044C5"/>
    <w:rsid w:val="00204936"/>
    <w:rsid w:val="00204DA4"/>
    <w:rsid w:val="00205136"/>
    <w:rsid w:val="0020543A"/>
    <w:rsid w:val="0020561E"/>
    <w:rsid w:val="002058CC"/>
    <w:rsid w:val="00205A87"/>
    <w:rsid w:val="00205AE3"/>
    <w:rsid w:val="00205C97"/>
    <w:rsid w:val="00205C9B"/>
    <w:rsid w:val="00205CF3"/>
    <w:rsid w:val="00205F84"/>
    <w:rsid w:val="00205F8A"/>
    <w:rsid w:val="00206240"/>
    <w:rsid w:val="00206244"/>
    <w:rsid w:val="0020696E"/>
    <w:rsid w:val="00206A2B"/>
    <w:rsid w:val="00206DB0"/>
    <w:rsid w:val="00206DBF"/>
    <w:rsid w:val="002071A4"/>
    <w:rsid w:val="0020722D"/>
    <w:rsid w:val="00207585"/>
    <w:rsid w:val="00207612"/>
    <w:rsid w:val="00207653"/>
    <w:rsid w:val="002079B7"/>
    <w:rsid w:val="00207A6E"/>
    <w:rsid w:val="00207AED"/>
    <w:rsid w:val="00207F18"/>
    <w:rsid w:val="002102D5"/>
    <w:rsid w:val="002102D9"/>
    <w:rsid w:val="00210333"/>
    <w:rsid w:val="00210744"/>
    <w:rsid w:val="0021083E"/>
    <w:rsid w:val="002108A0"/>
    <w:rsid w:val="002108E1"/>
    <w:rsid w:val="00210962"/>
    <w:rsid w:val="00210A12"/>
    <w:rsid w:val="00210B4A"/>
    <w:rsid w:val="00211120"/>
    <w:rsid w:val="0021117E"/>
    <w:rsid w:val="00211F36"/>
    <w:rsid w:val="00211F4E"/>
    <w:rsid w:val="002120A7"/>
    <w:rsid w:val="002120E8"/>
    <w:rsid w:val="00212111"/>
    <w:rsid w:val="00212164"/>
    <w:rsid w:val="00212184"/>
    <w:rsid w:val="002122EF"/>
    <w:rsid w:val="00212436"/>
    <w:rsid w:val="002125D5"/>
    <w:rsid w:val="002125FC"/>
    <w:rsid w:val="00212843"/>
    <w:rsid w:val="002128D6"/>
    <w:rsid w:val="00212DC0"/>
    <w:rsid w:val="002130F7"/>
    <w:rsid w:val="002131CD"/>
    <w:rsid w:val="002133C8"/>
    <w:rsid w:val="0021340D"/>
    <w:rsid w:val="00213502"/>
    <w:rsid w:val="00213779"/>
    <w:rsid w:val="002139E8"/>
    <w:rsid w:val="00213ACF"/>
    <w:rsid w:val="00213E35"/>
    <w:rsid w:val="00213E7A"/>
    <w:rsid w:val="00213EAD"/>
    <w:rsid w:val="0021406E"/>
    <w:rsid w:val="00214070"/>
    <w:rsid w:val="00214162"/>
    <w:rsid w:val="00214352"/>
    <w:rsid w:val="002143CE"/>
    <w:rsid w:val="00214404"/>
    <w:rsid w:val="0021497D"/>
    <w:rsid w:val="002149DC"/>
    <w:rsid w:val="00214A68"/>
    <w:rsid w:val="00214B0C"/>
    <w:rsid w:val="0021508C"/>
    <w:rsid w:val="0021515E"/>
    <w:rsid w:val="00215346"/>
    <w:rsid w:val="00215436"/>
    <w:rsid w:val="002157A2"/>
    <w:rsid w:val="002158D5"/>
    <w:rsid w:val="0021590C"/>
    <w:rsid w:val="00215929"/>
    <w:rsid w:val="00215A28"/>
    <w:rsid w:val="00215C12"/>
    <w:rsid w:val="00215CAA"/>
    <w:rsid w:val="00215D1B"/>
    <w:rsid w:val="00216035"/>
    <w:rsid w:val="0021607D"/>
    <w:rsid w:val="0021623D"/>
    <w:rsid w:val="00216599"/>
    <w:rsid w:val="002168CE"/>
    <w:rsid w:val="00216968"/>
    <w:rsid w:val="00216A4F"/>
    <w:rsid w:val="00216A83"/>
    <w:rsid w:val="00216B1B"/>
    <w:rsid w:val="002171E7"/>
    <w:rsid w:val="0021727F"/>
    <w:rsid w:val="00217526"/>
    <w:rsid w:val="00217BE8"/>
    <w:rsid w:val="00217E21"/>
    <w:rsid w:val="00217E65"/>
    <w:rsid w:val="00217F03"/>
    <w:rsid w:val="00220049"/>
    <w:rsid w:val="002200C6"/>
    <w:rsid w:val="00220171"/>
    <w:rsid w:val="002203BD"/>
    <w:rsid w:val="002204F2"/>
    <w:rsid w:val="00220664"/>
    <w:rsid w:val="00220791"/>
    <w:rsid w:val="002208E9"/>
    <w:rsid w:val="0022097A"/>
    <w:rsid w:val="00220A67"/>
    <w:rsid w:val="00220A9F"/>
    <w:rsid w:val="00220D6D"/>
    <w:rsid w:val="00221095"/>
    <w:rsid w:val="002212C2"/>
    <w:rsid w:val="002214CC"/>
    <w:rsid w:val="002215D3"/>
    <w:rsid w:val="00221645"/>
    <w:rsid w:val="00221756"/>
    <w:rsid w:val="00221939"/>
    <w:rsid w:val="00221E2A"/>
    <w:rsid w:val="00222039"/>
    <w:rsid w:val="002223AA"/>
    <w:rsid w:val="00222931"/>
    <w:rsid w:val="00222941"/>
    <w:rsid w:val="00223053"/>
    <w:rsid w:val="00223482"/>
    <w:rsid w:val="00223548"/>
    <w:rsid w:val="002236E9"/>
    <w:rsid w:val="00223CD9"/>
    <w:rsid w:val="00223FB5"/>
    <w:rsid w:val="00224412"/>
    <w:rsid w:val="00224448"/>
    <w:rsid w:val="00224589"/>
    <w:rsid w:val="0022496F"/>
    <w:rsid w:val="00224A07"/>
    <w:rsid w:val="00224C14"/>
    <w:rsid w:val="002251D7"/>
    <w:rsid w:val="002253E2"/>
    <w:rsid w:val="002254A4"/>
    <w:rsid w:val="00225622"/>
    <w:rsid w:val="0022563D"/>
    <w:rsid w:val="002256FC"/>
    <w:rsid w:val="0022581F"/>
    <w:rsid w:val="00225990"/>
    <w:rsid w:val="00225CC9"/>
    <w:rsid w:val="00225DE1"/>
    <w:rsid w:val="00225E97"/>
    <w:rsid w:val="00225F04"/>
    <w:rsid w:val="00226036"/>
    <w:rsid w:val="00226128"/>
    <w:rsid w:val="002261E8"/>
    <w:rsid w:val="00226315"/>
    <w:rsid w:val="002264A2"/>
    <w:rsid w:val="00226AE9"/>
    <w:rsid w:val="00226C07"/>
    <w:rsid w:val="00226C15"/>
    <w:rsid w:val="00226E94"/>
    <w:rsid w:val="00227029"/>
    <w:rsid w:val="00227378"/>
    <w:rsid w:val="002273CC"/>
    <w:rsid w:val="00227438"/>
    <w:rsid w:val="0022755E"/>
    <w:rsid w:val="00227756"/>
    <w:rsid w:val="002278D5"/>
    <w:rsid w:val="00227EE9"/>
    <w:rsid w:val="00227F22"/>
    <w:rsid w:val="002300FD"/>
    <w:rsid w:val="00230209"/>
    <w:rsid w:val="0023056D"/>
    <w:rsid w:val="002308E2"/>
    <w:rsid w:val="00230977"/>
    <w:rsid w:val="00230E97"/>
    <w:rsid w:val="00230F2D"/>
    <w:rsid w:val="002311A5"/>
    <w:rsid w:val="0023172E"/>
    <w:rsid w:val="002317CF"/>
    <w:rsid w:val="00231E45"/>
    <w:rsid w:val="00231F1F"/>
    <w:rsid w:val="0023229C"/>
    <w:rsid w:val="002322BA"/>
    <w:rsid w:val="002326F5"/>
    <w:rsid w:val="002327B7"/>
    <w:rsid w:val="00232A99"/>
    <w:rsid w:val="00232ABD"/>
    <w:rsid w:val="00232C7C"/>
    <w:rsid w:val="00232F77"/>
    <w:rsid w:val="002331F2"/>
    <w:rsid w:val="0023323F"/>
    <w:rsid w:val="00233613"/>
    <w:rsid w:val="00233722"/>
    <w:rsid w:val="00233774"/>
    <w:rsid w:val="0023380D"/>
    <w:rsid w:val="0023386A"/>
    <w:rsid w:val="0023386B"/>
    <w:rsid w:val="00233B34"/>
    <w:rsid w:val="00233BF5"/>
    <w:rsid w:val="00233C3B"/>
    <w:rsid w:val="00233D6A"/>
    <w:rsid w:val="00233DE4"/>
    <w:rsid w:val="00234215"/>
    <w:rsid w:val="002342D5"/>
    <w:rsid w:val="0023430C"/>
    <w:rsid w:val="002349EB"/>
    <w:rsid w:val="00234A92"/>
    <w:rsid w:val="00234BB2"/>
    <w:rsid w:val="00234DB1"/>
    <w:rsid w:val="00234E0F"/>
    <w:rsid w:val="00234EF6"/>
    <w:rsid w:val="00235103"/>
    <w:rsid w:val="002351F6"/>
    <w:rsid w:val="00235551"/>
    <w:rsid w:val="0023566A"/>
    <w:rsid w:val="00235B97"/>
    <w:rsid w:val="00235C6D"/>
    <w:rsid w:val="00235D8B"/>
    <w:rsid w:val="00235E1F"/>
    <w:rsid w:val="0023607E"/>
    <w:rsid w:val="002360AD"/>
    <w:rsid w:val="00236146"/>
    <w:rsid w:val="002361FD"/>
    <w:rsid w:val="002364BF"/>
    <w:rsid w:val="00236554"/>
    <w:rsid w:val="0023658C"/>
    <w:rsid w:val="00236617"/>
    <w:rsid w:val="002366CC"/>
    <w:rsid w:val="00236763"/>
    <w:rsid w:val="002368C4"/>
    <w:rsid w:val="00236C90"/>
    <w:rsid w:val="002370AE"/>
    <w:rsid w:val="002371DB"/>
    <w:rsid w:val="002373C8"/>
    <w:rsid w:val="00237601"/>
    <w:rsid w:val="00237793"/>
    <w:rsid w:val="0023786E"/>
    <w:rsid w:val="00237A48"/>
    <w:rsid w:val="00237ADE"/>
    <w:rsid w:val="00237B5D"/>
    <w:rsid w:val="00237BF5"/>
    <w:rsid w:val="00237D6F"/>
    <w:rsid w:val="0024036E"/>
    <w:rsid w:val="002403E6"/>
    <w:rsid w:val="002408A3"/>
    <w:rsid w:val="002409FA"/>
    <w:rsid w:val="00240A9B"/>
    <w:rsid w:val="00240E85"/>
    <w:rsid w:val="00240EB1"/>
    <w:rsid w:val="00240F17"/>
    <w:rsid w:val="002418F0"/>
    <w:rsid w:val="00241BD6"/>
    <w:rsid w:val="00241E40"/>
    <w:rsid w:val="00241E4E"/>
    <w:rsid w:val="00242345"/>
    <w:rsid w:val="00242B13"/>
    <w:rsid w:val="00242BC8"/>
    <w:rsid w:val="00242BF0"/>
    <w:rsid w:val="00242D5F"/>
    <w:rsid w:val="00243176"/>
    <w:rsid w:val="002433BC"/>
    <w:rsid w:val="00243631"/>
    <w:rsid w:val="002436BA"/>
    <w:rsid w:val="00243709"/>
    <w:rsid w:val="00243747"/>
    <w:rsid w:val="00243792"/>
    <w:rsid w:val="002438C9"/>
    <w:rsid w:val="00243AE1"/>
    <w:rsid w:val="0024448F"/>
    <w:rsid w:val="00244497"/>
    <w:rsid w:val="00244530"/>
    <w:rsid w:val="00244690"/>
    <w:rsid w:val="0024487F"/>
    <w:rsid w:val="00244924"/>
    <w:rsid w:val="00244B9E"/>
    <w:rsid w:val="00244BC8"/>
    <w:rsid w:val="00244E53"/>
    <w:rsid w:val="00244F54"/>
    <w:rsid w:val="00244FDD"/>
    <w:rsid w:val="00245721"/>
    <w:rsid w:val="00245918"/>
    <w:rsid w:val="00245B47"/>
    <w:rsid w:val="00245DC7"/>
    <w:rsid w:val="00245E39"/>
    <w:rsid w:val="00246008"/>
    <w:rsid w:val="002460A6"/>
    <w:rsid w:val="0024661B"/>
    <w:rsid w:val="0024668E"/>
    <w:rsid w:val="002467C7"/>
    <w:rsid w:val="00246C5F"/>
    <w:rsid w:val="00246FA7"/>
    <w:rsid w:val="00247083"/>
    <w:rsid w:val="0024759B"/>
    <w:rsid w:val="00247748"/>
    <w:rsid w:val="002477D8"/>
    <w:rsid w:val="00247A5C"/>
    <w:rsid w:val="00247A62"/>
    <w:rsid w:val="00247F73"/>
    <w:rsid w:val="00247FE3"/>
    <w:rsid w:val="00250186"/>
    <w:rsid w:val="00250220"/>
    <w:rsid w:val="00250704"/>
    <w:rsid w:val="00250969"/>
    <w:rsid w:val="00250C8F"/>
    <w:rsid w:val="0025119C"/>
    <w:rsid w:val="0025120A"/>
    <w:rsid w:val="00251463"/>
    <w:rsid w:val="00251516"/>
    <w:rsid w:val="0025168B"/>
    <w:rsid w:val="0025188C"/>
    <w:rsid w:val="00251A6F"/>
    <w:rsid w:val="00251B56"/>
    <w:rsid w:val="00251CD7"/>
    <w:rsid w:val="00252012"/>
    <w:rsid w:val="002522AD"/>
    <w:rsid w:val="002523EB"/>
    <w:rsid w:val="00252517"/>
    <w:rsid w:val="0025285F"/>
    <w:rsid w:val="00252915"/>
    <w:rsid w:val="00252ABD"/>
    <w:rsid w:val="00252B7D"/>
    <w:rsid w:val="00252C58"/>
    <w:rsid w:val="002531CD"/>
    <w:rsid w:val="002531CE"/>
    <w:rsid w:val="00253211"/>
    <w:rsid w:val="002535B5"/>
    <w:rsid w:val="00253980"/>
    <w:rsid w:val="00253A56"/>
    <w:rsid w:val="00253D55"/>
    <w:rsid w:val="00253D5D"/>
    <w:rsid w:val="00253E3D"/>
    <w:rsid w:val="00254532"/>
    <w:rsid w:val="00254611"/>
    <w:rsid w:val="00254B4F"/>
    <w:rsid w:val="00254FC7"/>
    <w:rsid w:val="0025506B"/>
    <w:rsid w:val="0025519E"/>
    <w:rsid w:val="002552A4"/>
    <w:rsid w:val="002552E6"/>
    <w:rsid w:val="00255474"/>
    <w:rsid w:val="002554A8"/>
    <w:rsid w:val="002555DC"/>
    <w:rsid w:val="0025578E"/>
    <w:rsid w:val="00255CA1"/>
    <w:rsid w:val="0025611B"/>
    <w:rsid w:val="0025626F"/>
    <w:rsid w:val="002565CB"/>
    <w:rsid w:val="00256643"/>
    <w:rsid w:val="00256686"/>
    <w:rsid w:val="00256B29"/>
    <w:rsid w:val="00256E61"/>
    <w:rsid w:val="002570E3"/>
    <w:rsid w:val="002572FF"/>
    <w:rsid w:val="00257751"/>
    <w:rsid w:val="002578AE"/>
    <w:rsid w:val="002579DE"/>
    <w:rsid w:val="00260074"/>
    <w:rsid w:val="00260144"/>
    <w:rsid w:val="0026021A"/>
    <w:rsid w:val="002602DA"/>
    <w:rsid w:val="002604A0"/>
    <w:rsid w:val="00260540"/>
    <w:rsid w:val="00260588"/>
    <w:rsid w:val="00260848"/>
    <w:rsid w:val="0026096A"/>
    <w:rsid w:val="00260A73"/>
    <w:rsid w:val="00260A77"/>
    <w:rsid w:val="00260B0C"/>
    <w:rsid w:val="00260B86"/>
    <w:rsid w:val="002613F6"/>
    <w:rsid w:val="002617EF"/>
    <w:rsid w:val="00261978"/>
    <w:rsid w:val="002619EB"/>
    <w:rsid w:val="00261AED"/>
    <w:rsid w:val="00261DF1"/>
    <w:rsid w:val="00261F88"/>
    <w:rsid w:val="00261F8C"/>
    <w:rsid w:val="00261FAD"/>
    <w:rsid w:val="00262044"/>
    <w:rsid w:val="00262160"/>
    <w:rsid w:val="002621D6"/>
    <w:rsid w:val="002622F5"/>
    <w:rsid w:val="002622F7"/>
    <w:rsid w:val="002623F0"/>
    <w:rsid w:val="00262439"/>
    <w:rsid w:val="0026287E"/>
    <w:rsid w:val="00262BA9"/>
    <w:rsid w:val="00263049"/>
    <w:rsid w:val="0026324D"/>
    <w:rsid w:val="002632A5"/>
    <w:rsid w:val="00263418"/>
    <w:rsid w:val="00263671"/>
    <w:rsid w:val="00263A38"/>
    <w:rsid w:val="00263A7E"/>
    <w:rsid w:val="00263AF0"/>
    <w:rsid w:val="00263CE8"/>
    <w:rsid w:val="00263D58"/>
    <w:rsid w:val="00263DE6"/>
    <w:rsid w:val="00263E4D"/>
    <w:rsid w:val="00263F41"/>
    <w:rsid w:val="002640B8"/>
    <w:rsid w:val="00264196"/>
    <w:rsid w:val="002641A6"/>
    <w:rsid w:val="0026432A"/>
    <w:rsid w:val="002644BD"/>
    <w:rsid w:val="0026455A"/>
    <w:rsid w:val="002647EC"/>
    <w:rsid w:val="00264A59"/>
    <w:rsid w:val="00264B85"/>
    <w:rsid w:val="00264C3E"/>
    <w:rsid w:val="00264E30"/>
    <w:rsid w:val="00264F3B"/>
    <w:rsid w:val="00264F6D"/>
    <w:rsid w:val="00265148"/>
    <w:rsid w:val="0026528E"/>
    <w:rsid w:val="00265300"/>
    <w:rsid w:val="00265410"/>
    <w:rsid w:val="00265649"/>
    <w:rsid w:val="002658DC"/>
    <w:rsid w:val="00265B64"/>
    <w:rsid w:val="00265B8F"/>
    <w:rsid w:val="00265CCF"/>
    <w:rsid w:val="00265EE6"/>
    <w:rsid w:val="00266251"/>
    <w:rsid w:val="00266311"/>
    <w:rsid w:val="002666DF"/>
    <w:rsid w:val="00266757"/>
    <w:rsid w:val="00266870"/>
    <w:rsid w:val="00267006"/>
    <w:rsid w:val="00267164"/>
    <w:rsid w:val="0026717F"/>
    <w:rsid w:val="002672DF"/>
    <w:rsid w:val="002673D9"/>
    <w:rsid w:val="00267710"/>
    <w:rsid w:val="00267904"/>
    <w:rsid w:val="00267D04"/>
    <w:rsid w:val="00267D7F"/>
    <w:rsid w:val="002701DE"/>
    <w:rsid w:val="002705C0"/>
    <w:rsid w:val="002705F0"/>
    <w:rsid w:val="00270EE0"/>
    <w:rsid w:val="00271142"/>
    <w:rsid w:val="00271465"/>
    <w:rsid w:val="00271DF6"/>
    <w:rsid w:val="00271E2C"/>
    <w:rsid w:val="00271F19"/>
    <w:rsid w:val="0027236F"/>
    <w:rsid w:val="002723AE"/>
    <w:rsid w:val="00272499"/>
    <w:rsid w:val="002724CD"/>
    <w:rsid w:val="00272516"/>
    <w:rsid w:val="00272786"/>
    <w:rsid w:val="002727F5"/>
    <w:rsid w:val="0027290F"/>
    <w:rsid w:val="00272A2D"/>
    <w:rsid w:val="00272ADF"/>
    <w:rsid w:val="00272B57"/>
    <w:rsid w:val="00272DC6"/>
    <w:rsid w:val="00272E0F"/>
    <w:rsid w:val="002732CF"/>
    <w:rsid w:val="00273528"/>
    <w:rsid w:val="00273538"/>
    <w:rsid w:val="002738BA"/>
    <w:rsid w:val="00273CE9"/>
    <w:rsid w:val="00273EAC"/>
    <w:rsid w:val="00274099"/>
    <w:rsid w:val="0027423B"/>
    <w:rsid w:val="002744AB"/>
    <w:rsid w:val="002745B2"/>
    <w:rsid w:val="002747AD"/>
    <w:rsid w:val="00274903"/>
    <w:rsid w:val="00274D41"/>
    <w:rsid w:val="00274EDD"/>
    <w:rsid w:val="00274F1B"/>
    <w:rsid w:val="00275030"/>
    <w:rsid w:val="00275237"/>
    <w:rsid w:val="002755F3"/>
    <w:rsid w:val="00275855"/>
    <w:rsid w:val="0027589F"/>
    <w:rsid w:val="00275956"/>
    <w:rsid w:val="00275A5A"/>
    <w:rsid w:val="00275C6E"/>
    <w:rsid w:val="00275D8F"/>
    <w:rsid w:val="00275DDD"/>
    <w:rsid w:val="00275E52"/>
    <w:rsid w:val="00276107"/>
    <w:rsid w:val="0027649C"/>
    <w:rsid w:val="00276526"/>
    <w:rsid w:val="00276873"/>
    <w:rsid w:val="002768F5"/>
    <w:rsid w:val="002768FF"/>
    <w:rsid w:val="00276A5B"/>
    <w:rsid w:val="00276A90"/>
    <w:rsid w:val="00276BB4"/>
    <w:rsid w:val="00276DB0"/>
    <w:rsid w:val="0027705C"/>
    <w:rsid w:val="0027710C"/>
    <w:rsid w:val="002771EC"/>
    <w:rsid w:val="00277215"/>
    <w:rsid w:val="00277644"/>
    <w:rsid w:val="00277650"/>
    <w:rsid w:val="002778B8"/>
    <w:rsid w:val="00277C0B"/>
    <w:rsid w:val="00277F8E"/>
    <w:rsid w:val="002800DE"/>
    <w:rsid w:val="00280464"/>
    <w:rsid w:val="002808B4"/>
    <w:rsid w:val="002808D7"/>
    <w:rsid w:val="00280943"/>
    <w:rsid w:val="00280AE2"/>
    <w:rsid w:val="00280C0F"/>
    <w:rsid w:val="00280F89"/>
    <w:rsid w:val="00281003"/>
    <w:rsid w:val="00281127"/>
    <w:rsid w:val="0028123B"/>
    <w:rsid w:val="0028134B"/>
    <w:rsid w:val="00281428"/>
    <w:rsid w:val="00281473"/>
    <w:rsid w:val="00281499"/>
    <w:rsid w:val="00281760"/>
    <w:rsid w:val="002819D3"/>
    <w:rsid w:val="00281A3E"/>
    <w:rsid w:val="00281D6D"/>
    <w:rsid w:val="0028202C"/>
    <w:rsid w:val="00282096"/>
    <w:rsid w:val="002820AD"/>
    <w:rsid w:val="0028268C"/>
    <w:rsid w:val="002826A2"/>
    <w:rsid w:val="0028270F"/>
    <w:rsid w:val="002828C3"/>
    <w:rsid w:val="00282A86"/>
    <w:rsid w:val="00282CAE"/>
    <w:rsid w:val="00282D8B"/>
    <w:rsid w:val="00282DCA"/>
    <w:rsid w:val="002831DE"/>
    <w:rsid w:val="00283358"/>
    <w:rsid w:val="00283458"/>
    <w:rsid w:val="002834DD"/>
    <w:rsid w:val="00283596"/>
    <w:rsid w:val="0028366F"/>
    <w:rsid w:val="002837AF"/>
    <w:rsid w:val="00283880"/>
    <w:rsid w:val="002839B4"/>
    <w:rsid w:val="002839B8"/>
    <w:rsid w:val="002842D8"/>
    <w:rsid w:val="002845E0"/>
    <w:rsid w:val="002845F4"/>
    <w:rsid w:val="002846C7"/>
    <w:rsid w:val="002846FB"/>
    <w:rsid w:val="00284C0D"/>
    <w:rsid w:val="00284ED0"/>
    <w:rsid w:val="00285228"/>
    <w:rsid w:val="0028523B"/>
    <w:rsid w:val="0028526C"/>
    <w:rsid w:val="002852CB"/>
    <w:rsid w:val="00285305"/>
    <w:rsid w:val="00285553"/>
    <w:rsid w:val="00285734"/>
    <w:rsid w:val="0028580C"/>
    <w:rsid w:val="002858FD"/>
    <w:rsid w:val="002859F5"/>
    <w:rsid w:val="00285C22"/>
    <w:rsid w:val="002861F2"/>
    <w:rsid w:val="0028634F"/>
    <w:rsid w:val="00286604"/>
    <w:rsid w:val="0028660A"/>
    <w:rsid w:val="0028665E"/>
    <w:rsid w:val="00286861"/>
    <w:rsid w:val="002868DE"/>
    <w:rsid w:val="00286A9B"/>
    <w:rsid w:val="00286B00"/>
    <w:rsid w:val="00286B54"/>
    <w:rsid w:val="00286E9F"/>
    <w:rsid w:val="0028702F"/>
    <w:rsid w:val="0028703F"/>
    <w:rsid w:val="00287160"/>
    <w:rsid w:val="00287484"/>
    <w:rsid w:val="002874D1"/>
    <w:rsid w:val="002875F1"/>
    <w:rsid w:val="002878CC"/>
    <w:rsid w:val="00287B58"/>
    <w:rsid w:val="00287FD4"/>
    <w:rsid w:val="0029034D"/>
    <w:rsid w:val="00290369"/>
    <w:rsid w:val="00290733"/>
    <w:rsid w:val="00290BB3"/>
    <w:rsid w:val="00290C85"/>
    <w:rsid w:val="00290DD2"/>
    <w:rsid w:val="00290E2F"/>
    <w:rsid w:val="002911D1"/>
    <w:rsid w:val="002916B9"/>
    <w:rsid w:val="00291C44"/>
    <w:rsid w:val="00291D77"/>
    <w:rsid w:val="00291F92"/>
    <w:rsid w:val="0029210D"/>
    <w:rsid w:val="00292188"/>
    <w:rsid w:val="002923FC"/>
    <w:rsid w:val="0029257F"/>
    <w:rsid w:val="00292787"/>
    <w:rsid w:val="00292868"/>
    <w:rsid w:val="002929C3"/>
    <w:rsid w:val="00292BF2"/>
    <w:rsid w:val="00292C7C"/>
    <w:rsid w:val="002933DD"/>
    <w:rsid w:val="002933FD"/>
    <w:rsid w:val="0029344E"/>
    <w:rsid w:val="002936F1"/>
    <w:rsid w:val="00293759"/>
    <w:rsid w:val="00293943"/>
    <w:rsid w:val="00293957"/>
    <w:rsid w:val="00293B28"/>
    <w:rsid w:val="00293BA8"/>
    <w:rsid w:val="00293C52"/>
    <w:rsid w:val="00293D96"/>
    <w:rsid w:val="00294157"/>
    <w:rsid w:val="002944B7"/>
    <w:rsid w:val="00294645"/>
    <w:rsid w:val="002947C7"/>
    <w:rsid w:val="00294881"/>
    <w:rsid w:val="0029490C"/>
    <w:rsid w:val="0029493A"/>
    <w:rsid w:val="00294940"/>
    <w:rsid w:val="00294B4B"/>
    <w:rsid w:val="00294C94"/>
    <w:rsid w:val="00294C9A"/>
    <w:rsid w:val="00295002"/>
    <w:rsid w:val="00295313"/>
    <w:rsid w:val="00295350"/>
    <w:rsid w:val="002953E5"/>
    <w:rsid w:val="002956BC"/>
    <w:rsid w:val="002956F6"/>
    <w:rsid w:val="00295930"/>
    <w:rsid w:val="00295ED6"/>
    <w:rsid w:val="0029644C"/>
    <w:rsid w:val="00296DF4"/>
    <w:rsid w:val="00296E3D"/>
    <w:rsid w:val="00296F69"/>
    <w:rsid w:val="0029738F"/>
    <w:rsid w:val="002974B8"/>
    <w:rsid w:val="00297754"/>
    <w:rsid w:val="002977C9"/>
    <w:rsid w:val="00297C4B"/>
    <w:rsid w:val="00297C6E"/>
    <w:rsid w:val="00297E0C"/>
    <w:rsid w:val="00297F5D"/>
    <w:rsid w:val="002A014A"/>
    <w:rsid w:val="002A0175"/>
    <w:rsid w:val="002A0188"/>
    <w:rsid w:val="002A0347"/>
    <w:rsid w:val="002A03C3"/>
    <w:rsid w:val="002A04D0"/>
    <w:rsid w:val="002A0585"/>
    <w:rsid w:val="002A05DD"/>
    <w:rsid w:val="002A06BB"/>
    <w:rsid w:val="002A0F80"/>
    <w:rsid w:val="002A1348"/>
    <w:rsid w:val="002A1389"/>
    <w:rsid w:val="002A13F4"/>
    <w:rsid w:val="002A223A"/>
    <w:rsid w:val="002A2688"/>
    <w:rsid w:val="002A2B20"/>
    <w:rsid w:val="002A2B51"/>
    <w:rsid w:val="002A2C05"/>
    <w:rsid w:val="002A2C1B"/>
    <w:rsid w:val="002A2D88"/>
    <w:rsid w:val="002A2FD5"/>
    <w:rsid w:val="002A377B"/>
    <w:rsid w:val="002A38B7"/>
    <w:rsid w:val="002A3C11"/>
    <w:rsid w:val="002A3D76"/>
    <w:rsid w:val="002A3E30"/>
    <w:rsid w:val="002A3E62"/>
    <w:rsid w:val="002A3EDD"/>
    <w:rsid w:val="002A3FB0"/>
    <w:rsid w:val="002A40DC"/>
    <w:rsid w:val="002A42E2"/>
    <w:rsid w:val="002A4425"/>
    <w:rsid w:val="002A4548"/>
    <w:rsid w:val="002A46B0"/>
    <w:rsid w:val="002A476C"/>
    <w:rsid w:val="002A4F0F"/>
    <w:rsid w:val="002A50D5"/>
    <w:rsid w:val="002A51FD"/>
    <w:rsid w:val="002A5556"/>
    <w:rsid w:val="002A57BD"/>
    <w:rsid w:val="002A590E"/>
    <w:rsid w:val="002A59B4"/>
    <w:rsid w:val="002A5A63"/>
    <w:rsid w:val="002A5F88"/>
    <w:rsid w:val="002A639F"/>
    <w:rsid w:val="002A6954"/>
    <w:rsid w:val="002A6978"/>
    <w:rsid w:val="002A6A64"/>
    <w:rsid w:val="002A6F68"/>
    <w:rsid w:val="002A7262"/>
    <w:rsid w:val="002A75D0"/>
    <w:rsid w:val="002A7A6B"/>
    <w:rsid w:val="002A7A95"/>
    <w:rsid w:val="002A7D6A"/>
    <w:rsid w:val="002A7EF3"/>
    <w:rsid w:val="002B0140"/>
    <w:rsid w:val="002B0331"/>
    <w:rsid w:val="002B035C"/>
    <w:rsid w:val="002B048A"/>
    <w:rsid w:val="002B0655"/>
    <w:rsid w:val="002B07F0"/>
    <w:rsid w:val="002B0911"/>
    <w:rsid w:val="002B0FC4"/>
    <w:rsid w:val="002B1011"/>
    <w:rsid w:val="002B13BC"/>
    <w:rsid w:val="002B141A"/>
    <w:rsid w:val="002B1750"/>
    <w:rsid w:val="002B188B"/>
    <w:rsid w:val="002B1914"/>
    <w:rsid w:val="002B199E"/>
    <w:rsid w:val="002B1B44"/>
    <w:rsid w:val="002B2292"/>
    <w:rsid w:val="002B230C"/>
    <w:rsid w:val="002B2366"/>
    <w:rsid w:val="002B2574"/>
    <w:rsid w:val="002B2994"/>
    <w:rsid w:val="002B2A7D"/>
    <w:rsid w:val="002B2EEB"/>
    <w:rsid w:val="002B2F0B"/>
    <w:rsid w:val="002B3246"/>
    <w:rsid w:val="002B329B"/>
    <w:rsid w:val="002B3B15"/>
    <w:rsid w:val="002B3B33"/>
    <w:rsid w:val="002B40C7"/>
    <w:rsid w:val="002B41A5"/>
    <w:rsid w:val="002B45BA"/>
    <w:rsid w:val="002B4632"/>
    <w:rsid w:val="002B49A5"/>
    <w:rsid w:val="002B49E2"/>
    <w:rsid w:val="002B4AED"/>
    <w:rsid w:val="002B4D51"/>
    <w:rsid w:val="002B4E2B"/>
    <w:rsid w:val="002B4F84"/>
    <w:rsid w:val="002B4FFF"/>
    <w:rsid w:val="002B5085"/>
    <w:rsid w:val="002B5587"/>
    <w:rsid w:val="002B55B8"/>
    <w:rsid w:val="002B5675"/>
    <w:rsid w:val="002B571A"/>
    <w:rsid w:val="002B59EE"/>
    <w:rsid w:val="002B5C1D"/>
    <w:rsid w:val="002B5E67"/>
    <w:rsid w:val="002B5ED5"/>
    <w:rsid w:val="002B5F74"/>
    <w:rsid w:val="002B5FA6"/>
    <w:rsid w:val="002B6153"/>
    <w:rsid w:val="002B62BB"/>
    <w:rsid w:val="002B6444"/>
    <w:rsid w:val="002B694B"/>
    <w:rsid w:val="002B6ED4"/>
    <w:rsid w:val="002B70E3"/>
    <w:rsid w:val="002B729A"/>
    <w:rsid w:val="002B748B"/>
    <w:rsid w:val="002B759E"/>
    <w:rsid w:val="002B7717"/>
    <w:rsid w:val="002B78B6"/>
    <w:rsid w:val="002B7AFE"/>
    <w:rsid w:val="002B7C7A"/>
    <w:rsid w:val="002B7D01"/>
    <w:rsid w:val="002B7E05"/>
    <w:rsid w:val="002B7E6D"/>
    <w:rsid w:val="002C0046"/>
    <w:rsid w:val="002C0123"/>
    <w:rsid w:val="002C0180"/>
    <w:rsid w:val="002C023A"/>
    <w:rsid w:val="002C08A9"/>
    <w:rsid w:val="002C0CF5"/>
    <w:rsid w:val="002C0F49"/>
    <w:rsid w:val="002C0F75"/>
    <w:rsid w:val="002C1293"/>
    <w:rsid w:val="002C177D"/>
    <w:rsid w:val="002C1952"/>
    <w:rsid w:val="002C1AE6"/>
    <w:rsid w:val="002C1F94"/>
    <w:rsid w:val="002C1FBA"/>
    <w:rsid w:val="002C2222"/>
    <w:rsid w:val="002C2486"/>
    <w:rsid w:val="002C251F"/>
    <w:rsid w:val="002C25E5"/>
    <w:rsid w:val="002C2681"/>
    <w:rsid w:val="002C2693"/>
    <w:rsid w:val="002C2BF0"/>
    <w:rsid w:val="002C2FAF"/>
    <w:rsid w:val="002C2FCB"/>
    <w:rsid w:val="002C3355"/>
    <w:rsid w:val="002C3428"/>
    <w:rsid w:val="002C3492"/>
    <w:rsid w:val="002C3692"/>
    <w:rsid w:val="002C36C2"/>
    <w:rsid w:val="002C39EA"/>
    <w:rsid w:val="002C3A31"/>
    <w:rsid w:val="002C3C43"/>
    <w:rsid w:val="002C3CB2"/>
    <w:rsid w:val="002C3EF1"/>
    <w:rsid w:val="002C4278"/>
    <w:rsid w:val="002C42A3"/>
    <w:rsid w:val="002C42B8"/>
    <w:rsid w:val="002C47BA"/>
    <w:rsid w:val="002C4E18"/>
    <w:rsid w:val="002C4F68"/>
    <w:rsid w:val="002C4FA0"/>
    <w:rsid w:val="002C4FF5"/>
    <w:rsid w:val="002C55B0"/>
    <w:rsid w:val="002C568C"/>
    <w:rsid w:val="002C5913"/>
    <w:rsid w:val="002C5C77"/>
    <w:rsid w:val="002C5DB9"/>
    <w:rsid w:val="002C5E38"/>
    <w:rsid w:val="002C658B"/>
    <w:rsid w:val="002C6598"/>
    <w:rsid w:val="002C6809"/>
    <w:rsid w:val="002C6838"/>
    <w:rsid w:val="002C6A4E"/>
    <w:rsid w:val="002C6D11"/>
    <w:rsid w:val="002C7501"/>
    <w:rsid w:val="002C7672"/>
    <w:rsid w:val="002C7990"/>
    <w:rsid w:val="002C7AA9"/>
    <w:rsid w:val="002C7E13"/>
    <w:rsid w:val="002C7E72"/>
    <w:rsid w:val="002D0110"/>
    <w:rsid w:val="002D026C"/>
    <w:rsid w:val="002D0320"/>
    <w:rsid w:val="002D04E5"/>
    <w:rsid w:val="002D083A"/>
    <w:rsid w:val="002D0841"/>
    <w:rsid w:val="002D0A3C"/>
    <w:rsid w:val="002D0D77"/>
    <w:rsid w:val="002D0DCC"/>
    <w:rsid w:val="002D12E1"/>
    <w:rsid w:val="002D160A"/>
    <w:rsid w:val="002D1A2D"/>
    <w:rsid w:val="002D1CDB"/>
    <w:rsid w:val="002D1F53"/>
    <w:rsid w:val="002D201E"/>
    <w:rsid w:val="002D20A8"/>
    <w:rsid w:val="002D22A0"/>
    <w:rsid w:val="002D2303"/>
    <w:rsid w:val="002D2824"/>
    <w:rsid w:val="002D2A21"/>
    <w:rsid w:val="002D2AAF"/>
    <w:rsid w:val="002D2DC9"/>
    <w:rsid w:val="002D2F9A"/>
    <w:rsid w:val="002D2FE7"/>
    <w:rsid w:val="002D33BF"/>
    <w:rsid w:val="002D355D"/>
    <w:rsid w:val="002D35F9"/>
    <w:rsid w:val="002D38C8"/>
    <w:rsid w:val="002D3A36"/>
    <w:rsid w:val="002D3BD5"/>
    <w:rsid w:val="002D3C5F"/>
    <w:rsid w:val="002D41AF"/>
    <w:rsid w:val="002D4395"/>
    <w:rsid w:val="002D4440"/>
    <w:rsid w:val="002D48F3"/>
    <w:rsid w:val="002D49DC"/>
    <w:rsid w:val="002D4A39"/>
    <w:rsid w:val="002D50A6"/>
    <w:rsid w:val="002D515D"/>
    <w:rsid w:val="002D51FF"/>
    <w:rsid w:val="002D536E"/>
    <w:rsid w:val="002D563B"/>
    <w:rsid w:val="002D5661"/>
    <w:rsid w:val="002D5780"/>
    <w:rsid w:val="002D5895"/>
    <w:rsid w:val="002D58BE"/>
    <w:rsid w:val="002D5B14"/>
    <w:rsid w:val="002D5D7B"/>
    <w:rsid w:val="002D5E63"/>
    <w:rsid w:val="002D6024"/>
    <w:rsid w:val="002D6047"/>
    <w:rsid w:val="002D61D3"/>
    <w:rsid w:val="002D6385"/>
    <w:rsid w:val="002D646B"/>
    <w:rsid w:val="002D6477"/>
    <w:rsid w:val="002D68B9"/>
    <w:rsid w:val="002D68E0"/>
    <w:rsid w:val="002D692C"/>
    <w:rsid w:val="002D6962"/>
    <w:rsid w:val="002D6B18"/>
    <w:rsid w:val="002D6CC8"/>
    <w:rsid w:val="002D6EC6"/>
    <w:rsid w:val="002D6FBF"/>
    <w:rsid w:val="002D7027"/>
    <w:rsid w:val="002D7043"/>
    <w:rsid w:val="002D7163"/>
    <w:rsid w:val="002D74DA"/>
    <w:rsid w:val="002D7724"/>
    <w:rsid w:val="002D7762"/>
    <w:rsid w:val="002D787B"/>
    <w:rsid w:val="002D787F"/>
    <w:rsid w:val="002D79F0"/>
    <w:rsid w:val="002D7A40"/>
    <w:rsid w:val="002D7BAA"/>
    <w:rsid w:val="002D7BFF"/>
    <w:rsid w:val="002D7D16"/>
    <w:rsid w:val="002E0294"/>
    <w:rsid w:val="002E048B"/>
    <w:rsid w:val="002E05B4"/>
    <w:rsid w:val="002E0708"/>
    <w:rsid w:val="002E0776"/>
    <w:rsid w:val="002E0A2C"/>
    <w:rsid w:val="002E0BE3"/>
    <w:rsid w:val="002E0C44"/>
    <w:rsid w:val="002E0D9C"/>
    <w:rsid w:val="002E0FD2"/>
    <w:rsid w:val="002E14AA"/>
    <w:rsid w:val="002E1692"/>
    <w:rsid w:val="002E1719"/>
    <w:rsid w:val="002E189A"/>
    <w:rsid w:val="002E1B32"/>
    <w:rsid w:val="002E1E47"/>
    <w:rsid w:val="002E21B6"/>
    <w:rsid w:val="002E23B3"/>
    <w:rsid w:val="002E24FB"/>
    <w:rsid w:val="002E26F2"/>
    <w:rsid w:val="002E2AD6"/>
    <w:rsid w:val="002E2D39"/>
    <w:rsid w:val="002E2E9B"/>
    <w:rsid w:val="002E3050"/>
    <w:rsid w:val="002E3164"/>
    <w:rsid w:val="002E35C3"/>
    <w:rsid w:val="002E35DA"/>
    <w:rsid w:val="002E35F1"/>
    <w:rsid w:val="002E3915"/>
    <w:rsid w:val="002E3D01"/>
    <w:rsid w:val="002E3EA8"/>
    <w:rsid w:val="002E4131"/>
    <w:rsid w:val="002E4151"/>
    <w:rsid w:val="002E4630"/>
    <w:rsid w:val="002E46E8"/>
    <w:rsid w:val="002E48A8"/>
    <w:rsid w:val="002E49D3"/>
    <w:rsid w:val="002E4C95"/>
    <w:rsid w:val="002E4DE8"/>
    <w:rsid w:val="002E4E7A"/>
    <w:rsid w:val="002E4F57"/>
    <w:rsid w:val="002E513A"/>
    <w:rsid w:val="002E5186"/>
    <w:rsid w:val="002E539A"/>
    <w:rsid w:val="002E56C1"/>
    <w:rsid w:val="002E56EF"/>
    <w:rsid w:val="002E5982"/>
    <w:rsid w:val="002E5E28"/>
    <w:rsid w:val="002E5F38"/>
    <w:rsid w:val="002E606F"/>
    <w:rsid w:val="002E60EB"/>
    <w:rsid w:val="002E63E9"/>
    <w:rsid w:val="002E6C23"/>
    <w:rsid w:val="002E6C38"/>
    <w:rsid w:val="002E6DA5"/>
    <w:rsid w:val="002E719E"/>
    <w:rsid w:val="002E74F0"/>
    <w:rsid w:val="002E7694"/>
    <w:rsid w:val="002E7747"/>
    <w:rsid w:val="002E77C9"/>
    <w:rsid w:val="002E7812"/>
    <w:rsid w:val="002E7988"/>
    <w:rsid w:val="002E7BB5"/>
    <w:rsid w:val="002E7C59"/>
    <w:rsid w:val="002E7D38"/>
    <w:rsid w:val="002E7D7B"/>
    <w:rsid w:val="002E7F48"/>
    <w:rsid w:val="002E7FF3"/>
    <w:rsid w:val="002F006C"/>
    <w:rsid w:val="002F0258"/>
    <w:rsid w:val="002F0355"/>
    <w:rsid w:val="002F03F3"/>
    <w:rsid w:val="002F043A"/>
    <w:rsid w:val="002F0527"/>
    <w:rsid w:val="002F0748"/>
    <w:rsid w:val="002F0861"/>
    <w:rsid w:val="002F08D8"/>
    <w:rsid w:val="002F1224"/>
    <w:rsid w:val="002F1283"/>
    <w:rsid w:val="002F13C5"/>
    <w:rsid w:val="002F158A"/>
    <w:rsid w:val="002F1753"/>
    <w:rsid w:val="002F19D0"/>
    <w:rsid w:val="002F19F9"/>
    <w:rsid w:val="002F1C7B"/>
    <w:rsid w:val="002F1F95"/>
    <w:rsid w:val="002F22A8"/>
    <w:rsid w:val="002F26B8"/>
    <w:rsid w:val="002F2B62"/>
    <w:rsid w:val="002F3101"/>
    <w:rsid w:val="002F3796"/>
    <w:rsid w:val="002F37D9"/>
    <w:rsid w:val="002F3834"/>
    <w:rsid w:val="002F3CDD"/>
    <w:rsid w:val="002F3EDF"/>
    <w:rsid w:val="002F3FAF"/>
    <w:rsid w:val="002F40F9"/>
    <w:rsid w:val="002F4102"/>
    <w:rsid w:val="002F4241"/>
    <w:rsid w:val="002F4433"/>
    <w:rsid w:val="002F457F"/>
    <w:rsid w:val="002F48CA"/>
    <w:rsid w:val="002F48F2"/>
    <w:rsid w:val="002F4965"/>
    <w:rsid w:val="002F4966"/>
    <w:rsid w:val="002F49CF"/>
    <w:rsid w:val="002F4DBB"/>
    <w:rsid w:val="002F51A8"/>
    <w:rsid w:val="002F51E6"/>
    <w:rsid w:val="002F56AA"/>
    <w:rsid w:val="002F5E12"/>
    <w:rsid w:val="002F5E28"/>
    <w:rsid w:val="002F5EBE"/>
    <w:rsid w:val="002F6367"/>
    <w:rsid w:val="002F65EF"/>
    <w:rsid w:val="002F674B"/>
    <w:rsid w:val="002F6752"/>
    <w:rsid w:val="002F6956"/>
    <w:rsid w:val="002F69F6"/>
    <w:rsid w:val="002F6C21"/>
    <w:rsid w:val="002F6DC9"/>
    <w:rsid w:val="002F7773"/>
    <w:rsid w:val="002F77C5"/>
    <w:rsid w:val="002F7A58"/>
    <w:rsid w:val="00300110"/>
    <w:rsid w:val="00300247"/>
    <w:rsid w:val="003002B7"/>
    <w:rsid w:val="0030041A"/>
    <w:rsid w:val="00300912"/>
    <w:rsid w:val="00300DE3"/>
    <w:rsid w:val="00301094"/>
    <w:rsid w:val="003012A3"/>
    <w:rsid w:val="0030130B"/>
    <w:rsid w:val="00301462"/>
    <w:rsid w:val="003014C4"/>
    <w:rsid w:val="00301599"/>
    <w:rsid w:val="003016A4"/>
    <w:rsid w:val="00301905"/>
    <w:rsid w:val="0030199B"/>
    <w:rsid w:val="00302006"/>
    <w:rsid w:val="00302335"/>
    <w:rsid w:val="00302341"/>
    <w:rsid w:val="0030238D"/>
    <w:rsid w:val="003024A5"/>
    <w:rsid w:val="00302771"/>
    <w:rsid w:val="00302910"/>
    <w:rsid w:val="00302B4C"/>
    <w:rsid w:val="00302BA4"/>
    <w:rsid w:val="00302CAD"/>
    <w:rsid w:val="00302D48"/>
    <w:rsid w:val="00302DFB"/>
    <w:rsid w:val="003031B1"/>
    <w:rsid w:val="0030357F"/>
    <w:rsid w:val="00303AFA"/>
    <w:rsid w:val="00303CF0"/>
    <w:rsid w:val="00303D36"/>
    <w:rsid w:val="00303E8A"/>
    <w:rsid w:val="00304044"/>
    <w:rsid w:val="003040DF"/>
    <w:rsid w:val="003044AD"/>
    <w:rsid w:val="003045E5"/>
    <w:rsid w:val="003046B9"/>
    <w:rsid w:val="003046C9"/>
    <w:rsid w:val="0030477A"/>
    <w:rsid w:val="003047F6"/>
    <w:rsid w:val="00304823"/>
    <w:rsid w:val="00304A6D"/>
    <w:rsid w:val="00304BC2"/>
    <w:rsid w:val="00304BCC"/>
    <w:rsid w:val="00304D25"/>
    <w:rsid w:val="00304DA4"/>
    <w:rsid w:val="003055ED"/>
    <w:rsid w:val="003056DB"/>
    <w:rsid w:val="003057AD"/>
    <w:rsid w:val="003059C0"/>
    <w:rsid w:val="003059E2"/>
    <w:rsid w:val="00305CE9"/>
    <w:rsid w:val="00305D59"/>
    <w:rsid w:val="00306132"/>
    <w:rsid w:val="0030625C"/>
    <w:rsid w:val="00306398"/>
    <w:rsid w:val="00306444"/>
    <w:rsid w:val="003065DC"/>
    <w:rsid w:val="003067B2"/>
    <w:rsid w:val="00306C73"/>
    <w:rsid w:val="00306F60"/>
    <w:rsid w:val="00307047"/>
    <w:rsid w:val="003070AA"/>
    <w:rsid w:val="0030711A"/>
    <w:rsid w:val="0030713E"/>
    <w:rsid w:val="003073FA"/>
    <w:rsid w:val="0030751B"/>
    <w:rsid w:val="003076A5"/>
    <w:rsid w:val="00307819"/>
    <w:rsid w:val="003079F5"/>
    <w:rsid w:val="00307A8A"/>
    <w:rsid w:val="00307AC5"/>
    <w:rsid w:val="00307B8A"/>
    <w:rsid w:val="00307D76"/>
    <w:rsid w:val="00310352"/>
    <w:rsid w:val="00310413"/>
    <w:rsid w:val="00310471"/>
    <w:rsid w:val="00310927"/>
    <w:rsid w:val="003109B8"/>
    <w:rsid w:val="00310A4C"/>
    <w:rsid w:val="00310B16"/>
    <w:rsid w:val="00310BE5"/>
    <w:rsid w:val="00310F11"/>
    <w:rsid w:val="00311104"/>
    <w:rsid w:val="003114D5"/>
    <w:rsid w:val="00311514"/>
    <w:rsid w:val="00311516"/>
    <w:rsid w:val="00311975"/>
    <w:rsid w:val="003119CF"/>
    <w:rsid w:val="00311A35"/>
    <w:rsid w:val="00311DFD"/>
    <w:rsid w:val="003122B4"/>
    <w:rsid w:val="0031259D"/>
    <w:rsid w:val="003127ED"/>
    <w:rsid w:val="0031285F"/>
    <w:rsid w:val="003128EB"/>
    <w:rsid w:val="00312925"/>
    <w:rsid w:val="00312BFE"/>
    <w:rsid w:val="00312CFA"/>
    <w:rsid w:val="00312DCA"/>
    <w:rsid w:val="00312DDE"/>
    <w:rsid w:val="00312E23"/>
    <w:rsid w:val="00312FD2"/>
    <w:rsid w:val="00313038"/>
    <w:rsid w:val="00313361"/>
    <w:rsid w:val="003133E2"/>
    <w:rsid w:val="003135B4"/>
    <w:rsid w:val="00313652"/>
    <w:rsid w:val="0031377B"/>
    <w:rsid w:val="00313820"/>
    <w:rsid w:val="003138D5"/>
    <w:rsid w:val="003139EF"/>
    <w:rsid w:val="00313AEC"/>
    <w:rsid w:val="00313E3E"/>
    <w:rsid w:val="00313F59"/>
    <w:rsid w:val="003144EF"/>
    <w:rsid w:val="00314933"/>
    <w:rsid w:val="0031496F"/>
    <w:rsid w:val="003149AC"/>
    <w:rsid w:val="00314ACD"/>
    <w:rsid w:val="00314D76"/>
    <w:rsid w:val="00314E14"/>
    <w:rsid w:val="0031526B"/>
    <w:rsid w:val="00315316"/>
    <w:rsid w:val="00315317"/>
    <w:rsid w:val="003153F7"/>
    <w:rsid w:val="0031555A"/>
    <w:rsid w:val="0031590B"/>
    <w:rsid w:val="003159CB"/>
    <w:rsid w:val="00315A4D"/>
    <w:rsid w:val="00315C09"/>
    <w:rsid w:val="00315C94"/>
    <w:rsid w:val="00315E98"/>
    <w:rsid w:val="003160B8"/>
    <w:rsid w:val="00316194"/>
    <w:rsid w:val="003162B8"/>
    <w:rsid w:val="00316466"/>
    <w:rsid w:val="00316524"/>
    <w:rsid w:val="003165CE"/>
    <w:rsid w:val="0031666E"/>
    <w:rsid w:val="00316891"/>
    <w:rsid w:val="00316970"/>
    <w:rsid w:val="00316AED"/>
    <w:rsid w:val="00316B63"/>
    <w:rsid w:val="00316D76"/>
    <w:rsid w:val="00316E72"/>
    <w:rsid w:val="00316E7E"/>
    <w:rsid w:val="00316E91"/>
    <w:rsid w:val="003171B1"/>
    <w:rsid w:val="0031740B"/>
    <w:rsid w:val="00317537"/>
    <w:rsid w:val="00317639"/>
    <w:rsid w:val="00317640"/>
    <w:rsid w:val="00317698"/>
    <w:rsid w:val="0031784E"/>
    <w:rsid w:val="00317882"/>
    <w:rsid w:val="00317A41"/>
    <w:rsid w:val="00317BB1"/>
    <w:rsid w:val="00317DCC"/>
    <w:rsid w:val="00317DD7"/>
    <w:rsid w:val="00317FB9"/>
    <w:rsid w:val="0032001B"/>
    <w:rsid w:val="003204DD"/>
    <w:rsid w:val="0032094F"/>
    <w:rsid w:val="00320B8E"/>
    <w:rsid w:val="00320C8E"/>
    <w:rsid w:val="003210AB"/>
    <w:rsid w:val="003215EB"/>
    <w:rsid w:val="003217AA"/>
    <w:rsid w:val="003219C0"/>
    <w:rsid w:val="00321C03"/>
    <w:rsid w:val="0032204A"/>
    <w:rsid w:val="003220A5"/>
    <w:rsid w:val="003220B0"/>
    <w:rsid w:val="003223CC"/>
    <w:rsid w:val="00322896"/>
    <w:rsid w:val="00322B81"/>
    <w:rsid w:val="00322EA5"/>
    <w:rsid w:val="0032305D"/>
    <w:rsid w:val="00323217"/>
    <w:rsid w:val="00323477"/>
    <w:rsid w:val="00323586"/>
    <w:rsid w:val="0032362A"/>
    <w:rsid w:val="00323749"/>
    <w:rsid w:val="003237A4"/>
    <w:rsid w:val="0032394A"/>
    <w:rsid w:val="00323A36"/>
    <w:rsid w:val="00323CB4"/>
    <w:rsid w:val="00323DB4"/>
    <w:rsid w:val="00324003"/>
    <w:rsid w:val="00324082"/>
    <w:rsid w:val="003240F0"/>
    <w:rsid w:val="003245FB"/>
    <w:rsid w:val="00324646"/>
    <w:rsid w:val="003246EF"/>
    <w:rsid w:val="00324713"/>
    <w:rsid w:val="003247E1"/>
    <w:rsid w:val="00324A01"/>
    <w:rsid w:val="00324A85"/>
    <w:rsid w:val="00324C6F"/>
    <w:rsid w:val="00324DD5"/>
    <w:rsid w:val="00324DF6"/>
    <w:rsid w:val="00324E2B"/>
    <w:rsid w:val="00324ECF"/>
    <w:rsid w:val="00325086"/>
    <w:rsid w:val="003251A0"/>
    <w:rsid w:val="003251DB"/>
    <w:rsid w:val="0032521E"/>
    <w:rsid w:val="00325276"/>
    <w:rsid w:val="00325365"/>
    <w:rsid w:val="003255F2"/>
    <w:rsid w:val="00325A25"/>
    <w:rsid w:val="00325B27"/>
    <w:rsid w:val="00325D47"/>
    <w:rsid w:val="00325E30"/>
    <w:rsid w:val="00325E67"/>
    <w:rsid w:val="00326022"/>
    <w:rsid w:val="00326117"/>
    <w:rsid w:val="0032628B"/>
    <w:rsid w:val="00326517"/>
    <w:rsid w:val="0032657F"/>
    <w:rsid w:val="003267D3"/>
    <w:rsid w:val="0032680E"/>
    <w:rsid w:val="003268BF"/>
    <w:rsid w:val="00326ADF"/>
    <w:rsid w:val="00326E22"/>
    <w:rsid w:val="00326E39"/>
    <w:rsid w:val="00326F4E"/>
    <w:rsid w:val="00326F4F"/>
    <w:rsid w:val="0032709C"/>
    <w:rsid w:val="00327C74"/>
    <w:rsid w:val="00327D42"/>
    <w:rsid w:val="00327E1D"/>
    <w:rsid w:val="00327F8F"/>
    <w:rsid w:val="003303FC"/>
    <w:rsid w:val="003305BB"/>
    <w:rsid w:val="00330614"/>
    <w:rsid w:val="0033071B"/>
    <w:rsid w:val="003307B8"/>
    <w:rsid w:val="00330A72"/>
    <w:rsid w:val="00330F11"/>
    <w:rsid w:val="00331005"/>
    <w:rsid w:val="00331070"/>
    <w:rsid w:val="003311DD"/>
    <w:rsid w:val="0033146B"/>
    <w:rsid w:val="00331872"/>
    <w:rsid w:val="0033187F"/>
    <w:rsid w:val="00331897"/>
    <w:rsid w:val="003318D0"/>
    <w:rsid w:val="00331AD3"/>
    <w:rsid w:val="00331B38"/>
    <w:rsid w:val="00331BF4"/>
    <w:rsid w:val="00331E09"/>
    <w:rsid w:val="00331ED8"/>
    <w:rsid w:val="00331FE3"/>
    <w:rsid w:val="00332668"/>
    <w:rsid w:val="00332BBB"/>
    <w:rsid w:val="00332F7F"/>
    <w:rsid w:val="0033336B"/>
    <w:rsid w:val="00333635"/>
    <w:rsid w:val="003339D1"/>
    <w:rsid w:val="00333CE9"/>
    <w:rsid w:val="00333D8D"/>
    <w:rsid w:val="00333DE5"/>
    <w:rsid w:val="00333E2B"/>
    <w:rsid w:val="00333E58"/>
    <w:rsid w:val="00333E9D"/>
    <w:rsid w:val="003343AB"/>
    <w:rsid w:val="003343F4"/>
    <w:rsid w:val="003347E6"/>
    <w:rsid w:val="00334CB0"/>
    <w:rsid w:val="00334E94"/>
    <w:rsid w:val="00334EB6"/>
    <w:rsid w:val="00334ED2"/>
    <w:rsid w:val="0033556D"/>
    <w:rsid w:val="003357A1"/>
    <w:rsid w:val="00335A8D"/>
    <w:rsid w:val="00335ADE"/>
    <w:rsid w:val="00335BA1"/>
    <w:rsid w:val="00335C71"/>
    <w:rsid w:val="0033633C"/>
    <w:rsid w:val="003363BC"/>
    <w:rsid w:val="0033657A"/>
    <w:rsid w:val="00336792"/>
    <w:rsid w:val="00336817"/>
    <w:rsid w:val="00336A7F"/>
    <w:rsid w:val="00336C33"/>
    <w:rsid w:val="00336ECF"/>
    <w:rsid w:val="0033712A"/>
    <w:rsid w:val="00337246"/>
    <w:rsid w:val="003376AA"/>
    <w:rsid w:val="003376BF"/>
    <w:rsid w:val="0033779A"/>
    <w:rsid w:val="003377F2"/>
    <w:rsid w:val="00337B2A"/>
    <w:rsid w:val="00337BC0"/>
    <w:rsid w:val="00337CAF"/>
    <w:rsid w:val="00337F18"/>
    <w:rsid w:val="00337F55"/>
    <w:rsid w:val="00337F90"/>
    <w:rsid w:val="003401EB"/>
    <w:rsid w:val="0034028D"/>
    <w:rsid w:val="003407E2"/>
    <w:rsid w:val="003408A9"/>
    <w:rsid w:val="00340921"/>
    <w:rsid w:val="00340D08"/>
    <w:rsid w:val="00340E83"/>
    <w:rsid w:val="00340EE6"/>
    <w:rsid w:val="00340F3A"/>
    <w:rsid w:val="00340FAC"/>
    <w:rsid w:val="003411CB"/>
    <w:rsid w:val="00341389"/>
    <w:rsid w:val="003418D1"/>
    <w:rsid w:val="00341B73"/>
    <w:rsid w:val="00341DFC"/>
    <w:rsid w:val="0034214F"/>
    <w:rsid w:val="00342475"/>
    <w:rsid w:val="003427F9"/>
    <w:rsid w:val="00342862"/>
    <w:rsid w:val="003428BA"/>
    <w:rsid w:val="00342985"/>
    <w:rsid w:val="00342A8A"/>
    <w:rsid w:val="00342DD9"/>
    <w:rsid w:val="003430A7"/>
    <w:rsid w:val="00343284"/>
    <w:rsid w:val="003434E9"/>
    <w:rsid w:val="00343617"/>
    <w:rsid w:val="003436BE"/>
    <w:rsid w:val="003437DD"/>
    <w:rsid w:val="003438B2"/>
    <w:rsid w:val="003439F9"/>
    <w:rsid w:val="00343C7E"/>
    <w:rsid w:val="00343DAE"/>
    <w:rsid w:val="00343E23"/>
    <w:rsid w:val="00343E28"/>
    <w:rsid w:val="00343EAE"/>
    <w:rsid w:val="00343F16"/>
    <w:rsid w:val="0034408B"/>
    <w:rsid w:val="00344094"/>
    <w:rsid w:val="003440EE"/>
    <w:rsid w:val="0034438F"/>
    <w:rsid w:val="003444AA"/>
    <w:rsid w:val="00344B5C"/>
    <w:rsid w:val="00344C2F"/>
    <w:rsid w:val="00344C7D"/>
    <w:rsid w:val="00344F32"/>
    <w:rsid w:val="0034520F"/>
    <w:rsid w:val="0034528A"/>
    <w:rsid w:val="003452FB"/>
    <w:rsid w:val="00345397"/>
    <w:rsid w:val="003454FB"/>
    <w:rsid w:val="00345539"/>
    <w:rsid w:val="00345665"/>
    <w:rsid w:val="003459AB"/>
    <w:rsid w:val="00345DBB"/>
    <w:rsid w:val="00345F59"/>
    <w:rsid w:val="0034603C"/>
    <w:rsid w:val="0034640B"/>
    <w:rsid w:val="00346616"/>
    <w:rsid w:val="003467EB"/>
    <w:rsid w:val="00346A2C"/>
    <w:rsid w:val="00346A5D"/>
    <w:rsid w:val="00346E56"/>
    <w:rsid w:val="003475D0"/>
    <w:rsid w:val="003479E1"/>
    <w:rsid w:val="00347D4C"/>
    <w:rsid w:val="0035033C"/>
    <w:rsid w:val="00350616"/>
    <w:rsid w:val="00350694"/>
    <w:rsid w:val="003506F0"/>
    <w:rsid w:val="00350D9A"/>
    <w:rsid w:val="00350EC6"/>
    <w:rsid w:val="0035125A"/>
    <w:rsid w:val="003512A1"/>
    <w:rsid w:val="003515A0"/>
    <w:rsid w:val="003518E1"/>
    <w:rsid w:val="00351CBB"/>
    <w:rsid w:val="00351D89"/>
    <w:rsid w:val="00351E32"/>
    <w:rsid w:val="00351F23"/>
    <w:rsid w:val="00351F6B"/>
    <w:rsid w:val="00352131"/>
    <w:rsid w:val="0035226C"/>
    <w:rsid w:val="003522A6"/>
    <w:rsid w:val="003523BD"/>
    <w:rsid w:val="00352A9B"/>
    <w:rsid w:val="00352CA4"/>
    <w:rsid w:val="00352D08"/>
    <w:rsid w:val="00352E54"/>
    <w:rsid w:val="00352E5E"/>
    <w:rsid w:val="003531ED"/>
    <w:rsid w:val="003533D0"/>
    <w:rsid w:val="003534AF"/>
    <w:rsid w:val="0035394D"/>
    <w:rsid w:val="00353E2B"/>
    <w:rsid w:val="0035421E"/>
    <w:rsid w:val="00354699"/>
    <w:rsid w:val="00354986"/>
    <w:rsid w:val="00354993"/>
    <w:rsid w:val="00354C45"/>
    <w:rsid w:val="00354E0C"/>
    <w:rsid w:val="00354E1B"/>
    <w:rsid w:val="00355272"/>
    <w:rsid w:val="003552F1"/>
    <w:rsid w:val="0035534D"/>
    <w:rsid w:val="003556EB"/>
    <w:rsid w:val="00355C38"/>
    <w:rsid w:val="00355D83"/>
    <w:rsid w:val="00355DC1"/>
    <w:rsid w:val="0035605C"/>
    <w:rsid w:val="0035612A"/>
    <w:rsid w:val="003562A5"/>
    <w:rsid w:val="00356440"/>
    <w:rsid w:val="00356442"/>
    <w:rsid w:val="00356BAE"/>
    <w:rsid w:val="00356BB0"/>
    <w:rsid w:val="00356BE9"/>
    <w:rsid w:val="00356D13"/>
    <w:rsid w:val="00356F76"/>
    <w:rsid w:val="0035741F"/>
    <w:rsid w:val="00357472"/>
    <w:rsid w:val="003574EC"/>
    <w:rsid w:val="00357562"/>
    <w:rsid w:val="003576B3"/>
    <w:rsid w:val="00357835"/>
    <w:rsid w:val="003578E8"/>
    <w:rsid w:val="00357AF3"/>
    <w:rsid w:val="00357C41"/>
    <w:rsid w:val="00357E5A"/>
    <w:rsid w:val="0036001F"/>
    <w:rsid w:val="003602F6"/>
    <w:rsid w:val="003602FB"/>
    <w:rsid w:val="003603EF"/>
    <w:rsid w:val="00360673"/>
    <w:rsid w:val="0036083E"/>
    <w:rsid w:val="003609A1"/>
    <w:rsid w:val="00360E14"/>
    <w:rsid w:val="00360E9C"/>
    <w:rsid w:val="003610F7"/>
    <w:rsid w:val="00361360"/>
    <w:rsid w:val="00361433"/>
    <w:rsid w:val="00361681"/>
    <w:rsid w:val="003619B0"/>
    <w:rsid w:val="00361A1C"/>
    <w:rsid w:val="00361F40"/>
    <w:rsid w:val="003620E3"/>
    <w:rsid w:val="003621B8"/>
    <w:rsid w:val="0036227C"/>
    <w:rsid w:val="00362358"/>
    <w:rsid w:val="00362403"/>
    <w:rsid w:val="0036245A"/>
    <w:rsid w:val="00362474"/>
    <w:rsid w:val="003624CB"/>
    <w:rsid w:val="00362543"/>
    <w:rsid w:val="00362620"/>
    <w:rsid w:val="0036265D"/>
    <w:rsid w:val="0036269A"/>
    <w:rsid w:val="00362B27"/>
    <w:rsid w:val="00362C0A"/>
    <w:rsid w:val="00362D2D"/>
    <w:rsid w:val="00362F9B"/>
    <w:rsid w:val="00363158"/>
    <w:rsid w:val="0036337E"/>
    <w:rsid w:val="003633D2"/>
    <w:rsid w:val="00363593"/>
    <w:rsid w:val="003639B4"/>
    <w:rsid w:val="00363CC4"/>
    <w:rsid w:val="00363CF6"/>
    <w:rsid w:val="00363D8A"/>
    <w:rsid w:val="00363E49"/>
    <w:rsid w:val="00363E86"/>
    <w:rsid w:val="00363EA3"/>
    <w:rsid w:val="00363EC5"/>
    <w:rsid w:val="00363F40"/>
    <w:rsid w:val="00363F54"/>
    <w:rsid w:val="00363FEE"/>
    <w:rsid w:val="003641C2"/>
    <w:rsid w:val="003643A8"/>
    <w:rsid w:val="0036452F"/>
    <w:rsid w:val="003647A6"/>
    <w:rsid w:val="00364877"/>
    <w:rsid w:val="003649B8"/>
    <w:rsid w:val="00364C42"/>
    <w:rsid w:val="00365076"/>
    <w:rsid w:val="00365162"/>
    <w:rsid w:val="00365212"/>
    <w:rsid w:val="003654F8"/>
    <w:rsid w:val="00365517"/>
    <w:rsid w:val="0036578A"/>
    <w:rsid w:val="00365859"/>
    <w:rsid w:val="003659B0"/>
    <w:rsid w:val="00365BC1"/>
    <w:rsid w:val="00365CCE"/>
    <w:rsid w:val="00365E05"/>
    <w:rsid w:val="003660B9"/>
    <w:rsid w:val="003662E4"/>
    <w:rsid w:val="00366594"/>
    <w:rsid w:val="0036660F"/>
    <w:rsid w:val="00366657"/>
    <w:rsid w:val="00366A13"/>
    <w:rsid w:val="00366C94"/>
    <w:rsid w:val="00366CEB"/>
    <w:rsid w:val="00366E2E"/>
    <w:rsid w:val="00366E64"/>
    <w:rsid w:val="00366FC4"/>
    <w:rsid w:val="003670DE"/>
    <w:rsid w:val="00367230"/>
    <w:rsid w:val="00367331"/>
    <w:rsid w:val="0036739D"/>
    <w:rsid w:val="003674E3"/>
    <w:rsid w:val="00367624"/>
    <w:rsid w:val="0036762F"/>
    <w:rsid w:val="0036788E"/>
    <w:rsid w:val="00367BB9"/>
    <w:rsid w:val="00367DBB"/>
    <w:rsid w:val="003700F3"/>
    <w:rsid w:val="003701BD"/>
    <w:rsid w:val="0037094C"/>
    <w:rsid w:val="00370A32"/>
    <w:rsid w:val="00370CA1"/>
    <w:rsid w:val="00370D18"/>
    <w:rsid w:val="00371095"/>
    <w:rsid w:val="00371743"/>
    <w:rsid w:val="00371876"/>
    <w:rsid w:val="00371906"/>
    <w:rsid w:val="00371AA5"/>
    <w:rsid w:val="00371E3A"/>
    <w:rsid w:val="00371EAF"/>
    <w:rsid w:val="003724AB"/>
    <w:rsid w:val="003726ED"/>
    <w:rsid w:val="003727CE"/>
    <w:rsid w:val="00372A08"/>
    <w:rsid w:val="00372D92"/>
    <w:rsid w:val="00372EB6"/>
    <w:rsid w:val="003730B5"/>
    <w:rsid w:val="00373181"/>
    <w:rsid w:val="003732A0"/>
    <w:rsid w:val="003735F6"/>
    <w:rsid w:val="00373B6C"/>
    <w:rsid w:val="00373C77"/>
    <w:rsid w:val="0037406D"/>
    <w:rsid w:val="00374225"/>
    <w:rsid w:val="003743AC"/>
    <w:rsid w:val="0037440A"/>
    <w:rsid w:val="003746CE"/>
    <w:rsid w:val="003746F3"/>
    <w:rsid w:val="00374A3D"/>
    <w:rsid w:val="00374B9A"/>
    <w:rsid w:val="00374CEE"/>
    <w:rsid w:val="00374F84"/>
    <w:rsid w:val="00375245"/>
    <w:rsid w:val="003752AA"/>
    <w:rsid w:val="00375841"/>
    <w:rsid w:val="003758B7"/>
    <w:rsid w:val="00375C8D"/>
    <w:rsid w:val="00375FA7"/>
    <w:rsid w:val="0037604E"/>
    <w:rsid w:val="003760E7"/>
    <w:rsid w:val="003761F5"/>
    <w:rsid w:val="0037631C"/>
    <w:rsid w:val="00376433"/>
    <w:rsid w:val="00376490"/>
    <w:rsid w:val="003766A8"/>
    <w:rsid w:val="00376847"/>
    <w:rsid w:val="00376928"/>
    <w:rsid w:val="00376CCA"/>
    <w:rsid w:val="00376D54"/>
    <w:rsid w:val="00376E25"/>
    <w:rsid w:val="00376EE5"/>
    <w:rsid w:val="003770D2"/>
    <w:rsid w:val="00377106"/>
    <w:rsid w:val="0037725C"/>
    <w:rsid w:val="00377312"/>
    <w:rsid w:val="003775F9"/>
    <w:rsid w:val="00377B39"/>
    <w:rsid w:val="00377C07"/>
    <w:rsid w:val="00377CA9"/>
    <w:rsid w:val="00377D50"/>
    <w:rsid w:val="00377DF9"/>
    <w:rsid w:val="00380133"/>
    <w:rsid w:val="0038055A"/>
    <w:rsid w:val="00380646"/>
    <w:rsid w:val="00380679"/>
    <w:rsid w:val="003807D2"/>
    <w:rsid w:val="00380AB2"/>
    <w:rsid w:val="00380E8F"/>
    <w:rsid w:val="00381087"/>
    <w:rsid w:val="0038117F"/>
    <w:rsid w:val="0038123E"/>
    <w:rsid w:val="00381257"/>
    <w:rsid w:val="0038125E"/>
    <w:rsid w:val="0038186D"/>
    <w:rsid w:val="00381A10"/>
    <w:rsid w:val="00381B1D"/>
    <w:rsid w:val="00381C13"/>
    <w:rsid w:val="00382249"/>
    <w:rsid w:val="00382296"/>
    <w:rsid w:val="00382411"/>
    <w:rsid w:val="00382815"/>
    <w:rsid w:val="0038285F"/>
    <w:rsid w:val="0038298B"/>
    <w:rsid w:val="0038298C"/>
    <w:rsid w:val="00382B1E"/>
    <w:rsid w:val="00382C51"/>
    <w:rsid w:val="003830D9"/>
    <w:rsid w:val="00383277"/>
    <w:rsid w:val="00383380"/>
    <w:rsid w:val="003834EA"/>
    <w:rsid w:val="00383555"/>
    <w:rsid w:val="003837A3"/>
    <w:rsid w:val="00383827"/>
    <w:rsid w:val="00383832"/>
    <w:rsid w:val="00383BCC"/>
    <w:rsid w:val="00383EC8"/>
    <w:rsid w:val="00384424"/>
    <w:rsid w:val="00384483"/>
    <w:rsid w:val="0038449A"/>
    <w:rsid w:val="00384547"/>
    <w:rsid w:val="0038465E"/>
    <w:rsid w:val="0038475B"/>
    <w:rsid w:val="003847A7"/>
    <w:rsid w:val="00384C66"/>
    <w:rsid w:val="00384D27"/>
    <w:rsid w:val="00384D2D"/>
    <w:rsid w:val="00384F01"/>
    <w:rsid w:val="00384FAB"/>
    <w:rsid w:val="00385243"/>
    <w:rsid w:val="003854D8"/>
    <w:rsid w:val="00385779"/>
    <w:rsid w:val="0038584C"/>
    <w:rsid w:val="00385875"/>
    <w:rsid w:val="00385AA5"/>
    <w:rsid w:val="00385B31"/>
    <w:rsid w:val="00385E44"/>
    <w:rsid w:val="00385FA5"/>
    <w:rsid w:val="0038618A"/>
    <w:rsid w:val="003861DF"/>
    <w:rsid w:val="00386274"/>
    <w:rsid w:val="00386449"/>
    <w:rsid w:val="003868B3"/>
    <w:rsid w:val="00386B7A"/>
    <w:rsid w:val="00386D0F"/>
    <w:rsid w:val="00386F37"/>
    <w:rsid w:val="00386F6A"/>
    <w:rsid w:val="00387110"/>
    <w:rsid w:val="003873DC"/>
    <w:rsid w:val="003874D9"/>
    <w:rsid w:val="003874F2"/>
    <w:rsid w:val="003875E0"/>
    <w:rsid w:val="003878AD"/>
    <w:rsid w:val="00387986"/>
    <w:rsid w:val="00387CA0"/>
    <w:rsid w:val="00387CAD"/>
    <w:rsid w:val="0039018F"/>
    <w:rsid w:val="003901CC"/>
    <w:rsid w:val="003902AB"/>
    <w:rsid w:val="003902B1"/>
    <w:rsid w:val="003904AD"/>
    <w:rsid w:val="00390663"/>
    <w:rsid w:val="00390BA0"/>
    <w:rsid w:val="00390E74"/>
    <w:rsid w:val="00390F99"/>
    <w:rsid w:val="00391104"/>
    <w:rsid w:val="00391289"/>
    <w:rsid w:val="00391375"/>
    <w:rsid w:val="003914D4"/>
    <w:rsid w:val="003915B3"/>
    <w:rsid w:val="003915FF"/>
    <w:rsid w:val="00391A2E"/>
    <w:rsid w:val="00391DC5"/>
    <w:rsid w:val="00391E13"/>
    <w:rsid w:val="00392292"/>
    <w:rsid w:val="003924B1"/>
    <w:rsid w:val="003925A2"/>
    <w:rsid w:val="00392734"/>
    <w:rsid w:val="003927D2"/>
    <w:rsid w:val="00392BD7"/>
    <w:rsid w:val="00392D16"/>
    <w:rsid w:val="00392D6F"/>
    <w:rsid w:val="00392E96"/>
    <w:rsid w:val="003933A0"/>
    <w:rsid w:val="003934E1"/>
    <w:rsid w:val="003936DC"/>
    <w:rsid w:val="003936E6"/>
    <w:rsid w:val="003938DA"/>
    <w:rsid w:val="003938DE"/>
    <w:rsid w:val="003939A2"/>
    <w:rsid w:val="00393B57"/>
    <w:rsid w:val="00393BCE"/>
    <w:rsid w:val="00393D37"/>
    <w:rsid w:val="00393D7D"/>
    <w:rsid w:val="00393F15"/>
    <w:rsid w:val="00393FF0"/>
    <w:rsid w:val="003940B1"/>
    <w:rsid w:val="0039418B"/>
    <w:rsid w:val="003941A8"/>
    <w:rsid w:val="00394321"/>
    <w:rsid w:val="003943D8"/>
    <w:rsid w:val="00394415"/>
    <w:rsid w:val="00394435"/>
    <w:rsid w:val="0039476F"/>
    <w:rsid w:val="00394EDC"/>
    <w:rsid w:val="003950D0"/>
    <w:rsid w:val="0039516B"/>
    <w:rsid w:val="003952B5"/>
    <w:rsid w:val="0039537A"/>
    <w:rsid w:val="00396137"/>
    <w:rsid w:val="0039628D"/>
    <w:rsid w:val="00396354"/>
    <w:rsid w:val="00396525"/>
    <w:rsid w:val="003967DF"/>
    <w:rsid w:val="003968C7"/>
    <w:rsid w:val="00396AEF"/>
    <w:rsid w:val="00396B0A"/>
    <w:rsid w:val="00396C0C"/>
    <w:rsid w:val="00396DF6"/>
    <w:rsid w:val="00396E52"/>
    <w:rsid w:val="00396EA9"/>
    <w:rsid w:val="00397006"/>
    <w:rsid w:val="00397119"/>
    <w:rsid w:val="003971BA"/>
    <w:rsid w:val="003972E8"/>
    <w:rsid w:val="0039764F"/>
    <w:rsid w:val="003977FD"/>
    <w:rsid w:val="00397A1F"/>
    <w:rsid w:val="00397BA9"/>
    <w:rsid w:val="003A02D3"/>
    <w:rsid w:val="003A05A7"/>
    <w:rsid w:val="003A060C"/>
    <w:rsid w:val="003A07DD"/>
    <w:rsid w:val="003A0A19"/>
    <w:rsid w:val="003A0B49"/>
    <w:rsid w:val="003A0BAF"/>
    <w:rsid w:val="003A0D51"/>
    <w:rsid w:val="003A0DB3"/>
    <w:rsid w:val="003A0ED1"/>
    <w:rsid w:val="003A1105"/>
    <w:rsid w:val="003A1678"/>
    <w:rsid w:val="003A16DA"/>
    <w:rsid w:val="003A1773"/>
    <w:rsid w:val="003A1944"/>
    <w:rsid w:val="003A1D57"/>
    <w:rsid w:val="003A26AC"/>
    <w:rsid w:val="003A28BC"/>
    <w:rsid w:val="003A2B88"/>
    <w:rsid w:val="003A2D7A"/>
    <w:rsid w:val="003A2FA2"/>
    <w:rsid w:val="003A3015"/>
    <w:rsid w:val="003A32C8"/>
    <w:rsid w:val="003A3380"/>
    <w:rsid w:val="003A33DF"/>
    <w:rsid w:val="003A375A"/>
    <w:rsid w:val="003A3862"/>
    <w:rsid w:val="003A38DB"/>
    <w:rsid w:val="003A38E1"/>
    <w:rsid w:val="003A3AE3"/>
    <w:rsid w:val="003A3B8C"/>
    <w:rsid w:val="003A3CD1"/>
    <w:rsid w:val="003A3DA8"/>
    <w:rsid w:val="003A3DC9"/>
    <w:rsid w:val="003A3E98"/>
    <w:rsid w:val="003A4269"/>
    <w:rsid w:val="003A44D4"/>
    <w:rsid w:val="003A4555"/>
    <w:rsid w:val="003A4AE3"/>
    <w:rsid w:val="003A4BF7"/>
    <w:rsid w:val="003A4CE3"/>
    <w:rsid w:val="003A4D99"/>
    <w:rsid w:val="003A5194"/>
    <w:rsid w:val="003A55AE"/>
    <w:rsid w:val="003A55CE"/>
    <w:rsid w:val="003A5976"/>
    <w:rsid w:val="003A5B93"/>
    <w:rsid w:val="003A5BE6"/>
    <w:rsid w:val="003A5D48"/>
    <w:rsid w:val="003A5F35"/>
    <w:rsid w:val="003A606B"/>
    <w:rsid w:val="003A62DC"/>
    <w:rsid w:val="003A6360"/>
    <w:rsid w:val="003A63D8"/>
    <w:rsid w:val="003A6A80"/>
    <w:rsid w:val="003A7125"/>
    <w:rsid w:val="003A7240"/>
    <w:rsid w:val="003A77BD"/>
    <w:rsid w:val="003A7931"/>
    <w:rsid w:val="003A7E24"/>
    <w:rsid w:val="003A7E58"/>
    <w:rsid w:val="003A7E6F"/>
    <w:rsid w:val="003A7F5B"/>
    <w:rsid w:val="003A7FF0"/>
    <w:rsid w:val="003B0047"/>
    <w:rsid w:val="003B032E"/>
    <w:rsid w:val="003B037A"/>
    <w:rsid w:val="003B0798"/>
    <w:rsid w:val="003B0F52"/>
    <w:rsid w:val="003B11C7"/>
    <w:rsid w:val="003B12B3"/>
    <w:rsid w:val="003B1596"/>
    <w:rsid w:val="003B1B3C"/>
    <w:rsid w:val="003B1C2B"/>
    <w:rsid w:val="003B1D84"/>
    <w:rsid w:val="003B1F6B"/>
    <w:rsid w:val="003B229D"/>
    <w:rsid w:val="003B259E"/>
    <w:rsid w:val="003B2617"/>
    <w:rsid w:val="003B293D"/>
    <w:rsid w:val="003B2971"/>
    <w:rsid w:val="003B29CA"/>
    <w:rsid w:val="003B29F7"/>
    <w:rsid w:val="003B2BC2"/>
    <w:rsid w:val="003B2C76"/>
    <w:rsid w:val="003B2CDD"/>
    <w:rsid w:val="003B2D57"/>
    <w:rsid w:val="003B2E3B"/>
    <w:rsid w:val="003B2F6B"/>
    <w:rsid w:val="003B2FF2"/>
    <w:rsid w:val="003B3293"/>
    <w:rsid w:val="003B3468"/>
    <w:rsid w:val="003B36C9"/>
    <w:rsid w:val="003B3805"/>
    <w:rsid w:val="003B3891"/>
    <w:rsid w:val="003B3B6C"/>
    <w:rsid w:val="003B3C05"/>
    <w:rsid w:val="003B3D04"/>
    <w:rsid w:val="003B3D9C"/>
    <w:rsid w:val="003B3E20"/>
    <w:rsid w:val="003B3F20"/>
    <w:rsid w:val="003B3F2B"/>
    <w:rsid w:val="003B3FC4"/>
    <w:rsid w:val="003B4506"/>
    <w:rsid w:val="003B47FA"/>
    <w:rsid w:val="003B485F"/>
    <w:rsid w:val="003B488A"/>
    <w:rsid w:val="003B4A34"/>
    <w:rsid w:val="003B4BFA"/>
    <w:rsid w:val="003B4C95"/>
    <w:rsid w:val="003B4CCE"/>
    <w:rsid w:val="003B4FA0"/>
    <w:rsid w:val="003B5034"/>
    <w:rsid w:val="003B5547"/>
    <w:rsid w:val="003B5564"/>
    <w:rsid w:val="003B56D2"/>
    <w:rsid w:val="003B5745"/>
    <w:rsid w:val="003B5841"/>
    <w:rsid w:val="003B5C6A"/>
    <w:rsid w:val="003B5D70"/>
    <w:rsid w:val="003B609B"/>
    <w:rsid w:val="003B64F3"/>
    <w:rsid w:val="003B64F7"/>
    <w:rsid w:val="003B6597"/>
    <w:rsid w:val="003B66FB"/>
    <w:rsid w:val="003B6D38"/>
    <w:rsid w:val="003B7158"/>
    <w:rsid w:val="003B7171"/>
    <w:rsid w:val="003B7634"/>
    <w:rsid w:val="003B7ABE"/>
    <w:rsid w:val="003B7CCF"/>
    <w:rsid w:val="003C02E8"/>
    <w:rsid w:val="003C0343"/>
    <w:rsid w:val="003C0488"/>
    <w:rsid w:val="003C06D9"/>
    <w:rsid w:val="003C0A0F"/>
    <w:rsid w:val="003C0A78"/>
    <w:rsid w:val="003C0AAE"/>
    <w:rsid w:val="003C0E11"/>
    <w:rsid w:val="003C106E"/>
    <w:rsid w:val="003C117D"/>
    <w:rsid w:val="003C11F5"/>
    <w:rsid w:val="003C1838"/>
    <w:rsid w:val="003C1852"/>
    <w:rsid w:val="003C1894"/>
    <w:rsid w:val="003C1AE3"/>
    <w:rsid w:val="003C1DA3"/>
    <w:rsid w:val="003C212E"/>
    <w:rsid w:val="003C2453"/>
    <w:rsid w:val="003C27DC"/>
    <w:rsid w:val="003C283C"/>
    <w:rsid w:val="003C290D"/>
    <w:rsid w:val="003C29AB"/>
    <w:rsid w:val="003C2E9C"/>
    <w:rsid w:val="003C2EED"/>
    <w:rsid w:val="003C2F7A"/>
    <w:rsid w:val="003C2FBB"/>
    <w:rsid w:val="003C3008"/>
    <w:rsid w:val="003C303E"/>
    <w:rsid w:val="003C32E3"/>
    <w:rsid w:val="003C342E"/>
    <w:rsid w:val="003C355F"/>
    <w:rsid w:val="003C35DC"/>
    <w:rsid w:val="003C39C5"/>
    <w:rsid w:val="003C3B04"/>
    <w:rsid w:val="003C3D71"/>
    <w:rsid w:val="003C4639"/>
    <w:rsid w:val="003C47C3"/>
    <w:rsid w:val="003C49B4"/>
    <w:rsid w:val="003C4BF5"/>
    <w:rsid w:val="003C4C03"/>
    <w:rsid w:val="003C4C39"/>
    <w:rsid w:val="003C4E29"/>
    <w:rsid w:val="003C5208"/>
    <w:rsid w:val="003C528D"/>
    <w:rsid w:val="003C5624"/>
    <w:rsid w:val="003C5940"/>
    <w:rsid w:val="003C59DD"/>
    <w:rsid w:val="003C5AC2"/>
    <w:rsid w:val="003C5F6F"/>
    <w:rsid w:val="003C6248"/>
    <w:rsid w:val="003C65F4"/>
    <w:rsid w:val="003C6781"/>
    <w:rsid w:val="003C68D8"/>
    <w:rsid w:val="003C69BB"/>
    <w:rsid w:val="003C6BC9"/>
    <w:rsid w:val="003C6D7E"/>
    <w:rsid w:val="003C7067"/>
    <w:rsid w:val="003C73CC"/>
    <w:rsid w:val="003C7734"/>
    <w:rsid w:val="003C78A5"/>
    <w:rsid w:val="003C7DFB"/>
    <w:rsid w:val="003D018E"/>
    <w:rsid w:val="003D0514"/>
    <w:rsid w:val="003D09A3"/>
    <w:rsid w:val="003D0D44"/>
    <w:rsid w:val="003D1078"/>
    <w:rsid w:val="003D125C"/>
    <w:rsid w:val="003D1402"/>
    <w:rsid w:val="003D1C2E"/>
    <w:rsid w:val="003D1E36"/>
    <w:rsid w:val="003D1E3A"/>
    <w:rsid w:val="003D1E5E"/>
    <w:rsid w:val="003D2007"/>
    <w:rsid w:val="003D229F"/>
    <w:rsid w:val="003D231E"/>
    <w:rsid w:val="003D2359"/>
    <w:rsid w:val="003D270C"/>
    <w:rsid w:val="003D2A4B"/>
    <w:rsid w:val="003D2AE1"/>
    <w:rsid w:val="003D2AF4"/>
    <w:rsid w:val="003D2B44"/>
    <w:rsid w:val="003D2DFE"/>
    <w:rsid w:val="003D2EA8"/>
    <w:rsid w:val="003D2F88"/>
    <w:rsid w:val="003D2FED"/>
    <w:rsid w:val="003D3419"/>
    <w:rsid w:val="003D34E3"/>
    <w:rsid w:val="003D356A"/>
    <w:rsid w:val="003D375A"/>
    <w:rsid w:val="003D38EE"/>
    <w:rsid w:val="003D38F0"/>
    <w:rsid w:val="003D3A46"/>
    <w:rsid w:val="003D3B3F"/>
    <w:rsid w:val="003D3E22"/>
    <w:rsid w:val="003D3F46"/>
    <w:rsid w:val="003D4450"/>
    <w:rsid w:val="003D4576"/>
    <w:rsid w:val="003D459D"/>
    <w:rsid w:val="003D47E1"/>
    <w:rsid w:val="003D49EC"/>
    <w:rsid w:val="003D4A20"/>
    <w:rsid w:val="003D4BAA"/>
    <w:rsid w:val="003D4F4A"/>
    <w:rsid w:val="003D517A"/>
    <w:rsid w:val="003D52CC"/>
    <w:rsid w:val="003D57DD"/>
    <w:rsid w:val="003D5A73"/>
    <w:rsid w:val="003D5E14"/>
    <w:rsid w:val="003D5E54"/>
    <w:rsid w:val="003D5EAE"/>
    <w:rsid w:val="003D5F12"/>
    <w:rsid w:val="003D5FD7"/>
    <w:rsid w:val="003D6123"/>
    <w:rsid w:val="003D6158"/>
    <w:rsid w:val="003D61AF"/>
    <w:rsid w:val="003D6578"/>
    <w:rsid w:val="003D6A29"/>
    <w:rsid w:val="003D6CE6"/>
    <w:rsid w:val="003D71AF"/>
    <w:rsid w:val="003D73C1"/>
    <w:rsid w:val="003D74BE"/>
    <w:rsid w:val="003D76D2"/>
    <w:rsid w:val="003D795E"/>
    <w:rsid w:val="003D7B8A"/>
    <w:rsid w:val="003E00A5"/>
    <w:rsid w:val="003E00FC"/>
    <w:rsid w:val="003E01BC"/>
    <w:rsid w:val="003E027B"/>
    <w:rsid w:val="003E049D"/>
    <w:rsid w:val="003E05E3"/>
    <w:rsid w:val="003E0623"/>
    <w:rsid w:val="003E06F0"/>
    <w:rsid w:val="003E0940"/>
    <w:rsid w:val="003E0BAD"/>
    <w:rsid w:val="003E0BD6"/>
    <w:rsid w:val="003E0DED"/>
    <w:rsid w:val="003E0F12"/>
    <w:rsid w:val="003E126B"/>
    <w:rsid w:val="003E141E"/>
    <w:rsid w:val="003E1502"/>
    <w:rsid w:val="003E15FD"/>
    <w:rsid w:val="003E16BF"/>
    <w:rsid w:val="003E1762"/>
    <w:rsid w:val="003E1A95"/>
    <w:rsid w:val="003E1AB7"/>
    <w:rsid w:val="003E1B4F"/>
    <w:rsid w:val="003E1BAA"/>
    <w:rsid w:val="003E1CD1"/>
    <w:rsid w:val="003E1DCF"/>
    <w:rsid w:val="003E2399"/>
    <w:rsid w:val="003E247A"/>
    <w:rsid w:val="003E25E2"/>
    <w:rsid w:val="003E262F"/>
    <w:rsid w:val="003E2C63"/>
    <w:rsid w:val="003E2DBE"/>
    <w:rsid w:val="003E3130"/>
    <w:rsid w:val="003E33A4"/>
    <w:rsid w:val="003E35AB"/>
    <w:rsid w:val="003E37E1"/>
    <w:rsid w:val="003E3A93"/>
    <w:rsid w:val="003E3B82"/>
    <w:rsid w:val="003E3D2C"/>
    <w:rsid w:val="003E3F5C"/>
    <w:rsid w:val="003E408B"/>
    <w:rsid w:val="003E4298"/>
    <w:rsid w:val="003E45C2"/>
    <w:rsid w:val="003E4736"/>
    <w:rsid w:val="003E485A"/>
    <w:rsid w:val="003E49B4"/>
    <w:rsid w:val="003E4A63"/>
    <w:rsid w:val="003E4D98"/>
    <w:rsid w:val="003E50AD"/>
    <w:rsid w:val="003E5154"/>
    <w:rsid w:val="003E532D"/>
    <w:rsid w:val="003E554A"/>
    <w:rsid w:val="003E55D8"/>
    <w:rsid w:val="003E565D"/>
    <w:rsid w:val="003E58DE"/>
    <w:rsid w:val="003E5A76"/>
    <w:rsid w:val="003E5D7D"/>
    <w:rsid w:val="003E5D8D"/>
    <w:rsid w:val="003E6027"/>
    <w:rsid w:val="003E6120"/>
    <w:rsid w:val="003E6487"/>
    <w:rsid w:val="003E655F"/>
    <w:rsid w:val="003E67A8"/>
    <w:rsid w:val="003E6A5F"/>
    <w:rsid w:val="003E6A6F"/>
    <w:rsid w:val="003E6AD3"/>
    <w:rsid w:val="003E6B1B"/>
    <w:rsid w:val="003E6D50"/>
    <w:rsid w:val="003E6E4B"/>
    <w:rsid w:val="003E6EB8"/>
    <w:rsid w:val="003E70B0"/>
    <w:rsid w:val="003E76FB"/>
    <w:rsid w:val="003E7AB9"/>
    <w:rsid w:val="003F02B7"/>
    <w:rsid w:val="003F031E"/>
    <w:rsid w:val="003F047D"/>
    <w:rsid w:val="003F048F"/>
    <w:rsid w:val="003F0515"/>
    <w:rsid w:val="003F05F0"/>
    <w:rsid w:val="003F0762"/>
    <w:rsid w:val="003F0791"/>
    <w:rsid w:val="003F1119"/>
    <w:rsid w:val="003F11C2"/>
    <w:rsid w:val="003F125D"/>
    <w:rsid w:val="003F182D"/>
    <w:rsid w:val="003F1890"/>
    <w:rsid w:val="003F18F1"/>
    <w:rsid w:val="003F193E"/>
    <w:rsid w:val="003F1AB7"/>
    <w:rsid w:val="003F1BCB"/>
    <w:rsid w:val="003F1EE9"/>
    <w:rsid w:val="003F1F6B"/>
    <w:rsid w:val="003F21F7"/>
    <w:rsid w:val="003F23A7"/>
    <w:rsid w:val="003F23AB"/>
    <w:rsid w:val="003F2418"/>
    <w:rsid w:val="003F2780"/>
    <w:rsid w:val="003F29D9"/>
    <w:rsid w:val="003F319E"/>
    <w:rsid w:val="003F3333"/>
    <w:rsid w:val="003F3599"/>
    <w:rsid w:val="003F35F0"/>
    <w:rsid w:val="003F3724"/>
    <w:rsid w:val="003F3B99"/>
    <w:rsid w:val="003F3BC5"/>
    <w:rsid w:val="003F3C48"/>
    <w:rsid w:val="003F3CA8"/>
    <w:rsid w:val="003F3D46"/>
    <w:rsid w:val="003F3D86"/>
    <w:rsid w:val="003F3F18"/>
    <w:rsid w:val="003F4168"/>
    <w:rsid w:val="003F426A"/>
    <w:rsid w:val="003F463A"/>
    <w:rsid w:val="003F4D37"/>
    <w:rsid w:val="003F4DA5"/>
    <w:rsid w:val="003F4DD3"/>
    <w:rsid w:val="003F4ECE"/>
    <w:rsid w:val="003F4EDB"/>
    <w:rsid w:val="003F5471"/>
    <w:rsid w:val="003F54D3"/>
    <w:rsid w:val="003F5971"/>
    <w:rsid w:val="003F5A35"/>
    <w:rsid w:val="003F5D4C"/>
    <w:rsid w:val="003F5DF7"/>
    <w:rsid w:val="003F6012"/>
    <w:rsid w:val="003F644C"/>
    <w:rsid w:val="003F64AE"/>
    <w:rsid w:val="003F66C3"/>
    <w:rsid w:val="003F6AB7"/>
    <w:rsid w:val="003F6CB5"/>
    <w:rsid w:val="003F6D98"/>
    <w:rsid w:val="003F70FC"/>
    <w:rsid w:val="003F727C"/>
    <w:rsid w:val="003F7714"/>
    <w:rsid w:val="003F7AA8"/>
    <w:rsid w:val="003F7C32"/>
    <w:rsid w:val="003F7E4F"/>
    <w:rsid w:val="003F7E5B"/>
    <w:rsid w:val="004000E0"/>
    <w:rsid w:val="00400225"/>
    <w:rsid w:val="00400317"/>
    <w:rsid w:val="004003BE"/>
    <w:rsid w:val="0040049C"/>
    <w:rsid w:val="00400520"/>
    <w:rsid w:val="00400534"/>
    <w:rsid w:val="0040063A"/>
    <w:rsid w:val="00400930"/>
    <w:rsid w:val="00400A52"/>
    <w:rsid w:val="00400AD6"/>
    <w:rsid w:val="00400B4A"/>
    <w:rsid w:val="00400C90"/>
    <w:rsid w:val="00400CBA"/>
    <w:rsid w:val="004014D8"/>
    <w:rsid w:val="00401716"/>
    <w:rsid w:val="00401955"/>
    <w:rsid w:val="00401A79"/>
    <w:rsid w:val="00401B0F"/>
    <w:rsid w:val="00401B7A"/>
    <w:rsid w:val="00401EF0"/>
    <w:rsid w:val="004021F0"/>
    <w:rsid w:val="00402234"/>
    <w:rsid w:val="0040227B"/>
    <w:rsid w:val="004023F4"/>
    <w:rsid w:val="00402531"/>
    <w:rsid w:val="004028EC"/>
    <w:rsid w:val="00402933"/>
    <w:rsid w:val="00402A72"/>
    <w:rsid w:val="00402B47"/>
    <w:rsid w:val="00402BEE"/>
    <w:rsid w:val="00402F97"/>
    <w:rsid w:val="004030A5"/>
    <w:rsid w:val="004030C6"/>
    <w:rsid w:val="004030F3"/>
    <w:rsid w:val="004031D9"/>
    <w:rsid w:val="004032A2"/>
    <w:rsid w:val="004035AA"/>
    <w:rsid w:val="00403766"/>
    <w:rsid w:val="004037A0"/>
    <w:rsid w:val="004037DC"/>
    <w:rsid w:val="0040391D"/>
    <w:rsid w:val="00403A41"/>
    <w:rsid w:val="00403C46"/>
    <w:rsid w:val="00403F30"/>
    <w:rsid w:val="0040400D"/>
    <w:rsid w:val="0040415F"/>
    <w:rsid w:val="004041A0"/>
    <w:rsid w:val="004043BC"/>
    <w:rsid w:val="0040456D"/>
    <w:rsid w:val="0040457B"/>
    <w:rsid w:val="00404871"/>
    <w:rsid w:val="004049A1"/>
    <w:rsid w:val="00404BF4"/>
    <w:rsid w:val="004051ED"/>
    <w:rsid w:val="004052EB"/>
    <w:rsid w:val="00405430"/>
    <w:rsid w:val="00405492"/>
    <w:rsid w:val="00405625"/>
    <w:rsid w:val="00405794"/>
    <w:rsid w:val="0040591E"/>
    <w:rsid w:val="00405922"/>
    <w:rsid w:val="004059EC"/>
    <w:rsid w:val="00405A36"/>
    <w:rsid w:val="00405B55"/>
    <w:rsid w:val="00405C98"/>
    <w:rsid w:val="00405D9A"/>
    <w:rsid w:val="00405DEA"/>
    <w:rsid w:val="00405ECF"/>
    <w:rsid w:val="00405FB9"/>
    <w:rsid w:val="004060F2"/>
    <w:rsid w:val="0040635E"/>
    <w:rsid w:val="00406382"/>
    <w:rsid w:val="00406482"/>
    <w:rsid w:val="0040694E"/>
    <w:rsid w:val="004069D1"/>
    <w:rsid w:val="00406C47"/>
    <w:rsid w:val="00406DF1"/>
    <w:rsid w:val="00406E1A"/>
    <w:rsid w:val="00407075"/>
    <w:rsid w:val="004070D7"/>
    <w:rsid w:val="00407118"/>
    <w:rsid w:val="004071A7"/>
    <w:rsid w:val="004072AA"/>
    <w:rsid w:val="0040730C"/>
    <w:rsid w:val="004073A6"/>
    <w:rsid w:val="0040743B"/>
    <w:rsid w:val="004075C5"/>
    <w:rsid w:val="00407709"/>
    <w:rsid w:val="0040778C"/>
    <w:rsid w:val="004077A1"/>
    <w:rsid w:val="0040793A"/>
    <w:rsid w:val="00407D57"/>
    <w:rsid w:val="00410181"/>
    <w:rsid w:val="0041044D"/>
    <w:rsid w:val="00410543"/>
    <w:rsid w:val="00410635"/>
    <w:rsid w:val="0041099B"/>
    <w:rsid w:val="00410A67"/>
    <w:rsid w:val="00410C67"/>
    <w:rsid w:val="00410D28"/>
    <w:rsid w:val="004110BC"/>
    <w:rsid w:val="00411139"/>
    <w:rsid w:val="0041128E"/>
    <w:rsid w:val="004115B9"/>
    <w:rsid w:val="0041163F"/>
    <w:rsid w:val="0041166F"/>
    <w:rsid w:val="004116D2"/>
    <w:rsid w:val="0041195D"/>
    <w:rsid w:val="004119F1"/>
    <w:rsid w:val="00411B27"/>
    <w:rsid w:val="00411BF8"/>
    <w:rsid w:val="00411C22"/>
    <w:rsid w:val="00411DDA"/>
    <w:rsid w:val="00411E9E"/>
    <w:rsid w:val="00412375"/>
    <w:rsid w:val="004123BF"/>
    <w:rsid w:val="004126ED"/>
    <w:rsid w:val="0041284F"/>
    <w:rsid w:val="00412C27"/>
    <w:rsid w:val="00412C71"/>
    <w:rsid w:val="00412E16"/>
    <w:rsid w:val="00412F41"/>
    <w:rsid w:val="00413006"/>
    <w:rsid w:val="004130C7"/>
    <w:rsid w:val="00413457"/>
    <w:rsid w:val="00413826"/>
    <w:rsid w:val="00413853"/>
    <w:rsid w:val="00413971"/>
    <w:rsid w:val="00413AA4"/>
    <w:rsid w:val="00413AA8"/>
    <w:rsid w:val="00413BCF"/>
    <w:rsid w:val="00413F85"/>
    <w:rsid w:val="00413FB3"/>
    <w:rsid w:val="00414235"/>
    <w:rsid w:val="0041449C"/>
    <w:rsid w:val="00414546"/>
    <w:rsid w:val="004146BB"/>
    <w:rsid w:val="00414853"/>
    <w:rsid w:val="0041491E"/>
    <w:rsid w:val="00414A42"/>
    <w:rsid w:val="00414ACB"/>
    <w:rsid w:val="00414AF9"/>
    <w:rsid w:val="00414EA7"/>
    <w:rsid w:val="00415170"/>
    <w:rsid w:val="004154F2"/>
    <w:rsid w:val="00415523"/>
    <w:rsid w:val="004155F4"/>
    <w:rsid w:val="004156F1"/>
    <w:rsid w:val="00415700"/>
    <w:rsid w:val="004158FB"/>
    <w:rsid w:val="00415F7E"/>
    <w:rsid w:val="00415FAD"/>
    <w:rsid w:val="00415FD4"/>
    <w:rsid w:val="00416137"/>
    <w:rsid w:val="0041616A"/>
    <w:rsid w:val="00416598"/>
    <w:rsid w:val="004165BA"/>
    <w:rsid w:val="0041670E"/>
    <w:rsid w:val="004167A6"/>
    <w:rsid w:val="004167CC"/>
    <w:rsid w:val="00416E57"/>
    <w:rsid w:val="00416ED5"/>
    <w:rsid w:val="00416F9C"/>
    <w:rsid w:val="00417091"/>
    <w:rsid w:val="0041752C"/>
    <w:rsid w:val="00417532"/>
    <w:rsid w:val="00417697"/>
    <w:rsid w:val="0041776C"/>
    <w:rsid w:val="00417827"/>
    <w:rsid w:val="00417B97"/>
    <w:rsid w:val="00417BB6"/>
    <w:rsid w:val="00417BE5"/>
    <w:rsid w:val="00417E76"/>
    <w:rsid w:val="00417FB2"/>
    <w:rsid w:val="0042046F"/>
    <w:rsid w:val="00420AC8"/>
    <w:rsid w:val="00420C7D"/>
    <w:rsid w:val="00420EBB"/>
    <w:rsid w:val="00420ECB"/>
    <w:rsid w:val="00421691"/>
    <w:rsid w:val="004218B8"/>
    <w:rsid w:val="00421A02"/>
    <w:rsid w:val="00421ABD"/>
    <w:rsid w:val="00421B37"/>
    <w:rsid w:val="00421B3B"/>
    <w:rsid w:val="00421CB1"/>
    <w:rsid w:val="00421CB6"/>
    <w:rsid w:val="00421CCB"/>
    <w:rsid w:val="00421D33"/>
    <w:rsid w:val="00421EA0"/>
    <w:rsid w:val="0042202B"/>
    <w:rsid w:val="004220CE"/>
    <w:rsid w:val="004220D2"/>
    <w:rsid w:val="004224E0"/>
    <w:rsid w:val="004224EB"/>
    <w:rsid w:val="00422897"/>
    <w:rsid w:val="004228EF"/>
    <w:rsid w:val="00422A21"/>
    <w:rsid w:val="00422CD2"/>
    <w:rsid w:val="004230E2"/>
    <w:rsid w:val="004231EB"/>
    <w:rsid w:val="004232FB"/>
    <w:rsid w:val="004233B8"/>
    <w:rsid w:val="0042345B"/>
    <w:rsid w:val="00423483"/>
    <w:rsid w:val="00423567"/>
    <w:rsid w:val="00423627"/>
    <w:rsid w:val="004238B9"/>
    <w:rsid w:val="00423AD1"/>
    <w:rsid w:val="00423C0D"/>
    <w:rsid w:val="00423CD8"/>
    <w:rsid w:val="00423E31"/>
    <w:rsid w:val="00423F89"/>
    <w:rsid w:val="0042405C"/>
    <w:rsid w:val="0042430E"/>
    <w:rsid w:val="0042441C"/>
    <w:rsid w:val="00424661"/>
    <w:rsid w:val="004247CE"/>
    <w:rsid w:val="00424828"/>
    <w:rsid w:val="004249E7"/>
    <w:rsid w:val="00424B84"/>
    <w:rsid w:val="00424CE6"/>
    <w:rsid w:val="00424F10"/>
    <w:rsid w:val="00425330"/>
    <w:rsid w:val="0042538D"/>
    <w:rsid w:val="00425595"/>
    <w:rsid w:val="00425DA7"/>
    <w:rsid w:val="00425EE2"/>
    <w:rsid w:val="00426017"/>
    <w:rsid w:val="004260F9"/>
    <w:rsid w:val="0042625D"/>
    <w:rsid w:val="00426299"/>
    <w:rsid w:val="0042629F"/>
    <w:rsid w:val="00426387"/>
    <w:rsid w:val="0042643C"/>
    <w:rsid w:val="00426648"/>
    <w:rsid w:val="00426674"/>
    <w:rsid w:val="0042684D"/>
    <w:rsid w:val="004268B6"/>
    <w:rsid w:val="004269A0"/>
    <w:rsid w:val="00426AE5"/>
    <w:rsid w:val="00426C31"/>
    <w:rsid w:val="00426D25"/>
    <w:rsid w:val="00427073"/>
    <w:rsid w:val="0042710A"/>
    <w:rsid w:val="004275FE"/>
    <w:rsid w:val="0042767B"/>
    <w:rsid w:val="004276E9"/>
    <w:rsid w:val="004279E0"/>
    <w:rsid w:val="00427B17"/>
    <w:rsid w:val="00427B21"/>
    <w:rsid w:val="00427BE3"/>
    <w:rsid w:val="00427F49"/>
    <w:rsid w:val="00430316"/>
    <w:rsid w:val="00430462"/>
    <w:rsid w:val="004305A1"/>
    <w:rsid w:val="00430658"/>
    <w:rsid w:val="00430776"/>
    <w:rsid w:val="004307BD"/>
    <w:rsid w:val="0043084B"/>
    <w:rsid w:val="00430AD3"/>
    <w:rsid w:val="00430D1F"/>
    <w:rsid w:val="0043110D"/>
    <w:rsid w:val="0043111B"/>
    <w:rsid w:val="004314B0"/>
    <w:rsid w:val="0043155F"/>
    <w:rsid w:val="00431D21"/>
    <w:rsid w:val="00431D75"/>
    <w:rsid w:val="00431D8D"/>
    <w:rsid w:val="00432129"/>
    <w:rsid w:val="004321D2"/>
    <w:rsid w:val="004321DB"/>
    <w:rsid w:val="00432208"/>
    <w:rsid w:val="004322BF"/>
    <w:rsid w:val="004322EF"/>
    <w:rsid w:val="004323A3"/>
    <w:rsid w:val="00432484"/>
    <w:rsid w:val="00432A05"/>
    <w:rsid w:val="00432B62"/>
    <w:rsid w:val="00432E61"/>
    <w:rsid w:val="00432EF2"/>
    <w:rsid w:val="00432FC5"/>
    <w:rsid w:val="00433165"/>
    <w:rsid w:val="004332B3"/>
    <w:rsid w:val="00433456"/>
    <w:rsid w:val="00433580"/>
    <w:rsid w:val="004336A0"/>
    <w:rsid w:val="00433843"/>
    <w:rsid w:val="00433935"/>
    <w:rsid w:val="0043398C"/>
    <w:rsid w:val="00433EEB"/>
    <w:rsid w:val="004340E3"/>
    <w:rsid w:val="00434246"/>
    <w:rsid w:val="00434357"/>
    <w:rsid w:val="00434452"/>
    <w:rsid w:val="00434574"/>
    <w:rsid w:val="004346C3"/>
    <w:rsid w:val="00434745"/>
    <w:rsid w:val="00434896"/>
    <w:rsid w:val="00434ABD"/>
    <w:rsid w:val="00434AC4"/>
    <w:rsid w:val="00434CD9"/>
    <w:rsid w:val="00434D19"/>
    <w:rsid w:val="00434F97"/>
    <w:rsid w:val="00435190"/>
    <w:rsid w:val="00435362"/>
    <w:rsid w:val="004354C0"/>
    <w:rsid w:val="0043575E"/>
    <w:rsid w:val="0043576E"/>
    <w:rsid w:val="0043577F"/>
    <w:rsid w:val="00435DD5"/>
    <w:rsid w:val="004362A6"/>
    <w:rsid w:val="004362AF"/>
    <w:rsid w:val="00436480"/>
    <w:rsid w:val="00436536"/>
    <w:rsid w:val="004365F2"/>
    <w:rsid w:val="00436A77"/>
    <w:rsid w:val="00436A8C"/>
    <w:rsid w:val="00436ACE"/>
    <w:rsid w:val="00436E30"/>
    <w:rsid w:val="00437046"/>
    <w:rsid w:val="0043714F"/>
    <w:rsid w:val="004371B7"/>
    <w:rsid w:val="00437524"/>
    <w:rsid w:val="004376A6"/>
    <w:rsid w:val="00437A3E"/>
    <w:rsid w:val="00437B2B"/>
    <w:rsid w:val="00440376"/>
    <w:rsid w:val="00440462"/>
    <w:rsid w:val="00440470"/>
    <w:rsid w:val="00440581"/>
    <w:rsid w:val="004406FC"/>
    <w:rsid w:val="00440854"/>
    <w:rsid w:val="0044095A"/>
    <w:rsid w:val="00440CC4"/>
    <w:rsid w:val="00440DF8"/>
    <w:rsid w:val="00440EC4"/>
    <w:rsid w:val="004411D4"/>
    <w:rsid w:val="0044122F"/>
    <w:rsid w:val="00441498"/>
    <w:rsid w:val="004415C0"/>
    <w:rsid w:val="004416D5"/>
    <w:rsid w:val="00441B7C"/>
    <w:rsid w:val="00441DD8"/>
    <w:rsid w:val="00441E95"/>
    <w:rsid w:val="00441FED"/>
    <w:rsid w:val="00442113"/>
    <w:rsid w:val="004424B5"/>
    <w:rsid w:val="00442778"/>
    <w:rsid w:val="004428B6"/>
    <w:rsid w:val="00442A50"/>
    <w:rsid w:val="00442D5D"/>
    <w:rsid w:val="00442F39"/>
    <w:rsid w:val="00443613"/>
    <w:rsid w:val="004436A4"/>
    <w:rsid w:val="004436AD"/>
    <w:rsid w:val="00443727"/>
    <w:rsid w:val="00443A4F"/>
    <w:rsid w:val="00443BDF"/>
    <w:rsid w:val="00443D23"/>
    <w:rsid w:val="00443D66"/>
    <w:rsid w:val="00443F5D"/>
    <w:rsid w:val="00443F96"/>
    <w:rsid w:val="00444021"/>
    <w:rsid w:val="004440BA"/>
    <w:rsid w:val="004441DE"/>
    <w:rsid w:val="00444973"/>
    <w:rsid w:val="00444BF1"/>
    <w:rsid w:val="00444CEA"/>
    <w:rsid w:val="00444F5C"/>
    <w:rsid w:val="0044513F"/>
    <w:rsid w:val="004453F4"/>
    <w:rsid w:val="00445645"/>
    <w:rsid w:val="0044576C"/>
    <w:rsid w:val="0044584F"/>
    <w:rsid w:val="00445895"/>
    <w:rsid w:val="004458F1"/>
    <w:rsid w:val="004459C1"/>
    <w:rsid w:val="00445B3B"/>
    <w:rsid w:val="004460BB"/>
    <w:rsid w:val="00446207"/>
    <w:rsid w:val="004462CE"/>
    <w:rsid w:val="0044635E"/>
    <w:rsid w:val="00446815"/>
    <w:rsid w:val="0044683B"/>
    <w:rsid w:val="00446934"/>
    <w:rsid w:val="00446BAF"/>
    <w:rsid w:val="00446EF4"/>
    <w:rsid w:val="00447045"/>
    <w:rsid w:val="004472D5"/>
    <w:rsid w:val="00447B43"/>
    <w:rsid w:val="00447D99"/>
    <w:rsid w:val="00450078"/>
    <w:rsid w:val="004505F5"/>
    <w:rsid w:val="004507C9"/>
    <w:rsid w:val="004507EA"/>
    <w:rsid w:val="00450934"/>
    <w:rsid w:val="00450BED"/>
    <w:rsid w:val="00451142"/>
    <w:rsid w:val="00451181"/>
    <w:rsid w:val="004513A7"/>
    <w:rsid w:val="004515B3"/>
    <w:rsid w:val="004516CF"/>
    <w:rsid w:val="00451B81"/>
    <w:rsid w:val="00451C4E"/>
    <w:rsid w:val="00451D24"/>
    <w:rsid w:val="00451E49"/>
    <w:rsid w:val="00451EBE"/>
    <w:rsid w:val="00451F6E"/>
    <w:rsid w:val="00452574"/>
    <w:rsid w:val="004525A6"/>
    <w:rsid w:val="004525BB"/>
    <w:rsid w:val="0045273B"/>
    <w:rsid w:val="004529C3"/>
    <w:rsid w:val="00452BE8"/>
    <w:rsid w:val="00452C35"/>
    <w:rsid w:val="00452C36"/>
    <w:rsid w:val="00452C55"/>
    <w:rsid w:val="004531D5"/>
    <w:rsid w:val="00453CE0"/>
    <w:rsid w:val="00453E0F"/>
    <w:rsid w:val="00453E41"/>
    <w:rsid w:val="00453E70"/>
    <w:rsid w:val="00453F67"/>
    <w:rsid w:val="00454139"/>
    <w:rsid w:val="0045443D"/>
    <w:rsid w:val="00454505"/>
    <w:rsid w:val="0045497F"/>
    <w:rsid w:val="004549D8"/>
    <w:rsid w:val="004550DE"/>
    <w:rsid w:val="004557B9"/>
    <w:rsid w:val="00455A96"/>
    <w:rsid w:val="00455F5C"/>
    <w:rsid w:val="0045620F"/>
    <w:rsid w:val="00456302"/>
    <w:rsid w:val="00456305"/>
    <w:rsid w:val="004563DD"/>
    <w:rsid w:val="00456945"/>
    <w:rsid w:val="00456A56"/>
    <w:rsid w:val="00456BC3"/>
    <w:rsid w:val="00456DEF"/>
    <w:rsid w:val="0045701C"/>
    <w:rsid w:val="004571C5"/>
    <w:rsid w:val="00457332"/>
    <w:rsid w:val="004573A4"/>
    <w:rsid w:val="004573B6"/>
    <w:rsid w:val="00457421"/>
    <w:rsid w:val="0045775F"/>
    <w:rsid w:val="0045778E"/>
    <w:rsid w:val="004578C7"/>
    <w:rsid w:val="004579A6"/>
    <w:rsid w:val="004579DA"/>
    <w:rsid w:val="00457AB5"/>
    <w:rsid w:val="00457B53"/>
    <w:rsid w:val="00457BE3"/>
    <w:rsid w:val="00457C30"/>
    <w:rsid w:val="00457EA6"/>
    <w:rsid w:val="00457F06"/>
    <w:rsid w:val="00460055"/>
    <w:rsid w:val="0046025E"/>
    <w:rsid w:val="0046063F"/>
    <w:rsid w:val="0046076D"/>
    <w:rsid w:val="004608D6"/>
    <w:rsid w:val="00460E18"/>
    <w:rsid w:val="00460F3B"/>
    <w:rsid w:val="00460F45"/>
    <w:rsid w:val="004611C7"/>
    <w:rsid w:val="004612D3"/>
    <w:rsid w:val="004615C8"/>
    <w:rsid w:val="0046161E"/>
    <w:rsid w:val="004618E2"/>
    <w:rsid w:val="00461901"/>
    <w:rsid w:val="00461927"/>
    <w:rsid w:val="0046196F"/>
    <w:rsid w:val="004619F4"/>
    <w:rsid w:val="00461EBA"/>
    <w:rsid w:val="004621CF"/>
    <w:rsid w:val="004622EA"/>
    <w:rsid w:val="00462394"/>
    <w:rsid w:val="004625A2"/>
    <w:rsid w:val="00462A07"/>
    <w:rsid w:val="00462C29"/>
    <w:rsid w:val="00462F1A"/>
    <w:rsid w:val="00462F85"/>
    <w:rsid w:val="004630E8"/>
    <w:rsid w:val="004632CC"/>
    <w:rsid w:val="004635B2"/>
    <w:rsid w:val="00463712"/>
    <w:rsid w:val="004637A4"/>
    <w:rsid w:val="004637DA"/>
    <w:rsid w:val="00463865"/>
    <w:rsid w:val="00463911"/>
    <w:rsid w:val="00463A1E"/>
    <w:rsid w:val="00463AEA"/>
    <w:rsid w:val="00463B58"/>
    <w:rsid w:val="00463BEC"/>
    <w:rsid w:val="00463DED"/>
    <w:rsid w:val="00464139"/>
    <w:rsid w:val="00464257"/>
    <w:rsid w:val="0046477D"/>
    <w:rsid w:val="004648B9"/>
    <w:rsid w:val="004648DC"/>
    <w:rsid w:val="004648E4"/>
    <w:rsid w:val="004649B0"/>
    <w:rsid w:val="00464BA5"/>
    <w:rsid w:val="00464DA7"/>
    <w:rsid w:val="004652D6"/>
    <w:rsid w:val="004654E1"/>
    <w:rsid w:val="0046560C"/>
    <w:rsid w:val="00465837"/>
    <w:rsid w:val="00465A8B"/>
    <w:rsid w:val="00465B6B"/>
    <w:rsid w:val="00465BB7"/>
    <w:rsid w:val="00466360"/>
    <w:rsid w:val="004666AA"/>
    <w:rsid w:val="0046687A"/>
    <w:rsid w:val="00466A55"/>
    <w:rsid w:val="00466BF0"/>
    <w:rsid w:val="00466E0D"/>
    <w:rsid w:val="0046714B"/>
    <w:rsid w:val="00467159"/>
    <w:rsid w:val="00467276"/>
    <w:rsid w:val="004672E2"/>
    <w:rsid w:val="004673DF"/>
    <w:rsid w:val="004675F8"/>
    <w:rsid w:val="00467610"/>
    <w:rsid w:val="00467616"/>
    <w:rsid w:val="004677D0"/>
    <w:rsid w:val="00467C90"/>
    <w:rsid w:val="00467E32"/>
    <w:rsid w:val="0047011A"/>
    <w:rsid w:val="0047027A"/>
    <w:rsid w:val="004702F2"/>
    <w:rsid w:val="00470672"/>
    <w:rsid w:val="0047088C"/>
    <w:rsid w:val="00470902"/>
    <w:rsid w:val="00470B91"/>
    <w:rsid w:val="00470DF4"/>
    <w:rsid w:val="00470ECD"/>
    <w:rsid w:val="004710FC"/>
    <w:rsid w:val="004713CF"/>
    <w:rsid w:val="004713EE"/>
    <w:rsid w:val="004713F4"/>
    <w:rsid w:val="004714C6"/>
    <w:rsid w:val="004716C0"/>
    <w:rsid w:val="004718FA"/>
    <w:rsid w:val="00471974"/>
    <w:rsid w:val="00471A29"/>
    <w:rsid w:val="00471B12"/>
    <w:rsid w:val="00471C4B"/>
    <w:rsid w:val="00471E29"/>
    <w:rsid w:val="00472456"/>
    <w:rsid w:val="00472964"/>
    <w:rsid w:val="00472A1E"/>
    <w:rsid w:val="00472A51"/>
    <w:rsid w:val="00472C63"/>
    <w:rsid w:val="00472CC2"/>
    <w:rsid w:val="00472E93"/>
    <w:rsid w:val="00472FEE"/>
    <w:rsid w:val="0047339D"/>
    <w:rsid w:val="00473621"/>
    <w:rsid w:val="004737E9"/>
    <w:rsid w:val="00473885"/>
    <w:rsid w:val="004738F1"/>
    <w:rsid w:val="00473967"/>
    <w:rsid w:val="004739EC"/>
    <w:rsid w:val="00473BCA"/>
    <w:rsid w:val="00473DD3"/>
    <w:rsid w:val="00474284"/>
    <w:rsid w:val="004742B2"/>
    <w:rsid w:val="00474335"/>
    <w:rsid w:val="0047434D"/>
    <w:rsid w:val="004745BD"/>
    <w:rsid w:val="004745C1"/>
    <w:rsid w:val="00474A29"/>
    <w:rsid w:val="00474A86"/>
    <w:rsid w:val="00474C9A"/>
    <w:rsid w:val="00474CD0"/>
    <w:rsid w:val="00474D54"/>
    <w:rsid w:val="00475116"/>
    <w:rsid w:val="0047524B"/>
    <w:rsid w:val="004752B9"/>
    <w:rsid w:val="004752DE"/>
    <w:rsid w:val="00475746"/>
    <w:rsid w:val="00475CD6"/>
    <w:rsid w:val="00475D42"/>
    <w:rsid w:val="00475F99"/>
    <w:rsid w:val="0047604C"/>
    <w:rsid w:val="00476153"/>
    <w:rsid w:val="0047616E"/>
    <w:rsid w:val="00476275"/>
    <w:rsid w:val="004762C4"/>
    <w:rsid w:val="004764B4"/>
    <w:rsid w:val="00476579"/>
    <w:rsid w:val="00476754"/>
    <w:rsid w:val="00476762"/>
    <w:rsid w:val="004767D4"/>
    <w:rsid w:val="00476A69"/>
    <w:rsid w:val="00476C44"/>
    <w:rsid w:val="00476C53"/>
    <w:rsid w:val="00476CB3"/>
    <w:rsid w:val="00476CDC"/>
    <w:rsid w:val="00477290"/>
    <w:rsid w:val="00477333"/>
    <w:rsid w:val="00477392"/>
    <w:rsid w:val="00477581"/>
    <w:rsid w:val="004775D4"/>
    <w:rsid w:val="004778BF"/>
    <w:rsid w:val="004778C9"/>
    <w:rsid w:val="00477A55"/>
    <w:rsid w:val="00477AEB"/>
    <w:rsid w:val="00477C02"/>
    <w:rsid w:val="00477D2B"/>
    <w:rsid w:val="004800D6"/>
    <w:rsid w:val="00480194"/>
    <w:rsid w:val="004804DB"/>
    <w:rsid w:val="004805C5"/>
    <w:rsid w:val="00480C0C"/>
    <w:rsid w:val="00480C6F"/>
    <w:rsid w:val="00480CDA"/>
    <w:rsid w:val="00480EAD"/>
    <w:rsid w:val="00481256"/>
    <w:rsid w:val="00481361"/>
    <w:rsid w:val="00481477"/>
    <w:rsid w:val="0048156E"/>
    <w:rsid w:val="004815C9"/>
    <w:rsid w:val="00481868"/>
    <w:rsid w:val="00481BED"/>
    <w:rsid w:val="00481DC4"/>
    <w:rsid w:val="00481E9C"/>
    <w:rsid w:val="00481EEF"/>
    <w:rsid w:val="0048208F"/>
    <w:rsid w:val="0048215B"/>
    <w:rsid w:val="00482201"/>
    <w:rsid w:val="00482355"/>
    <w:rsid w:val="0048260E"/>
    <w:rsid w:val="004829FC"/>
    <w:rsid w:val="00482A0A"/>
    <w:rsid w:val="00482A6B"/>
    <w:rsid w:val="00482B18"/>
    <w:rsid w:val="00482C4F"/>
    <w:rsid w:val="00482DBE"/>
    <w:rsid w:val="00483058"/>
    <w:rsid w:val="004831DB"/>
    <w:rsid w:val="0048341A"/>
    <w:rsid w:val="00483583"/>
    <w:rsid w:val="00483608"/>
    <w:rsid w:val="0048368F"/>
    <w:rsid w:val="0048378A"/>
    <w:rsid w:val="00483C14"/>
    <w:rsid w:val="00483C67"/>
    <w:rsid w:val="00483E10"/>
    <w:rsid w:val="004840D1"/>
    <w:rsid w:val="0048435F"/>
    <w:rsid w:val="0048461F"/>
    <w:rsid w:val="00485322"/>
    <w:rsid w:val="00485480"/>
    <w:rsid w:val="004854A7"/>
    <w:rsid w:val="00485680"/>
    <w:rsid w:val="004859C6"/>
    <w:rsid w:val="00485B13"/>
    <w:rsid w:val="00485C12"/>
    <w:rsid w:val="00485D6E"/>
    <w:rsid w:val="00485FBA"/>
    <w:rsid w:val="00485FDA"/>
    <w:rsid w:val="0048606F"/>
    <w:rsid w:val="0048641D"/>
    <w:rsid w:val="0048661E"/>
    <w:rsid w:val="00486682"/>
    <w:rsid w:val="00486A11"/>
    <w:rsid w:val="00486BCC"/>
    <w:rsid w:val="00486E43"/>
    <w:rsid w:val="00486F4F"/>
    <w:rsid w:val="0048713F"/>
    <w:rsid w:val="004872AB"/>
    <w:rsid w:val="00487363"/>
    <w:rsid w:val="0048745C"/>
    <w:rsid w:val="00487E27"/>
    <w:rsid w:val="00490048"/>
    <w:rsid w:val="00490536"/>
    <w:rsid w:val="00490711"/>
    <w:rsid w:val="0049078A"/>
    <w:rsid w:val="00490C76"/>
    <w:rsid w:val="00490DB1"/>
    <w:rsid w:val="00490DF7"/>
    <w:rsid w:val="00490E89"/>
    <w:rsid w:val="00490F7F"/>
    <w:rsid w:val="004910AD"/>
    <w:rsid w:val="00491451"/>
    <w:rsid w:val="004914AB"/>
    <w:rsid w:val="00491804"/>
    <w:rsid w:val="004919EF"/>
    <w:rsid w:val="00491A81"/>
    <w:rsid w:val="00491B70"/>
    <w:rsid w:val="00491C56"/>
    <w:rsid w:val="00491E90"/>
    <w:rsid w:val="00491EE0"/>
    <w:rsid w:val="00491F3D"/>
    <w:rsid w:val="00491F5F"/>
    <w:rsid w:val="00491FC5"/>
    <w:rsid w:val="00491FD7"/>
    <w:rsid w:val="004920FA"/>
    <w:rsid w:val="00492380"/>
    <w:rsid w:val="004925A2"/>
    <w:rsid w:val="00492BF3"/>
    <w:rsid w:val="00492C4F"/>
    <w:rsid w:val="00492D77"/>
    <w:rsid w:val="00492E4B"/>
    <w:rsid w:val="00492FAD"/>
    <w:rsid w:val="00492FC3"/>
    <w:rsid w:val="00493037"/>
    <w:rsid w:val="0049306A"/>
    <w:rsid w:val="004930A5"/>
    <w:rsid w:val="004936E0"/>
    <w:rsid w:val="00493739"/>
    <w:rsid w:val="004938B1"/>
    <w:rsid w:val="00493983"/>
    <w:rsid w:val="00493D28"/>
    <w:rsid w:val="00493FAE"/>
    <w:rsid w:val="00494054"/>
    <w:rsid w:val="00494142"/>
    <w:rsid w:val="004943E2"/>
    <w:rsid w:val="00494433"/>
    <w:rsid w:val="0049443A"/>
    <w:rsid w:val="004945C6"/>
    <w:rsid w:val="004949E6"/>
    <w:rsid w:val="00494E5D"/>
    <w:rsid w:val="0049513D"/>
    <w:rsid w:val="004951CB"/>
    <w:rsid w:val="00495246"/>
    <w:rsid w:val="00495247"/>
    <w:rsid w:val="0049556A"/>
    <w:rsid w:val="00495615"/>
    <w:rsid w:val="00495719"/>
    <w:rsid w:val="0049583A"/>
    <w:rsid w:val="00495AD9"/>
    <w:rsid w:val="00495D37"/>
    <w:rsid w:val="00496538"/>
    <w:rsid w:val="00496760"/>
    <w:rsid w:val="00496789"/>
    <w:rsid w:val="0049690E"/>
    <w:rsid w:val="00496952"/>
    <w:rsid w:val="00496C71"/>
    <w:rsid w:val="004970D0"/>
    <w:rsid w:val="00497114"/>
    <w:rsid w:val="0049743D"/>
    <w:rsid w:val="0049759F"/>
    <w:rsid w:val="004976E3"/>
    <w:rsid w:val="00497793"/>
    <w:rsid w:val="0049781D"/>
    <w:rsid w:val="004979B1"/>
    <w:rsid w:val="00497A84"/>
    <w:rsid w:val="004A003D"/>
    <w:rsid w:val="004A0598"/>
    <w:rsid w:val="004A05F4"/>
    <w:rsid w:val="004A060F"/>
    <w:rsid w:val="004A0733"/>
    <w:rsid w:val="004A0C17"/>
    <w:rsid w:val="004A0EEC"/>
    <w:rsid w:val="004A1258"/>
    <w:rsid w:val="004A1B08"/>
    <w:rsid w:val="004A1BAF"/>
    <w:rsid w:val="004A1C84"/>
    <w:rsid w:val="004A1D15"/>
    <w:rsid w:val="004A1EA5"/>
    <w:rsid w:val="004A1EB7"/>
    <w:rsid w:val="004A207A"/>
    <w:rsid w:val="004A2222"/>
    <w:rsid w:val="004A227C"/>
    <w:rsid w:val="004A22EE"/>
    <w:rsid w:val="004A2370"/>
    <w:rsid w:val="004A265C"/>
    <w:rsid w:val="004A2E1F"/>
    <w:rsid w:val="004A2E74"/>
    <w:rsid w:val="004A3067"/>
    <w:rsid w:val="004A3208"/>
    <w:rsid w:val="004A3497"/>
    <w:rsid w:val="004A34B4"/>
    <w:rsid w:val="004A3915"/>
    <w:rsid w:val="004A3AEC"/>
    <w:rsid w:val="004A3B54"/>
    <w:rsid w:val="004A3DA5"/>
    <w:rsid w:val="004A403A"/>
    <w:rsid w:val="004A40C3"/>
    <w:rsid w:val="004A40D6"/>
    <w:rsid w:val="004A4110"/>
    <w:rsid w:val="004A424A"/>
    <w:rsid w:val="004A4370"/>
    <w:rsid w:val="004A4870"/>
    <w:rsid w:val="004A4957"/>
    <w:rsid w:val="004A4AF1"/>
    <w:rsid w:val="004A4C6A"/>
    <w:rsid w:val="004A509B"/>
    <w:rsid w:val="004A50BB"/>
    <w:rsid w:val="004A5391"/>
    <w:rsid w:val="004A544E"/>
    <w:rsid w:val="004A5527"/>
    <w:rsid w:val="004A5649"/>
    <w:rsid w:val="004A567D"/>
    <w:rsid w:val="004A59C7"/>
    <w:rsid w:val="004A60AC"/>
    <w:rsid w:val="004A61E5"/>
    <w:rsid w:val="004A6484"/>
    <w:rsid w:val="004A685A"/>
    <w:rsid w:val="004A6992"/>
    <w:rsid w:val="004A6A24"/>
    <w:rsid w:val="004A6A70"/>
    <w:rsid w:val="004A6AA0"/>
    <w:rsid w:val="004A6D4B"/>
    <w:rsid w:val="004A715E"/>
    <w:rsid w:val="004A7870"/>
    <w:rsid w:val="004A78A9"/>
    <w:rsid w:val="004A7A8B"/>
    <w:rsid w:val="004A7AA6"/>
    <w:rsid w:val="004A7B3A"/>
    <w:rsid w:val="004A7DA5"/>
    <w:rsid w:val="004A7E86"/>
    <w:rsid w:val="004A7E97"/>
    <w:rsid w:val="004B00E3"/>
    <w:rsid w:val="004B0400"/>
    <w:rsid w:val="004B0867"/>
    <w:rsid w:val="004B0968"/>
    <w:rsid w:val="004B0B1A"/>
    <w:rsid w:val="004B0BA1"/>
    <w:rsid w:val="004B0C74"/>
    <w:rsid w:val="004B0C7E"/>
    <w:rsid w:val="004B0ECE"/>
    <w:rsid w:val="004B0F95"/>
    <w:rsid w:val="004B131B"/>
    <w:rsid w:val="004B13C5"/>
    <w:rsid w:val="004B143C"/>
    <w:rsid w:val="004B1445"/>
    <w:rsid w:val="004B1451"/>
    <w:rsid w:val="004B1488"/>
    <w:rsid w:val="004B14D3"/>
    <w:rsid w:val="004B16F4"/>
    <w:rsid w:val="004B18DA"/>
    <w:rsid w:val="004B1974"/>
    <w:rsid w:val="004B206F"/>
    <w:rsid w:val="004B20AB"/>
    <w:rsid w:val="004B21E7"/>
    <w:rsid w:val="004B222F"/>
    <w:rsid w:val="004B23F6"/>
    <w:rsid w:val="004B24BC"/>
    <w:rsid w:val="004B292F"/>
    <w:rsid w:val="004B2B63"/>
    <w:rsid w:val="004B2C6C"/>
    <w:rsid w:val="004B2D2B"/>
    <w:rsid w:val="004B2F02"/>
    <w:rsid w:val="004B2F50"/>
    <w:rsid w:val="004B304A"/>
    <w:rsid w:val="004B31BF"/>
    <w:rsid w:val="004B32A4"/>
    <w:rsid w:val="004B32AB"/>
    <w:rsid w:val="004B32EB"/>
    <w:rsid w:val="004B35D5"/>
    <w:rsid w:val="004B3613"/>
    <w:rsid w:val="004B376F"/>
    <w:rsid w:val="004B37B1"/>
    <w:rsid w:val="004B38D6"/>
    <w:rsid w:val="004B3B4A"/>
    <w:rsid w:val="004B3B65"/>
    <w:rsid w:val="004B3DB7"/>
    <w:rsid w:val="004B3E16"/>
    <w:rsid w:val="004B40C5"/>
    <w:rsid w:val="004B40C7"/>
    <w:rsid w:val="004B4351"/>
    <w:rsid w:val="004B4412"/>
    <w:rsid w:val="004B4569"/>
    <w:rsid w:val="004B45CB"/>
    <w:rsid w:val="004B45CC"/>
    <w:rsid w:val="004B4655"/>
    <w:rsid w:val="004B47D2"/>
    <w:rsid w:val="004B49D4"/>
    <w:rsid w:val="004B4B88"/>
    <w:rsid w:val="004B4D40"/>
    <w:rsid w:val="004B4E60"/>
    <w:rsid w:val="004B50AE"/>
    <w:rsid w:val="004B5AB9"/>
    <w:rsid w:val="004B5BB1"/>
    <w:rsid w:val="004B617B"/>
    <w:rsid w:val="004B6362"/>
    <w:rsid w:val="004B6605"/>
    <w:rsid w:val="004B66AE"/>
    <w:rsid w:val="004B696E"/>
    <w:rsid w:val="004B69B7"/>
    <w:rsid w:val="004B6A32"/>
    <w:rsid w:val="004B6A67"/>
    <w:rsid w:val="004B6B68"/>
    <w:rsid w:val="004B6D3C"/>
    <w:rsid w:val="004B6DA5"/>
    <w:rsid w:val="004B7151"/>
    <w:rsid w:val="004B7365"/>
    <w:rsid w:val="004B73E9"/>
    <w:rsid w:val="004B7432"/>
    <w:rsid w:val="004B759B"/>
    <w:rsid w:val="004B75B0"/>
    <w:rsid w:val="004B77B2"/>
    <w:rsid w:val="004B7898"/>
    <w:rsid w:val="004B7C12"/>
    <w:rsid w:val="004B7C5D"/>
    <w:rsid w:val="004B7D0C"/>
    <w:rsid w:val="004B7DDD"/>
    <w:rsid w:val="004B7FC5"/>
    <w:rsid w:val="004C02B6"/>
    <w:rsid w:val="004C0482"/>
    <w:rsid w:val="004C0731"/>
    <w:rsid w:val="004C07AB"/>
    <w:rsid w:val="004C090F"/>
    <w:rsid w:val="004C0A3D"/>
    <w:rsid w:val="004C0BD4"/>
    <w:rsid w:val="004C0D27"/>
    <w:rsid w:val="004C18A7"/>
    <w:rsid w:val="004C1CCA"/>
    <w:rsid w:val="004C2050"/>
    <w:rsid w:val="004C223A"/>
    <w:rsid w:val="004C2465"/>
    <w:rsid w:val="004C249C"/>
    <w:rsid w:val="004C28B0"/>
    <w:rsid w:val="004C2ACA"/>
    <w:rsid w:val="004C2C2E"/>
    <w:rsid w:val="004C2F87"/>
    <w:rsid w:val="004C37EF"/>
    <w:rsid w:val="004C3973"/>
    <w:rsid w:val="004C3A0F"/>
    <w:rsid w:val="004C3A47"/>
    <w:rsid w:val="004C3EE4"/>
    <w:rsid w:val="004C3FB6"/>
    <w:rsid w:val="004C41DE"/>
    <w:rsid w:val="004C4536"/>
    <w:rsid w:val="004C460F"/>
    <w:rsid w:val="004C462B"/>
    <w:rsid w:val="004C47E2"/>
    <w:rsid w:val="004C48E3"/>
    <w:rsid w:val="004C497A"/>
    <w:rsid w:val="004C4A97"/>
    <w:rsid w:val="004C4C50"/>
    <w:rsid w:val="004C4C62"/>
    <w:rsid w:val="004C500D"/>
    <w:rsid w:val="004C5110"/>
    <w:rsid w:val="004C51EA"/>
    <w:rsid w:val="004C52EE"/>
    <w:rsid w:val="004C531E"/>
    <w:rsid w:val="004C5492"/>
    <w:rsid w:val="004C549D"/>
    <w:rsid w:val="004C5513"/>
    <w:rsid w:val="004C556A"/>
    <w:rsid w:val="004C5582"/>
    <w:rsid w:val="004C583A"/>
    <w:rsid w:val="004C585C"/>
    <w:rsid w:val="004C5A12"/>
    <w:rsid w:val="004C5AC3"/>
    <w:rsid w:val="004C5E44"/>
    <w:rsid w:val="004C6231"/>
    <w:rsid w:val="004C64AE"/>
    <w:rsid w:val="004C6549"/>
    <w:rsid w:val="004C655F"/>
    <w:rsid w:val="004C6837"/>
    <w:rsid w:val="004C68B0"/>
    <w:rsid w:val="004C6942"/>
    <w:rsid w:val="004C6A96"/>
    <w:rsid w:val="004C6B04"/>
    <w:rsid w:val="004C6BD7"/>
    <w:rsid w:val="004C6D89"/>
    <w:rsid w:val="004C6DC6"/>
    <w:rsid w:val="004C6E84"/>
    <w:rsid w:val="004C719A"/>
    <w:rsid w:val="004C7276"/>
    <w:rsid w:val="004C7B8B"/>
    <w:rsid w:val="004D04BD"/>
    <w:rsid w:val="004D053C"/>
    <w:rsid w:val="004D0549"/>
    <w:rsid w:val="004D06C6"/>
    <w:rsid w:val="004D07C4"/>
    <w:rsid w:val="004D09CE"/>
    <w:rsid w:val="004D0A0D"/>
    <w:rsid w:val="004D0A94"/>
    <w:rsid w:val="004D0ADD"/>
    <w:rsid w:val="004D0B1B"/>
    <w:rsid w:val="004D0BCA"/>
    <w:rsid w:val="004D0BDD"/>
    <w:rsid w:val="004D0DDA"/>
    <w:rsid w:val="004D1318"/>
    <w:rsid w:val="004D158A"/>
    <w:rsid w:val="004D1642"/>
    <w:rsid w:val="004D1A7E"/>
    <w:rsid w:val="004D1B78"/>
    <w:rsid w:val="004D1D5A"/>
    <w:rsid w:val="004D1E03"/>
    <w:rsid w:val="004D1F27"/>
    <w:rsid w:val="004D2162"/>
    <w:rsid w:val="004D24D8"/>
    <w:rsid w:val="004D2607"/>
    <w:rsid w:val="004D26ED"/>
    <w:rsid w:val="004D274C"/>
    <w:rsid w:val="004D29DB"/>
    <w:rsid w:val="004D2D39"/>
    <w:rsid w:val="004D2EFE"/>
    <w:rsid w:val="004D3154"/>
    <w:rsid w:val="004D31DF"/>
    <w:rsid w:val="004D329B"/>
    <w:rsid w:val="004D375B"/>
    <w:rsid w:val="004D38C3"/>
    <w:rsid w:val="004D38D0"/>
    <w:rsid w:val="004D39D5"/>
    <w:rsid w:val="004D3A89"/>
    <w:rsid w:val="004D3CB4"/>
    <w:rsid w:val="004D3FA9"/>
    <w:rsid w:val="004D3FAE"/>
    <w:rsid w:val="004D414F"/>
    <w:rsid w:val="004D4164"/>
    <w:rsid w:val="004D41EF"/>
    <w:rsid w:val="004D427F"/>
    <w:rsid w:val="004D4396"/>
    <w:rsid w:val="004D45A2"/>
    <w:rsid w:val="004D45D3"/>
    <w:rsid w:val="004D465E"/>
    <w:rsid w:val="004D48BF"/>
    <w:rsid w:val="004D4C8A"/>
    <w:rsid w:val="004D4D1E"/>
    <w:rsid w:val="004D5108"/>
    <w:rsid w:val="004D56EC"/>
    <w:rsid w:val="004D5776"/>
    <w:rsid w:val="004D57D0"/>
    <w:rsid w:val="004D57D5"/>
    <w:rsid w:val="004D5CDE"/>
    <w:rsid w:val="004D5E4F"/>
    <w:rsid w:val="004D5EA4"/>
    <w:rsid w:val="004D6051"/>
    <w:rsid w:val="004D606B"/>
    <w:rsid w:val="004D6212"/>
    <w:rsid w:val="004D6267"/>
    <w:rsid w:val="004D63A4"/>
    <w:rsid w:val="004D63EC"/>
    <w:rsid w:val="004D65FA"/>
    <w:rsid w:val="004D6B0C"/>
    <w:rsid w:val="004D6BBC"/>
    <w:rsid w:val="004D6BEF"/>
    <w:rsid w:val="004D6D52"/>
    <w:rsid w:val="004D6E7F"/>
    <w:rsid w:val="004D6F30"/>
    <w:rsid w:val="004D6F9B"/>
    <w:rsid w:val="004D7646"/>
    <w:rsid w:val="004D7854"/>
    <w:rsid w:val="004D7963"/>
    <w:rsid w:val="004E01EA"/>
    <w:rsid w:val="004E02E5"/>
    <w:rsid w:val="004E04CC"/>
    <w:rsid w:val="004E0527"/>
    <w:rsid w:val="004E0570"/>
    <w:rsid w:val="004E0573"/>
    <w:rsid w:val="004E0753"/>
    <w:rsid w:val="004E0A17"/>
    <w:rsid w:val="004E0AA4"/>
    <w:rsid w:val="004E0ABD"/>
    <w:rsid w:val="004E0C00"/>
    <w:rsid w:val="004E0D01"/>
    <w:rsid w:val="004E116A"/>
    <w:rsid w:val="004E1390"/>
    <w:rsid w:val="004E140F"/>
    <w:rsid w:val="004E146C"/>
    <w:rsid w:val="004E1566"/>
    <w:rsid w:val="004E17B4"/>
    <w:rsid w:val="004E17E7"/>
    <w:rsid w:val="004E1A18"/>
    <w:rsid w:val="004E1A4D"/>
    <w:rsid w:val="004E1B3B"/>
    <w:rsid w:val="004E1BE5"/>
    <w:rsid w:val="004E206F"/>
    <w:rsid w:val="004E208A"/>
    <w:rsid w:val="004E20C9"/>
    <w:rsid w:val="004E219F"/>
    <w:rsid w:val="004E23E1"/>
    <w:rsid w:val="004E240F"/>
    <w:rsid w:val="004E25B3"/>
    <w:rsid w:val="004E2682"/>
    <w:rsid w:val="004E2799"/>
    <w:rsid w:val="004E2984"/>
    <w:rsid w:val="004E2ED0"/>
    <w:rsid w:val="004E2FE5"/>
    <w:rsid w:val="004E3292"/>
    <w:rsid w:val="004E33DE"/>
    <w:rsid w:val="004E354F"/>
    <w:rsid w:val="004E3ACA"/>
    <w:rsid w:val="004E3D58"/>
    <w:rsid w:val="004E3F01"/>
    <w:rsid w:val="004E3F1F"/>
    <w:rsid w:val="004E408E"/>
    <w:rsid w:val="004E41B1"/>
    <w:rsid w:val="004E4235"/>
    <w:rsid w:val="004E42D5"/>
    <w:rsid w:val="004E4378"/>
    <w:rsid w:val="004E44E2"/>
    <w:rsid w:val="004E4517"/>
    <w:rsid w:val="004E45C8"/>
    <w:rsid w:val="004E4B24"/>
    <w:rsid w:val="004E4B6C"/>
    <w:rsid w:val="004E4C80"/>
    <w:rsid w:val="004E5410"/>
    <w:rsid w:val="004E555C"/>
    <w:rsid w:val="004E55DF"/>
    <w:rsid w:val="004E57B3"/>
    <w:rsid w:val="004E5A64"/>
    <w:rsid w:val="004E5AAA"/>
    <w:rsid w:val="004E5B1B"/>
    <w:rsid w:val="004E5C41"/>
    <w:rsid w:val="004E5C70"/>
    <w:rsid w:val="004E620D"/>
    <w:rsid w:val="004E6495"/>
    <w:rsid w:val="004E6514"/>
    <w:rsid w:val="004E6518"/>
    <w:rsid w:val="004E675C"/>
    <w:rsid w:val="004E6930"/>
    <w:rsid w:val="004E6A06"/>
    <w:rsid w:val="004E6B06"/>
    <w:rsid w:val="004E70F5"/>
    <w:rsid w:val="004E73EC"/>
    <w:rsid w:val="004E74C9"/>
    <w:rsid w:val="004E78C6"/>
    <w:rsid w:val="004E7908"/>
    <w:rsid w:val="004E7AEA"/>
    <w:rsid w:val="004F05DE"/>
    <w:rsid w:val="004F07A2"/>
    <w:rsid w:val="004F0B1C"/>
    <w:rsid w:val="004F13C7"/>
    <w:rsid w:val="004F1453"/>
    <w:rsid w:val="004F14E1"/>
    <w:rsid w:val="004F1589"/>
    <w:rsid w:val="004F17C8"/>
    <w:rsid w:val="004F1B26"/>
    <w:rsid w:val="004F1BF3"/>
    <w:rsid w:val="004F1C22"/>
    <w:rsid w:val="004F1D45"/>
    <w:rsid w:val="004F1E40"/>
    <w:rsid w:val="004F23E3"/>
    <w:rsid w:val="004F27B2"/>
    <w:rsid w:val="004F2A09"/>
    <w:rsid w:val="004F2D6A"/>
    <w:rsid w:val="004F3098"/>
    <w:rsid w:val="004F30A7"/>
    <w:rsid w:val="004F3449"/>
    <w:rsid w:val="004F3620"/>
    <w:rsid w:val="004F398D"/>
    <w:rsid w:val="004F39A9"/>
    <w:rsid w:val="004F3AE5"/>
    <w:rsid w:val="004F40F4"/>
    <w:rsid w:val="004F423C"/>
    <w:rsid w:val="004F44B8"/>
    <w:rsid w:val="004F4984"/>
    <w:rsid w:val="004F49DE"/>
    <w:rsid w:val="004F4A7F"/>
    <w:rsid w:val="004F4A93"/>
    <w:rsid w:val="004F4AAB"/>
    <w:rsid w:val="004F4C61"/>
    <w:rsid w:val="004F4D01"/>
    <w:rsid w:val="004F50BD"/>
    <w:rsid w:val="004F5115"/>
    <w:rsid w:val="004F52EB"/>
    <w:rsid w:val="004F5521"/>
    <w:rsid w:val="004F552F"/>
    <w:rsid w:val="004F5750"/>
    <w:rsid w:val="004F5BF0"/>
    <w:rsid w:val="004F5D0D"/>
    <w:rsid w:val="004F615E"/>
    <w:rsid w:val="004F61A4"/>
    <w:rsid w:val="004F6232"/>
    <w:rsid w:val="004F66D3"/>
    <w:rsid w:val="004F689F"/>
    <w:rsid w:val="004F6E24"/>
    <w:rsid w:val="004F7037"/>
    <w:rsid w:val="004F713F"/>
    <w:rsid w:val="004F71D3"/>
    <w:rsid w:val="004F723F"/>
    <w:rsid w:val="004F77AC"/>
    <w:rsid w:val="004F7B1B"/>
    <w:rsid w:val="004F7C78"/>
    <w:rsid w:val="005000A9"/>
    <w:rsid w:val="005001F0"/>
    <w:rsid w:val="0050036E"/>
    <w:rsid w:val="005004DD"/>
    <w:rsid w:val="00500511"/>
    <w:rsid w:val="00500967"/>
    <w:rsid w:val="00500AD3"/>
    <w:rsid w:val="00500BD9"/>
    <w:rsid w:val="00500D01"/>
    <w:rsid w:val="00500DA1"/>
    <w:rsid w:val="00500DD9"/>
    <w:rsid w:val="0050104F"/>
    <w:rsid w:val="00501147"/>
    <w:rsid w:val="00501656"/>
    <w:rsid w:val="005017FE"/>
    <w:rsid w:val="00501880"/>
    <w:rsid w:val="00501D4A"/>
    <w:rsid w:val="00501D64"/>
    <w:rsid w:val="00501DF1"/>
    <w:rsid w:val="00501F3E"/>
    <w:rsid w:val="00502017"/>
    <w:rsid w:val="00502188"/>
    <w:rsid w:val="005022C6"/>
    <w:rsid w:val="0050231E"/>
    <w:rsid w:val="005024CA"/>
    <w:rsid w:val="00502587"/>
    <w:rsid w:val="005027A3"/>
    <w:rsid w:val="0050280F"/>
    <w:rsid w:val="00502B14"/>
    <w:rsid w:val="005031C3"/>
    <w:rsid w:val="00503288"/>
    <w:rsid w:val="00503578"/>
    <w:rsid w:val="005035D9"/>
    <w:rsid w:val="005038D1"/>
    <w:rsid w:val="0050394E"/>
    <w:rsid w:val="00503B21"/>
    <w:rsid w:val="00503E3C"/>
    <w:rsid w:val="00503FB2"/>
    <w:rsid w:val="00504054"/>
    <w:rsid w:val="00504264"/>
    <w:rsid w:val="00504345"/>
    <w:rsid w:val="005043A0"/>
    <w:rsid w:val="0050440D"/>
    <w:rsid w:val="005044B2"/>
    <w:rsid w:val="0050458C"/>
    <w:rsid w:val="0050461D"/>
    <w:rsid w:val="00504796"/>
    <w:rsid w:val="0050497F"/>
    <w:rsid w:val="00504A30"/>
    <w:rsid w:val="00504CC8"/>
    <w:rsid w:val="00505079"/>
    <w:rsid w:val="005051BE"/>
    <w:rsid w:val="00505546"/>
    <w:rsid w:val="005058EA"/>
    <w:rsid w:val="0050597E"/>
    <w:rsid w:val="00505A60"/>
    <w:rsid w:val="00505CA1"/>
    <w:rsid w:val="00505D86"/>
    <w:rsid w:val="00506337"/>
    <w:rsid w:val="00506609"/>
    <w:rsid w:val="00506C70"/>
    <w:rsid w:val="00506C95"/>
    <w:rsid w:val="00506E97"/>
    <w:rsid w:val="00506FC4"/>
    <w:rsid w:val="0050703C"/>
    <w:rsid w:val="005074BB"/>
    <w:rsid w:val="0050779F"/>
    <w:rsid w:val="00507835"/>
    <w:rsid w:val="005078EF"/>
    <w:rsid w:val="00507B84"/>
    <w:rsid w:val="00507B92"/>
    <w:rsid w:val="00507E9A"/>
    <w:rsid w:val="005100C0"/>
    <w:rsid w:val="0051026B"/>
    <w:rsid w:val="005103AB"/>
    <w:rsid w:val="00510413"/>
    <w:rsid w:val="00510957"/>
    <w:rsid w:val="00510FB5"/>
    <w:rsid w:val="00511450"/>
    <w:rsid w:val="00511474"/>
    <w:rsid w:val="00511513"/>
    <w:rsid w:val="005116A1"/>
    <w:rsid w:val="0051184A"/>
    <w:rsid w:val="0051185E"/>
    <w:rsid w:val="005119D9"/>
    <w:rsid w:val="00511BA4"/>
    <w:rsid w:val="00511BBC"/>
    <w:rsid w:val="00511DCF"/>
    <w:rsid w:val="00511DE2"/>
    <w:rsid w:val="00511ED6"/>
    <w:rsid w:val="00511F8F"/>
    <w:rsid w:val="00511FCF"/>
    <w:rsid w:val="00512066"/>
    <w:rsid w:val="005124B2"/>
    <w:rsid w:val="005124F4"/>
    <w:rsid w:val="00512890"/>
    <w:rsid w:val="0051291D"/>
    <w:rsid w:val="00512CE6"/>
    <w:rsid w:val="00512D1D"/>
    <w:rsid w:val="00512F68"/>
    <w:rsid w:val="0051347E"/>
    <w:rsid w:val="005138FB"/>
    <w:rsid w:val="0051394D"/>
    <w:rsid w:val="00513AB8"/>
    <w:rsid w:val="00513BE9"/>
    <w:rsid w:val="00513C1B"/>
    <w:rsid w:val="00513C1F"/>
    <w:rsid w:val="00513E1C"/>
    <w:rsid w:val="00513E7E"/>
    <w:rsid w:val="00513F33"/>
    <w:rsid w:val="00514050"/>
    <w:rsid w:val="0051438E"/>
    <w:rsid w:val="005144CB"/>
    <w:rsid w:val="00514965"/>
    <w:rsid w:val="00514A48"/>
    <w:rsid w:val="00514CAC"/>
    <w:rsid w:val="00514D42"/>
    <w:rsid w:val="00514D6B"/>
    <w:rsid w:val="00515138"/>
    <w:rsid w:val="00515508"/>
    <w:rsid w:val="00515A7B"/>
    <w:rsid w:val="00515C0F"/>
    <w:rsid w:val="00515C8F"/>
    <w:rsid w:val="00515DEE"/>
    <w:rsid w:val="00515EFC"/>
    <w:rsid w:val="00516028"/>
    <w:rsid w:val="005160A2"/>
    <w:rsid w:val="005160FE"/>
    <w:rsid w:val="00516422"/>
    <w:rsid w:val="005164F1"/>
    <w:rsid w:val="00516501"/>
    <w:rsid w:val="005165D9"/>
    <w:rsid w:val="00516641"/>
    <w:rsid w:val="0051678D"/>
    <w:rsid w:val="0051679B"/>
    <w:rsid w:val="0051693A"/>
    <w:rsid w:val="005169D9"/>
    <w:rsid w:val="00516B7A"/>
    <w:rsid w:val="00516E2E"/>
    <w:rsid w:val="00516F0D"/>
    <w:rsid w:val="00517044"/>
    <w:rsid w:val="00517298"/>
    <w:rsid w:val="00517384"/>
    <w:rsid w:val="005174EB"/>
    <w:rsid w:val="0051752E"/>
    <w:rsid w:val="00517B18"/>
    <w:rsid w:val="00517C37"/>
    <w:rsid w:val="00517D2A"/>
    <w:rsid w:val="00517D4D"/>
    <w:rsid w:val="00517D94"/>
    <w:rsid w:val="00517E4C"/>
    <w:rsid w:val="0052007C"/>
    <w:rsid w:val="005202A9"/>
    <w:rsid w:val="00520380"/>
    <w:rsid w:val="005206CA"/>
    <w:rsid w:val="00520B30"/>
    <w:rsid w:val="00520C6F"/>
    <w:rsid w:val="00520F69"/>
    <w:rsid w:val="00521400"/>
    <w:rsid w:val="0052171F"/>
    <w:rsid w:val="00521AF6"/>
    <w:rsid w:val="00521B33"/>
    <w:rsid w:val="00521B90"/>
    <w:rsid w:val="00521EFD"/>
    <w:rsid w:val="00522187"/>
    <w:rsid w:val="00522289"/>
    <w:rsid w:val="005223AA"/>
    <w:rsid w:val="00522403"/>
    <w:rsid w:val="0052250E"/>
    <w:rsid w:val="005225C1"/>
    <w:rsid w:val="00522A65"/>
    <w:rsid w:val="00522B61"/>
    <w:rsid w:val="00522C94"/>
    <w:rsid w:val="00522CDC"/>
    <w:rsid w:val="0052332F"/>
    <w:rsid w:val="005233FA"/>
    <w:rsid w:val="00523467"/>
    <w:rsid w:val="00523527"/>
    <w:rsid w:val="0052367E"/>
    <w:rsid w:val="00523ACD"/>
    <w:rsid w:val="00523C98"/>
    <w:rsid w:val="00523EF2"/>
    <w:rsid w:val="00523F90"/>
    <w:rsid w:val="00524011"/>
    <w:rsid w:val="0052407A"/>
    <w:rsid w:val="0052408E"/>
    <w:rsid w:val="005243B8"/>
    <w:rsid w:val="005245F1"/>
    <w:rsid w:val="00524B49"/>
    <w:rsid w:val="00524E4B"/>
    <w:rsid w:val="00525012"/>
    <w:rsid w:val="0052516D"/>
    <w:rsid w:val="00525287"/>
    <w:rsid w:val="00525297"/>
    <w:rsid w:val="00525727"/>
    <w:rsid w:val="005257E8"/>
    <w:rsid w:val="00525B07"/>
    <w:rsid w:val="00525D53"/>
    <w:rsid w:val="00525D72"/>
    <w:rsid w:val="00525E25"/>
    <w:rsid w:val="0052608F"/>
    <w:rsid w:val="00526448"/>
    <w:rsid w:val="00526588"/>
    <w:rsid w:val="0052662B"/>
    <w:rsid w:val="0052664F"/>
    <w:rsid w:val="00526B08"/>
    <w:rsid w:val="00526BAF"/>
    <w:rsid w:val="0052718D"/>
    <w:rsid w:val="00527204"/>
    <w:rsid w:val="00527224"/>
    <w:rsid w:val="00527662"/>
    <w:rsid w:val="005276A6"/>
    <w:rsid w:val="005276E3"/>
    <w:rsid w:val="0052779A"/>
    <w:rsid w:val="005277EC"/>
    <w:rsid w:val="005279CA"/>
    <w:rsid w:val="00527AA6"/>
    <w:rsid w:val="00527D25"/>
    <w:rsid w:val="005300B1"/>
    <w:rsid w:val="005300B4"/>
    <w:rsid w:val="005300D2"/>
    <w:rsid w:val="005304C0"/>
    <w:rsid w:val="00530916"/>
    <w:rsid w:val="00530B1A"/>
    <w:rsid w:val="00530B57"/>
    <w:rsid w:val="00530C3A"/>
    <w:rsid w:val="00530D1E"/>
    <w:rsid w:val="00530D95"/>
    <w:rsid w:val="0053100C"/>
    <w:rsid w:val="0053121E"/>
    <w:rsid w:val="0053123D"/>
    <w:rsid w:val="005312EC"/>
    <w:rsid w:val="005314CF"/>
    <w:rsid w:val="005316FC"/>
    <w:rsid w:val="0053175A"/>
    <w:rsid w:val="0053183C"/>
    <w:rsid w:val="00531FD0"/>
    <w:rsid w:val="00531FE2"/>
    <w:rsid w:val="0053234C"/>
    <w:rsid w:val="005326BA"/>
    <w:rsid w:val="005326D4"/>
    <w:rsid w:val="005326DB"/>
    <w:rsid w:val="00532A0C"/>
    <w:rsid w:val="0053348B"/>
    <w:rsid w:val="00533543"/>
    <w:rsid w:val="00533756"/>
    <w:rsid w:val="00533924"/>
    <w:rsid w:val="00533B91"/>
    <w:rsid w:val="00533C56"/>
    <w:rsid w:val="00533CD9"/>
    <w:rsid w:val="00533D84"/>
    <w:rsid w:val="00533DE3"/>
    <w:rsid w:val="00533E2C"/>
    <w:rsid w:val="005341EA"/>
    <w:rsid w:val="005342AB"/>
    <w:rsid w:val="00534480"/>
    <w:rsid w:val="00534529"/>
    <w:rsid w:val="005346DB"/>
    <w:rsid w:val="0053488F"/>
    <w:rsid w:val="0053499D"/>
    <w:rsid w:val="00534A43"/>
    <w:rsid w:val="00534FDA"/>
    <w:rsid w:val="005352DF"/>
    <w:rsid w:val="0053569E"/>
    <w:rsid w:val="00535787"/>
    <w:rsid w:val="00535941"/>
    <w:rsid w:val="00535A44"/>
    <w:rsid w:val="00535BDC"/>
    <w:rsid w:val="00535EE4"/>
    <w:rsid w:val="00535FDC"/>
    <w:rsid w:val="005363A2"/>
    <w:rsid w:val="005363E9"/>
    <w:rsid w:val="0053659F"/>
    <w:rsid w:val="00536651"/>
    <w:rsid w:val="00536690"/>
    <w:rsid w:val="00536850"/>
    <w:rsid w:val="005368B1"/>
    <w:rsid w:val="00536998"/>
    <w:rsid w:val="00536B65"/>
    <w:rsid w:val="00536B92"/>
    <w:rsid w:val="00536E77"/>
    <w:rsid w:val="00536F01"/>
    <w:rsid w:val="00536FC4"/>
    <w:rsid w:val="005371EB"/>
    <w:rsid w:val="00537233"/>
    <w:rsid w:val="00537374"/>
    <w:rsid w:val="0053746D"/>
    <w:rsid w:val="0053766E"/>
    <w:rsid w:val="005376EC"/>
    <w:rsid w:val="00537703"/>
    <w:rsid w:val="00537782"/>
    <w:rsid w:val="005379B8"/>
    <w:rsid w:val="005379F7"/>
    <w:rsid w:val="00537A81"/>
    <w:rsid w:val="00537DA6"/>
    <w:rsid w:val="00537FDE"/>
    <w:rsid w:val="00540330"/>
    <w:rsid w:val="005403B5"/>
    <w:rsid w:val="005404B9"/>
    <w:rsid w:val="005405DA"/>
    <w:rsid w:val="00540B37"/>
    <w:rsid w:val="00540CC8"/>
    <w:rsid w:val="00540E75"/>
    <w:rsid w:val="00540FFA"/>
    <w:rsid w:val="005410ED"/>
    <w:rsid w:val="005412B9"/>
    <w:rsid w:val="005412FA"/>
    <w:rsid w:val="005413B6"/>
    <w:rsid w:val="005413F0"/>
    <w:rsid w:val="005415C4"/>
    <w:rsid w:val="00541920"/>
    <w:rsid w:val="00541B91"/>
    <w:rsid w:val="00541B9E"/>
    <w:rsid w:val="00541D73"/>
    <w:rsid w:val="0054202C"/>
    <w:rsid w:val="005420C8"/>
    <w:rsid w:val="0054218F"/>
    <w:rsid w:val="0054251B"/>
    <w:rsid w:val="00542556"/>
    <w:rsid w:val="005428FF"/>
    <w:rsid w:val="00542B59"/>
    <w:rsid w:val="00542C09"/>
    <w:rsid w:val="00542D53"/>
    <w:rsid w:val="00543191"/>
    <w:rsid w:val="00543256"/>
    <w:rsid w:val="005432BA"/>
    <w:rsid w:val="00543649"/>
    <w:rsid w:val="0054380D"/>
    <w:rsid w:val="00543A8F"/>
    <w:rsid w:val="00543D32"/>
    <w:rsid w:val="00543DC8"/>
    <w:rsid w:val="00543ECF"/>
    <w:rsid w:val="00543F49"/>
    <w:rsid w:val="00544129"/>
    <w:rsid w:val="00544210"/>
    <w:rsid w:val="00544348"/>
    <w:rsid w:val="00544405"/>
    <w:rsid w:val="005445C4"/>
    <w:rsid w:val="005450AE"/>
    <w:rsid w:val="005450B5"/>
    <w:rsid w:val="005451AE"/>
    <w:rsid w:val="005451D8"/>
    <w:rsid w:val="0054559C"/>
    <w:rsid w:val="00545877"/>
    <w:rsid w:val="005459E1"/>
    <w:rsid w:val="00545BDE"/>
    <w:rsid w:val="00545D61"/>
    <w:rsid w:val="00545E1E"/>
    <w:rsid w:val="005462BA"/>
    <w:rsid w:val="005464E2"/>
    <w:rsid w:val="00546723"/>
    <w:rsid w:val="005469B5"/>
    <w:rsid w:val="00546BE0"/>
    <w:rsid w:val="00546CE2"/>
    <w:rsid w:val="00546F83"/>
    <w:rsid w:val="00547169"/>
    <w:rsid w:val="00547241"/>
    <w:rsid w:val="00547306"/>
    <w:rsid w:val="00547379"/>
    <w:rsid w:val="00547534"/>
    <w:rsid w:val="005479F6"/>
    <w:rsid w:val="005500AC"/>
    <w:rsid w:val="0055013D"/>
    <w:rsid w:val="005501D3"/>
    <w:rsid w:val="0055047D"/>
    <w:rsid w:val="0055055B"/>
    <w:rsid w:val="0055063F"/>
    <w:rsid w:val="0055090E"/>
    <w:rsid w:val="00550925"/>
    <w:rsid w:val="00550A94"/>
    <w:rsid w:val="00550D42"/>
    <w:rsid w:val="00550FEB"/>
    <w:rsid w:val="005510B8"/>
    <w:rsid w:val="0055119B"/>
    <w:rsid w:val="005512D1"/>
    <w:rsid w:val="005513BA"/>
    <w:rsid w:val="005518C5"/>
    <w:rsid w:val="00551A43"/>
    <w:rsid w:val="00551C9F"/>
    <w:rsid w:val="00551E3F"/>
    <w:rsid w:val="00551FF8"/>
    <w:rsid w:val="005521EE"/>
    <w:rsid w:val="0055242E"/>
    <w:rsid w:val="005526B0"/>
    <w:rsid w:val="0055273B"/>
    <w:rsid w:val="005529EB"/>
    <w:rsid w:val="00552C0C"/>
    <w:rsid w:val="00552C54"/>
    <w:rsid w:val="00552D17"/>
    <w:rsid w:val="00552FB6"/>
    <w:rsid w:val="00553076"/>
    <w:rsid w:val="005531B6"/>
    <w:rsid w:val="0055345C"/>
    <w:rsid w:val="005534CB"/>
    <w:rsid w:val="00553903"/>
    <w:rsid w:val="0055392B"/>
    <w:rsid w:val="00553930"/>
    <w:rsid w:val="00553EB5"/>
    <w:rsid w:val="00553ED3"/>
    <w:rsid w:val="00553F5B"/>
    <w:rsid w:val="00554096"/>
    <w:rsid w:val="0055419B"/>
    <w:rsid w:val="0055420C"/>
    <w:rsid w:val="00554508"/>
    <w:rsid w:val="0055450B"/>
    <w:rsid w:val="00554756"/>
    <w:rsid w:val="00554851"/>
    <w:rsid w:val="00554A1C"/>
    <w:rsid w:val="00554B45"/>
    <w:rsid w:val="00554C46"/>
    <w:rsid w:val="005552AC"/>
    <w:rsid w:val="005552C1"/>
    <w:rsid w:val="00555353"/>
    <w:rsid w:val="005553AB"/>
    <w:rsid w:val="005554BB"/>
    <w:rsid w:val="00555611"/>
    <w:rsid w:val="00555624"/>
    <w:rsid w:val="00555797"/>
    <w:rsid w:val="00555847"/>
    <w:rsid w:val="00555A0C"/>
    <w:rsid w:val="00555A80"/>
    <w:rsid w:val="00555AC6"/>
    <w:rsid w:val="00555AE1"/>
    <w:rsid w:val="00555B99"/>
    <w:rsid w:val="00555BC9"/>
    <w:rsid w:val="00555D81"/>
    <w:rsid w:val="00556B5F"/>
    <w:rsid w:val="00556D77"/>
    <w:rsid w:val="00556E1F"/>
    <w:rsid w:val="00556E4B"/>
    <w:rsid w:val="00556F50"/>
    <w:rsid w:val="0055719C"/>
    <w:rsid w:val="005571FF"/>
    <w:rsid w:val="00557620"/>
    <w:rsid w:val="0056073B"/>
    <w:rsid w:val="00560985"/>
    <w:rsid w:val="00560A17"/>
    <w:rsid w:val="00560BDC"/>
    <w:rsid w:val="00560D91"/>
    <w:rsid w:val="00560E36"/>
    <w:rsid w:val="00560F99"/>
    <w:rsid w:val="00560FA3"/>
    <w:rsid w:val="00561144"/>
    <w:rsid w:val="005613DB"/>
    <w:rsid w:val="0056151F"/>
    <w:rsid w:val="005616EE"/>
    <w:rsid w:val="005617A9"/>
    <w:rsid w:val="00561C58"/>
    <w:rsid w:val="00561D55"/>
    <w:rsid w:val="00561D58"/>
    <w:rsid w:val="00561DCD"/>
    <w:rsid w:val="00561E59"/>
    <w:rsid w:val="00561E71"/>
    <w:rsid w:val="00561EFB"/>
    <w:rsid w:val="00561F50"/>
    <w:rsid w:val="0056208F"/>
    <w:rsid w:val="0056217D"/>
    <w:rsid w:val="005622D3"/>
    <w:rsid w:val="0056251D"/>
    <w:rsid w:val="00562708"/>
    <w:rsid w:val="00562C1A"/>
    <w:rsid w:val="00562D2B"/>
    <w:rsid w:val="0056321E"/>
    <w:rsid w:val="005633F8"/>
    <w:rsid w:val="0056349A"/>
    <w:rsid w:val="005634F8"/>
    <w:rsid w:val="00563572"/>
    <w:rsid w:val="00563C1B"/>
    <w:rsid w:val="00563E39"/>
    <w:rsid w:val="00563E3E"/>
    <w:rsid w:val="00563EAE"/>
    <w:rsid w:val="00563F9F"/>
    <w:rsid w:val="00564172"/>
    <w:rsid w:val="005641DB"/>
    <w:rsid w:val="00564289"/>
    <w:rsid w:val="0056448E"/>
    <w:rsid w:val="0056480B"/>
    <w:rsid w:val="00564B79"/>
    <w:rsid w:val="00564D28"/>
    <w:rsid w:val="00564D85"/>
    <w:rsid w:val="00564E83"/>
    <w:rsid w:val="005651FD"/>
    <w:rsid w:val="00565369"/>
    <w:rsid w:val="005654A5"/>
    <w:rsid w:val="0056588E"/>
    <w:rsid w:val="0056590B"/>
    <w:rsid w:val="00565F7A"/>
    <w:rsid w:val="0056600F"/>
    <w:rsid w:val="0056617E"/>
    <w:rsid w:val="005663E4"/>
    <w:rsid w:val="0056672E"/>
    <w:rsid w:val="00566849"/>
    <w:rsid w:val="0056690E"/>
    <w:rsid w:val="00566A0A"/>
    <w:rsid w:val="00566A46"/>
    <w:rsid w:val="005670E0"/>
    <w:rsid w:val="00567623"/>
    <w:rsid w:val="005677BD"/>
    <w:rsid w:val="00567881"/>
    <w:rsid w:val="00567CDF"/>
    <w:rsid w:val="00567F3B"/>
    <w:rsid w:val="00567F9A"/>
    <w:rsid w:val="00567FF0"/>
    <w:rsid w:val="0057012A"/>
    <w:rsid w:val="005704F1"/>
    <w:rsid w:val="005704F6"/>
    <w:rsid w:val="0057079B"/>
    <w:rsid w:val="00570A85"/>
    <w:rsid w:val="00570E62"/>
    <w:rsid w:val="00571099"/>
    <w:rsid w:val="00571142"/>
    <w:rsid w:val="00571232"/>
    <w:rsid w:val="00571726"/>
    <w:rsid w:val="005718CF"/>
    <w:rsid w:val="00571DE0"/>
    <w:rsid w:val="00571FE9"/>
    <w:rsid w:val="00572044"/>
    <w:rsid w:val="00572389"/>
    <w:rsid w:val="005723EA"/>
    <w:rsid w:val="005724EB"/>
    <w:rsid w:val="00572511"/>
    <w:rsid w:val="005725E6"/>
    <w:rsid w:val="005729DE"/>
    <w:rsid w:val="00572A3E"/>
    <w:rsid w:val="00572A4A"/>
    <w:rsid w:val="00572C99"/>
    <w:rsid w:val="00572E42"/>
    <w:rsid w:val="00572ED1"/>
    <w:rsid w:val="00573115"/>
    <w:rsid w:val="00573209"/>
    <w:rsid w:val="005732F5"/>
    <w:rsid w:val="00573D48"/>
    <w:rsid w:val="00573EFE"/>
    <w:rsid w:val="00573F2B"/>
    <w:rsid w:val="00573F33"/>
    <w:rsid w:val="00574372"/>
    <w:rsid w:val="00574390"/>
    <w:rsid w:val="0057443F"/>
    <w:rsid w:val="00574690"/>
    <w:rsid w:val="00574A6C"/>
    <w:rsid w:val="00574F18"/>
    <w:rsid w:val="00575195"/>
    <w:rsid w:val="0057524B"/>
    <w:rsid w:val="00575464"/>
    <w:rsid w:val="005754E4"/>
    <w:rsid w:val="00575729"/>
    <w:rsid w:val="0057578C"/>
    <w:rsid w:val="00575C17"/>
    <w:rsid w:val="0057602E"/>
    <w:rsid w:val="0057611F"/>
    <w:rsid w:val="0057612F"/>
    <w:rsid w:val="00576240"/>
    <w:rsid w:val="00576344"/>
    <w:rsid w:val="00576545"/>
    <w:rsid w:val="0057656B"/>
    <w:rsid w:val="0057663F"/>
    <w:rsid w:val="0057668D"/>
    <w:rsid w:val="00576726"/>
    <w:rsid w:val="0057684A"/>
    <w:rsid w:val="00576852"/>
    <w:rsid w:val="00576A5D"/>
    <w:rsid w:val="00576C06"/>
    <w:rsid w:val="00576DF7"/>
    <w:rsid w:val="0057703D"/>
    <w:rsid w:val="0057720C"/>
    <w:rsid w:val="00577211"/>
    <w:rsid w:val="00577787"/>
    <w:rsid w:val="005778CD"/>
    <w:rsid w:val="00577C43"/>
    <w:rsid w:val="00577E36"/>
    <w:rsid w:val="005800A9"/>
    <w:rsid w:val="005800EB"/>
    <w:rsid w:val="00580151"/>
    <w:rsid w:val="0058042C"/>
    <w:rsid w:val="00580516"/>
    <w:rsid w:val="00580655"/>
    <w:rsid w:val="00580665"/>
    <w:rsid w:val="00580835"/>
    <w:rsid w:val="00580901"/>
    <w:rsid w:val="005809F7"/>
    <w:rsid w:val="00580A92"/>
    <w:rsid w:val="00580FAD"/>
    <w:rsid w:val="005810EC"/>
    <w:rsid w:val="005811F4"/>
    <w:rsid w:val="0058125F"/>
    <w:rsid w:val="005812E6"/>
    <w:rsid w:val="00581311"/>
    <w:rsid w:val="00581480"/>
    <w:rsid w:val="005814D4"/>
    <w:rsid w:val="00581529"/>
    <w:rsid w:val="0058163C"/>
    <w:rsid w:val="00581714"/>
    <w:rsid w:val="00581A4E"/>
    <w:rsid w:val="00581C40"/>
    <w:rsid w:val="00581CB7"/>
    <w:rsid w:val="00581E7D"/>
    <w:rsid w:val="00581F1E"/>
    <w:rsid w:val="00581F73"/>
    <w:rsid w:val="00582001"/>
    <w:rsid w:val="00582460"/>
    <w:rsid w:val="005824EC"/>
    <w:rsid w:val="00582606"/>
    <w:rsid w:val="00582623"/>
    <w:rsid w:val="00582693"/>
    <w:rsid w:val="00582A16"/>
    <w:rsid w:val="00582B98"/>
    <w:rsid w:val="00582D64"/>
    <w:rsid w:val="00583222"/>
    <w:rsid w:val="00583315"/>
    <w:rsid w:val="00583677"/>
    <w:rsid w:val="005837BB"/>
    <w:rsid w:val="005837F8"/>
    <w:rsid w:val="005839AC"/>
    <w:rsid w:val="00583D76"/>
    <w:rsid w:val="00583F68"/>
    <w:rsid w:val="00583FAB"/>
    <w:rsid w:val="00584437"/>
    <w:rsid w:val="00584548"/>
    <w:rsid w:val="00584B1E"/>
    <w:rsid w:val="00584C56"/>
    <w:rsid w:val="00584E28"/>
    <w:rsid w:val="00584F0E"/>
    <w:rsid w:val="00585073"/>
    <w:rsid w:val="0058559B"/>
    <w:rsid w:val="005859BC"/>
    <w:rsid w:val="00585AC1"/>
    <w:rsid w:val="00585CB4"/>
    <w:rsid w:val="00585DAF"/>
    <w:rsid w:val="00585DE6"/>
    <w:rsid w:val="00585E37"/>
    <w:rsid w:val="00585E86"/>
    <w:rsid w:val="00585F8D"/>
    <w:rsid w:val="005863E3"/>
    <w:rsid w:val="005864C1"/>
    <w:rsid w:val="00586528"/>
    <w:rsid w:val="0058666F"/>
    <w:rsid w:val="00586934"/>
    <w:rsid w:val="00586A79"/>
    <w:rsid w:val="00586C79"/>
    <w:rsid w:val="0058751E"/>
    <w:rsid w:val="0058779C"/>
    <w:rsid w:val="00587B68"/>
    <w:rsid w:val="00587ED3"/>
    <w:rsid w:val="0059000A"/>
    <w:rsid w:val="00590500"/>
    <w:rsid w:val="00590522"/>
    <w:rsid w:val="00590BD0"/>
    <w:rsid w:val="00590C03"/>
    <w:rsid w:val="00590CB3"/>
    <w:rsid w:val="00590CD0"/>
    <w:rsid w:val="00590E34"/>
    <w:rsid w:val="00590EBE"/>
    <w:rsid w:val="00591133"/>
    <w:rsid w:val="0059134F"/>
    <w:rsid w:val="0059139F"/>
    <w:rsid w:val="005914E2"/>
    <w:rsid w:val="0059196E"/>
    <w:rsid w:val="00591DA2"/>
    <w:rsid w:val="00592115"/>
    <w:rsid w:val="00592349"/>
    <w:rsid w:val="005923B0"/>
    <w:rsid w:val="005923E5"/>
    <w:rsid w:val="00592615"/>
    <w:rsid w:val="00592880"/>
    <w:rsid w:val="00592A9D"/>
    <w:rsid w:val="00592BCF"/>
    <w:rsid w:val="00592EEA"/>
    <w:rsid w:val="005931CD"/>
    <w:rsid w:val="0059361B"/>
    <w:rsid w:val="00593740"/>
    <w:rsid w:val="00593821"/>
    <w:rsid w:val="005938A1"/>
    <w:rsid w:val="00593C0B"/>
    <w:rsid w:val="00593D92"/>
    <w:rsid w:val="005940C0"/>
    <w:rsid w:val="005943DC"/>
    <w:rsid w:val="0059469D"/>
    <w:rsid w:val="00594822"/>
    <w:rsid w:val="00594A82"/>
    <w:rsid w:val="00594AA3"/>
    <w:rsid w:val="00594C9D"/>
    <w:rsid w:val="00594EC7"/>
    <w:rsid w:val="00594F57"/>
    <w:rsid w:val="0059509B"/>
    <w:rsid w:val="005953FA"/>
    <w:rsid w:val="00595B25"/>
    <w:rsid w:val="005960F6"/>
    <w:rsid w:val="005962F7"/>
    <w:rsid w:val="005965CD"/>
    <w:rsid w:val="00596707"/>
    <w:rsid w:val="005967D3"/>
    <w:rsid w:val="005969F9"/>
    <w:rsid w:val="00596A51"/>
    <w:rsid w:val="00596BF6"/>
    <w:rsid w:val="00596D22"/>
    <w:rsid w:val="00596D2F"/>
    <w:rsid w:val="00596D47"/>
    <w:rsid w:val="00596FCD"/>
    <w:rsid w:val="00597376"/>
    <w:rsid w:val="005973AB"/>
    <w:rsid w:val="00597486"/>
    <w:rsid w:val="00597536"/>
    <w:rsid w:val="005976ED"/>
    <w:rsid w:val="005977B5"/>
    <w:rsid w:val="00597879"/>
    <w:rsid w:val="00597DDF"/>
    <w:rsid w:val="005A0118"/>
    <w:rsid w:val="005A01ED"/>
    <w:rsid w:val="005A038C"/>
    <w:rsid w:val="005A0753"/>
    <w:rsid w:val="005A0A38"/>
    <w:rsid w:val="005A0D74"/>
    <w:rsid w:val="005A0FA1"/>
    <w:rsid w:val="005A12D1"/>
    <w:rsid w:val="005A1465"/>
    <w:rsid w:val="005A15AC"/>
    <w:rsid w:val="005A16B3"/>
    <w:rsid w:val="005A1B91"/>
    <w:rsid w:val="005A1CB3"/>
    <w:rsid w:val="005A1D13"/>
    <w:rsid w:val="005A1E7D"/>
    <w:rsid w:val="005A2159"/>
    <w:rsid w:val="005A2161"/>
    <w:rsid w:val="005A2427"/>
    <w:rsid w:val="005A2A1D"/>
    <w:rsid w:val="005A2AC4"/>
    <w:rsid w:val="005A2AC5"/>
    <w:rsid w:val="005A2DB6"/>
    <w:rsid w:val="005A2E03"/>
    <w:rsid w:val="005A2E7E"/>
    <w:rsid w:val="005A3203"/>
    <w:rsid w:val="005A33DF"/>
    <w:rsid w:val="005A363F"/>
    <w:rsid w:val="005A38A7"/>
    <w:rsid w:val="005A39F7"/>
    <w:rsid w:val="005A3ABA"/>
    <w:rsid w:val="005A3CCF"/>
    <w:rsid w:val="005A3E53"/>
    <w:rsid w:val="005A3E8F"/>
    <w:rsid w:val="005A3F33"/>
    <w:rsid w:val="005A419C"/>
    <w:rsid w:val="005A44B8"/>
    <w:rsid w:val="005A45F1"/>
    <w:rsid w:val="005A48D9"/>
    <w:rsid w:val="005A492D"/>
    <w:rsid w:val="005A4A7E"/>
    <w:rsid w:val="005A4AC3"/>
    <w:rsid w:val="005A4C7A"/>
    <w:rsid w:val="005A4DBD"/>
    <w:rsid w:val="005A533A"/>
    <w:rsid w:val="005A5527"/>
    <w:rsid w:val="005A5633"/>
    <w:rsid w:val="005A567D"/>
    <w:rsid w:val="005A593D"/>
    <w:rsid w:val="005A5B41"/>
    <w:rsid w:val="005A5D30"/>
    <w:rsid w:val="005A5E4A"/>
    <w:rsid w:val="005A6033"/>
    <w:rsid w:val="005A60C5"/>
    <w:rsid w:val="005A645F"/>
    <w:rsid w:val="005A649C"/>
    <w:rsid w:val="005A65F2"/>
    <w:rsid w:val="005A6602"/>
    <w:rsid w:val="005A6621"/>
    <w:rsid w:val="005A69A6"/>
    <w:rsid w:val="005A69F2"/>
    <w:rsid w:val="005A69F9"/>
    <w:rsid w:val="005A7155"/>
    <w:rsid w:val="005A7549"/>
    <w:rsid w:val="005A75CE"/>
    <w:rsid w:val="005A7662"/>
    <w:rsid w:val="005A768E"/>
    <w:rsid w:val="005A76E0"/>
    <w:rsid w:val="005A7745"/>
    <w:rsid w:val="005A784C"/>
    <w:rsid w:val="005A784F"/>
    <w:rsid w:val="005A799D"/>
    <w:rsid w:val="005A7B9D"/>
    <w:rsid w:val="005A7BC6"/>
    <w:rsid w:val="005A7BE9"/>
    <w:rsid w:val="005A7BF8"/>
    <w:rsid w:val="005A7D21"/>
    <w:rsid w:val="005A7F3C"/>
    <w:rsid w:val="005A7F72"/>
    <w:rsid w:val="005B0248"/>
    <w:rsid w:val="005B0765"/>
    <w:rsid w:val="005B088F"/>
    <w:rsid w:val="005B08D8"/>
    <w:rsid w:val="005B0900"/>
    <w:rsid w:val="005B0D3F"/>
    <w:rsid w:val="005B1244"/>
    <w:rsid w:val="005B1539"/>
    <w:rsid w:val="005B153D"/>
    <w:rsid w:val="005B1834"/>
    <w:rsid w:val="005B1A77"/>
    <w:rsid w:val="005B1AE6"/>
    <w:rsid w:val="005B1DB6"/>
    <w:rsid w:val="005B1EFC"/>
    <w:rsid w:val="005B1FC5"/>
    <w:rsid w:val="005B2010"/>
    <w:rsid w:val="005B2583"/>
    <w:rsid w:val="005B2BC9"/>
    <w:rsid w:val="005B2D47"/>
    <w:rsid w:val="005B2EA6"/>
    <w:rsid w:val="005B310C"/>
    <w:rsid w:val="005B31B5"/>
    <w:rsid w:val="005B31D5"/>
    <w:rsid w:val="005B3766"/>
    <w:rsid w:val="005B3816"/>
    <w:rsid w:val="005B3952"/>
    <w:rsid w:val="005B3A49"/>
    <w:rsid w:val="005B3C2F"/>
    <w:rsid w:val="005B3C63"/>
    <w:rsid w:val="005B3E04"/>
    <w:rsid w:val="005B4057"/>
    <w:rsid w:val="005B409A"/>
    <w:rsid w:val="005B410D"/>
    <w:rsid w:val="005B41B9"/>
    <w:rsid w:val="005B441F"/>
    <w:rsid w:val="005B4664"/>
    <w:rsid w:val="005B46F7"/>
    <w:rsid w:val="005B4D4C"/>
    <w:rsid w:val="005B4F05"/>
    <w:rsid w:val="005B509C"/>
    <w:rsid w:val="005B5136"/>
    <w:rsid w:val="005B5188"/>
    <w:rsid w:val="005B527F"/>
    <w:rsid w:val="005B53F3"/>
    <w:rsid w:val="005B551F"/>
    <w:rsid w:val="005B562E"/>
    <w:rsid w:val="005B56E4"/>
    <w:rsid w:val="005B5814"/>
    <w:rsid w:val="005B5886"/>
    <w:rsid w:val="005B5A23"/>
    <w:rsid w:val="005B5D5A"/>
    <w:rsid w:val="005B5DCD"/>
    <w:rsid w:val="005B6048"/>
    <w:rsid w:val="005B620A"/>
    <w:rsid w:val="005B63AA"/>
    <w:rsid w:val="005B643D"/>
    <w:rsid w:val="005B6663"/>
    <w:rsid w:val="005B679B"/>
    <w:rsid w:val="005B6B38"/>
    <w:rsid w:val="005B6B72"/>
    <w:rsid w:val="005B6C6B"/>
    <w:rsid w:val="005B7145"/>
    <w:rsid w:val="005B728A"/>
    <w:rsid w:val="005B754F"/>
    <w:rsid w:val="005B75DC"/>
    <w:rsid w:val="005B76AA"/>
    <w:rsid w:val="005B76B6"/>
    <w:rsid w:val="005B770C"/>
    <w:rsid w:val="005B7774"/>
    <w:rsid w:val="005B78AC"/>
    <w:rsid w:val="005B79AF"/>
    <w:rsid w:val="005B7A9E"/>
    <w:rsid w:val="005B7AE4"/>
    <w:rsid w:val="005B7C4C"/>
    <w:rsid w:val="005B7D35"/>
    <w:rsid w:val="005B7DF6"/>
    <w:rsid w:val="005B7F5B"/>
    <w:rsid w:val="005C048B"/>
    <w:rsid w:val="005C093A"/>
    <w:rsid w:val="005C0B82"/>
    <w:rsid w:val="005C0C95"/>
    <w:rsid w:val="005C0D24"/>
    <w:rsid w:val="005C0DC7"/>
    <w:rsid w:val="005C0F7A"/>
    <w:rsid w:val="005C10E4"/>
    <w:rsid w:val="005C10F0"/>
    <w:rsid w:val="005C1180"/>
    <w:rsid w:val="005C12B9"/>
    <w:rsid w:val="005C13C9"/>
    <w:rsid w:val="005C1698"/>
    <w:rsid w:val="005C1929"/>
    <w:rsid w:val="005C19D6"/>
    <w:rsid w:val="005C1AD9"/>
    <w:rsid w:val="005C1E7C"/>
    <w:rsid w:val="005C2079"/>
    <w:rsid w:val="005C2B17"/>
    <w:rsid w:val="005C2CDC"/>
    <w:rsid w:val="005C3164"/>
    <w:rsid w:val="005C33B4"/>
    <w:rsid w:val="005C352C"/>
    <w:rsid w:val="005C38B7"/>
    <w:rsid w:val="005C3999"/>
    <w:rsid w:val="005C3A7C"/>
    <w:rsid w:val="005C3B40"/>
    <w:rsid w:val="005C3BAF"/>
    <w:rsid w:val="005C3D73"/>
    <w:rsid w:val="005C3FAF"/>
    <w:rsid w:val="005C400F"/>
    <w:rsid w:val="005C4064"/>
    <w:rsid w:val="005C4217"/>
    <w:rsid w:val="005C42AF"/>
    <w:rsid w:val="005C44C6"/>
    <w:rsid w:val="005C4645"/>
    <w:rsid w:val="005C47CB"/>
    <w:rsid w:val="005C4BBC"/>
    <w:rsid w:val="005C4BED"/>
    <w:rsid w:val="005C4E29"/>
    <w:rsid w:val="005C5543"/>
    <w:rsid w:val="005C556A"/>
    <w:rsid w:val="005C561D"/>
    <w:rsid w:val="005C5652"/>
    <w:rsid w:val="005C5875"/>
    <w:rsid w:val="005C59EA"/>
    <w:rsid w:val="005C5DBE"/>
    <w:rsid w:val="005C5F26"/>
    <w:rsid w:val="005C5FAF"/>
    <w:rsid w:val="005C6468"/>
    <w:rsid w:val="005C64DD"/>
    <w:rsid w:val="005C6824"/>
    <w:rsid w:val="005C6CAA"/>
    <w:rsid w:val="005C6DD9"/>
    <w:rsid w:val="005C6F06"/>
    <w:rsid w:val="005C7170"/>
    <w:rsid w:val="005C7214"/>
    <w:rsid w:val="005C7386"/>
    <w:rsid w:val="005C75EA"/>
    <w:rsid w:val="005C7695"/>
    <w:rsid w:val="005C76C6"/>
    <w:rsid w:val="005C78F5"/>
    <w:rsid w:val="005C7909"/>
    <w:rsid w:val="005C7942"/>
    <w:rsid w:val="005C7987"/>
    <w:rsid w:val="005C7C7C"/>
    <w:rsid w:val="005C7E12"/>
    <w:rsid w:val="005D036B"/>
    <w:rsid w:val="005D06A0"/>
    <w:rsid w:val="005D06C7"/>
    <w:rsid w:val="005D0933"/>
    <w:rsid w:val="005D0CA5"/>
    <w:rsid w:val="005D0E4F"/>
    <w:rsid w:val="005D0E61"/>
    <w:rsid w:val="005D1021"/>
    <w:rsid w:val="005D1158"/>
    <w:rsid w:val="005D132C"/>
    <w:rsid w:val="005D146C"/>
    <w:rsid w:val="005D14DF"/>
    <w:rsid w:val="005D1509"/>
    <w:rsid w:val="005D17E1"/>
    <w:rsid w:val="005D182B"/>
    <w:rsid w:val="005D1919"/>
    <w:rsid w:val="005D1C89"/>
    <w:rsid w:val="005D1D4E"/>
    <w:rsid w:val="005D1D56"/>
    <w:rsid w:val="005D1ED8"/>
    <w:rsid w:val="005D1F21"/>
    <w:rsid w:val="005D211A"/>
    <w:rsid w:val="005D226E"/>
    <w:rsid w:val="005D24AB"/>
    <w:rsid w:val="005D25C3"/>
    <w:rsid w:val="005D25E0"/>
    <w:rsid w:val="005D26EF"/>
    <w:rsid w:val="005D2B1F"/>
    <w:rsid w:val="005D2CEC"/>
    <w:rsid w:val="005D2DD9"/>
    <w:rsid w:val="005D2E35"/>
    <w:rsid w:val="005D2E4F"/>
    <w:rsid w:val="005D3380"/>
    <w:rsid w:val="005D34F3"/>
    <w:rsid w:val="005D35E4"/>
    <w:rsid w:val="005D35F0"/>
    <w:rsid w:val="005D378C"/>
    <w:rsid w:val="005D39FC"/>
    <w:rsid w:val="005D3A68"/>
    <w:rsid w:val="005D3A74"/>
    <w:rsid w:val="005D3A7A"/>
    <w:rsid w:val="005D3B30"/>
    <w:rsid w:val="005D3B74"/>
    <w:rsid w:val="005D3C83"/>
    <w:rsid w:val="005D4665"/>
    <w:rsid w:val="005D4737"/>
    <w:rsid w:val="005D4C4E"/>
    <w:rsid w:val="005D4E44"/>
    <w:rsid w:val="005D5041"/>
    <w:rsid w:val="005D50BA"/>
    <w:rsid w:val="005D50F6"/>
    <w:rsid w:val="005D5500"/>
    <w:rsid w:val="005D5581"/>
    <w:rsid w:val="005D5FA1"/>
    <w:rsid w:val="005D6400"/>
    <w:rsid w:val="005D6522"/>
    <w:rsid w:val="005D6562"/>
    <w:rsid w:val="005D65EE"/>
    <w:rsid w:val="005D673E"/>
    <w:rsid w:val="005D6921"/>
    <w:rsid w:val="005D6AF1"/>
    <w:rsid w:val="005D744E"/>
    <w:rsid w:val="005D74F5"/>
    <w:rsid w:val="005D767B"/>
    <w:rsid w:val="005D7795"/>
    <w:rsid w:val="005D7A89"/>
    <w:rsid w:val="005D7C1A"/>
    <w:rsid w:val="005D7D30"/>
    <w:rsid w:val="005D7DE6"/>
    <w:rsid w:val="005D7E72"/>
    <w:rsid w:val="005D7ED9"/>
    <w:rsid w:val="005E006C"/>
    <w:rsid w:val="005E0092"/>
    <w:rsid w:val="005E01B0"/>
    <w:rsid w:val="005E03F7"/>
    <w:rsid w:val="005E04D9"/>
    <w:rsid w:val="005E0532"/>
    <w:rsid w:val="005E05EF"/>
    <w:rsid w:val="005E074B"/>
    <w:rsid w:val="005E07F2"/>
    <w:rsid w:val="005E097D"/>
    <w:rsid w:val="005E09D6"/>
    <w:rsid w:val="005E09FC"/>
    <w:rsid w:val="005E0C7F"/>
    <w:rsid w:val="005E0E91"/>
    <w:rsid w:val="005E1065"/>
    <w:rsid w:val="005E11B8"/>
    <w:rsid w:val="005E1767"/>
    <w:rsid w:val="005E192D"/>
    <w:rsid w:val="005E19E3"/>
    <w:rsid w:val="005E1C1A"/>
    <w:rsid w:val="005E1C7C"/>
    <w:rsid w:val="005E1E00"/>
    <w:rsid w:val="005E1E52"/>
    <w:rsid w:val="005E1EC4"/>
    <w:rsid w:val="005E21FD"/>
    <w:rsid w:val="005E22EE"/>
    <w:rsid w:val="005E2438"/>
    <w:rsid w:val="005E292C"/>
    <w:rsid w:val="005E2C83"/>
    <w:rsid w:val="005E2C86"/>
    <w:rsid w:val="005E2EE6"/>
    <w:rsid w:val="005E2F3C"/>
    <w:rsid w:val="005E3459"/>
    <w:rsid w:val="005E349F"/>
    <w:rsid w:val="005E3B8D"/>
    <w:rsid w:val="005E3C71"/>
    <w:rsid w:val="005E3D8E"/>
    <w:rsid w:val="005E4096"/>
    <w:rsid w:val="005E41F0"/>
    <w:rsid w:val="005E458D"/>
    <w:rsid w:val="005E46CE"/>
    <w:rsid w:val="005E4746"/>
    <w:rsid w:val="005E478B"/>
    <w:rsid w:val="005E4ADA"/>
    <w:rsid w:val="005E4CCA"/>
    <w:rsid w:val="005E4EC8"/>
    <w:rsid w:val="005E4F2B"/>
    <w:rsid w:val="005E519B"/>
    <w:rsid w:val="005E52A8"/>
    <w:rsid w:val="005E54DE"/>
    <w:rsid w:val="005E5AB3"/>
    <w:rsid w:val="005E5ACC"/>
    <w:rsid w:val="005E62DF"/>
    <w:rsid w:val="005E69FB"/>
    <w:rsid w:val="005E6E59"/>
    <w:rsid w:val="005E6F7F"/>
    <w:rsid w:val="005E7018"/>
    <w:rsid w:val="005E70B0"/>
    <w:rsid w:val="005E7162"/>
    <w:rsid w:val="005E72D5"/>
    <w:rsid w:val="005E75CF"/>
    <w:rsid w:val="005E7851"/>
    <w:rsid w:val="005E78D0"/>
    <w:rsid w:val="005E794F"/>
    <w:rsid w:val="005E7F3F"/>
    <w:rsid w:val="005F019E"/>
    <w:rsid w:val="005F02C0"/>
    <w:rsid w:val="005F073B"/>
    <w:rsid w:val="005F0803"/>
    <w:rsid w:val="005F0838"/>
    <w:rsid w:val="005F0A9E"/>
    <w:rsid w:val="005F0B7B"/>
    <w:rsid w:val="005F0CE0"/>
    <w:rsid w:val="005F0DB7"/>
    <w:rsid w:val="005F131A"/>
    <w:rsid w:val="005F142F"/>
    <w:rsid w:val="005F15A8"/>
    <w:rsid w:val="005F16DD"/>
    <w:rsid w:val="005F1C0A"/>
    <w:rsid w:val="005F1D6B"/>
    <w:rsid w:val="005F1FA3"/>
    <w:rsid w:val="005F212E"/>
    <w:rsid w:val="005F236E"/>
    <w:rsid w:val="005F24BA"/>
    <w:rsid w:val="005F24BB"/>
    <w:rsid w:val="005F2595"/>
    <w:rsid w:val="005F25A4"/>
    <w:rsid w:val="005F269F"/>
    <w:rsid w:val="005F280E"/>
    <w:rsid w:val="005F28B7"/>
    <w:rsid w:val="005F2AE5"/>
    <w:rsid w:val="005F2C26"/>
    <w:rsid w:val="005F33FF"/>
    <w:rsid w:val="005F3518"/>
    <w:rsid w:val="005F35A8"/>
    <w:rsid w:val="005F377D"/>
    <w:rsid w:val="005F397D"/>
    <w:rsid w:val="005F3A22"/>
    <w:rsid w:val="005F3DF9"/>
    <w:rsid w:val="005F3E87"/>
    <w:rsid w:val="005F41F2"/>
    <w:rsid w:val="005F4396"/>
    <w:rsid w:val="005F43D0"/>
    <w:rsid w:val="005F47B4"/>
    <w:rsid w:val="005F47CE"/>
    <w:rsid w:val="005F48C5"/>
    <w:rsid w:val="005F49C3"/>
    <w:rsid w:val="005F4A88"/>
    <w:rsid w:val="005F4CB8"/>
    <w:rsid w:val="005F52D6"/>
    <w:rsid w:val="005F54D9"/>
    <w:rsid w:val="005F5550"/>
    <w:rsid w:val="005F555F"/>
    <w:rsid w:val="005F558E"/>
    <w:rsid w:val="005F5865"/>
    <w:rsid w:val="005F58F1"/>
    <w:rsid w:val="005F591C"/>
    <w:rsid w:val="005F5C3F"/>
    <w:rsid w:val="005F5EC0"/>
    <w:rsid w:val="005F5EE1"/>
    <w:rsid w:val="005F609D"/>
    <w:rsid w:val="005F6184"/>
    <w:rsid w:val="005F646D"/>
    <w:rsid w:val="005F6947"/>
    <w:rsid w:val="005F6B37"/>
    <w:rsid w:val="005F6D66"/>
    <w:rsid w:val="005F6E70"/>
    <w:rsid w:val="005F6E84"/>
    <w:rsid w:val="005F6FDC"/>
    <w:rsid w:val="005F70DA"/>
    <w:rsid w:val="005F737B"/>
    <w:rsid w:val="005F75D8"/>
    <w:rsid w:val="005F75F5"/>
    <w:rsid w:val="005F75FE"/>
    <w:rsid w:val="005F7823"/>
    <w:rsid w:val="005F7B50"/>
    <w:rsid w:val="005F7E1C"/>
    <w:rsid w:val="00600123"/>
    <w:rsid w:val="00600300"/>
    <w:rsid w:val="00600304"/>
    <w:rsid w:val="006005A8"/>
    <w:rsid w:val="00600B13"/>
    <w:rsid w:val="00600C29"/>
    <w:rsid w:val="00600C9D"/>
    <w:rsid w:val="00600CCA"/>
    <w:rsid w:val="00600F74"/>
    <w:rsid w:val="00601098"/>
    <w:rsid w:val="00601126"/>
    <w:rsid w:val="0060132F"/>
    <w:rsid w:val="006013F1"/>
    <w:rsid w:val="00601900"/>
    <w:rsid w:val="00601C41"/>
    <w:rsid w:val="00601E05"/>
    <w:rsid w:val="00601F2E"/>
    <w:rsid w:val="00601FF0"/>
    <w:rsid w:val="0060206B"/>
    <w:rsid w:val="00602254"/>
    <w:rsid w:val="006022B4"/>
    <w:rsid w:val="0060249D"/>
    <w:rsid w:val="00602795"/>
    <w:rsid w:val="00602AB7"/>
    <w:rsid w:val="00602AC0"/>
    <w:rsid w:val="00602C38"/>
    <w:rsid w:val="00602DA8"/>
    <w:rsid w:val="00602DFF"/>
    <w:rsid w:val="00602E3B"/>
    <w:rsid w:val="00602F41"/>
    <w:rsid w:val="00603617"/>
    <w:rsid w:val="00603E58"/>
    <w:rsid w:val="00604118"/>
    <w:rsid w:val="0060414B"/>
    <w:rsid w:val="00604186"/>
    <w:rsid w:val="006043F7"/>
    <w:rsid w:val="00604570"/>
    <w:rsid w:val="00604832"/>
    <w:rsid w:val="006048D8"/>
    <w:rsid w:val="00604F30"/>
    <w:rsid w:val="00605120"/>
    <w:rsid w:val="00605248"/>
    <w:rsid w:val="0060536C"/>
    <w:rsid w:val="00605C02"/>
    <w:rsid w:val="00605CA2"/>
    <w:rsid w:val="00605EDA"/>
    <w:rsid w:val="006061B9"/>
    <w:rsid w:val="006063F4"/>
    <w:rsid w:val="006063F9"/>
    <w:rsid w:val="0060653F"/>
    <w:rsid w:val="0060672B"/>
    <w:rsid w:val="00606738"/>
    <w:rsid w:val="006067FF"/>
    <w:rsid w:val="00606B94"/>
    <w:rsid w:val="00606C36"/>
    <w:rsid w:val="00606D9E"/>
    <w:rsid w:val="00607020"/>
    <w:rsid w:val="006071FB"/>
    <w:rsid w:val="006072A5"/>
    <w:rsid w:val="0060755E"/>
    <w:rsid w:val="00607A6C"/>
    <w:rsid w:val="00607D05"/>
    <w:rsid w:val="00610405"/>
    <w:rsid w:val="00610AAD"/>
    <w:rsid w:val="00610ACB"/>
    <w:rsid w:val="00610B28"/>
    <w:rsid w:val="00610D3C"/>
    <w:rsid w:val="00610E7D"/>
    <w:rsid w:val="00611118"/>
    <w:rsid w:val="0061118F"/>
    <w:rsid w:val="0061125C"/>
    <w:rsid w:val="0061139E"/>
    <w:rsid w:val="0061145C"/>
    <w:rsid w:val="006116C5"/>
    <w:rsid w:val="00611776"/>
    <w:rsid w:val="00611A47"/>
    <w:rsid w:val="00611AA5"/>
    <w:rsid w:val="00611B07"/>
    <w:rsid w:val="00611B57"/>
    <w:rsid w:val="00611B8B"/>
    <w:rsid w:val="00611E71"/>
    <w:rsid w:val="00611FBF"/>
    <w:rsid w:val="0061205C"/>
    <w:rsid w:val="006121CA"/>
    <w:rsid w:val="00612385"/>
    <w:rsid w:val="006127A7"/>
    <w:rsid w:val="00612C15"/>
    <w:rsid w:val="00612F58"/>
    <w:rsid w:val="00613314"/>
    <w:rsid w:val="00613400"/>
    <w:rsid w:val="006134C3"/>
    <w:rsid w:val="00613579"/>
    <w:rsid w:val="00613B58"/>
    <w:rsid w:val="00613DAC"/>
    <w:rsid w:val="0061458B"/>
    <w:rsid w:val="00614906"/>
    <w:rsid w:val="006149C1"/>
    <w:rsid w:val="00614B92"/>
    <w:rsid w:val="00614F8A"/>
    <w:rsid w:val="00615183"/>
    <w:rsid w:val="00615216"/>
    <w:rsid w:val="006154E3"/>
    <w:rsid w:val="006154E9"/>
    <w:rsid w:val="0061575F"/>
    <w:rsid w:val="00615A6F"/>
    <w:rsid w:val="00615C28"/>
    <w:rsid w:val="006161C5"/>
    <w:rsid w:val="006162EE"/>
    <w:rsid w:val="00616B16"/>
    <w:rsid w:val="00616BF0"/>
    <w:rsid w:val="00616C1B"/>
    <w:rsid w:val="00616D5C"/>
    <w:rsid w:val="00616D6C"/>
    <w:rsid w:val="00616D8E"/>
    <w:rsid w:val="00616EC9"/>
    <w:rsid w:val="00616F86"/>
    <w:rsid w:val="006170CC"/>
    <w:rsid w:val="00617170"/>
    <w:rsid w:val="0061723B"/>
    <w:rsid w:val="00617563"/>
    <w:rsid w:val="00617574"/>
    <w:rsid w:val="006178EB"/>
    <w:rsid w:val="00617A16"/>
    <w:rsid w:val="00617AB6"/>
    <w:rsid w:val="00617AB9"/>
    <w:rsid w:val="00617BCC"/>
    <w:rsid w:val="006200F8"/>
    <w:rsid w:val="00620249"/>
    <w:rsid w:val="0062029B"/>
    <w:rsid w:val="00620347"/>
    <w:rsid w:val="0062057C"/>
    <w:rsid w:val="006206AE"/>
    <w:rsid w:val="0062081A"/>
    <w:rsid w:val="00620A8F"/>
    <w:rsid w:val="00620D3C"/>
    <w:rsid w:val="00620E0C"/>
    <w:rsid w:val="00621253"/>
    <w:rsid w:val="006213C0"/>
    <w:rsid w:val="006213E5"/>
    <w:rsid w:val="006213EE"/>
    <w:rsid w:val="0062169B"/>
    <w:rsid w:val="0062176D"/>
    <w:rsid w:val="00621822"/>
    <w:rsid w:val="00621CE0"/>
    <w:rsid w:val="00621E63"/>
    <w:rsid w:val="00621F41"/>
    <w:rsid w:val="0062203B"/>
    <w:rsid w:val="00622060"/>
    <w:rsid w:val="006220D1"/>
    <w:rsid w:val="006222EA"/>
    <w:rsid w:val="006223FD"/>
    <w:rsid w:val="0062240B"/>
    <w:rsid w:val="00622662"/>
    <w:rsid w:val="006226A3"/>
    <w:rsid w:val="006227FF"/>
    <w:rsid w:val="0062289D"/>
    <w:rsid w:val="00622D80"/>
    <w:rsid w:val="00622D89"/>
    <w:rsid w:val="00622E63"/>
    <w:rsid w:val="00622EC8"/>
    <w:rsid w:val="0062311A"/>
    <w:rsid w:val="0062319C"/>
    <w:rsid w:val="00623434"/>
    <w:rsid w:val="0062349F"/>
    <w:rsid w:val="0062397A"/>
    <w:rsid w:val="00623F18"/>
    <w:rsid w:val="00624134"/>
    <w:rsid w:val="006241AB"/>
    <w:rsid w:val="00624225"/>
    <w:rsid w:val="00624272"/>
    <w:rsid w:val="006242D5"/>
    <w:rsid w:val="006247D5"/>
    <w:rsid w:val="006249AB"/>
    <w:rsid w:val="00624A8F"/>
    <w:rsid w:val="00624BBE"/>
    <w:rsid w:val="00624C71"/>
    <w:rsid w:val="00624D4F"/>
    <w:rsid w:val="00624E5E"/>
    <w:rsid w:val="0062517C"/>
    <w:rsid w:val="00625430"/>
    <w:rsid w:val="006259E7"/>
    <w:rsid w:val="006261D5"/>
    <w:rsid w:val="0062640D"/>
    <w:rsid w:val="00626443"/>
    <w:rsid w:val="006264AE"/>
    <w:rsid w:val="006267BE"/>
    <w:rsid w:val="00626B73"/>
    <w:rsid w:val="00626E91"/>
    <w:rsid w:val="0062700D"/>
    <w:rsid w:val="006271AE"/>
    <w:rsid w:val="00627281"/>
    <w:rsid w:val="006273C5"/>
    <w:rsid w:val="006275BD"/>
    <w:rsid w:val="00627774"/>
    <w:rsid w:val="0062778B"/>
    <w:rsid w:val="006277DA"/>
    <w:rsid w:val="0062790C"/>
    <w:rsid w:val="006279A7"/>
    <w:rsid w:val="00627A89"/>
    <w:rsid w:val="00627C3D"/>
    <w:rsid w:val="00627F08"/>
    <w:rsid w:val="00630320"/>
    <w:rsid w:val="00630544"/>
    <w:rsid w:val="006305F0"/>
    <w:rsid w:val="006307BD"/>
    <w:rsid w:val="00630905"/>
    <w:rsid w:val="00630C40"/>
    <w:rsid w:val="00630CC5"/>
    <w:rsid w:val="00630E04"/>
    <w:rsid w:val="00630E3E"/>
    <w:rsid w:val="00630E77"/>
    <w:rsid w:val="00630FA9"/>
    <w:rsid w:val="00631020"/>
    <w:rsid w:val="0063121F"/>
    <w:rsid w:val="00631481"/>
    <w:rsid w:val="0063149C"/>
    <w:rsid w:val="006314CF"/>
    <w:rsid w:val="00631661"/>
    <w:rsid w:val="006317E0"/>
    <w:rsid w:val="006317FA"/>
    <w:rsid w:val="0063188F"/>
    <w:rsid w:val="0063189F"/>
    <w:rsid w:val="00631A01"/>
    <w:rsid w:val="00631AEE"/>
    <w:rsid w:val="00631CBE"/>
    <w:rsid w:val="00631EBD"/>
    <w:rsid w:val="00631FF9"/>
    <w:rsid w:val="006320D4"/>
    <w:rsid w:val="0063233C"/>
    <w:rsid w:val="006324F9"/>
    <w:rsid w:val="00632521"/>
    <w:rsid w:val="00632A32"/>
    <w:rsid w:val="00632B50"/>
    <w:rsid w:val="00632E99"/>
    <w:rsid w:val="00632F26"/>
    <w:rsid w:val="00632F95"/>
    <w:rsid w:val="00633178"/>
    <w:rsid w:val="006333D9"/>
    <w:rsid w:val="00633438"/>
    <w:rsid w:val="00633750"/>
    <w:rsid w:val="00633912"/>
    <w:rsid w:val="00633A7C"/>
    <w:rsid w:val="00633EA3"/>
    <w:rsid w:val="0063400D"/>
    <w:rsid w:val="00634029"/>
    <w:rsid w:val="0063448D"/>
    <w:rsid w:val="0063448F"/>
    <w:rsid w:val="00634729"/>
    <w:rsid w:val="00634A12"/>
    <w:rsid w:val="00634BDF"/>
    <w:rsid w:val="00634C1B"/>
    <w:rsid w:val="00634C31"/>
    <w:rsid w:val="0063511B"/>
    <w:rsid w:val="006354FA"/>
    <w:rsid w:val="0063562D"/>
    <w:rsid w:val="00635B32"/>
    <w:rsid w:val="00635E6B"/>
    <w:rsid w:val="0063629C"/>
    <w:rsid w:val="006363AE"/>
    <w:rsid w:val="00636653"/>
    <w:rsid w:val="006366EF"/>
    <w:rsid w:val="00636712"/>
    <w:rsid w:val="00637212"/>
    <w:rsid w:val="006372FF"/>
    <w:rsid w:val="0063745E"/>
    <w:rsid w:val="0063753C"/>
    <w:rsid w:val="00637A35"/>
    <w:rsid w:val="00637C87"/>
    <w:rsid w:val="00637C8A"/>
    <w:rsid w:val="00637E74"/>
    <w:rsid w:val="00637F15"/>
    <w:rsid w:val="00640292"/>
    <w:rsid w:val="006402B6"/>
    <w:rsid w:val="006402D8"/>
    <w:rsid w:val="0064032B"/>
    <w:rsid w:val="00640381"/>
    <w:rsid w:val="00640465"/>
    <w:rsid w:val="00640907"/>
    <w:rsid w:val="00640AE1"/>
    <w:rsid w:val="00640E58"/>
    <w:rsid w:val="00641324"/>
    <w:rsid w:val="0064154E"/>
    <w:rsid w:val="00641983"/>
    <w:rsid w:val="00641A01"/>
    <w:rsid w:val="00641D8C"/>
    <w:rsid w:val="00641D8F"/>
    <w:rsid w:val="00642002"/>
    <w:rsid w:val="00642470"/>
    <w:rsid w:val="0064256C"/>
    <w:rsid w:val="00642675"/>
    <w:rsid w:val="00642710"/>
    <w:rsid w:val="00642AC6"/>
    <w:rsid w:val="00642B32"/>
    <w:rsid w:val="00643006"/>
    <w:rsid w:val="00643377"/>
    <w:rsid w:val="00643C40"/>
    <w:rsid w:val="00643D00"/>
    <w:rsid w:val="00643F00"/>
    <w:rsid w:val="00644112"/>
    <w:rsid w:val="00644385"/>
    <w:rsid w:val="00644452"/>
    <w:rsid w:val="006446B0"/>
    <w:rsid w:val="0064480E"/>
    <w:rsid w:val="006448FB"/>
    <w:rsid w:val="00644BDC"/>
    <w:rsid w:val="00644DB1"/>
    <w:rsid w:val="0064512B"/>
    <w:rsid w:val="006451FE"/>
    <w:rsid w:val="00645200"/>
    <w:rsid w:val="006454E3"/>
    <w:rsid w:val="006455B4"/>
    <w:rsid w:val="00645620"/>
    <w:rsid w:val="00645A8C"/>
    <w:rsid w:val="00645E4F"/>
    <w:rsid w:val="00645EB5"/>
    <w:rsid w:val="00645FD0"/>
    <w:rsid w:val="006460DA"/>
    <w:rsid w:val="00646742"/>
    <w:rsid w:val="00646A25"/>
    <w:rsid w:val="00646C37"/>
    <w:rsid w:val="00646C54"/>
    <w:rsid w:val="006472A2"/>
    <w:rsid w:val="0064757C"/>
    <w:rsid w:val="00647C7F"/>
    <w:rsid w:val="00647D68"/>
    <w:rsid w:val="00647F4C"/>
    <w:rsid w:val="00650276"/>
    <w:rsid w:val="00650334"/>
    <w:rsid w:val="006504A4"/>
    <w:rsid w:val="00650B43"/>
    <w:rsid w:val="00650F7C"/>
    <w:rsid w:val="00651599"/>
    <w:rsid w:val="0065160E"/>
    <w:rsid w:val="00651909"/>
    <w:rsid w:val="00651B08"/>
    <w:rsid w:val="006522FF"/>
    <w:rsid w:val="0065233D"/>
    <w:rsid w:val="00652366"/>
    <w:rsid w:val="006523D4"/>
    <w:rsid w:val="0065249A"/>
    <w:rsid w:val="006527AF"/>
    <w:rsid w:val="006527D0"/>
    <w:rsid w:val="00652D61"/>
    <w:rsid w:val="00653027"/>
    <w:rsid w:val="00653203"/>
    <w:rsid w:val="006532AB"/>
    <w:rsid w:val="0065340A"/>
    <w:rsid w:val="0065340B"/>
    <w:rsid w:val="0065358A"/>
    <w:rsid w:val="006537C6"/>
    <w:rsid w:val="006538DC"/>
    <w:rsid w:val="00653952"/>
    <w:rsid w:val="00653A90"/>
    <w:rsid w:val="00653C0C"/>
    <w:rsid w:val="00653C1D"/>
    <w:rsid w:val="00653C4C"/>
    <w:rsid w:val="00653CCE"/>
    <w:rsid w:val="00653DAF"/>
    <w:rsid w:val="00653E87"/>
    <w:rsid w:val="00653F11"/>
    <w:rsid w:val="00654034"/>
    <w:rsid w:val="0065419D"/>
    <w:rsid w:val="006545AD"/>
    <w:rsid w:val="0065481D"/>
    <w:rsid w:val="00654913"/>
    <w:rsid w:val="006549BE"/>
    <w:rsid w:val="00654A90"/>
    <w:rsid w:val="00654F4A"/>
    <w:rsid w:val="00654F5A"/>
    <w:rsid w:val="00654F6F"/>
    <w:rsid w:val="00654FEA"/>
    <w:rsid w:val="0065509F"/>
    <w:rsid w:val="006551CE"/>
    <w:rsid w:val="0065528C"/>
    <w:rsid w:val="00655692"/>
    <w:rsid w:val="006556D9"/>
    <w:rsid w:val="00655AC6"/>
    <w:rsid w:val="00655BF6"/>
    <w:rsid w:val="00655C2D"/>
    <w:rsid w:val="00655D1D"/>
    <w:rsid w:val="0065601D"/>
    <w:rsid w:val="00656808"/>
    <w:rsid w:val="006568F3"/>
    <w:rsid w:val="006569F1"/>
    <w:rsid w:val="00656B97"/>
    <w:rsid w:val="00656CD5"/>
    <w:rsid w:val="00656CEF"/>
    <w:rsid w:val="00656D02"/>
    <w:rsid w:val="00656D89"/>
    <w:rsid w:val="00656D8A"/>
    <w:rsid w:val="00656E3D"/>
    <w:rsid w:val="006574C5"/>
    <w:rsid w:val="00657505"/>
    <w:rsid w:val="006576FF"/>
    <w:rsid w:val="006579D0"/>
    <w:rsid w:val="00657A3D"/>
    <w:rsid w:val="00657A40"/>
    <w:rsid w:val="00657AF1"/>
    <w:rsid w:val="00657B9B"/>
    <w:rsid w:val="00657C26"/>
    <w:rsid w:val="00657DA0"/>
    <w:rsid w:val="00657FF7"/>
    <w:rsid w:val="006600A6"/>
    <w:rsid w:val="00660149"/>
    <w:rsid w:val="00660298"/>
    <w:rsid w:val="006603D9"/>
    <w:rsid w:val="006604CD"/>
    <w:rsid w:val="0066051C"/>
    <w:rsid w:val="0066062E"/>
    <w:rsid w:val="0066072A"/>
    <w:rsid w:val="0066084D"/>
    <w:rsid w:val="00660AC4"/>
    <w:rsid w:val="00660B4F"/>
    <w:rsid w:val="00660D4B"/>
    <w:rsid w:val="00660DF4"/>
    <w:rsid w:val="00660E6A"/>
    <w:rsid w:val="006611E6"/>
    <w:rsid w:val="00661211"/>
    <w:rsid w:val="006613CC"/>
    <w:rsid w:val="006618B0"/>
    <w:rsid w:val="0066190D"/>
    <w:rsid w:val="0066193F"/>
    <w:rsid w:val="00661AD3"/>
    <w:rsid w:val="0066206E"/>
    <w:rsid w:val="0066215B"/>
    <w:rsid w:val="006623B3"/>
    <w:rsid w:val="00662406"/>
    <w:rsid w:val="0066251F"/>
    <w:rsid w:val="00662581"/>
    <w:rsid w:val="006625BF"/>
    <w:rsid w:val="006626A1"/>
    <w:rsid w:val="00662955"/>
    <w:rsid w:val="00662978"/>
    <w:rsid w:val="00662A99"/>
    <w:rsid w:val="00662A9B"/>
    <w:rsid w:val="00662D46"/>
    <w:rsid w:val="00662DD7"/>
    <w:rsid w:val="00663034"/>
    <w:rsid w:val="00663043"/>
    <w:rsid w:val="0066307C"/>
    <w:rsid w:val="00663091"/>
    <w:rsid w:val="006630CF"/>
    <w:rsid w:val="00663346"/>
    <w:rsid w:val="006634E5"/>
    <w:rsid w:val="006634FD"/>
    <w:rsid w:val="006636BA"/>
    <w:rsid w:val="006636BC"/>
    <w:rsid w:val="006637EC"/>
    <w:rsid w:val="0066381D"/>
    <w:rsid w:val="0066383B"/>
    <w:rsid w:val="0066388C"/>
    <w:rsid w:val="006639E8"/>
    <w:rsid w:val="00663C8C"/>
    <w:rsid w:val="00663DDC"/>
    <w:rsid w:val="00663E44"/>
    <w:rsid w:val="00663E65"/>
    <w:rsid w:val="00663F0D"/>
    <w:rsid w:val="006640E7"/>
    <w:rsid w:val="00664285"/>
    <w:rsid w:val="00664601"/>
    <w:rsid w:val="0066476A"/>
    <w:rsid w:val="00664784"/>
    <w:rsid w:val="006649BB"/>
    <w:rsid w:val="00664C18"/>
    <w:rsid w:val="00664C20"/>
    <w:rsid w:val="00664D93"/>
    <w:rsid w:val="00664DB0"/>
    <w:rsid w:val="00664EA3"/>
    <w:rsid w:val="0066585C"/>
    <w:rsid w:val="00665924"/>
    <w:rsid w:val="006659F8"/>
    <w:rsid w:val="00665D1D"/>
    <w:rsid w:val="00665DDE"/>
    <w:rsid w:val="00665F4C"/>
    <w:rsid w:val="006661D5"/>
    <w:rsid w:val="00666271"/>
    <w:rsid w:val="00666F8A"/>
    <w:rsid w:val="00667064"/>
    <w:rsid w:val="0066718C"/>
    <w:rsid w:val="00667228"/>
    <w:rsid w:val="00667373"/>
    <w:rsid w:val="00667494"/>
    <w:rsid w:val="00667772"/>
    <w:rsid w:val="0066792E"/>
    <w:rsid w:val="00667D82"/>
    <w:rsid w:val="006700FF"/>
    <w:rsid w:val="00670498"/>
    <w:rsid w:val="00670756"/>
    <w:rsid w:val="00670A61"/>
    <w:rsid w:val="00670ADB"/>
    <w:rsid w:val="00670D1B"/>
    <w:rsid w:val="00670DEB"/>
    <w:rsid w:val="006711C7"/>
    <w:rsid w:val="00671365"/>
    <w:rsid w:val="00671456"/>
    <w:rsid w:val="006714A0"/>
    <w:rsid w:val="006718BC"/>
    <w:rsid w:val="00671913"/>
    <w:rsid w:val="00672183"/>
    <w:rsid w:val="006723B2"/>
    <w:rsid w:val="006724B1"/>
    <w:rsid w:val="006726DE"/>
    <w:rsid w:val="00672D8C"/>
    <w:rsid w:val="006730D2"/>
    <w:rsid w:val="00673233"/>
    <w:rsid w:val="00673301"/>
    <w:rsid w:val="00673633"/>
    <w:rsid w:val="006736C6"/>
    <w:rsid w:val="00673A1E"/>
    <w:rsid w:val="00673A49"/>
    <w:rsid w:val="00673C30"/>
    <w:rsid w:val="00673FD0"/>
    <w:rsid w:val="006746DC"/>
    <w:rsid w:val="006746EC"/>
    <w:rsid w:val="0067470A"/>
    <w:rsid w:val="0067472A"/>
    <w:rsid w:val="0067473E"/>
    <w:rsid w:val="0067479A"/>
    <w:rsid w:val="0067489A"/>
    <w:rsid w:val="006749AF"/>
    <w:rsid w:val="006749ED"/>
    <w:rsid w:val="00674ACA"/>
    <w:rsid w:val="00674D28"/>
    <w:rsid w:val="00674DBA"/>
    <w:rsid w:val="00674E4E"/>
    <w:rsid w:val="00674EBA"/>
    <w:rsid w:val="0067513E"/>
    <w:rsid w:val="006752FF"/>
    <w:rsid w:val="00675596"/>
    <w:rsid w:val="006755C6"/>
    <w:rsid w:val="0067571F"/>
    <w:rsid w:val="0067585F"/>
    <w:rsid w:val="006759DD"/>
    <w:rsid w:val="00675D92"/>
    <w:rsid w:val="00675DD5"/>
    <w:rsid w:val="00675FBE"/>
    <w:rsid w:val="00675FC7"/>
    <w:rsid w:val="006761F2"/>
    <w:rsid w:val="006764FF"/>
    <w:rsid w:val="00676532"/>
    <w:rsid w:val="0067675B"/>
    <w:rsid w:val="00676879"/>
    <w:rsid w:val="0067694B"/>
    <w:rsid w:val="00676B13"/>
    <w:rsid w:val="00676C95"/>
    <w:rsid w:val="00676CBA"/>
    <w:rsid w:val="00676F99"/>
    <w:rsid w:val="0067701B"/>
    <w:rsid w:val="00677058"/>
    <w:rsid w:val="00677087"/>
    <w:rsid w:val="00677153"/>
    <w:rsid w:val="0067738C"/>
    <w:rsid w:val="006777D7"/>
    <w:rsid w:val="00677CF9"/>
    <w:rsid w:val="00677DE6"/>
    <w:rsid w:val="00677DED"/>
    <w:rsid w:val="00677EE8"/>
    <w:rsid w:val="00680006"/>
    <w:rsid w:val="0068081F"/>
    <w:rsid w:val="00680A5F"/>
    <w:rsid w:val="00680D10"/>
    <w:rsid w:val="00680D67"/>
    <w:rsid w:val="00680F5C"/>
    <w:rsid w:val="0068118C"/>
    <w:rsid w:val="006811C7"/>
    <w:rsid w:val="0068149B"/>
    <w:rsid w:val="006815F3"/>
    <w:rsid w:val="0068170B"/>
    <w:rsid w:val="00681784"/>
    <w:rsid w:val="00681C80"/>
    <w:rsid w:val="00681DB3"/>
    <w:rsid w:val="00681DC4"/>
    <w:rsid w:val="00681DF2"/>
    <w:rsid w:val="00681EE5"/>
    <w:rsid w:val="00682190"/>
    <w:rsid w:val="006821D9"/>
    <w:rsid w:val="006821E7"/>
    <w:rsid w:val="006822AF"/>
    <w:rsid w:val="006828F4"/>
    <w:rsid w:val="00682D4A"/>
    <w:rsid w:val="00683151"/>
    <w:rsid w:val="0068315D"/>
    <w:rsid w:val="00683171"/>
    <w:rsid w:val="006831A7"/>
    <w:rsid w:val="006831CB"/>
    <w:rsid w:val="0068380B"/>
    <w:rsid w:val="0068392B"/>
    <w:rsid w:val="00683E2D"/>
    <w:rsid w:val="006840FB"/>
    <w:rsid w:val="0068423E"/>
    <w:rsid w:val="00684272"/>
    <w:rsid w:val="006844E4"/>
    <w:rsid w:val="0068450E"/>
    <w:rsid w:val="0068466D"/>
    <w:rsid w:val="006846E3"/>
    <w:rsid w:val="00684916"/>
    <w:rsid w:val="00684A92"/>
    <w:rsid w:val="00684D3C"/>
    <w:rsid w:val="00684E52"/>
    <w:rsid w:val="006852D6"/>
    <w:rsid w:val="006852F5"/>
    <w:rsid w:val="006853C2"/>
    <w:rsid w:val="006853F2"/>
    <w:rsid w:val="006853F4"/>
    <w:rsid w:val="00685503"/>
    <w:rsid w:val="00685888"/>
    <w:rsid w:val="006858E9"/>
    <w:rsid w:val="00685BB0"/>
    <w:rsid w:val="00685C29"/>
    <w:rsid w:val="00685C6D"/>
    <w:rsid w:val="006863C7"/>
    <w:rsid w:val="0068644D"/>
    <w:rsid w:val="00686476"/>
    <w:rsid w:val="0068647C"/>
    <w:rsid w:val="00686671"/>
    <w:rsid w:val="00686684"/>
    <w:rsid w:val="00686795"/>
    <w:rsid w:val="00686897"/>
    <w:rsid w:val="0068694D"/>
    <w:rsid w:val="006869D4"/>
    <w:rsid w:val="00686ACA"/>
    <w:rsid w:val="00686D94"/>
    <w:rsid w:val="00686E20"/>
    <w:rsid w:val="00686F69"/>
    <w:rsid w:val="00686FDB"/>
    <w:rsid w:val="00687221"/>
    <w:rsid w:val="006873AC"/>
    <w:rsid w:val="00687667"/>
    <w:rsid w:val="0068778C"/>
    <w:rsid w:val="0068793D"/>
    <w:rsid w:val="00687AB5"/>
    <w:rsid w:val="00687B97"/>
    <w:rsid w:val="00687C19"/>
    <w:rsid w:val="00687CE2"/>
    <w:rsid w:val="00687ED6"/>
    <w:rsid w:val="00687F2B"/>
    <w:rsid w:val="006900E0"/>
    <w:rsid w:val="00690484"/>
    <w:rsid w:val="006905ED"/>
    <w:rsid w:val="006906E4"/>
    <w:rsid w:val="00690CB4"/>
    <w:rsid w:val="00690E22"/>
    <w:rsid w:val="006916B6"/>
    <w:rsid w:val="00691856"/>
    <w:rsid w:val="006918C0"/>
    <w:rsid w:val="0069194B"/>
    <w:rsid w:val="00691A2C"/>
    <w:rsid w:val="00691B62"/>
    <w:rsid w:val="00691C15"/>
    <w:rsid w:val="00691CD8"/>
    <w:rsid w:val="00691D6D"/>
    <w:rsid w:val="00691D87"/>
    <w:rsid w:val="00691EC1"/>
    <w:rsid w:val="00691F84"/>
    <w:rsid w:val="0069205D"/>
    <w:rsid w:val="00692470"/>
    <w:rsid w:val="00692597"/>
    <w:rsid w:val="006925A0"/>
    <w:rsid w:val="006926CF"/>
    <w:rsid w:val="0069273C"/>
    <w:rsid w:val="00692A49"/>
    <w:rsid w:val="00692A59"/>
    <w:rsid w:val="00692BC9"/>
    <w:rsid w:val="00692D2A"/>
    <w:rsid w:val="006934B5"/>
    <w:rsid w:val="00693520"/>
    <w:rsid w:val="0069377E"/>
    <w:rsid w:val="00693852"/>
    <w:rsid w:val="006938D4"/>
    <w:rsid w:val="00693C2E"/>
    <w:rsid w:val="00693D74"/>
    <w:rsid w:val="00693E20"/>
    <w:rsid w:val="00693EB2"/>
    <w:rsid w:val="00693F47"/>
    <w:rsid w:val="00693F6D"/>
    <w:rsid w:val="0069409C"/>
    <w:rsid w:val="006944D7"/>
    <w:rsid w:val="006947F6"/>
    <w:rsid w:val="006948C0"/>
    <w:rsid w:val="00694944"/>
    <w:rsid w:val="00694B2B"/>
    <w:rsid w:val="00694B8C"/>
    <w:rsid w:val="00694BC7"/>
    <w:rsid w:val="00694C21"/>
    <w:rsid w:val="00694C52"/>
    <w:rsid w:val="00694D25"/>
    <w:rsid w:val="00694F7F"/>
    <w:rsid w:val="00695327"/>
    <w:rsid w:val="00695363"/>
    <w:rsid w:val="00695411"/>
    <w:rsid w:val="00695524"/>
    <w:rsid w:val="00695885"/>
    <w:rsid w:val="00695A3E"/>
    <w:rsid w:val="00695A48"/>
    <w:rsid w:val="00695A55"/>
    <w:rsid w:val="00695C27"/>
    <w:rsid w:val="00695D19"/>
    <w:rsid w:val="00696153"/>
    <w:rsid w:val="006961A9"/>
    <w:rsid w:val="00696222"/>
    <w:rsid w:val="0069633B"/>
    <w:rsid w:val="0069638E"/>
    <w:rsid w:val="006968F1"/>
    <w:rsid w:val="00696909"/>
    <w:rsid w:val="006969B5"/>
    <w:rsid w:val="006969F1"/>
    <w:rsid w:val="00696BE4"/>
    <w:rsid w:val="00696C1F"/>
    <w:rsid w:val="00696C8A"/>
    <w:rsid w:val="00696CCC"/>
    <w:rsid w:val="00696F17"/>
    <w:rsid w:val="00696FE5"/>
    <w:rsid w:val="00697A1F"/>
    <w:rsid w:val="00697EC0"/>
    <w:rsid w:val="00697FE0"/>
    <w:rsid w:val="006A0077"/>
    <w:rsid w:val="006A00F6"/>
    <w:rsid w:val="006A0221"/>
    <w:rsid w:val="006A0354"/>
    <w:rsid w:val="006A04B4"/>
    <w:rsid w:val="006A0673"/>
    <w:rsid w:val="006A08DB"/>
    <w:rsid w:val="006A0AE3"/>
    <w:rsid w:val="006A0B3E"/>
    <w:rsid w:val="006A0C60"/>
    <w:rsid w:val="006A0D95"/>
    <w:rsid w:val="006A0E98"/>
    <w:rsid w:val="006A0FC9"/>
    <w:rsid w:val="006A0FFA"/>
    <w:rsid w:val="006A1485"/>
    <w:rsid w:val="006A1622"/>
    <w:rsid w:val="006A164D"/>
    <w:rsid w:val="006A182E"/>
    <w:rsid w:val="006A1843"/>
    <w:rsid w:val="006A1927"/>
    <w:rsid w:val="006A1C07"/>
    <w:rsid w:val="006A1D80"/>
    <w:rsid w:val="006A1DAA"/>
    <w:rsid w:val="006A1E2C"/>
    <w:rsid w:val="006A1EB4"/>
    <w:rsid w:val="006A1EB5"/>
    <w:rsid w:val="006A22EA"/>
    <w:rsid w:val="006A26B8"/>
    <w:rsid w:val="006A2E53"/>
    <w:rsid w:val="006A328D"/>
    <w:rsid w:val="006A3376"/>
    <w:rsid w:val="006A35FC"/>
    <w:rsid w:val="006A366E"/>
    <w:rsid w:val="006A379D"/>
    <w:rsid w:val="006A38CC"/>
    <w:rsid w:val="006A38F2"/>
    <w:rsid w:val="006A39BB"/>
    <w:rsid w:val="006A40F6"/>
    <w:rsid w:val="006A425F"/>
    <w:rsid w:val="006A451C"/>
    <w:rsid w:val="006A4BCD"/>
    <w:rsid w:val="006A4CA6"/>
    <w:rsid w:val="006A4CFE"/>
    <w:rsid w:val="006A4FAB"/>
    <w:rsid w:val="006A4FC4"/>
    <w:rsid w:val="006A533F"/>
    <w:rsid w:val="006A590C"/>
    <w:rsid w:val="006A5EF4"/>
    <w:rsid w:val="006A5F0E"/>
    <w:rsid w:val="006A611B"/>
    <w:rsid w:val="006A658B"/>
    <w:rsid w:val="006A6906"/>
    <w:rsid w:val="006A694C"/>
    <w:rsid w:val="006A6A0D"/>
    <w:rsid w:val="006A6A96"/>
    <w:rsid w:val="006A6C42"/>
    <w:rsid w:val="006A710E"/>
    <w:rsid w:val="006A71EE"/>
    <w:rsid w:val="006A7349"/>
    <w:rsid w:val="006A7371"/>
    <w:rsid w:val="006A748E"/>
    <w:rsid w:val="006A7796"/>
    <w:rsid w:val="006A79AA"/>
    <w:rsid w:val="006A7C21"/>
    <w:rsid w:val="006A7CE8"/>
    <w:rsid w:val="006A7E19"/>
    <w:rsid w:val="006A7F82"/>
    <w:rsid w:val="006B03A5"/>
    <w:rsid w:val="006B03DD"/>
    <w:rsid w:val="006B04D8"/>
    <w:rsid w:val="006B055E"/>
    <w:rsid w:val="006B05DC"/>
    <w:rsid w:val="006B0638"/>
    <w:rsid w:val="006B07BF"/>
    <w:rsid w:val="006B0D06"/>
    <w:rsid w:val="006B0EF4"/>
    <w:rsid w:val="006B10BF"/>
    <w:rsid w:val="006B1176"/>
    <w:rsid w:val="006B1296"/>
    <w:rsid w:val="006B13DE"/>
    <w:rsid w:val="006B13F5"/>
    <w:rsid w:val="006B1483"/>
    <w:rsid w:val="006B15B7"/>
    <w:rsid w:val="006B19DF"/>
    <w:rsid w:val="006B19E6"/>
    <w:rsid w:val="006B1DE8"/>
    <w:rsid w:val="006B20B6"/>
    <w:rsid w:val="006B2122"/>
    <w:rsid w:val="006B2195"/>
    <w:rsid w:val="006B21A6"/>
    <w:rsid w:val="006B2311"/>
    <w:rsid w:val="006B2772"/>
    <w:rsid w:val="006B2817"/>
    <w:rsid w:val="006B2843"/>
    <w:rsid w:val="006B28AC"/>
    <w:rsid w:val="006B2AE0"/>
    <w:rsid w:val="006B2D6E"/>
    <w:rsid w:val="006B3107"/>
    <w:rsid w:val="006B3117"/>
    <w:rsid w:val="006B37D1"/>
    <w:rsid w:val="006B3B57"/>
    <w:rsid w:val="006B3BA6"/>
    <w:rsid w:val="006B3BDC"/>
    <w:rsid w:val="006B4213"/>
    <w:rsid w:val="006B45D3"/>
    <w:rsid w:val="006B4609"/>
    <w:rsid w:val="006B4AED"/>
    <w:rsid w:val="006B4B24"/>
    <w:rsid w:val="006B4E44"/>
    <w:rsid w:val="006B500D"/>
    <w:rsid w:val="006B5115"/>
    <w:rsid w:val="006B5254"/>
    <w:rsid w:val="006B5285"/>
    <w:rsid w:val="006B52A6"/>
    <w:rsid w:val="006B52CE"/>
    <w:rsid w:val="006B5A3C"/>
    <w:rsid w:val="006B5A76"/>
    <w:rsid w:val="006B5B5B"/>
    <w:rsid w:val="006B5BDA"/>
    <w:rsid w:val="006B5DC9"/>
    <w:rsid w:val="006B5E5E"/>
    <w:rsid w:val="006B6116"/>
    <w:rsid w:val="006B620C"/>
    <w:rsid w:val="006B6462"/>
    <w:rsid w:val="006B6660"/>
    <w:rsid w:val="006B6759"/>
    <w:rsid w:val="006B6932"/>
    <w:rsid w:val="006B6A50"/>
    <w:rsid w:val="006B6D81"/>
    <w:rsid w:val="006B7179"/>
    <w:rsid w:val="006B73C0"/>
    <w:rsid w:val="006B74A9"/>
    <w:rsid w:val="006B7827"/>
    <w:rsid w:val="006B7848"/>
    <w:rsid w:val="006C0045"/>
    <w:rsid w:val="006C0263"/>
    <w:rsid w:val="006C040E"/>
    <w:rsid w:val="006C043E"/>
    <w:rsid w:val="006C09CC"/>
    <w:rsid w:val="006C0A08"/>
    <w:rsid w:val="006C0A19"/>
    <w:rsid w:val="006C0A62"/>
    <w:rsid w:val="006C0AD9"/>
    <w:rsid w:val="006C0B6A"/>
    <w:rsid w:val="006C0C55"/>
    <w:rsid w:val="006C0E39"/>
    <w:rsid w:val="006C1257"/>
    <w:rsid w:val="006C12DA"/>
    <w:rsid w:val="006C16FC"/>
    <w:rsid w:val="006C1783"/>
    <w:rsid w:val="006C1A0E"/>
    <w:rsid w:val="006C1A74"/>
    <w:rsid w:val="006C1B8C"/>
    <w:rsid w:val="006C1B8E"/>
    <w:rsid w:val="006C1DAE"/>
    <w:rsid w:val="006C1E07"/>
    <w:rsid w:val="006C1EEC"/>
    <w:rsid w:val="006C2013"/>
    <w:rsid w:val="006C2025"/>
    <w:rsid w:val="006C2026"/>
    <w:rsid w:val="006C2073"/>
    <w:rsid w:val="006C2095"/>
    <w:rsid w:val="006C26EA"/>
    <w:rsid w:val="006C2B4B"/>
    <w:rsid w:val="006C2B7E"/>
    <w:rsid w:val="006C2D85"/>
    <w:rsid w:val="006C2DD6"/>
    <w:rsid w:val="006C3045"/>
    <w:rsid w:val="006C3466"/>
    <w:rsid w:val="006C36F7"/>
    <w:rsid w:val="006C3803"/>
    <w:rsid w:val="006C38A6"/>
    <w:rsid w:val="006C3AA2"/>
    <w:rsid w:val="006C3C0C"/>
    <w:rsid w:val="006C3D22"/>
    <w:rsid w:val="006C3FB8"/>
    <w:rsid w:val="006C4034"/>
    <w:rsid w:val="006C45BC"/>
    <w:rsid w:val="006C464A"/>
    <w:rsid w:val="006C46DA"/>
    <w:rsid w:val="006C4E38"/>
    <w:rsid w:val="006C4EF8"/>
    <w:rsid w:val="006C5363"/>
    <w:rsid w:val="006C547A"/>
    <w:rsid w:val="006C587E"/>
    <w:rsid w:val="006C59F6"/>
    <w:rsid w:val="006C5C05"/>
    <w:rsid w:val="006C5E77"/>
    <w:rsid w:val="006C5F23"/>
    <w:rsid w:val="006C60F6"/>
    <w:rsid w:val="006C6200"/>
    <w:rsid w:val="006C669B"/>
    <w:rsid w:val="006C6787"/>
    <w:rsid w:val="006C6A3B"/>
    <w:rsid w:val="006C6B28"/>
    <w:rsid w:val="006C6F67"/>
    <w:rsid w:val="006C6FBB"/>
    <w:rsid w:val="006C708A"/>
    <w:rsid w:val="006C7102"/>
    <w:rsid w:val="006C7202"/>
    <w:rsid w:val="006C72DE"/>
    <w:rsid w:val="006C74DE"/>
    <w:rsid w:val="006C79E1"/>
    <w:rsid w:val="006C7BCE"/>
    <w:rsid w:val="006D01F0"/>
    <w:rsid w:val="006D0366"/>
    <w:rsid w:val="006D037D"/>
    <w:rsid w:val="006D0559"/>
    <w:rsid w:val="006D06B6"/>
    <w:rsid w:val="006D06FB"/>
    <w:rsid w:val="006D081D"/>
    <w:rsid w:val="006D09C1"/>
    <w:rsid w:val="006D0A30"/>
    <w:rsid w:val="006D0A3C"/>
    <w:rsid w:val="006D0C25"/>
    <w:rsid w:val="006D0CB2"/>
    <w:rsid w:val="006D0FEA"/>
    <w:rsid w:val="006D10B5"/>
    <w:rsid w:val="006D11AD"/>
    <w:rsid w:val="006D19B0"/>
    <w:rsid w:val="006D1AA3"/>
    <w:rsid w:val="006D1CD2"/>
    <w:rsid w:val="006D1D72"/>
    <w:rsid w:val="006D1E92"/>
    <w:rsid w:val="006D2125"/>
    <w:rsid w:val="006D26C1"/>
    <w:rsid w:val="006D2A73"/>
    <w:rsid w:val="006D30D2"/>
    <w:rsid w:val="006D3149"/>
    <w:rsid w:val="006D337C"/>
    <w:rsid w:val="006D33C7"/>
    <w:rsid w:val="006D33E7"/>
    <w:rsid w:val="006D3759"/>
    <w:rsid w:val="006D378D"/>
    <w:rsid w:val="006D37DC"/>
    <w:rsid w:val="006D3806"/>
    <w:rsid w:val="006D3981"/>
    <w:rsid w:val="006D3A42"/>
    <w:rsid w:val="006D3A96"/>
    <w:rsid w:val="006D3DE4"/>
    <w:rsid w:val="006D417C"/>
    <w:rsid w:val="006D479B"/>
    <w:rsid w:val="006D4950"/>
    <w:rsid w:val="006D49E8"/>
    <w:rsid w:val="006D4B05"/>
    <w:rsid w:val="006D4EE6"/>
    <w:rsid w:val="006D4FF0"/>
    <w:rsid w:val="006D51E9"/>
    <w:rsid w:val="006D54ED"/>
    <w:rsid w:val="006D5666"/>
    <w:rsid w:val="006D5743"/>
    <w:rsid w:val="006D5770"/>
    <w:rsid w:val="006D5819"/>
    <w:rsid w:val="006D59A3"/>
    <w:rsid w:val="006D5B72"/>
    <w:rsid w:val="006D5D7B"/>
    <w:rsid w:val="006D5FF7"/>
    <w:rsid w:val="006D6522"/>
    <w:rsid w:val="006D66D3"/>
    <w:rsid w:val="006D67F6"/>
    <w:rsid w:val="006D6A05"/>
    <w:rsid w:val="006D6CAB"/>
    <w:rsid w:val="006D6D04"/>
    <w:rsid w:val="006D6E49"/>
    <w:rsid w:val="006D6EFF"/>
    <w:rsid w:val="006D6F6D"/>
    <w:rsid w:val="006D7131"/>
    <w:rsid w:val="006D7288"/>
    <w:rsid w:val="006D736C"/>
    <w:rsid w:val="006D7786"/>
    <w:rsid w:val="006D79FF"/>
    <w:rsid w:val="006D7B66"/>
    <w:rsid w:val="006E018D"/>
    <w:rsid w:val="006E01BD"/>
    <w:rsid w:val="006E0294"/>
    <w:rsid w:val="006E0608"/>
    <w:rsid w:val="006E0748"/>
    <w:rsid w:val="006E07A2"/>
    <w:rsid w:val="006E08C4"/>
    <w:rsid w:val="006E0BED"/>
    <w:rsid w:val="006E0F42"/>
    <w:rsid w:val="006E1349"/>
    <w:rsid w:val="006E1353"/>
    <w:rsid w:val="006E14B5"/>
    <w:rsid w:val="006E163B"/>
    <w:rsid w:val="006E1943"/>
    <w:rsid w:val="006E1C40"/>
    <w:rsid w:val="006E1D0F"/>
    <w:rsid w:val="006E1F93"/>
    <w:rsid w:val="006E23DB"/>
    <w:rsid w:val="006E27E0"/>
    <w:rsid w:val="006E2B49"/>
    <w:rsid w:val="006E2B65"/>
    <w:rsid w:val="006E2BEC"/>
    <w:rsid w:val="006E2BF8"/>
    <w:rsid w:val="006E2C3F"/>
    <w:rsid w:val="006E2F9A"/>
    <w:rsid w:val="006E3141"/>
    <w:rsid w:val="006E3147"/>
    <w:rsid w:val="006E31CD"/>
    <w:rsid w:val="006E327B"/>
    <w:rsid w:val="006E352E"/>
    <w:rsid w:val="006E3620"/>
    <w:rsid w:val="006E365F"/>
    <w:rsid w:val="006E3760"/>
    <w:rsid w:val="006E3923"/>
    <w:rsid w:val="006E3A2D"/>
    <w:rsid w:val="006E3BBA"/>
    <w:rsid w:val="006E3EBD"/>
    <w:rsid w:val="006E4100"/>
    <w:rsid w:val="006E41D7"/>
    <w:rsid w:val="006E4429"/>
    <w:rsid w:val="006E4497"/>
    <w:rsid w:val="006E46B0"/>
    <w:rsid w:val="006E47C3"/>
    <w:rsid w:val="006E4969"/>
    <w:rsid w:val="006E4A6C"/>
    <w:rsid w:val="006E4DA1"/>
    <w:rsid w:val="006E5617"/>
    <w:rsid w:val="006E5689"/>
    <w:rsid w:val="006E5CDA"/>
    <w:rsid w:val="006E6402"/>
    <w:rsid w:val="006E672D"/>
    <w:rsid w:val="006E68CE"/>
    <w:rsid w:val="006E69DC"/>
    <w:rsid w:val="006E6A71"/>
    <w:rsid w:val="006E6BC2"/>
    <w:rsid w:val="006E6D66"/>
    <w:rsid w:val="006E6F15"/>
    <w:rsid w:val="006E7122"/>
    <w:rsid w:val="006E7444"/>
    <w:rsid w:val="006E7613"/>
    <w:rsid w:val="006E7E56"/>
    <w:rsid w:val="006F001C"/>
    <w:rsid w:val="006F0028"/>
    <w:rsid w:val="006F0361"/>
    <w:rsid w:val="006F04DE"/>
    <w:rsid w:val="006F0537"/>
    <w:rsid w:val="006F05F5"/>
    <w:rsid w:val="006F067B"/>
    <w:rsid w:val="006F0682"/>
    <w:rsid w:val="006F0867"/>
    <w:rsid w:val="006F08C2"/>
    <w:rsid w:val="006F0C7D"/>
    <w:rsid w:val="006F1129"/>
    <w:rsid w:val="006F11AB"/>
    <w:rsid w:val="006F12DE"/>
    <w:rsid w:val="006F148A"/>
    <w:rsid w:val="006F1786"/>
    <w:rsid w:val="006F17DA"/>
    <w:rsid w:val="006F1844"/>
    <w:rsid w:val="006F1DA6"/>
    <w:rsid w:val="006F1FB2"/>
    <w:rsid w:val="006F202B"/>
    <w:rsid w:val="006F2184"/>
    <w:rsid w:val="006F2666"/>
    <w:rsid w:val="006F2759"/>
    <w:rsid w:val="006F2798"/>
    <w:rsid w:val="006F27AE"/>
    <w:rsid w:val="006F28F1"/>
    <w:rsid w:val="006F2AEB"/>
    <w:rsid w:val="006F2B1E"/>
    <w:rsid w:val="006F30E7"/>
    <w:rsid w:val="006F3456"/>
    <w:rsid w:val="006F3494"/>
    <w:rsid w:val="006F34A5"/>
    <w:rsid w:val="006F34E6"/>
    <w:rsid w:val="006F3629"/>
    <w:rsid w:val="006F3823"/>
    <w:rsid w:val="006F39CD"/>
    <w:rsid w:val="006F3D72"/>
    <w:rsid w:val="006F4232"/>
    <w:rsid w:val="006F4750"/>
    <w:rsid w:val="006F4956"/>
    <w:rsid w:val="006F4A15"/>
    <w:rsid w:val="006F4BDE"/>
    <w:rsid w:val="006F4C34"/>
    <w:rsid w:val="006F4C95"/>
    <w:rsid w:val="006F4CBD"/>
    <w:rsid w:val="006F4DB9"/>
    <w:rsid w:val="006F4E93"/>
    <w:rsid w:val="006F4F02"/>
    <w:rsid w:val="006F4F14"/>
    <w:rsid w:val="006F5408"/>
    <w:rsid w:val="006F56A3"/>
    <w:rsid w:val="006F5944"/>
    <w:rsid w:val="006F5C72"/>
    <w:rsid w:val="006F5E86"/>
    <w:rsid w:val="006F5EA8"/>
    <w:rsid w:val="006F5ED4"/>
    <w:rsid w:val="006F5F78"/>
    <w:rsid w:val="006F6188"/>
    <w:rsid w:val="006F6224"/>
    <w:rsid w:val="006F655B"/>
    <w:rsid w:val="006F668C"/>
    <w:rsid w:val="006F67B1"/>
    <w:rsid w:val="006F6D1E"/>
    <w:rsid w:val="006F6DB5"/>
    <w:rsid w:val="006F6F9A"/>
    <w:rsid w:val="006F72AC"/>
    <w:rsid w:val="006F7412"/>
    <w:rsid w:val="006F76B7"/>
    <w:rsid w:val="006F7778"/>
    <w:rsid w:val="006F779D"/>
    <w:rsid w:val="006F7C0F"/>
    <w:rsid w:val="006F7D4E"/>
    <w:rsid w:val="006F7FAB"/>
    <w:rsid w:val="007001AA"/>
    <w:rsid w:val="0070060B"/>
    <w:rsid w:val="00700688"/>
    <w:rsid w:val="00700B59"/>
    <w:rsid w:val="00700C6A"/>
    <w:rsid w:val="00700CB6"/>
    <w:rsid w:val="007010AE"/>
    <w:rsid w:val="00701138"/>
    <w:rsid w:val="007013AC"/>
    <w:rsid w:val="007017CA"/>
    <w:rsid w:val="00701C7B"/>
    <w:rsid w:val="00701FC8"/>
    <w:rsid w:val="00702299"/>
    <w:rsid w:val="007022C7"/>
    <w:rsid w:val="007022DE"/>
    <w:rsid w:val="00702398"/>
    <w:rsid w:val="0070267D"/>
    <w:rsid w:val="007029FC"/>
    <w:rsid w:val="00702FA3"/>
    <w:rsid w:val="00703292"/>
    <w:rsid w:val="007032F0"/>
    <w:rsid w:val="00703716"/>
    <w:rsid w:val="00703827"/>
    <w:rsid w:val="00703910"/>
    <w:rsid w:val="00703A3D"/>
    <w:rsid w:val="00703B7D"/>
    <w:rsid w:val="00703C65"/>
    <w:rsid w:val="00703FCD"/>
    <w:rsid w:val="00704219"/>
    <w:rsid w:val="00704222"/>
    <w:rsid w:val="007045A5"/>
    <w:rsid w:val="0070466C"/>
    <w:rsid w:val="00704961"/>
    <w:rsid w:val="00704C43"/>
    <w:rsid w:val="00704C57"/>
    <w:rsid w:val="00704DF9"/>
    <w:rsid w:val="00704FE3"/>
    <w:rsid w:val="00705217"/>
    <w:rsid w:val="00705735"/>
    <w:rsid w:val="00705A64"/>
    <w:rsid w:val="00705F6D"/>
    <w:rsid w:val="00706160"/>
    <w:rsid w:val="007063A3"/>
    <w:rsid w:val="0070649F"/>
    <w:rsid w:val="00706729"/>
    <w:rsid w:val="007067F0"/>
    <w:rsid w:val="007068A1"/>
    <w:rsid w:val="007069B7"/>
    <w:rsid w:val="00706C9E"/>
    <w:rsid w:val="00706CAB"/>
    <w:rsid w:val="00707346"/>
    <w:rsid w:val="00707818"/>
    <w:rsid w:val="0070785D"/>
    <w:rsid w:val="007079E2"/>
    <w:rsid w:val="00707CFB"/>
    <w:rsid w:val="007100A1"/>
    <w:rsid w:val="0071018C"/>
    <w:rsid w:val="0071029C"/>
    <w:rsid w:val="007102B5"/>
    <w:rsid w:val="007108FD"/>
    <w:rsid w:val="007109CD"/>
    <w:rsid w:val="00710A6F"/>
    <w:rsid w:val="00710D60"/>
    <w:rsid w:val="00710E7C"/>
    <w:rsid w:val="00710E87"/>
    <w:rsid w:val="0071117D"/>
    <w:rsid w:val="00711190"/>
    <w:rsid w:val="007111BF"/>
    <w:rsid w:val="007112F4"/>
    <w:rsid w:val="00711324"/>
    <w:rsid w:val="00711C5B"/>
    <w:rsid w:val="00711DEC"/>
    <w:rsid w:val="00712235"/>
    <w:rsid w:val="00712548"/>
    <w:rsid w:val="007125C3"/>
    <w:rsid w:val="007127C3"/>
    <w:rsid w:val="00712952"/>
    <w:rsid w:val="0071295C"/>
    <w:rsid w:val="00712D31"/>
    <w:rsid w:val="00712DA2"/>
    <w:rsid w:val="00712F1F"/>
    <w:rsid w:val="00713106"/>
    <w:rsid w:val="00713341"/>
    <w:rsid w:val="007135C4"/>
    <w:rsid w:val="007138E9"/>
    <w:rsid w:val="00713CBC"/>
    <w:rsid w:val="00713CBE"/>
    <w:rsid w:val="00713DEC"/>
    <w:rsid w:val="00713DF1"/>
    <w:rsid w:val="00714056"/>
    <w:rsid w:val="007140DD"/>
    <w:rsid w:val="00714493"/>
    <w:rsid w:val="007145D0"/>
    <w:rsid w:val="007146DA"/>
    <w:rsid w:val="00714A00"/>
    <w:rsid w:val="00714A01"/>
    <w:rsid w:val="00714B80"/>
    <w:rsid w:val="00714CF9"/>
    <w:rsid w:val="007151CB"/>
    <w:rsid w:val="007151FD"/>
    <w:rsid w:val="0071523A"/>
    <w:rsid w:val="007153E8"/>
    <w:rsid w:val="00715CC6"/>
    <w:rsid w:val="00715D60"/>
    <w:rsid w:val="00715D6B"/>
    <w:rsid w:val="00716162"/>
    <w:rsid w:val="0071619C"/>
    <w:rsid w:val="007162B6"/>
    <w:rsid w:val="00716317"/>
    <w:rsid w:val="0071631C"/>
    <w:rsid w:val="00716603"/>
    <w:rsid w:val="0071693B"/>
    <w:rsid w:val="007169E4"/>
    <w:rsid w:val="00716EA8"/>
    <w:rsid w:val="00716F77"/>
    <w:rsid w:val="0071796E"/>
    <w:rsid w:val="00717AB7"/>
    <w:rsid w:val="00717C5D"/>
    <w:rsid w:val="007200D4"/>
    <w:rsid w:val="00720661"/>
    <w:rsid w:val="0072068B"/>
    <w:rsid w:val="0072079C"/>
    <w:rsid w:val="007207E8"/>
    <w:rsid w:val="007208EA"/>
    <w:rsid w:val="00720AFE"/>
    <w:rsid w:val="00720EDB"/>
    <w:rsid w:val="007213B2"/>
    <w:rsid w:val="007214A7"/>
    <w:rsid w:val="007219E6"/>
    <w:rsid w:val="00721D3F"/>
    <w:rsid w:val="00721DEC"/>
    <w:rsid w:val="00721E4F"/>
    <w:rsid w:val="0072204E"/>
    <w:rsid w:val="00722433"/>
    <w:rsid w:val="00722452"/>
    <w:rsid w:val="00722546"/>
    <w:rsid w:val="0072258F"/>
    <w:rsid w:val="007225A7"/>
    <w:rsid w:val="00722B70"/>
    <w:rsid w:val="00722C00"/>
    <w:rsid w:val="00722C64"/>
    <w:rsid w:val="00722DD5"/>
    <w:rsid w:val="00722DF0"/>
    <w:rsid w:val="00722EE5"/>
    <w:rsid w:val="00723150"/>
    <w:rsid w:val="00723187"/>
    <w:rsid w:val="00723292"/>
    <w:rsid w:val="00723363"/>
    <w:rsid w:val="00723418"/>
    <w:rsid w:val="00723446"/>
    <w:rsid w:val="00723453"/>
    <w:rsid w:val="007237DB"/>
    <w:rsid w:val="007238B3"/>
    <w:rsid w:val="007239C9"/>
    <w:rsid w:val="00723B2A"/>
    <w:rsid w:val="00723B89"/>
    <w:rsid w:val="00723C1F"/>
    <w:rsid w:val="00723EEE"/>
    <w:rsid w:val="0072438A"/>
    <w:rsid w:val="007243F1"/>
    <w:rsid w:val="00724492"/>
    <w:rsid w:val="0072466C"/>
    <w:rsid w:val="00724C4F"/>
    <w:rsid w:val="00725095"/>
    <w:rsid w:val="00725252"/>
    <w:rsid w:val="0072537A"/>
    <w:rsid w:val="00725670"/>
    <w:rsid w:val="00725810"/>
    <w:rsid w:val="0072599E"/>
    <w:rsid w:val="00725BEF"/>
    <w:rsid w:val="00725C6F"/>
    <w:rsid w:val="00725E79"/>
    <w:rsid w:val="00726061"/>
    <w:rsid w:val="007260FE"/>
    <w:rsid w:val="007263DB"/>
    <w:rsid w:val="0072643E"/>
    <w:rsid w:val="00726456"/>
    <w:rsid w:val="007264F7"/>
    <w:rsid w:val="0072656E"/>
    <w:rsid w:val="0072657B"/>
    <w:rsid w:val="00726755"/>
    <w:rsid w:val="007269E0"/>
    <w:rsid w:val="00726A65"/>
    <w:rsid w:val="00726DA0"/>
    <w:rsid w:val="00726E8C"/>
    <w:rsid w:val="0072703F"/>
    <w:rsid w:val="007272E1"/>
    <w:rsid w:val="00727623"/>
    <w:rsid w:val="007276B6"/>
    <w:rsid w:val="00727794"/>
    <w:rsid w:val="0072792B"/>
    <w:rsid w:val="00727A61"/>
    <w:rsid w:val="00727A66"/>
    <w:rsid w:val="00727B2D"/>
    <w:rsid w:val="00727C58"/>
    <w:rsid w:val="00727DC4"/>
    <w:rsid w:val="00727EE0"/>
    <w:rsid w:val="007300C4"/>
    <w:rsid w:val="0073017D"/>
    <w:rsid w:val="00730326"/>
    <w:rsid w:val="00730725"/>
    <w:rsid w:val="007307C4"/>
    <w:rsid w:val="0073089A"/>
    <w:rsid w:val="00730B42"/>
    <w:rsid w:val="00730B5B"/>
    <w:rsid w:val="00730D9C"/>
    <w:rsid w:val="0073114D"/>
    <w:rsid w:val="007311D1"/>
    <w:rsid w:val="0073134E"/>
    <w:rsid w:val="0073151F"/>
    <w:rsid w:val="00731554"/>
    <w:rsid w:val="007317C2"/>
    <w:rsid w:val="007319F1"/>
    <w:rsid w:val="0073203B"/>
    <w:rsid w:val="0073234F"/>
    <w:rsid w:val="0073242F"/>
    <w:rsid w:val="007326F5"/>
    <w:rsid w:val="0073294D"/>
    <w:rsid w:val="00732A5E"/>
    <w:rsid w:val="00732BCC"/>
    <w:rsid w:val="00732D70"/>
    <w:rsid w:val="00732F00"/>
    <w:rsid w:val="00733078"/>
    <w:rsid w:val="00733458"/>
    <w:rsid w:val="00733505"/>
    <w:rsid w:val="007335E0"/>
    <w:rsid w:val="0073375D"/>
    <w:rsid w:val="00733768"/>
    <w:rsid w:val="0073388F"/>
    <w:rsid w:val="00733AB8"/>
    <w:rsid w:val="00733D70"/>
    <w:rsid w:val="00733E5D"/>
    <w:rsid w:val="00733F9C"/>
    <w:rsid w:val="00733FF0"/>
    <w:rsid w:val="00734098"/>
    <w:rsid w:val="00734199"/>
    <w:rsid w:val="0073439E"/>
    <w:rsid w:val="007344D4"/>
    <w:rsid w:val="00734535"/>
    <w:rsid w:val="0073462F"/>
    <w:rsid w:val="0073473E"/>
    <w:rsid w:val="00734A89"/>
    <w:rsid w:val="00734B36"/>
    <w:rsid w:val="00734C0E"/>
    <w:rsid w:val="00734C4E"/>
    <w:rsid w:val="007351FC"/>
    <w:rsid w:val="007355DA"/>
    <w:rsid w:val="00735856"/>
    <w:rsid w:val="00735906"/>
    <w:rsid w:val="0073599C"/>
    <w:rsid w:val="007359AC"/>
    <w:rsid w:val="00735BCF"/>
    <w:rsid w:val="00735EE5"/>
    <w:rsid w:val="00735F37"/>
    <w:rsid w:val="007360AD"/>
    <w:rsid w:val="0073688C"/>
    <w:rsid w:val="007369C1"/>
    <w:rsid w:val="00736CBC"/>
    <w:rsid w:val="00736D54"/>
    <w:rsid w:val="00736DCD"/>
    <w:rsid w:val="00736E72"/>
    <w:rsid w:val="00736E97"/>
    <w:rsid w:val="00736F0C"/>
    <w:rsid w:val="007370D8"/>
    <w:rsid w:val="007371BF"/>
    <w:rsid w:val="007373DC"/>
    <w:rsid w:val="00737841"/>
    <w:rsid w:val="0073788D"/>
    <w:rsid w:val="00737A59"/>
    <w:rsid w:val="00737DCD"/>
    <w:rsid w:val="00737F42"/>
    <w:rsid w:val="007400CF"/>
    <w:rsid w:val="007401B7"/>
    <w:rsid w:val="00740591"/>
    <w:rsid w:val="007409DC"/>
    <w:rsid w:val="00740C02"/>
    <w:rsid w:val="00740FF2"/>
    <w:rsid w:val="007410AC"/>
    <w:rsid w:val="00741279"/>
    <w:rsid w:val="00741312"/>
    <w:rsid w:val="0074134E"/>
    <w:rsid w:val="007413A1"/>
    <w:rsid w:val="00741591"/>
    <w:rsid w:val="00741717"/>
    <w:rsid w:val="007418DC"/>
    <w:rsid w:val="007419D2"/>
    <w:rsid w:val="00741B48"/>
    <w:rsid w:val="00741C0F"/>
    <w:rsid w:val="00741C8D"/>
    <w:rsid w:val="00741DAF"/>
    <w:rsid w:val="00741EF6"/>
    <w:rsid w:val="007421AA"/>
    <w:rsid w:val="00742777"/>
    <w:rsid w:val="007427D9"/>
    <w:rsid w:val="00742A65"/>
    <w:rsid w:val="00742CAA"/>
    <w:rsid w:val="00742D0B"/>
    <w:rsid w:val="00742F2F"/>
    <w:rsid w:val="0074307F"/>
    <w:rsid w:val="0074311A"/>
    <w:rsid w:val="007431A8"/>
    <w:rsid w:val="0074327D"/>
    <w:rsid w:val="0074351B"/>
    <w:rsid w:val="007435D2"/>
    <w:rsid w:val="007436C5"/>
    <w:rsid w:val="0074378C"/>
    <w:rsid w:val="0074378E"/>
    <w:rsid w:val="00743879"/>
    <w:rsid w:val="00743DD9"/>
    <w:rsid w:val="00743E54"/>
    <w:rsid w:val="007440A1"/>
    <w:rsid w:val="007444BA"/>
    <w:rsid w:val="0074450A"/>
    <w:rsid w:val="0074453A"/>
    <w:rsid w:val="00744956"/>
    <w:rsid w:val="00744A5D"/>
    <w:rsid w:val="00744AE9"/>
    <w:rsid w:val="00744BCF"/>
    <w:rsid w:val="0074522B"/>
    <w:rsid w:val="00745861"/>
    <w:rsid w:val="0074595E"/>
    <w:rsid w:val="0074599F"/>
    <w:rsid w:val="00745AC6"/>
    <w:rsid w:val="00745CA3"/>
    <w:rsid w:val="00745F4C"/>
    <w:rsid w:val="00745FBD"/>
    <w:rsid w:val="00745FEC"/>
    <w:rsid w:val="00746273"/>
    <w:rsid w:val="007465CD"/>
    <w:rsid w:val="0074696E"/>
    <w:rsid w:val="00746A18"/>
    <w:rsid w:val="00746A8C"/>
    <w:rsid w:val="00746B8E"/>
    <w:rsid w:val="00746D39"/>
    <w:rsid w:val="00747028"/>
    <w:rsid w:val="0074723E"/>
    <w:rsid w:val="00747265"/>
    <w:rsid w:val="0074743F"/>
    <w:rsid w:val="007475D6"/>
    <w:rsid w:val="007477E2"/>
    <w:rsid w:val="00747A87"/>
    <w:rsid w:val="00747D53"/>
    <w:rsid w:val="00750000"/>
    <w:rsid w:val="007500F1"/>
    <w:rsid w:val="0075015A"/>
    <w:rsid w:val="007502E8"/>
    <w:rsid w:val="007507C5"/>
    <w:rsid w:val="00750908"/>
    <w:rsid w:val="00750B3B"/>
    <w:rsid w:val="00750C94"/>
    <w:rsid w:val="00751129"/>
    <w:rsid w:val="0075124C"/>
    <w:rsid w:val="00751344"/>
    <w:rsid w:val="007515CD"/>
    <w:rsid w:val="007517E0"/>
    <w:rsid w:val="00751993"/>
    <w:rsid w:val="00751C85"/>
    <w:rsid w:val="00751ED8"/>
    <w:rsid w:val="00751F66"/>
    <w:rsid w:val="00751F97"/>
    <w:rsid w:val="00751FC6"/>
    <w:rsid w:val="00752099"/>
    <w:rsid w:val="007520E5"/>
    <w:rsid w:val="0075220F"/>
    <w:rsid w:val="0075222E"/>
    <w:rsid w:val="00752391"/>
    <w:rsid w:val="00752452"/>
    <w:rsid w:val="007525DB"/>
    <w:rsid w:val="007526D7"/>
    <w:rsid w:val="007527E6"/>
    <w:rsid w:val="00752973"/>
    <w:rsid w:val="00752CE1"/>
    <w:rsid w:val="00752D51"/>
    <w:rsid w:val="00752E35"/>
    <w:rsid w:val="00752EB9"/>
    <w:rsid w:val="00752F82"/>
    <w:rsid w:val="00753022"/>
    <w:rsid w:val="007534A5"/>
    <w:rsid w:val="007535DE"/>
    <w:rsid w:val="007537FE"/>
    <w:rsid w:val="00753C4F"/>
    <w:rsid w:val="00754047"/>
    <w:rsid w:val="00754176"/>
    <w:rsid w:val="00754457"/>
    <w:rsid w:val="00754675"/>
    <w:rsid w:val="00754955"/>
    <w:rsid w:val="00754D1D"/>
    <w:rsid w:val="00754D5F"/>
    <w:rsid w:val="00754F07"/>
    <w:rsid w:val="00754F8D"/>
    <w:rsid w:val="00755023"/>
    <w:rsid w:val="00755449"/>
    <w:rsid w:val="007559F3"/>
    <w:rsid w:val="00755A57"/>
    <w:rsid w:val="00755B7A"/>
    <w:rsid w:val="00755BB5"/>
    <w:rsid w:val="00755CE1"/>
    <w:rsid w:val="00755E4E"/>
    <w:rsid w:val="00755E6D"/>
    <w:rsid w:val="0075604E"/>
    <w:rsid w:val="00756208"/>
    <w:rsid w:val="00756424"/>
    <w:rsid w:val="007565B5"/>
    <w:rsid w:val="007567A8"/>
    <w:rsid w:val="00756911"/>
    <w:rsid w:val="00756937"/>
    <w:rsid w:val="00756A12"/>
    <w:rsid w:val="00756BFC"/>
    <w:rsid w:val="00756C6B"/>
    <w:rsid w:val="00757121"/>
    <w:rsid w:val="0075720E"/>
    <w:rsid w:val="007574C6"/>
    <w:rsid w:val="007578F4"/>
    <w:rsid w:val="00757AD8"/>
    <w:rsid w:val="0076013E"/>
    <w:rsid w:val="00760313"/>
    <w:rsid w:val="007603FC"/>
    <w:rsid w:val="0076059A"/>
    <w:rsid w:val="007608D9"/>
    <w:rsid w:val="007608FB"/>
    <w:rsid w:val="007610C7"/>
    <w:rsid w:val="00761260"/>
    <w:rsid w:val="00761724"/>
    <w:rsid w:val="00761C6D"/>
    <w:rsid w:val="00761D09"/>
    <w:rsid w:val="00761D7E"/>
    <w:rsid w:val="0076220E"/>
    <w:rsid w:val="00762401"/>
    <w:rsid w:val="0076274F"/>
    <w:rsid w:val="00762A4F"/>
    <w:rsid w:val="00762D0E"/>
    <w:rsid w:val="00762ECB"/>
    <w:rsid w:val="00763422"/>
    <w:rsid w:val="00763707"/>
    <w:rsid w:val="00763925"/>
    <w:rsid w:val="00763AAF"/>
    <w:rsid w:val="00763CDC"/>
    <w:rsid w:val="00763D63"/>
    <w:rsid w:val="00763DA5"/>
    <w:rsid w:val="00763FA2"/>
    <w:rsid w:val="0076402C"/>
    <w:rsid w:val="007640E5"/>
    <w:rsid w:val="00764397"/>
    <w:rsid w:val="0076466A"/>
    <w:rsid w:val="007647EC"/>
    <w:rsid w:val="007648E6"/>
    <w:rsid w:val="00764A6B"/>
    <w:rsid w:val="00764A92"/>
    <w:rsid w:val="00764AE2"/>
    <w:rsid w:val="00764B31"/>
    <w:rsid w:val="00764CA2"/>
    <w:rsid w:val="00764DD9"/>
    <w:rsid w:val="0076557D"/>
    <w:rsid w:val="0076571C"/>
    <w:rsid w:val="00765845"/>
    <w:rsid w:val="007658F8"/>
    <w:rsid w:val="00765967"/>
    <w:rsid w:val="00765AC7"/>
    <w:rsid w:val="00765B46"/>
    <w:rsid w:val="00765D8D"/>
    <w:rsid w:val="00765F0D"/>
    <w:rsid w:val="00766A73"/>
    <w:rsid w:val="00766B37"/>
    <w:rsid w:val="00766C3B"/>
    <w:rsid w:val="00766DB2"/>
    <w:rsid w:val="00766E24"/>
    <w:rsid w:val="007673D1"/>
    <w:rsid w:val="007674B6"/>
    <w:rsid w:val="00767955"/>
    <w:rsid w:val="00767ADD"/>
    <w:rsid w:val="0077010B"/>
    <w:rsid w:val="00770269"/>
    <w:rsid w:val="0077031B"/>
    <w:rsid w:val="00770804"/>
    <w:rsid w:val="00770874"/>
    <w:rsid w:val="00770906"/>
    <w:rsid w:val="00770931"/>
    <w:rsid w:val="00770A1E"/>
    <w:rsid w:val="00770AA9"/>
    <w:rsid w:val="00770D0B"/>
    <w:rsid w:val="00770DF3"/>
    <w:rsid w:val="0077101F"/>
    <w:rsid w:val="007713FA"/>
    <w:rsid w:val="00771518"/>
    <w:rsid w:val="00771748"/>
    <w:rsid w:val="007719AF"/>
    <w:rsid w:val="00771B6C"/>
    <w:rsid w:val="00771C01"/>
    <w:rsid w:val="00771C35"/>
    <w:rsid w:val="00771C99"/>
    <w:rsid w:val="00771D63"/>
    <w:rsid w:val="00771E0E"/>
    <w:rsid w:val="00772096"/>
    <w:rsid w:val="00772572"/>
    <w:rsid w:val="007725FA"/>
    <w:rsid w:val="00772689"/>
    <w:rsid w:val="007727A0"/>
    <w:rsid w:val="00772869"/>
    <w:rsid w:val="00772943"/>
    <w:rsid w:val="00772B83"/>
    <w:rsid w:val="00772E60"/>
    <w:rsid w:val="00772FAD"/>
    <w:rsid w:val="00773470"/>
    <w:rsid w:val="007735B0"/>
    <w:rsid w:val="0077363E"/>
    <w:rsid w:val="007737AB"/>
    <w:rsid w:val="007739B7"/>
    <w:rsid w:val="00773B88"/>
    <w:rsid w:val="00773D86"/>
    <w:rsid w:val="00773DC6"/>
    <w:rsid w:val="00774015"/>
    <w:rsid w:val="00774235"/>
    <w:rsid w:val="0077423E"/>
    <w:rsid w:val="007745A0"/>
    <w:rsid w:val="00774752"/>
    <w:rsid w:val="0077476E"/>
    <w:rsid w:val="0077477F"/>
    <w:rsid w:val="0077488B"/>
    <w:rsid w:val="00774A0D"/>
    <w:rsid w:val="00774E13"/>
    <w:rsid w:val="0077509F"/>
    <w:rsid w:val="007751D7"/>
    <w:rsid w:val="0077539B"/>
    <w:rsid w:val="00775868"/>
    <w:rsid w:val="00775BAA"/>
    <w:rsid w:val="00775E65"/>
    <w:rsid w:val="00775E70"/>
    <w:rsid w:val="007764A1"/>
    <w:rsid w:val="007764D7"/>
    <w:rsid w:val="00776568"/>
    <w:rsid w:val="00776827"/>
    <w:rsid w:val="00776B02"/>
    <w:rsid w:val="00776BB2"/>
    <w:rsid w:val="00776C14"/>
    <w:rsid w:val="00777164"/>
    <w:rsid w:val="007772A5"/>
    <w:rsid w:val="007773C1"/>
    <w:rsid w:val="007774F0"/>
    <w:rsid w:val="0077756A"/>
    <w:rsid w:val="00777665"/>
    <w:rsid w:val="0077780E"/>
    <w:rsid w:val="00777F34"/>
    <w:rsid w:val="0078008D"/>
    <w:rsid w:val="007800DF"/>
    <w:rsid w:val="0078029E"/>
    <w:rsid w:val="007808FC"/>
    <w:rsid w:val="00780A75"/>
    <w:rsid w:val="00780A94"/>
    <w:rsid w:val="00780B9E"/>
    <w:rsid w:val="00780DCB"/>
    <w:rsid w:val="00780DE9"/>
    <w:rsid w:val="007810B6"/>
    <w:rsid w:val="00781280"/>
    <w:rsid w:val="00781512"/>
    <w:rsid w:val="00781A40"/>
    <w:rsid w:val="00781B8F"/>
    <w:rsid w:val="00781EA2"/>
    <w:rsid w:val="00781FDE"/>
    <w:rsid w:val="007820D6"/>
    <w:rsid w:val="00782300"/>
    <w:rsid w:val="00782474"/>
    <w:rsid w:val="0078258B"/>
    <w:rsid w:val="007828D3"/>
    <w:rsid w:val="0078293F"/>
    <w:rsid w:val="00782A08"/>
    <w:rsid w:val="00782B7D"/>
    <w:rsid w:val="00782C9E"/>
    <w:rsid w:val="00782E29"/>
    <w:rsid w:val="0078323B"/>
    <w:rsid w:val="00783749"/>
    <w:rsid w:val="007838CF"/>
    <w:rsid w:val="00783917"/>
    <w:rsid w:val="00783921"/>
    <w:rsid w:val="00783A96"/>
    <w:rsid w:val="00783AB6"/>
    <w:rsid w:val="00783BD4"/>
    <w:rsid w:val="00783C1A"/>
    <w:rsid w:val="00783C71"/>
    <w:rsid w:val="00783C8A"/>
    <w:rsid w:val="007842F2"/>
    <w:rsid w:val="00784394"/>
    <w:rsid w:val="0078445F"/>
    <w:rsid w:val="00784484"/>
    <w:rsid w:val="0078450B"/>
    <w:rsid w:val="00784558"/>
    <w:rsid w:val="007846CE"/>
    <w:rsid w:val="00784A73"/>
    <w:rsid w:val="00784BB5"/>
    <w:rsid w:val="00784FC2"/>
    <w:rsid w:val="00785200"/>
    <w:rsid w:val="0078526D"/>
    <w:rsid w:val="007853B7"/>
    <w:rsid w:val="007854C6"/>
    <w:rsid w:val="0078556A"/>
    <w:rsid w:val="00785667"/>
    <w:rsid w:val="00785759"/>
    <w:rsid w:val="00785887"/>
    <w:rsid w:val="00785960"/>
    <w:rsid w:val="00785A1D"/>
    <w:rsid w:val="00785C9F"/>
    <w:rsid w:val="00785F25"/>
    <w:rsid w:val="007866E8"/>
    <w:rsid w:val="007866F5"/>
    <w:rsid w:val="0078670A"/>
    <w:rsid w:val="00786B3C"/>
    <w:rsid w:val="00786F0C"/>
    <w:rsid w:val="0078753F"/>
    <w:rsid w:val="0078765A"/>
    <w:rsid w:val="00787668"/>
    <w:rsid w:val="007876AF"/>
    <w:rsid w:val="00787F56"/>
    <w:rsid w:val="0079010B"/>
    <w:rsid w:val="00790697"/>
    <w:rsid w:val="0079070C"/>
    <w:rsid w:val="00790EDC"/>
    <w:rsid w:val="007910A7"/>
    <w:rsid w:val="00791808"/>
    <w:rsid w:val="00791D71"/>
    <w:rsid w:val="00791E90"/>
    <w:rsid w:val="00791E91"/>
    <w:rsid w:val="00791F67"/>
    <w:rsid w:val="00791F6E"/>
    <w:rsid w:val="00792020"/>
    <w:rsid w:val="00792105"/>
    <w:rsid w:val="00792311"/>
    <w:rsid w:val="00792491"/>
    <w:rsid w:val="0079298C"/>
    <w:rsid w:val="00792EC0"/>
    <w:rsid w:val="00792FAA"/>
    <w:rsid w:val="00793135"/>
    <w:rsid w:val="0079313F"/>
    <w:rsid w:val="00793299"/>
    <w:rsid w:val="007932C1"/>
    <w:rsid w:val="007936A6"/>
    <w:rsid w:val="007936BD"/>
    <w:rsid w:val="0079380F"/>
    <w:rsid w:val="00793871"/>
    <w:rsid w:val="007939AE"/>
    <w:rsid w:val="00793B03"/>
    <w:rsid w:val="00793CB3"/>
    <w:rsid w:val="0079405F"/>
    <w:rsid w:val="007941BA"/>
    <w:rsid w:val="007942EF"/>
    <w:rsid w:val="00794516"/>
    <w:rsid w:val="007945AE"/>
    <w:rsid w:val="007948FB"/>
    <w:rsid w:val="0079495F"/>
    <w:rsid w:val="00794C3E"/>
    <w:rsid w:val="00794DAC"/>
    <w:rsid w:val="00794E10"/>
    <w:rsid w:val="00795001"/>
    <w:rsid w:val="0079561E"/>
    <w:rsid w:val="0079569E"/>
    <w:rsid w:val="00795946"/>
    <w:rsid w:val="00795AC6"/>
    <w:rsid w:val="00795D3B"/>
    <w:rsid w:val="00795DA6"/>
    <w:rsid w:val="00795F9B"/>
    <w:rsid w:val="00795FD2"/>
    <w:rsid w:val="00795FFA"/>
    <w:rsid w:val="007961DF"/>
    <w:rsid w:val="00796A71"/>
    <w:rsid w:val="00796AB1"/>
    <w:rsid w:val="00796E65"/>
    <w:rsid w:val="00796EA8"/>
    <w:rsid w:val="0079700D"/>
    <w:rsid w:val="00797030"/>
    <w:rsid w:val="00797051"/>
    <w:rsid w:val="007970BD"/>
    <w:rsid w:val="00797484"/>
    <w:rsid w:val="00797CAB"/>
    <w:rsid w:val="00797DF9"/>
    <w:rsid w:val="007A00F6"/>
    <w:rsid w:val="007A0106"/>
    <w:rsid w:val="007A014B"/>
    <w:rsid w:val="007A0568"/>
    <w:rsid w:val="007A068A"/>
    <w:rsid w:val="007A0752"/>
    <w:rsid w:val="007A07B0"/>
    <w:rsid w:val="007A0888"/>
    <w:rsid w:val="007A08A2"/>
    <w:rsid w:val="007A096D"/>
    <w:rsid w:val="007A0B3A"/>
    <w:rsid w:val="007A0D5E"/>
    <w:rsid w:val="007A0F73"/>
    <w:rsid w:val="007A1078"/>
    <w:rsid w:val="007A127F"/>
    <w:rsid w:val="007A1329"/>
    <w:rsid w:val="007A1B85"/>
    <w:rsid w:val="007A1C67"/>
    <w:rsid w:val="007A1D01"/>
    <w:rsid w:val="007A1D34"/>
    <w:rsid w:val="007A1D54"/>
    <w:rsid w:val="007A201F"/>
    <w:rsid w:val="007A217F"/>
    <w:rsid w:val="007A21BD"/>
    <w:rsid w:val="007A21E6"/>
    <w:rsid w:val="007A238B"/>
    <w:rsid w:val="007A24C8"/>
    <w:rsid w:val="007A2611"/>
    <w:rsid w:val="007A271A"/>
    <w:rsid w:val="007A2740"/>
    <w:rsid w:val="007A27C0"/>
    <w:rsid w:val="007A28FF"/>
    <w:rsid w:val="007A2924"/>
    <w:rsid w:val="007A29DB"/>
    <w:rsid w:val="007A3037"/>
    <w:rsid w:val="007A30A9"/>
    <w:rsid w:val="007A31F6"/>
    <w:rsid w:val="007A3318"/>
    <w:rsid w:val="007A34A3"/>
    <w:rsid w:val="007A3854"/>
    <w:rsid w:val="007A3886"/>
    <w:rsid w:val="007A3890"/>
    <w:rsid w:val="007A3A54"/>
    <w:rsid w:val="007A3A57"/>
    <w:rsid w:val="007A3ADD"/>
    <w:rsid w:val="007A3AFD"/>
    <w:rsid w:val="007A3B13"/>
    <w:rsid w:val="007A3C64"/>
    <w:rsid w:val="007A3E8D"/>
    <w:rsid w:val="007A3FFF"/>
    <w:rsid w:val="007A419C"/>
    <w:rsid w:val="007A42AF"/>
    <w:rsid w:val="007A4934"/>
    <w:rsid w:val="007A49B2"/>
    <w:rsid w:val="007A4B5F"/>
    <w:rsid w:val="007A4F01"/>
    <w:rsid w:val="007A4FFD"/>
    <w:rsid w:val="007A50A6"/>
    <w:rsid w:val="007A56F4"/>
    <w:rsid w:val="007A57EF"/>
    <w:rsid w:val="007A5AE5"/>
    <w:rsid w:val="007A5BC6"/>
    <w:rsid w:val="007A5CC1"/>
    <w:rsid w:val="007A60FC"/>
    <w:rsid w:val="007A63C7"/>
    <w:rsid w:val="007A67B1"/>
    <w:rsid w:val="007A6B21"/>
    <w:rsid w:val="007A6F19"/>
    <w:rsid w:val="007A6F41"/>
    <w:rsid w:val="007A77AC"/>
    <w:rsid w:val="007A78C5"/>
    <w:rsid w:val="007A7D6B"/>
    <w:rsid w:val="007A7DA0"/>
    <w:rsid w:val="007A7F9B"/>
    <w:rsid w:val="007B00B6"/>
    <w:rsid w:val="007B02D1"/>
    <w:rsid w:val="007B04AA"/>
    <w:rsid w:val="007B0593"/>
    <w:rsid w:val="007B0C84"/>
    <w:rsid w:val="007B0DFC"/>
    <w:rsid w:val="007B10F0"/>
    <w:rsid w:val="007B125D"/>
    <w:rsid w:val="007B14B4"/>
    <w:rsid w:val="007B1508"/>
    <w:rsid w:val="007B15C5"/>
    <w:rsid w:val="007B1640"/>
    <w:rsid w:val="007B19DE"/>
    <w:rsid w:val="007B1B82"/>
    <w:rsid w:val="007B1E51"/>
    <w:rsid w:val="007B1FA0"/>
    <w:rsid w:val="007B22D8"/>
    <w:rsid w:val="007B23A1"/>
    <w:rsid w:val="007B250E"/>
    <w:rsid w:val="007B28A8"/>
    <w:rsid w:val="007B2B3F"/>
    <w:rsid w:val="007B2ECF"/>
    <w:rsid w:val="007B2FEE"/>
    <w:rsid w:val="007B3185"/>
    <w:rsid w:val="007B3270"/>
    <w:rsid w:val="007B32D5"/>
    <w:rsid w:val="007B32FD"/>
    <w:rsid w:val="007B34BA"/>
    <w:rsid w:val="007B34D0"/>
    <w:rsid w:val="007B3833"/>
    <w:rsid w:val="007B391C"/>
    <w:rsid w:val="007B396A"/>
    <w:rsid w:val="007B3995"/>
    <w:rsid w:val="007B3A8E"/>
    <w:rsid w:val="007B3CBF"/>
    <w:rsid w:val="007B4159"/>
    <w:rsid w:val="007B41CD"/>
    <w:rsid w:val="007B431E"/>
    <w:rsid w:val="007B43C5"/>
    <w:rsid w:val="007B44B7"/>
    <w:rsid w:val="007B479E"/>
    <w:rsid w:val="007B4DC2"/>
    <w:rsid w:val="007B5001"/>
    <w:rsid w:val="007B5020"/>
    <w:rsid w:val="007B5356"/>
    <w:rsid w:val="007B5796"/>
    <w:rsid w:val="007B5A70"/>
    <w:rsid w:val="007B5C1A"/>
    <w:rsid w:val="007B5E68"/>
    <w:rsid w:val="007B6279"/>
    <w:rsid w:val="007B644C"/>
    <w:rsid w:val="007B648F"/>
    <w:rsid w:val="007B6705"/>
    <w:rsid w:val="007B6826"/>
    <w:rsid w:val="007B6894"/>
    <w:rsid w:val="007B689A"/>
    <w:rsid w:val="007B6917"/>
    <w:rsid w:val="007B6926"/>
    <w:rsid w:val="007B6975"/>
    <w:rsid w:val="007B6A0C"/>
    <w:rsid w:val="007B6CC9"/>
    <w:rsid w:val="007B6D4D"/>
    <w:rsid w:val="007B7431"/>
    <w:rsid w:val="007B75FA"/>
    <w:rsid w:val="007B76AA"/>
    <w:rsid w:val="007B7823"/>
    <w:rsid w:val="007B785D"/>
    <w:rsid w:val="007B78E8"/>
    <w:rsid w:val="007B7A55"/>
    <w:rsid w:val="007B7B66"/>
    <w:rsid w:val="007B7E41"/>
    <w:rsid w:val="007C0137"/>
    <w:rsid w:val="007C019C"/>
    <w:rsid w:val="007C0285"/>
    <w:rsid w:val="007C02CB"/>
    <w:rsid w:val="007C0652"/>
    <w:rsid w:val="007C09ED"/>
    <w:rsid w:val="007C1371"/>
    <w:rsid w:val="007C18F6"/>
    <w:rsid w:val="007C19B4"/>
    <w:rsid w:val="007C1A33"/>
    <w:rsid w:val="007C1DAC"/>
    <w:rsid w:val="007C1ECF"/>
    <w:rsid w:val="007C281E"/>
    <w:rsid w:val="007C2838"/>
    <w:rsid w:val="007C2987"/>
    <w:rsid w:val="007C2E41"/>
    <w:rsid w:val="007C2E88"/>
    <w:rsid w:val="007C3518"/>
    <w:rsid w:val="007C3526"/>
    <w:rsid w:val="007C37A7"/>
    <w:rsid w:val="007C3A12"/>
    <w:rsid w:val="007C3ABA"/>
    <w:rsid w:val="007C3C1F"/>
    <w:rsid w:val="007C3D03"/>
    <w:rsid w:val="007C3D10"/>
    <w:rsid w:val="007C4117"/>
    <w:rsid w:val="007C43BC"/>
    <w:rsid w:val="007C4447"/>
    <w:rsid w:val="007C47F8"/>
    <w:rsid w:val="007C4914"/>
    <w:rsid w:val="007C4B81"/>
    <w:rsid w:val="007C4C12"/>
    <w:rsid w:val="007C4C78"/>
    <w:rsid w:val="007C4C84"/>
    <w:rsid w:val="007C51C2"/>
    <w:rsid w:val="007C52AE"/>
    <w:rsid w:val="007C54B6"/>
    <w:rsid w:val="007C55B9"/>
    <w:rsid w:val="007C5645"/>
    <w:rsid w:val="007C58D8"/>
    <w:rsid w:val="007C5BD7"/>
    <w:rsid w:val="007C5C59"/>
    <w:rsid w:val="007C60C7"/>
    <w:rsid w:val="007C6148"/>
    <w:rsid w:val="007C618F"/>
    <w:rsid w:val="007C6307"/>
    <w:rsid w:val="007C6336"/>
    <w:rsid w:val="007C6BDF"/>
    <w:rsid w:val="007C6BEA"/>
    <w:rsid w:val="007C6F14"/>
    <w:rsid w:val="007C718F"/>
    <w:rsid w:val="007C72E8"/>
    <w:rsid w:val="007C7992"/>
    <w:rsid w:val="007C7F6C"/>
    <w:rsid w:val="007D011E"/>
    <w:rsid w:val="007D01DC"/>
    <w:rsid w:val="007D03A1"/>
    <w:rsid w:val="007D066C"/>
    <w:rsid w:val="007D0766"/>
    <w:rsid w:val="007D0A8B"/>
    <w:rsid w:val="007D0C4D"/>
    <w:rsid w:val="007D0E89"/>
    <w:rsid w:val="007D102E"/>
    <w:rsid w:val="007D1179"/>
    <w:rsid w:val="007D1365"/>
    <w:rsid w:val="007D1458"/>
    <w:rsid w:val="007D14D6"/>
    <w:rsid w:val="007D17FA"/>
    <w:rsid w:val="007D1994"/>
    <w:rsid w:val="007D1B88"/>
    <w:rsid w:val="007D1FE7"/>
    <w:rsid w:val="007D1FFF"/>
    <w:rsid w:val="007D2180"/>
    <w:rsid w:val="007D23BC"/>
    <w:rsid w:val="007D283C"/>
    <w:rsid w:val="007D28BF"/>
    <w:rsid w:val="007D2996"/>
    <w:rsid w:val="007D29C7"/>
    <w:rsid w:val="007D2A19"/>
    <w:rsid w:val="007D2A48"/>
    <w:rsid w:val="007D3133"/>
    <w:rsid w:val="007D336C"/>
    <w:rsid w:val="007D33C6"/>
    <w:rsid w:val="007D33E1"/>
    <w:rsid w:val="007D34A0"/>
    <w:rsid w:val="007D3500"/>
    <w:rsid w:val="007D3564"/>
    <w:rsid w:val="007D3A13"/>
    <w:rsid w:val="007D3BCB"/>
    <w:rsid w:val="007D3D2F"/>
    <w:rsid w:val="007D3D77"/>
    <w:rsid w:val="007D3F56"/>
    <w:rsid w:val="007D408E"/>
    <w:rsid w:val="007D43F9"/>
    <w:rsid w:val="007D465A"/>
    <w:rsid w:val="007D46AD"/>
    <w:rsid w:val="007D479E"/>
    <w:rsid w:val="007D4C48"/>
    <w:rsid w:val="007D4DD3"/>
    <w:rsid w:val="007D4DFD"/>
    <w:rsid w:val="007D4E85"/>
    <w:rsid w:val="007D4EEE"/>
    <w:rsid w:val="007D4F76"/>
    <w:rsid w:val="007D51DD"/>
    <w:rsid w:val="007D5351"/>
    <w:rsid w:val="007D56DC"/>
    <w:rsid w:val="007D5753"/>
    <w:rsid w:val="007D5B59"/>
    <w:rsid w:val="007D5C46"/>
    <w:rsid w:val="007D5F31"/>
    <w:rsid w:val="007D5F82"/>
    <w:rsid w:val="007D6003"/>
    <w:rsid w:val="007D61DF"/>
    <w:rsid w:val="007D61FF"/>
    <w:rsid w:val="007D6242"/>
    <w:rsid w:val="007D64AF"/>
    <w:rsid w:val="007D67A5"/>
    <w:rsid w:val="007D688F"/>
    <w:rsid w:val="007D68E5"/>
    <w:rsid w:val="007D6988"/>
    <w:rsid w:val="007D6C5F"/>
    <w:rsid w:val="007D6CA4"/>
    <w:rsid w:val="007D709D"/>
    <w:rsid w:val="007D73A1"/>
    <w:rsid w:val="007D7578"/>
    <w:rsid w:val="007D75ED"/>
    <w:rsid w:val="007D7636"/>
    <w:rsid w:val="007D7826"/>
    <w:rsid w:val="007D7A38"/>
    <w:rsid w:val="007D7AE0"/>
    <w:rsid w:val="007D7ED5"/>
    <w:rsid w:val="007D7F40"/>
    <w:rsid w:val="007E00E3"/>
    <w:rsid w:val="007E0200"/>
    <w:rsid w:val="007E03AE"/>
    <w:rsid w:val="007E0538"/>
    <w:rsid w:val="007E0677"/>
    <w:rsid w:val="007E07A3"/>
    <w:rsid w:val="007E0AD5"/>
    <w:rsid w:val="007E0D25"/>
    <w:rsid w:val="007E0D49"/>
    <w:rsid w:val="007E0F29"/>
    <w:rsid w:val="007E11D4"/>
    <w:rsid w:val="007E1463"/>
    <w:rsid w:val="007E14B2"/>
    <w:rsid w:val="007E179A"/>
    <w:rsid w:val="007E1859"/>
    <w:rsid w:val="007E18C7"/>
    <w:rsid w:val="007E1B4E"/>
    <w:rsid w:val="007E1EE0"/>
    <w:rsid w:val="007E20CB"/>
    <w:rsid w:val="007E217F"/>
    <w:rsid w:val="007E2247"/>
    <w:rsid w:val="007E2273"/>
    <w:rsid w:val="007E2307"/>
    <w:rsid w:val="007E2389"/>
    <w:rsid w:val="007E243F"/>
    <w:rsid w:val="007E2654"/>
    <w:rsid w:val="007E2988"/>
    <w:rsid w:val="007E2A20"/>
    <w:rsid w:val="007E2AEF"/>
    <w:rsid w:val="007E2B97"/>
    <w:rsid w:val="007E2C10"/>
    <w:rsid w:val="007E2CF8"/>
    <w:rsid w:val="007E3274"/>
    <w:rsid w:val="007E32D5"/>
    <w:rsid w:val="007E32EF"/>
    <w:rsid w:val="007E3569"/>
    <w:rsid w:val="007E3573"/>
    <w:rsid w:val="007E35C5"/>
    <w:rsid w:val="007E3920"/>
    <w:rsid w:val="007E3921"/>
    <w:rsid w:val="007E3ADD"/>
    <w:rsid w:val="007E3AE2"/>
    <w:rsid w:val="007E3AE5"/>
    <w:rsid w:val="007E3BB4"/>
    <w:rsid w:val="007E3C05"/>
    <w:rsid w:val="007E3D0C"/>
    <w:rsid w:val="007E3DC7"/>
    <w:rsid w:val="007E42AB"/>
    <w:rsid w:val="007E42DD"/>
    <w:rsid w:val="007E45E4"/>
    <w:rsid w:val="007E4AA7"/>
    <w:rsid w:val="007E4C94"/>
    <w:rsid w:val="007E4C95"/>
    <w:rsid w:val="007E4CCC"/>
    <w:rsid w:val="007E4FE7"/>
    <w:rsid w:val="007E50F5"/>
    <w:rsid w:val="007E55CF"/>
    <w:rsid w:val="007E5949"/>
    <w:rsid w:val="007E5CBC"/>
    <w:rsid w:val="007E5CD5"/>
    <w:rsid w:val="007E5EC7"/>
    <w:rsid w:val="007E6106"/>
    <w:rsid w:val="007E64A5"/>
    <w:rsid w:val="007E6567"/>
    <w:rsid w:val="007E659E"/>
    <w:rsid w:val="007E66C7"/>
    <w:rsid w:val="007E66FC"/>
    <w:rsid w:val="007E6C36"/>
    <w:rsid w:val="007E6CA0"/>
    <w:rsid w:val="007E6ECC"/>
    <w:rsid w:val="007E6ED6"/>
    <w:rsid w:val="007E6F0E"/>
    <w:rsid w:val="007E6FF9"/>
    <w:rsid w:val="007E7343"/>
    <w:rsid w:val="007E779C"/>
    <w:rsid w:val="007E7887"/>
    <w:rsid w:val="007E78DF"/>
    <w:rsid w:val="007E7A5E"/>
    <w:rsid w:val="007E7D83"/>
    <w:rsid w:val="007E7F78"/>
    <w:rsid w:val="007F02AB"/>
    <w:rsid w:val="007F0394"/>
    <w:rsid w:val="007F04ED"/>
    <w:rsid w:val="007F05E9"/>
    <w:rsid w:val="007F0C23"/>
    <w:rsid w:val="007F0D2F"/>
    <w:rsid w:val="007F0FC7"/>
    <w:rsid w:val="007F100A"/>
    <w:rsid w:val="007F105A"/>
    <w:rsid w:val="007F1450"/>
    <w:rsid w:val="007F1587"/>
    <w:rsid w:val="007F1984"/>
    <w:rsid w:val="007F19DA"/>
    <w:rsid w:val="007F1B06"/>
    <w:rsid w:val="007F1B70"/>
    <w:rsid w:val="007F1C37"/>
    <w:rsid w:val="007F20EA"/>
    <w:rsid w:val="007F2190"/>
    <w:rsid w:val="007F2269"/>
    <w:rsid w:val="007F2447"/>
    <w:rsid w:val="007F26CB"/>
    <w:rsid w:val="007F287A"/>
    <w:rsid w:val="007F28D3"/>
    <w:rsid w:val="007F2E4A"/>
    <w:rsid w:val="007F3213"/>
    <w:rsid w:val="007F345F"/>
    <w:rsid w:val="007F35C4"/>
    <w:rsid w:val="007F3906"/>
    <w:rsid w:val="007F3917"/>
    <w:rsid w:val="007F3B22"/>
    <w:rsid w:val="007F3CF8"/>
    <w:rsid w:val="007F3F44"/>
    <w:rsid w:val="007F4287"/>
    <w:rsid w:val="007F44CE"/>
    <w:rsid w:val="007F4657"/>
    <w:rsid w:val="007F46C5"/>
    <w:rsid w:val="007F483D"/>
    <w:rsid w:val="007F49F1"/>
    <w:rsid w:val="007F4A7E"/>
    <w:rsid w:val="007F4DC6"/>
    <w:rsid w:val="007F4DE2"/>
    <w:rsid w:val="007F4EB8"/>
    <w:rsid w:val="007F4F83"/>
    <w:rsid w:val="007F5164"/>
    <w:rsid w:val="007F549E"/>
    <w:rsid w:val="007F57EE"/>
    <w:rsid w:val="007F5E3E"/>
    <w:rsid w:val="007F5EF5"/>
    <w:rsid w:val="007F5EF6"/>
    <w:rsid w:val="007F6114"/>
    <w:rsid w:val="007F61F6"/>
    <w:rsid w:val="007F629D"/>
    <w:rsid w:val="007F62C2"/>
    <w:rsid w:val="007F67B8"/>
    <w:rsid w:val="007F6910"/>
    <w:rsid w:val="007F6B19"/>
    <w:rsid w:val="007F6E5B"/>
    <w:rsid w:val="007F73B3"/>
    <w:rsid w:val="007F73DF"/>
    <w:rsid w:val="007F749A"/>
    <w:rsid w:val="007F74F8"/>
    <w:rsid w:val="007F750F"/>
    <w:rsid w:val="007F75C3"/>
    <w:rsid w:val="007F7701"/>
    <w:rsid w:val="007F7ABE"/>
    <w:rsid w:val="007F7B90"/>
    <w:rsid w:val="007F7CAB"/>
    <w:rsid w:val="007F7F0B"/>
    <w:rsid w:val="00800248"/>
    <w:rsid w:val="00800618"/>
    <w:rsid w:val="008007AD"/>
    <w:rsid w:val="00800971"/>
    <w:rsid w:val="00800B12"/>
    <w:rsid w:val="00800DCE"/>
    <w:rsid w:val="00800E35"/>
    <w:rsid w:val="0080104E"/>
    <w:rsid w:val="00801209"/>
    <w:rsid w:val="00801352"/>
    <w:rsid w:val="00801381"/>
    <w:rsid w:val="00801451"/>
    <w:rsid w:val="0080157F"/>
    <w:rsid w:val="008017DF"/>
    <w:rsid w:val="00801BB8"/>
    <w:rsid w:val="00801D17"/>
    <w:rsid w:val="00801DAD"/>
    <w:rsid w:val="00801E29"/>
    <w:rsid w:val="008021B3"/>
    <w:rsid w:val="00802394"/>
    <w:rsid w:val="00802398"/>
    <w:rsid w:val="00802591"/>
    <w:rsid w:val="00802738"/>
    <w:rsid w:val="0080277A"/>
    <w:rsid w:val="00802A55"/>
    <w:rsid w:val="00802A96"/>
    <w:rsid w:val="00802AE9"/>
    <w:rsid w:val="00802B93"/>
    <w:rsid w:val="00802BEF"/>
    <w:rsid w:val="00802D99"/>
    <w:rsid w:val="00802FA7"/>
    <w:rsid w:val="0080335A"/>
    <w:rsid w:val="00803A14"/>
    <w:rsid w:val="00803AB4"/>
    <w:rsid w:val="00803CB2"/>
    <w:rsid w:val="00803EAA"/>
    <w:rsid w:val="0080482A"/>
    <w:rsid w:val="00804938"/>
    <w:rsid w:val="00804AC5"/>
    <w:rsid w:val="00804D32"/>
    <w:rsid w:val="00804D91"/>
    <w:rsid w:val="00804F6D"/>
    <w:rsid w:val="008053B0"/>
    <w:rsid w:val="008055DC"/>
    <w:rsid w:val="00805602"/>
    <w:rsid w:val="00805903"/>
    <w:rsid w:val="00805970"/>
    <w:rsid w:val="00805AC3"/>
    <w:rsid w:val="00805BE7"/>
    <w:rsid w:val="00805D33"/>
    <w:rsid w:val="0080604E"/>
    <w:rsid w:val="0080618C"/>
    <w:rsid w:val="00806235"/>
    <w:rsid w:val="00806319"/>
    <w:rsid w:val="008063A8"/>
    <w:rsid w:val="008063CB"/>
    <w:rsid w:val="0080655C"/>
    <w:rsid w:val="008067DB"/>
    <w:rsid w:val="00806898"/>
    <w:rsid w:val="0080694C"/>
    <w:rsid w:val="0080696F"/>
    <w:rsid w:val="008069B9"/>
    <w:rsid w:val="008069F9"/>
    <w:rsid w:val="00806B88"/>
    <w:rsid w:val="00806D24"/>
    <w:rsid w:val="0080715F"/>
    <w:rsid w:val="00807251"/>
    <w:rsid w:val="00807276"/>
    <w:rsid w:val="008073CF"/>
    <w:rsid w:val="00807525"/>
    <w:rsid w:val="00807682"/>
    <w:rsid w:val="008079EF"/>
    <w:rsid w:val="00807AA8"/>
    <w:rsid w:val="00807ED5"/>
    <w:rsid w:val="00807EFC"/>
    <w:rsid w:val="00810600"/>
    <w:rsid w:val="00810CDB"/>
    <w:rsid w:val="00810FA1"/>
    <w:rsid w:val="00810FE7"/>
    <w:rsid w:val="0081104C"/>
    <w:rsid w:val="008110F7"/>
    <w:rsid w:val="00811483"/>
    <w:rsid w:val="00811626"/>
    <w:rsid w:val="00811AA7"/>
    <w:rsid w:val="00811BC2"/>
    <w:rsid w:val="00811FFE"/>
    <w:rsid w:val="0081200F"/>
    <w:rsid w:val="0081203F"/>
    <w:rsid w:val="008120AE"/>
    <w:rsid w:val="00812316"/>
    <w:rsid w:val="0081239B"/>
    <w:rsid w:val="00812530"/>
    <w:rsid w:val="0081267C"/>
    <w:rsid w:val="00812A39"/>
    <w:rsid w:val="00812A98"/>
    <w:rsid w:val="00812B71"/>
    <w:rsid w:val="00812DDB"/>
    <w:rsid w:val="00812EC0"/>
    <w:rsid w:val="008130BD"/>
    <w:rsid w:val="00813245"/>
    <w:rsid w:val="008133E2"/>
    <w:rsid w:val="008136E8"/>
    <w:rsid w:val="00813718"/>
    <w:rsid w:val="00813780"/>
    <w:rsid w:val="00813803"/>
    <w:rsid w:val="00813915"/>
    <w:rsid w:val="00813AE0"/>
    <w:rsid w:val="00813E79"/>
    <w:rsid w:val="00813F16"/>
    <w:rsid w:val="00813F93"/>
    <w:rsid w:val="00813F9F"/>
    <w:rsid w:val="00813FA1"/>
    <w:rsid w:val="008142D6"/>
    <w:rsid w:val="008143D2"/>
    <w:rsid w:val="0081446C"/>
    <w:rsid w:val="00814982"/>
    <w:rsid w:val="00814A10"/>
    <w:rsid w:val="00814C0D"/>
    <w:rsid w:val="00814D10"/>
    <w:rsid w:val="00814EC2"/>
    <w:rsid w:val="00815054"/>
    <w:rsid w:val="0081515E"/>
    <w:rsid w:val="00815173"/>
    <w:rsid w:val="0081536A"/>
    <w:rsid w:val="00815474"/>
    <w:rsid w:val="00815A39"/>
    <w:rsid w:val="00815DA9"/>
    <w:rsid w:val="00815F4B"/>
    <w:rsid w:val="00815FEC"/>
    <w:rsid w:val="0081614D"/>
    <w:rsid w:val="0081677C"/>
    <w:rsid w:val="008167DE"/>
    <w:rsid w:val="008168AE"/>
    <w:rsid w:val="0081696C"/>
    <w:rsid w:val="00816C22"/>
    <w:rsid w:val="00816E45"/>
    <w:rsid w:val="00816EEF"/>
    <w:rsid w:val="00816F39"/>
    <w:rsid w:val="008170B6"/>
    <w:rsid w:val="008171E1"/>
    <w:rsid w:val="00817483"/>
    <w:rsid w:val="00817754"/>
    <w:rsid w:val="008178A7"/>
    <w:rsid w:val="008179C5"/>
    <w:rsid w:val="008179FB"/>
    <w:rsid w:val="00817AC6"/>
    <w:rsid w:val="0082001F"/>
    <w:rsid w:val="008200B2"/>
    <w:rsid w:val="0082043E"/>
    <w:rsid w:val="00820531"/>
    <w:rsid w:val="008205EE"/>
    <w:rsid w:val="008207D1"/>
    <w:rsid w:val="00820A6A"/>
    <w:rsid w:val="00820C7F"/>
    <w:rsid w:val="008210B6"/>
    <w:rsid w:val="00821358"/>
    <w:rsid w:val="00821469"/>
    <w:rsid w:val="008214BE"/>
    <w:rsid w:val="008217C3"/>
    <w:rsid w:val="008217DE"/>
    <w:rsid w:val="00821828"/>
    <w:rsid w:val="00821893"/>
    <w:rsid w:val="00821BD3"/>
    <w:rsid w:val="00821FD5"/>
    <w:rsid w:val="0082201F"/>
    <w:rsid w:val="00822333"/>
    <w:rsid w:val="0082239C"/>
    <w:rsid w:val="008227D3"/>
    <w:rsid w:val="008227DB"/>
    <w:rsid w:val="008229EB"/>
    <w:rsid w:val="00822BC0"/>
    <w:rsid w:val="00822C40"/>
    <w:rsid w:val="00822CE3"/>
    <w:rsid w:val="00822E2D"/>
    <w:rsid w:val="00822E8C"/>
    <w:rsid w:val="00822EA7"/>
    <w:rsid w:val="00823018"/>
    <w:rsid w:val="008234C1"/>
    <w:rsid w:val="008235DD"/>
    <w:rsid w:val="00823862"/>
    <w:rsid w:val="00823B0B"/>
    <w:rsid w:val="00824012"/>
    <w:rsid w:val="00824265"/>
    <w:rsid w:val="008243F3"/>
    <w:rsid w:val="008244D3"/>
    <w:rsid w:val="00824557"/>
    <w:rsid w:val="0082459A"/>
    <w:rsid w:val="0082459B"/>
    <w:rsid w:val="0082473C"/>
    <w:rsid w:val="00824AE1"/>
    <w:rsid w:val="00824E7A"/>
    <w:rsid w:val="00824F28"/>
    <w:rsid w:val="00824F2A"/>
    <w:rsid w:val="00825224"/>
    <w:rsid w:val="0082534B"/>
    <w:rsid w:val="008253BC"/>
    <w:rsid w:val="0082575F"/>
    <w:rsid w:val="00825836"/>
    <w:rsid w:val="0082584A"/>
    <w:rsid w:val="00825973"/>
    <w:rsid w:val="00825B4A"/>
    <w:rsid w:val="00825BC7"/>
    <w:rsid w:val="00825D45"/>
    <w:rsid w:val="00825D88"/>
    <w:rsid w:val="00825E64"/>
    <w:rsid w:val="00825E85"/>
    <w:rsid w:val="0082604C"/>
    <w:rsid w:val="008263F6"/>
    <w:rsid w:val="00826682"/>
    <w:rsid w:val="0082683A"/>
    <w:rsid w:val="00826A47"/>
    <w:rsid w:val="00826A99"/>
    <w:rsid w:val="00826E41"/>
    <w:rsid w:val="00826FED"/>
    <w:rsid w:val="00827082"/>
    <w:rsid w:val="008272DD"/>
    <w:rsid w:val="0082746D"/>
    <w:rsid w:val="00827A7E"/>
    <w:rsid w:val="00827B0D"/>
    <w:rsid w:val="00827C60"/>
    <w:rsid w:val="00827E94"/>
    <w:rsid w:val="008302D7"/>
    <w:rsid w:val="00830594"/>
    <w:rsid w:val="008307DB"/>
    <w:rsid w:val="0083082F"/>
    <w:rsid w:val="00830D6F"/>
    <w:rsid w:val="00830F29"/>
    <w:rsid w:val="0083102D"/>
    <w:rsid w:val="0083103A"/>
    <w:rsid w:val="00831706"/>
    <w:rsid w:val="008317FF"/>
    <w:rsid w:val="008319E2"/>
    <w:rsid w:val="00831B47"/>
    <w:rsid w:val="00831E42"/>
    <w:rsid w:val="00831ED4"/>
    <w:rsid w:val="00831EDC"/>
    <w:rsid w:val="0083244A"/>
    <w:rsid w:val="008324A9"/>
    <w:rsid w:val="0083266E"/>
    <w:rsid w:val="00832AD1"/>
    <w:rsid w:val="00832BC8"/>
    <w:rsid w:val="00832D67"/>
    <w:rsid w:val="00833006"/>
    <w:rsid w:val="0083309F"/>
    <w:rsid w:val="00833127"/>
    <w:rsid w:val="008337FE"/>
    <w:rsid w:val="00833DB2"/>
    <w:rsid w:val="00834030"/>
    <w:rsid w:val="00834176"/>
    <w:rsid w:val="008341CC"/>
    <w:rsid w:val="00834455"/>
    <w:rsid w:val="00834663"/>
    <w:rsid w:val="00834681"/>
    <w:rsid w:val="008349E3"/>
    <w:rsid w:val="00834C87"/>
    <w:rsid w:val="00834E04"/>
    <w:rsid w:val="00834F8B"/>
    <w:rsid w:val="00834F9F"/>
    <w:rsid w:val="00835328"/>
    <w:rsid w:val="00835486"/>
    <w:rsid w:val="00835576"/>
    <w:rsid w:val="0083582D"/>
    <w:rsid w:val="008358C5"/>
    <w:rsid w:val="008359CB"/>
    <w:rsid w:val="00835A30"/>
    <w:rsid w:val="00835D9C"/>
    <w:rsid w:val="00835E73"/>
    <w:rsid w:val="00835F4E"/>
    <w:rsid w:val="00835F61"/>
    <w:rsid w:val="008366A5"/>
    <w:rsid w:val="0083684F"/>
    <w:rsid w:val="0083690C"/>
    <w:rsid w:val="00836C70"/>
    <w:rsid w:val="00836CFB"/>
    <w:rsid w:val="00836D79"/>
    <w:rsid w:val="00836F28"/>
    <w:rsid w:val="0083705C"/>
    <w:rsid w:val="00837167"/>
    <w:rsid w:val="00837637"/>
    <w:rsid w:val="0083772D"/>
    <w:rsid w:val="008377C1"/>
    <w:rsid w:val="0083787E"/>
    <w:rsid w:val="00837BF2"/>
    <w:rsid w:val="00837D39"/>
    <w:rsid w:val="008400C6"/>
    <w:rsid w:val="00840262"/>
    <w:rsid w:val="00840457"/>
    <w:rsid w:val="008405C8"/>
    <w:rsid w:val="008405F9"/>
    <w:rsid w:val="008406EF"/>
    <w:rsid w:val="0084078F"/>
    <w:rsid w:val="00840C5D"/>
    <w:rsid w:val="00840F3E"/>
    <w:rsid w:val="00841317"/>
    <w:rsid w:val="008413DA"/>
    <w:rsid w:val="0084141A"/>
    <w:rsid w:val="0084146D"/>
    <w:rsid w:val="008414D5"/>
    <w:rsid w:val="00841655"/>
    <w:rsid w:val="00841690"/>
    <w:rsid w:val="008416AF"/>
    <w:rsid w:val="008416EA"/>
    <w:rsid w:val="00841815"/>
    <w:rsid w:val="008419A3"/>
    <w:rsid w:val="00841AA2"/>
    <w:rsid w:val="00841B23"/>
    <w:rsid w:val="00841BC7"/>
    <w:rsid w:val="00841C52"/>
    <w:rsid w:val="0084223F"/>
    <w:rsid w:val="00842638"/>
    <w:rsid w:val="008427F3"/>
    <w:rsid w:val="00842917"/>
    <w:rsid w:val="00842A7C"/>
    <w:rsid w:val="00842C12"/>
    <w:rsid w:val="008430B1"/>
    <w:rsid w:val="008433BE"/>
    <w:rsid w:val="008435B9"/>
    <w:rsid w:val="008437E5"/>
    <w:rsid w:val="008437F3"/>
    <w:rsid w:val="00843917"/>
    <w:rsid w:val="00843AAF"/>
    <w:rsid w:val="00843D3A"/>
    <w:rsid w:val="00843D7F"/>
    <w:rsid w:val="0084406B"/>
    <w:rsid w:val="0084433C"/>
    <w:rsid w:val="008445FC"/>
    <w:rsid w:val="008446C1"/>
    <w:rsid w:val="00844777"/>
    <w:rsid w:val="008448C2"/>
    <w:rsid w:val="008448DB"/>
    <w:rsid w:val="008449CE"/>
    <w:rsid w:val="00844A34"/>
    <w:rsid w:val="00844B46"/>
    <w:rsid w:val="008450C7"/>
    <w:rsid w:val="0084517F"/>
    <w:rsid w:val="008452F2"/>
    <w:rsid w:val="008453EB"/>
    <w:rsid w:val="00845611"/>
    <w:rsid w:val="008456F5"/>
    <w:rsid w:val="0084570A"/>
    <w:rsid w:val="008458E3"/>
    <w:rsid w:val="00845B44"/>
    <w:rsid w:val="00845B5D"/>
    <w:rsid w:val="00845BDE"/>
    <w:rsid w:val="00845DC8"/>
    <w:rsid w:val="0084646D"/>
    <w:rsid w:val="00846752"/>
    <w:rsid w:val="00846963"/>
    <w:rsid w:val="00846A19"/>
    <w:rsid w:val="00846B91"/>
    <w:rsid w:val="00847280"/>
    <w:rsid w:val="0084729E"/>
    <w:rsid w:val="00847476"/>
    <w:rsid w:val="0084771F"/>
    <w:rsid w:val="00847B3A"/>
    <w:rsid w:val="00847C73"/>
    <w:rsid w:val="00847D91"/>
    <w:rsid w:val="0085015D"/>
    <w:rsid w:val="008501DC"/>
    <w:rsid w:val="008501F1"/>
    <w:rsid w:val="00850548"/>
    <w:rsid w:val="00850721"/>
    <w:rsid w:val="0085072D"/>
    <w:rsid w:val="008507B2"/>
    <w:rsid w:val="008508E0"/>
    <w:rsid w:val="00850926"/>
    <w:rsid w:val="00850A38"/>
    <w:rsid w:val="00850BCC"/>
    <w:rsid w:val="00850C8A"/>
    <w:rsid w:val="00850E27"/>
    <w:rsid w:val="00850E41"/>
    <w:rsid w:val="00850E9B"/>
    <w:rsid w:val="00851285"/>
    <w:rsid w:val="00851319"/>
    <w:rsid w:val="008514EE"/>
    <w:rsid w:val="0085167F"/>
    <w:rsid w:val="00851C74"/>
    <w:rsid w:val="00851E1F"/>
    <w:rsid w:val="0085210F"/>
    <w:rsid w:val="00852329"/>
    <w:rsid w:val="00852380"/>
    <w:rsid w:val="00852418"/>
    <w:rsid w:val="00852609"/>
    <w:rsid w:val="00852C3D"/>
    <w:rsid w:val="00852C89"/>
    <w:rsid w:val="00852CB2"/>
    <w:rsid w:val="00853444"/>
    <w:rsid w:val="008534C5"/>
    <w:rsid w:val="008535BD"/>
    <w:rsid w:val="0085384F"/>
    <w:rsid w:val="00853DC8"/>
    <w:rsid w:val="00853DE2"/>
    <w:rsid w:val="00853E92"/>
    <w:rsid w:val="00854004"/>
    <w:rsid w:val="008541D5"/>
    <w:rsid w:val="00854540"/>
    <w:rsid w:val="008548BB"/>
    <w:rsid w:val="00854A24"/>
    <w:rsid w:val="00854BE9"/>
    <w:rsid w:val="00854E6D"/>
    <w:rsid w:val="00854E76"/>
    <w:rsid w:val="00854F06"/>
    <w:rsid w:val="00854FF8"/>
    <w:rsid w:val="00855335"/>
    <w:rsid w:val="0085566E"/>
    <w:rsid w:val="00855C20"/>
    <w:rsid w:val="00855DE6"/>
    <w:rsid w:val="00855E77"/>
    <w:rsid w:val="00855E7F"/>
    <w:rsid w:val="008562CD"/>
    <w:rsid w:val="008566EF"/>
    <w:rsid w:val="00856A50"/>
    <w:rsid w:val="00856A80"/>
    <w:rsid w:val="00856CCA"/>
    <w:rsid w:val="00856DBF"/>
    <w:rsid w:val="00856E39"/>
    <w:rsid w:val="00856E98"/>
    <w:rsid w:val="0085706B"/>
    <w:rsid w:val="008570AB"/>
    <w:rsid w:val="008570FC"/>
    <w:rsid w:val="008576D4"/>
    <w:rsid w:val="00857775"/>
    <w:rsid w:val="00857829"/>
    <w:rsid w:val="0085786F"/>
    <w:rsid w:val="00857E3C"/>
    <w:rsid w:val="00857FAF"/>
    <w:rsid w:val="008603EB"/>
    <w:rsid w:val="00860481"/>
    <w:rsid w:val="0086076F"/>
    <w:rsid w:val="0086086E"/>
    <w:rsid w:val="00860DA0"/>
    <w:rsid w:val="00860E10"/>
    <w:rsid w:val="0086117E"/>
    <w:rsid w:val="008612A6"/>
    <w:rsid w:val="00861338"/>
    <w:rsid w:val="0086136A"/>
    <w:rsid w:val="00861491"/>
    <w:rsid w:val="00861522"/>
    <w:rsid w:val="00861562"/>
    <w:rsid w:val="0086180E"/>
    <w:rsid w:val="00862013"/>
    <w:rsid w:val="00862310"/>
    <w:rsid w:val="0086253E"/>
    <w:rsid w:val="0086280D"/>
    <w:rsid w:val="00862F1A"/>
    <w:rsid w:val="008633F9"/>
    <w:rsid w:val="0086347B"/>
    <w:rsid w:val="00863DE3"/>
    <w:rsid w:val="008640D3"/>
    <w:rsid w:val="0086413D"/>
    <w:rsid w:val="00864665"/>
    <w:rsid w:val="008646B2"/>
    <w:rsid w:val="008647F0"/>
    <w:rsid w:val="0086486F"/>
    <w:rsid w:val="008648E0"/>
    <w:rsid w:val="00864A67"/>
    <w:rsid w:val="0086506C"/>
    <w:rsid w:val="00865206"/>
    <w:rsid w:val="008653C6"/>
    <w:rsid w:val="008656AC"/>
    <w:rsid w:val="008658CE"/>
    <w:rsid w:val="00865AC4"/>
    <w:rsid w:val="00865AFD"/>
    <w:rsid w:val="008667AD"/>
    <w:rsid w:val="008668A9"/>
    <w:rsid w:val="008668EE"/>
    <w:rsid w:val="00866985"/>
    <w:rsid w:val="00866A97"/>
    <w:rsid w:val="00866AE2"/>
    <w:rsid w:val="00866C4E"/>
    <w:rsid w:val="00866C9E"/>
    <w:rsid w:val="00866CDB"/>
    <w:rsid w:val="00866CE1"/>
    <w:rsid w:val="00866E54"/>
    <w:rsid w:val="00866F65"/>
    <w:rsid w:val="00866F79"/>
    <w:rsid w:val="0086713D"/>
    <w:rsid w:val="0086724E"/>
    <w:rsid w:val="0086729F"/>
    <w:rsid w:val="0086736E"/>
    <w:rsid w:val="008674C2"/>
    <w:rsid w:val="0086787F"/>
    <w:rsid w:val="008678A9"/>
    <w:rsid w:val="00867F44"/>
    <w:rsid w:val="00867F75"/>
    <w:rsid w:val="0087004D"/>
    <w:rsid w:val="008700D2"/>
    <w:rsid w:val="00870583"/>
    <w:rsid w:val="00870702"/>
    <w:rsid w:val="008708DE"/>
    <w:rsid w:val="00870BEB"/>
    <w:rsid w:val="00870CF5"/>
    <w:rsid w:val="00870E19"/>
    <w:rsid w:val="00870E8D"/>
    <w:rsid w:val="00870E94"/>
    <w:rsid w:val="0087169D"/>
    <w:rsid w:val="00871AE7"/>
    <w:rsid w:val="00871BAA"/>
    <w:rsid w:val="00871C0A"/>
    <w:rsid w:val="00871D4A"/>
    <w:rsid w:val="00871E65"/>
    <w:rsid w:val="008721BB"/>
    <w:rsid w:val="00872319"/>
    <w:rsid w:val="00872525"/>
    <w:rsid w:val="00872680"/>
    <w:rsid w:val="00872B34"/>
    <w:rsid w:val="00872B7D"/>
    <w:rsid w:val="00872C26"/>
    <w:rsid w:val="00872C4D"/>
    <w:rsid w:val="00872D76"/>
    <w:rsid w:val="008730A7"/>
    <w:rsid w:val="00873208"/>
    <w:rsid w:val="0087326A"/>
    <w:rsid w:val="00873447"/>
    <w:rsid w:val="008734D4"/>
    <w:rsid w:val="008735D3"/>
    <w:rsid w:val="008736DF"/>
    <w:rsid w:val="0087374B"/>
    <w:rsid w:val="00873D95"/>
    <w:rsid w:val="00873F36"/>
    <w:rsid w:val="008740E2"/>
    <w:rsid w:val="00874106"/>
    <w:rsid w:val="00874261"/>
    <w:rsid w:val="00874281"/>
    <w:rsid w:val="00874552"/>
    <w:rsid w:val="00874658"/>
    <w:rsid w:val="00874677"/>
    <w:rsid w:val="0087472D"/>
    <w:rsid w:val="00874855"/>
    <w:rsid w:val="008749A4"/>
    <w:rsid w:val="00874A7E"/>
    <w:rsid w:val="00874CCE"/>
    <w:rsid w:val="00874E8A"/>
    <w:rsid w:val="00874EC2"/>
    <w:rsid w:val="00875091"/>
    <w:rsid w:val="008750ED"/>
    <w:rsid w:val="00875327"/>
    <w:rsid w:val="008754E6"/>
    <w:rsid w:val="0087559D"/>
    <w:rsid w:val="008759DD"/>
    <w:rsid w:val="00875BA2"/>
    <w:rsid w:val="00875C36"/>
    <w:rsid w:val="00875D10"/>
    <w:rsid w:val="00875D18"/>
    <w:rsid w:val="00875E49"/>
    <w:rsid w:val="0087612B"/>
    <w:rsid w:val="008764DE"/>
    <w:rsid w:val="00876596"/>
    <w:rsid w:val="00876658"/>
    <w:rsid w:val="00876738"/>
    <w:rsid w:val="00876E6B"/>
    <w:rsid w:val="00876EF8"/>
    <w:rsid w:val="00876FB6"/>
    <w:rsid w:val="0087712A"/>
    <w:rsid w:val="0087729E"/>
    <w:rsid w:val="008775EA"/>
    <w:rsid w:val="00877704"/>
    <w:rsid w:val="00877863"/>
    <w:rsid w:val="00877D86"/>
    <w:rsid w:val="00877F7B"/>
    <w:rsid w:val="008804A7"/>
    <w:rsid w:val="008804D1"/>
    <w:rsid w:val="00880539"/>
    <w:rsid w:val="00880678"/>
    <w:rsid w:val="008807F6"/>
    <w:rsid w:val="00880A96"/>
    <w:rsid w:val="00881227"/>
    <w:rsid w:val="00881354"/>
    <w:rsid w:val="00881437"/>
    <w:rsid w:val="0088182F"/>
    <w:rsid w:val="00881923"/>
    <w:rsid w:val="00881A2D"/>
    <w:rsid w:val="00881A58"/>
    <w:rsid w:val="00881B02"/>
    <w:rsid w:val="00881C4D"/>
    <w:rsid w:val="008820B6"/>
    <w:rsid w:val="008822D7"/>
    <w:rsid w:val="0088232F"/>
    <w:rsid w:val="0088247D"/>
    <w:rsid w:val="0088252F"/>
    <w:rsid w:val="00882597"/>
    <w:rsid w:val="008826DD"/>
    <w:rsid w:val="0088278E"/>
    <w:rsid w:val="0088285D"/>
    <w:rsid w:val="00882B0A"/>
    <w:rsid w:val="00882D3D"/>
    <w:rsid w:val="00882F4D"/>
    <w:rsid w:val="00882F64"/>
    <w:rsid w:val="00882FD0"/>
    <w:rsid w:val="0088329E"/>
    <w:rsid w:val="008832D2"/>
    <w:rsid w:val="008832DF"/>
    <w:rsid w:val="008833B4"/>
    <w:rsid w:val="008833FB"/>
    <w:rsid w:val="0088365A"/>
    <w:rsid w:val="008838C2"/>
    <w:rsid w:val="008838EC"/>
    <w:rsid w:val="00883A6B"/>
    <w:rsid w:val="00883DEA"/>
    <w:rsid w:val="00884584"/>
    <w:rsid w:val="00884759"/>
    <w:rsid w:val="00884AB0"/>
    <w:rsid w:val="00884BC5"/>
    <w:rsid w:val="00884E68"/>
    <w:rsid w:val="00884EC3"/>
    <w:rsid w:val="008850B6"/>
    <w:rsid w:val="0088536A"/>
    <w:rsid w:val="008853F3"/>
    <w:rsid w:val="008854F6"/>
    <w:rsid w:val="00885964"/>
    <w:rsid w:val="00885AB4"/>
    <w:rsid w:val="00885C2A"/>
    <w:rsid w:val="00886325"/>
    <w:rsid w:val="0088643E"/>
    <w:rsid w:val="008864EA"/>
    <w:rsid w:val="0088662D"/>
    <w:rsid w:val="008868F0"/>
    <w:rsid w:val="00886CBC"/>
    <w:rsid w:val="00886E40"/>
    <w:rsid w:val="00886F1D"/>
    <w:rsid w:val="00886FD3"/>
    <w:rsid w:val="008870D5"/>
    <w:rsid w:val="00887891"/>
    <w:rsid w:val="00887AC7"/>
    <w:rsid w:val="00887B3E"/>
    <w:rsid w:val="00887F53"/>
    <w:rsid w:val="00887F7F"/>
    <w:rsid w:val="0089007D"/>
    <w:rsid w:val="00890A7D"/>
    <w:rsid w:val="00890AC3"/>
    <w:rsid w:val="00890C89"/>
    <w:rsid w:val="00890EC9"/>
    <w:rsid w:val="00890F39"/>
    <w:rsid w:val="00891167"/>
    <w:rsid w:val="00891545"/>
    <w:rsid w:val="00891784"/>
    <w:rsid w:val="00891799"/>
    <w:rsid w:val="00891C4F"/>
    <w:rsid w:val="00891DFC"/>
    <w:rsid w:val="00892807"/>
    <w:rsid w:val="00892894"/>
    <w:rsid w:val="00892957"/>
    <w:rsid w:val="00892AF0"/>
    <w:rsid w:val="00892BE6"/>
    <w:rsid w:val="00892CBF"/>
    <w:rsid w:val="00892D48"/>
    <w:rsid w:val="00892DE6"/>
    <w:rsid w:val="00892DF2"/>
    <w:rsid w:val="00893385"/>
    <w:rsid w:val="008934A2"/>
    <w:rsid w:val="0089354A"/>
    <w:rsid w:val="0089356B"/>
    <w:rsid w:val="008939A0"/>
    <w:rsid w:val="00893A0C"/>
    <w:rsid w:val="00893A3E"/>
    <w:rsid w:val="00893EB3"/>
    <w:rsid w:val="00893FA4"/>
    <w:rsid w:val="00893FFD"/>
    <w:rsid w:val="008942CC"/>
    <w:rsid w:val="008943C5"/>
    <w:rsid w:val="0089466C"/>
    <w:rsid w:val="008946BD"/>
    <w:rsid w:val="008947EF"/>
    <w:rsid w:val="0089480E"/>
    <w:rsid w:val="008948B6"/>
    <w:rsid w:val="00894A15"/>
    <w:rsid w:val="00894A7B"/>
    <w:rsid w:val="00894D0D"/>
    <w:rsid w:val="00894D66"/>
    <w:rsid w:val="00894ECD"/>
    <w:rsid w:val="00894FB6"/>
    <w:rsid w:val="00895094"/>
    <w:rsid w:val="0089517D"/>
    <w:rsid w:val="00895258"/>
    <w:rsid w:val="008953B5"/>
    <w:rsid w:val="008957AC"/>
    <w:rsid w:val="00895858"/>
    <w:rsid w:val="00895A2E"/>
    <w:rsid w:val="00895B31"/>
    <w:rsid w:val="00895B5D"/>
    <w:rsid w:val="00895BD6"/>
    <w:rsid w:val="00895C14"/>
    <w:rsid w:val="00895C2A"/>
    <w:rsid w:val="00895D4B"/>
    <w:rsid w:val="00895FDC"/>
    <w:rsid w:val="0089652E"/>
    <w:rsid w:val="0089656F"/>
    <w:rsid w:val="008965D0"/>
    <w:rsid w:val="008966F2"/>
    <w:rsid w:val="00896763"/>
    <w:rsid w:val="00896985"/>
    <w:rsid w:val="00896A35"/>
    <w:rsid w:val="00896AC4"/>
    <w:rsid w:val="00896B61"/>
    <w:rsid w:val="00896BFD"/>
    <w:rsid w:val="00896C2B"/>
    <w:rsid w:val="00896CF6"/>
    <w:rsid w:val="00896F0F"/>
    <w:rsid w:val="00896F5C"/>
    <w:rsid w:val="00897428"/>
    <w:rsid w:val="008974F8"/>
    <w:rsid w:val="00897535"/>
    <w:rsid w:val="0089777B"/>
    <w:rsid w:val="00897904"/>
    <w:rsid w:val="0089798B"/>
    <w:rsid w:val="00897A07"/>
    <w:rsid w:val="00897A3E"/>
    <w:rsid w:val="00897D74"/>
    <w:rsid w:val="008A0080"/>
    <w:rsid w:val="008A03F5"/>
    <w:rsid w:val="008A0475"/>
    <w:rsid w:val="008A04BB"/>
    <w:rsid w:val="008A091A"/>
    <w:rsid w:val="008A091C"/>
    <w:rsid w:val="008A0B10"/>
    <w:rsid w:val="008A0C1B"/>
    <w:rsid w:val="008A0E3A"/>
    <w:rsid w:val="008A1349"/>
    <w:rsid w:val="008A170C"/>
    <w:rsid w:val="008A1893"/>
    <w:rsid w:val="008A18B8"/>
    <w:rsid w:val="008A1BEF"/>
    <w:rsid w:val="008A1D10"/>
    <w:rsid w:val="008A20B1"/>
    <w:rsid w:val="008A2130"/>
    <w:rsid w:val="008A2550"/>
    <w:rsid w:val="008A25E6"/>
    <w:rsid w:val="008A27D0"/>
    <w:rsid w:val="008A27E1"/>
    <w:rsid w:val="008A29BA"/>
    <w:rsid w:val="008A305F"/>
    <w:rsid w:val="008A30D7"/>
    <w:rsid w:val="008A3267"/>
    <w:rsid w:val="008A3270"/>
    <w:rsid w:val="008A333D"/>
    <w:rsid w:val="008A3460"/>
    <w:rsid w:val="008A36FF"/>
    <w:rsid w:val="008A3732"/>
    <w:rsid w:val="008A3760"/>
    <w:rsid w:val="008A3869"/>
    <w:rsid w:val="008A39E3"/>
    <w:rsid w:val="008A3EF5"/>
    <w:rsid w:val="008A4040"/>
    <w:rsid w:val="008A438F"/>
    <w:rsid w:val="008A43FE"/>
    <w:rsid w:val="008A4530"/>
    <w:rsid w:val="008A48B4"/>
    <w:rsid w:val="008A4BEA"/>
    <w:rsid w:val="008A4D95"/>
    <w:rsid w:val="008A4DFF"/>
    <w:rsid w:val="008A4E8E"/>
    <w:rsid w:val="008A4F24"/>
    <w:rsid w:val="008A509F"/>
    <w:rsid w:val="008A515A"/>
    <w:rsid w:val="008A5252"/>
    <w:rsid w:val="008A527C"/>
    <w:rsid w:val="008A52E1"/>
    <w:rsid w:val="008A5353"/>
    <w:rsid w:val="008A54E0"/>
    <w:rsid w:val="008A56B6"/>
    <w:rsid w:val="008A573E"/>
    <w:rsid w:val="008A5885"/>
    <w:rsid w:val="008A5AB3"/>
    <w:rsid w:val="008A5E71"/>
    <w:rsid w:val="008A6652"/>
    <w:rsid w:val="008A68E3"/>
    <w:rsid w:val="008A6A42"/>
    <w:rsid w:val="008A6B68"/>
    <w:rsid w:val="008A713F"/>
    <w:rsid w:val="008A7536"/>
    <w:rsid w:val="008A77B8"/>
    <w:rsid w:val="008A7EC9"/>
    <w:rsid w:val="008B0031"/>
    <w:rsid w:val="008B0086"/>
    <w:rsid w:val="008B0122"/>
    <w:rsid w:val="008B0235"/>
    <w:rsid w:val="008B0255"/>
    <w:rsid w:val="008B0390"/>
    <w:rsid w:val="008B046E"/>
    <w:rsid w:val="008B05B1"/>
    <w:rsid w:val="008B09B6"/>
    <w:rsid w:val="008B0AAB"/>
    <w:rsid w:val="008B0BD1"/>
    <w:rsid w:val="008B0C53"/>
    <w:rsid w:val="008B0CA3"/>
    <w:rsid w:val="008B1351"/>
    <w:rsid w:val="008B140D"/>
    <w:rsid w:val="008B1707"/>
    <w:rsid w:val="008B1F23"/>
    <w:rsid w:val="008B21CF"/>
    <w:rsid w:val="008B2539"/>
    <w:rsid w:val="008B25EA"/>
    <w:rsid w:val="008B2967"/>
    <w:rsid w:val="008B2B99"/>
    <w:rsid w:val="008B2C63"/>
    <w:rsid w:val="008B2CD6"/>
    <w:rsid w:val="008B2EA8"/>
    <w:rsid w:val="008B2F09"/>
    <w:rsid w:val="008B323C"/>
    <w:rsid w:val="008B325C"/>
    <w:rsid w:val="008B346A"/>
    <w:rsid w:val="008B37BF"/>
    <w:rsid w:val="008B3B4D"/>
    <w:rsid w:val="008B3E4A"/>
    <w:rsid w:val="008B407C"/>
    <w:rsid w:val="008B407E"/>
    <w:rsid w:val="008B4440"/>
    <w:rsid w:val="008B485D"/>
    <w:rsid w:val="008B5990"/>
    <w:rsid w:val="008B5B85"/>
    <w:rsid w:val="008B5E65"/>
    <w:rsid w:val="008B5E99"/>
    <w:rsid w:val="008B625A"/>
    <w:rsid w:val="008B6505"/>
    <w:rsid w:val="008B6644"/>
    <w:rsid w:val="008B6754"/>
    <w:rsid w:val="008B6962"/>
    <w:rsid w:val="008B6A81"/>
    <w:rsid w:val="008B6A85"/>
    <w:rsid w:val="008B6B0D"/>
    <w:rsid w:val="008B6B5E"/>
    <w:rsid w:val="008B6CE3"/>
    <w:rsid w:val="008B6CFE"/>
    <w:rsid w:val="008B7269"/>
    <w:rsid w:val="008B751C"/>
    <w:rsid w:val="008B75E1"/>
    <w:rsid w:val="008B769D"/>
    <w:rsid w:val="008B76CC"/>
    <w:rsid w:val="008B7753"/>
    <w:rsid w:val="008B780E"/>
    <w:rsid w:val="008C00FC"/>
    <w:rsid w:val="008C05C4"/>
    <w:rsid w:val="008C062F"/>
    <w:rsid w:val="008C0738"/>
    <w:rsid w:val="008C0875"/>
    <w:rsid w:val="008C0876"/>
    <w:rsid w:val="008C08BE"/>
    <w:rsid w:val="008C0A4E"/>
    <w:rsid w:val="008C0A5F"/>
    <w:rsid w:val="008C0C91"/>
    <w:rsid w:val="008C0DBA"/>
    <w:rsid w:val="008C0EF0"/>
    <w:rsid w:val="008C1430"/>
    <w:rsid w:val="008C19C0"/>
    <w:rsid w:val="008C1BBF"/>
    <w:rsid w:val="008C1D4B"/>
    <w:rsid w:val="008C1D78"/>
    <w:rsid w:val="008C218D"/>
    <w:rsid w:val="008C21DE"/>
    <w:rsid w:val="008C29EC"/>
    <w:rsid w:val="008C29FE"/>
    <w:rsid w:val="008C2CAA"/>
    <w:rsid w:val="008C2D3A"/>
    <w:rsid w:val="008C2ED5"/>
    <w:rsid w:val="008C2F9F"/>
    <w:rsid w:val="008C32C7"/>
    <w:rsid w:val="008C32F7"/>
    <w:rsid w:val="008C348A"/>
    <w:rsid w:val="008C3524"/>
    <w:rsid w:val="008C37EF"/>
    <w:rsid w:val="008C39E1"/>
    <w:rsid w:val="008C3BDC"/>
    <w:rsid w:val="008C3BF6"/>
    <w:rsid w:val="008C3EA8"/>
    <w:rsid w:val="008C42C7"/>
    <w:rsid w:val="008C4894"/>
    <w:rsid w:val="008C48F1"/>
    <w:rsid w:val="008C4920"/>
    <w:rsid w:val="008C4B6F"/>
    <w:rsid w:val="008C5408"/>
    <w:rsid w:val="008C54EB"/>
    <w:rsid w:val="008C5D0A"/>
    <w:rsid w:val="008C5D82"/>
    <w:rsid w:val="008C5E38"/>
    <w:rsid w:val="008C5F23"/>
    <w:rsid w:val="008C5F9C"/>
    <w:rsid w:val="008C617A"/>
    <w:rsid w:val="008C6281"/>
    <w:rsid w:val="008C63BB"/>
    <w:rsid w:val="008C6420"/>
    <w:rsid w:val="008C667D"/>
    <w:rsid w:val="008C673A"/>
    <w:rsid w:val="008C6A5B"/>
    <w:rsid w:val="008C6AF0"/>
    <w:rsid w:val="008C6D43"/>
    <w:rsid w:val="008C70CC"/>
    <w:rsid w:val="008C7247"/>
    <w:rsid w:val="008C72B8"/>
    <w:rsid w:val="008C7379"/>
    <w:rsid w:val="008C7424"/>
    <w:rsid w:val="008C74BE"/>
    <w:rsid w:val="008C75CA"/>
    <w:rsid w:val="008C75CD"/>
    <w:rsid w:val="008C75CE"/>
    <w:rsid w:val="008C768B"/>
    <w:rsid w:val="008C770D"/>
    <w:rsid w:val="008C784F"/>
    <w:rsid w:val="008C78BC"/>
    <w:rsid w:val="008C7ABE"/>
    <w:rsid w:val="008C7D04"/>
    <w:rsid w:val="008C7DF5"/>
    <w:rsid w:val="008C7F8D"/>
    <w:rsid w:val="008C7FB2"/>
    <w:rsid w:val="008C7FCB"/>
    <w:rsid w:val="008D00D6"/>
    <w:rsid w:val="008D028C"/>
    <w:rsid w:val="008D0439"/>
    <w:rsid w:val="008D07A6"/>
    <w:rsid w:val="008D07AE"/>
    <w:rsid w:val="008D07EF"/>
    <w:rsid w:val="008D0B8D"/>
    <w:rsid w:val="008D0D53"/>
    <w:rsid w:val="008D0FA6"/>
    <w:rsid w:val="008D1375"/>
    <w:rsid w:val="008D13C9"/>
    <w:rsid w:val="008D147F"/>
    <w:rsid w:val="008D1484"/>
    <w:rsid w:val="008D1661"/>
    <w:rsid w:val="008D175E"/>
    <w:rsid w:val="008D1A35"/>
    <w:rsid w:val="008D1B8F"/>
    <w:rsid w:val="008D1F52"/>
    <w:rsid w:val="008D1F9D"/>
    <w:rsid w:val="008D20B1"/>
    <w:rsid w:val="008D2267"/>
    <w:rsid w:val="008D2847"/>
    <w:rsid w:val="008D2882"/>
    <w:rsid w:val="008D2884"/>
    <w:rsid w:val="008D2965"/>
    <w:rsid w:val="008D299D"/>
    <w:rsid w:val="008D2A84"/>
    <w:rsid w:val="008D2E61"/>
    <w:rsid w:val="008D3192"/>
    <w:rsid w:val="008D3293"/>
    <w:rsid w:val="008D33AE"/>
    <w:rsid w:val="008D349A"/>
    <w:rsid w:val="008D366F"/>
    <w:rsid w:val="008D38DD"/>
    <w:rsid w:val="008D3910"/>
    <w:rsid w:val="008D3978"/>
    <w:rsid w:val="008D3A18"/>
    <w:rsid w:val="008D3C32"/>
    <w:rsid w:val="008D3D47"/>
    <w:rsid w:val="008D3F3C"/>
    <w:rsid w:val="008D3FA9"/>
    <w:rsid w:val="008D443E"/>
    <w:rsid w:val="008D4532"/>
    <w:rsid w:val="008D46B3"/>
    <w:rsid w:val="008D4713"/>
    <w:rsid w:val="008D49CA"/>
    <w:rsid w:val="008D4AAF"/>
    <w:rsid w:val="008D4D3F"/>
    <w:rsid w:val="008D4E3C"/>
    <w:rsid w:val="008D512D"/>
    <w:rsid w:val="008D5179"/>
    <w:rsid w:val="008D52DB"/>
    <w:rsid w:val="008D55BE"/>
    <w:rsid w:val="008D58D3"/>
    <w:rsid w:val="008D59FC"/>
    <w:rsid w:val="008D5B1B"/>
    <w:rsid w:val="008D5B4E"/>
    <w:rsid w:val="008D5DDC"/>
    <w:rsid w:val="008D5E9E"/>
    <w:rsid w:val="008D60A5"/>
    <w:rsid w:val="008D60FD"/>
    <w:rsid w:val="008D618B"/>
    <w:rsid w:val="008D6630"/>
    <w:rsid w:val="008D6AD1"/>
    <w:rsid w:val="008D6B3B"/>
    <w:rsid w:val="008D6CE2"/>
    <w:rsid w:val="008D6CFF"/>
    <w:rsid w:val="008D6F54"/>
    <w:rsid w:val="008D712D"/>
    <w:rsid w:val="008D71D4"/>
    <w:rsid w:val="008D744B"/>
    <w:rsid w:val="008D75BB"/>
    <w:rsid w:val="008D78FA"/>
    <w:rsid w:val="008D7BBE"/>
    <w:rsid w:val="008E0433"/>
    <w:rsid w:val="008E0487"/>
    <w:rsid w:val="008E05E2"/>
    <w:rsid w:val="008E0B5B"/>
    <w:rsid w:val="008E0CF5"/>
    <w:rsid w:val="008E0EF9"/>
    <w:rsid w:val="008E10A7"/>
    <w:rsid w:val="008E15D8"/>
    <w:rsid w:val="008E15F7"/>
    <w:rsid w:val="008E19FA"/>
    <w:rsid w:val="008E1BE5"/>
    <w:rsid w:val="008E1D72"/>
    <w:rsid w:val="008E1D77"/>
    <w:rsid w:val="008E1DC9"/>
    <w:rsid w:val="008E1EA3"/>
    <w:rsid w:val="008E1FE0"/>
    <w:rsid w:val="008E227D"/>
    <w:rsid w:val="008E23CF"/>
    <w:rsid w:val="008E2435"/>
    <w:rsid w:val="008E2493"/>
    <w:rsid w:val="008E25C1"/>
    <w:rsid w:val="008E26CE"/>
    <w:rsid w:val="008E2988"/>
    <w:rsid w:val="008E2AB4"/>
    <w:rsid w:val="008E2AC4"/>
    <w:rsid w:val="008E2C37"/>
    <w:rsid w:val="008E2EA7"/>
    <w:rsid w:val="008E2F2F"/>
    <w:rsid w:val="008E2F30"/>
    <w:rsid w:val="008E319A"/>
    <w:rsid w:val="008E330B"/>
    <w:rsid w:val="008E3362"/>
    <w:rsid w:val="008E3D02"/>
    <w:rsid w:val="008E40D5"/>
    <w:rsid w:val="008E43A4"/>
    <w:rsid w:val="008E478D"/>
    <w:rsid w:val="008E49B1"/>
    <w:rsid w:val="008E49FC"/>
    <w:rsid w:val="008E4B65"/>
    <w:rsid w:val="008E5015"/>
    <w:rsid w:val="008E5130"/>
    <w:rsid w:val="008E52CD"/>
    <w:rsid w:val="008E579B"/>
    <w:rsid w:val="008E57DC"/>
    <w:rsid w:val="008E58B7"/>
    <w:rsid w:val="008E5A7E"/>
    <w:rsid w:val="008E5BDA"/>
    <w:rsid w:val="008E5E12"/>
    <w:rsid w:val="008E637C"/>
    <w:rsid w:val="008E64A9"/>
    <w:rsid w:val="008E665C"/>
    <w:rsid w:val="008E6692"/>
    <w:rsid w:val="008E6B75"/>
    <w:rsid w:val="008E6C0E"/>
    <w:rsid w:val="008E6D0E"/>
    <w:rsid w:val="008E7080"/>
    <w:rsid w:val="008E73E6"/>
    <w:rsid w:val="008E75EB"/>
    <w:rsid w:val="008E762A"/>
    <w:rsid w:val="008E790A"/>
    <w:rsid w:val="008E7D24"/>
    <w:rsid w:val="008E7E70"/>
    <w:rsid w:val="008F0313"/>
    <w:rsid w:val="008F0455"/>
    <w:rsid w:val="008F0500"/>
    <w:rsid w:val="008F0590"/>
    <w:rsid w:val="008F0ACE"/>
    <w:rsid w:val="008F0B6D"/>
    <w:rsid w:val="008F0C1D"/>
    <w:rsid w:val="008F0F14"/>
    <w:rsid w:val="008F1011"/>
    <w:rsid w:val="008F1223"/>
    <w:rsid w:val="008F1367"/>
    <w:rsid w:val="008F1574"/>
    <w:rsid w:val="008F1786"/>
    <w:rsid w:val="008F1841"/>
    <w:rsid w:val="008F1A24"/>
    <w:rsid w:val="008F1B9C"/>
    <w:rsid w:val="008F1D77"/>
    <w:rsid w:val="008F1E62"/>
    <w:rsid w:val="008F1F79"/>
    <w:rsid w:val="008F2255"/>
    <w:rsid w:val="008F2296"/>
    <w:rsid w:val="008F23D8"/>
    <w:rsid w:val="008F2528"/>
    <w:rsid w:val="008F29ED"/>
    <w:rsid w:val="008F2AF0"/>
    <w:rsid w:val="008F2EAC"/>
    <w:rsid w:val="008F30D9"/>
    <w:rsid w:val="008F3656"/>
    <w:rsid w:val="008F3BBA"/>
    <w:rsid w:val="008F4224"/>
    <w:rsid w:val="008F448C"/>
    <w:rsid w:val="008F4722"/>
    <w:rsid w:val="008F48D3"/>
    <w:rsid w:val="008F4922"/>
    <w:rsid w:val="008F4A90"/>
    <w:rsid w:val="008F4B14"/>
    <w:rsid w:val="008F4B16"/>
    <w:rsid w:val="008F4C00"/>
    <w:rsid w:val="008F4CA0"/>
    <w:rsid w:val="008F4DE1"/>
    <w:rsid w:val="008F4F8C"/>
    <w:rsid w:val="008F5647"/>
    <w:rsid w:val="008F57EB"/>
    <w:rsid w:val="008F59B5"/>
    <w:rsid w:val="008F5A15"/>
    <w:rsid w:val="008F5A91"/>
    <w:rsid w:val="008F5B4C"/>
    <w:rsid w:val="008F5B67"/>
    <w:rsid w:val="008F5CB1"/>
    <w:rsid w:val="008F5F84"/>
    <w:rsid w:val="008F60A7"/>
    <w:rsid w:val="008F63BB"/>
    <w:rsid w:val="008F63FF"/>
    <w:rsid w:val="008F64D1"/>
    <w:rsid w:val="008F650F"/>
    <w:rsid w:val="008F66C3"/>
    <w:rsid w:val="008F6A6C"/>
    <w:rsid w:val="008F6AEB"/>
    <w:rsid w:val="008F6AF2"/>
    <w:rsid w:val="008F6B6B"/>
    <w:rsid w:val="008F6F4D"/>
    <w:rsid w:val="008F704C"/>
    <w:rsid w:val="008F70A1"/>
    <w:rsid w:val="008F70AD"/>
    <w:rsid w:val="008F7239"/>
    <w:rsid w:val="008F72B5"/>
    <w:rsid w:val="008F74EA"/>
    <w:rsid w:val="008F7639"/>
    <w:rsid w:val="008F76F9"/>
    <w:rsid w:val="008F783E"/>
    <w:rsid w:val="008F78EE"/>
    <w:rsid w:val="008F7A8B"/>
    <w:rsid w:val="008F7B73"/>
    <w:rsid w:val="008F7C85"/>
    <w:rsid w:val="008F7D00"/>
    <w:rsid w:val="008F7D16"/>
    <w:rsid w:val="008F7D64"/>
    <w:rsid w:val="00900118"/>
    <w:rsid w:val="0090014E"/>
    <w:rsid w:val="009002A3"/>
    <w:rsid w:val="00900704"/>
    <w:rsid w:val="00900713"/>
    <w:rsid w:val="0090086D"/>
    <w:rsid w:val="0090090A"/>
    <w:rsid w:val="00900962"/>
    <w:rsid w:val="009009E3"/>
    <w:rsid w:val="00901323"/>
    <w:rsid w:val="00901588"/>
    <w:rsid w:val="0090170C"/>
    <w:rsid w:val="009018EF"/>
    <w:rsid w:val="00901975"/>
    <w:rsid w:val="009019FF"/>
    <w:rsid w:val="00901BE5"/>
    <w:rsid w:val="00901FBB"/>
    <w:rsid w:val="009020F1"/>
    <w:rsid w:val="00902403"/>
    <w:rsid w:val="00902409"/>
    <w:rsid w:val="009027BC"/>
    <w:rsid w:val="00902B68"/>
    <w:rsid w:val="00902DCD"/>
    <w:rsid w:val="00902EAB"/>
    <w:rsid w:val="009033F3"/>
    <w:rsid w:val="00903457"/>
    <w:rsid w:val="00903552"/>
    <w:rsid w:val="0090357B"/>
    <w:rsid w:val="009035AE"/>
    <w:rsid w:val="00903855"/>
    <w:rsid w:val="00903F0D"/>
    <w:rsid w:val="0090403F"/>
    <w:rsid w:val="00904198"/>
    <w:rsid w:val="00904489"/>
    <w:rsid w:val="009047FD"/>
    <w:rsid w:val="009048DB"/>
    <w:rsid w:val="009049A7"/>
    <w:rsid w:val="009049AD"/>
    <w:rsid w:val="00904AF1"/>
    <w:rsid w:val="00904CA1"/>
    <w:rsid w:val="00904CCD"/>
    <w:rsid w:val="00904E27"/>
    <w:rsid w:val="00904EA1"/>
    <w:rsid w:val="00904F21"/>
    <w:rsid w:val="00905006"/>
    <w:rsid w:val="009053D8"/>
    <w:rsid w:val="009055BE"/>
    <w:rsid w:val="009055CB"/>
    <w:rsid w:val="00905693"/>
    <w:rsid w:val="009056E6"/>
    <w:rsid w:val="00905988"/>
    <w:rsid w:val="00905A5D"/>
    <w:rsid w:val="00905B1C"/>
    <w:rsid w:val="00905B81"/>
    <w:rsid w:val="00905BF9"/>
    <w:rsid w:val="00905D34"/>
    <w:rsid w:val="00905ED4"/>
    <w:rsid w:val="00906122"/>
    <w:rsid w:val="00906251"/>
    <w:rsid w:val="00906271"/>
    <w:rsid w:val="009067C3"/>
    <w:rsid w:val="00906B01"/>
    <w:rsid w:val="00906DFB"/>
    <w:rsid w:val="0090707C"/>
    <w:rsid w:val="00907137"/>
    <w:rsid w:val="009072D9"/>
    <w:rsid w:val="00907349"/>
    <w:rsid w:val="00907522"/>
    <w:rsid w:val="0090765C"/>
    <w:rsid w:val="00907BD7"/>
    <w:rsid w:val="00907D17"/>
    <w:rsid w:val="00907DDF"/>
    <w:rsid w:val="00910039"/>
    <w:rsid w:val="009101DF"/>
    <w:rsid w:val="0091032E"/>
    <w:rsid w:val="009105BC"/>
    <w:rsid w:val="00910797"/>
    <w:rsid w:val="00910904"/>
    <w:rsid w:val="00910928"/>
    <w:rsid w:val="00910AA8"/>
    <w:rsid w:val="0091164D"/>
    <w:rsid w:val="00911B71"/>
    <w:rsid w:val="00911C77"/>
    <w:rsid w:val="00911C93"/>
    <w:rsid w:val="00911E16"/>
    <w:rsid w:val="00911FB1"/>
    <w:rsid w:val="009121BD"/>
    <w:rsid w:val="00912278"/>
    <w:rsid w:val="00912368"/>
    <w:rsid w:val="00912557"/>
    <w:rsid w:val="00912695"/>
    <w:rsid w:val="00912849"/>
    <w:rsid w:val="00912890"/>
    <w:rsid w:val="009128CE"/>
    <w:rsid w:val="00912928"/>
    <w:rsid w:val="0091295F"/>
    <w:rsid w:val="00912BBC"/>
    <w:rsid w:val="00912DEE"/>
    <w:rsid w:val="00912F53"/>
    <w:rsid w:val="00912F5D"/>
    <w:rsid w:val="00912FAA"/>
    <w:rsid w:val="009130F6"/>
    <w:rsid w:val="00913A59"/>
    <w:rsid w:val="00913AE9"/>
    <w:rsid w:val="00913C68"/>
    <w:rsid w:val="00914080"/>
    <w:rsid w:val="00914081"/>
    <w:rsid w:val="009141C2"/>
    <w:rsid w:val="009141F0"/>
    <w:rsid w:val="009142E5"/>
    <w:rsid w:val="00914391"/>
    <w:rsid w:val="009145E8"/>
    <w:rsid w:val="00914703"/>
    <w:rsid w:val="00914954"/>
    <w:rsid w:val="00914B89"/>
    <w:rsid w:val="00914BE6"/>
    <w:rsid w:val="00914C92"/>
    <w:rsid w:val="00914E5C"/>
    <w:rsid w:val="00915014"/>
    <w:rsid w:val="0091508A"/>
    <w:rsid w:val="009152E7"/>
    <w:rsid w:val="00915395"/>
    <w:rsid w:val="009157BF"/>
    <w:rsid w:val="0091580D"/>
    <w:rsid w:val="0091589D"/>
    <w:rsid w:val="0091594D"/>
    <w:rsid w:val="00915A88"/>
    <w:rsid w:val="009160C6"/>
    <w:rsid w:val="0091650F"/>
    <w:rsid w:val="009165FF"/>
    <w:rsid w:val="00916809"/>
    <w:rsid w:val="00916D2F"/>
    <w:rsid w:val="00917129"/>
    <w:rsid w:val="009173A8"/>
    <w:rsid w:val="009177D4"/>
    <w:rsid w:val="0091788C"/>
    <w:rsid w:val="00917942"/>
    <w:rsid w:val="009179B4"/>
    <w:rsid w:val="00917D8D"/>
    <w:rsid w:val="00917F58"/>
    <w:rsid w:val="0092009F"/>
    <w:rsid w:val="009200B9"/>
    <w:rsid w:val="00920133"/>
    <w:rsid w:val="009202E4"/>
    <w:rsid w:val="009203E7"/>
    <w:rsid w:val="00920685"/>
    <w:rsid w:val="00920688"/>
    <w:rsid w:val="009208DF"/>
    <w:rsid w:val="00920A07"/>
    <w:rsid w:val="00920A8A"/>
    <w:rsid w:val="00920C1C"/>
    <w:rsid w:val="00920D1C"/>
    <w:rsid w:val="00920ED1"/>
    <w:rsid w:val="00920FBC"/>
    <w:rsid w:val="00920FDD"/>
    <w:rsid w:val="00921648"/>
    <w:rsid w:val="009217AD"/>
    <w:rsid w:val="00921879"/>
    <w:rsid w:val="00921948"/>
    <w:rsid w:val="00921BE8"/>
    <w:rsid w:val="00921BE9"/>
    <w:rsid w:val="00921C4E"/>
    <w:rsid w:val="00921DAC"/>
    <w:rsid w:val="00921F0C"/>
    <w:rsid w:val="00921F25"/>
    <w:rsid w:val="00921FF2"/>
    <w:rsid w:val="00922012"/>
    <w:rsid w:val="00922013"/>
    <w:rsid w:val="009220F7"/>
    <w:rsid w:val="00922357"/>
    <w:rsid w:val="009225F3"/>
    <w:rsid w:val="00922829"/>
    <w:rsid w:val="00922EE4"/>
    <w:rsid w:val="00922F34"/>
    <w:rsid w:val="00923017"/>
    <w:rsid w:val="00923187"/>
    <w:rsid w:val="009231A1"/>
    <w:rsid w:val="009231CF"/>
    <w:rsid w:val="009232CC"/>
    <w:rsid w:val="00923321"/>
    <w:rsid w:val="00923424"/>
    <w:rsid w:val="00923534"/>
    <w:rsid w:val="0092384A"/>
    <w:rsid w:val="00923A3D"/>
    <w:rsid w:val="00923A83"/>
    <w:rsid w:val="009240BB"/>
    <w:rsid w:val="009240C6"/>
    <w:rsid w:val="0092416C"/>
    <w:rsid w:val="0092427E"/>
    <w:rsid w:val="00924539"/>
    <w:rsid w:val="009245B8"/>
    <w:rsid w:val="009245DF"/>
    <w:rsid w:val="00924905"/>
    <w:rsid w:val="0092496A"/>
    <w:rsid w:val="00924A9E"/>
    <w:rsid w:val="00924F5D"/>
    <w:rsid w:val="00924F86"/>
    <w:rsid w:val="0092512A"/>
    <w:rsid w:val="00925157"/>
    <w:rsid w:val="00925286"/>
    <w:rsid w:val="00925292"/>
    <w:rsid w:val="00925338"/>
    <w:rsid w:val="009253E6"/>
    <w:rsid w:val="00925628"/>
    <w:rsid w:val="0092572F"/>
    <w:rsid w:val="009257DA"/>
    <w:rsid w:val="00925B1F"/>
    <w:rsid w:val="00925E2F"/>
    <w:rsid w:val="00925F18"/>
    <w:rsid w:val="00926081"/>
    <w:rsid w:val="009262AB"/>
    <w:rsid w:val="00926346"/>
    <w:rsid w:val="009264BF"/>
    <w:rsid w:val="00926585"/>
    <w:rsid w:val="00927213"/>
    <w:rsid w:val="00927270"/>
    <w:rsid w:val="0092734F"/>
    <w:rsid w:val="00927404"/>
    <w:rsid w:val="009274D2"/>
    <w:rsid w:val="00927500"/>
    <w:rsid w:val="00927572"/>
    <w:rsid w:val="00927E30"/>
    <w:rsid w:val="00927FF1"/>
    <w:rsid w:val="009300B4"/>
    <w:rsid w:val="00930243"/>
    <w:rsid w:val="009304B1"/>
    <w:rsid w:val="00930D61"/>
    <w:rsid w:val="00930E7F"/>
    <w:rsid w:val="00930FF2"/>
    <w:rsid w:val="00931032"/>
    <w:rsid w:val="00931054"/>
    <w:rsid w:val="009312AF"/>
    <w:rsid w:val="0093143B"/>
    <w:rsid w:val="00931520"/>
    <w:rsid w:val="00931579"/>
    <w:rsid w:val="009316E9"/>
    <w:rsid w:val="00931A34"/>
    <w:rsid w:val="00931BCD"/>
    <w:rsid w:val="00931DBE"/>
    <w:rsid w:val="00931E1D"/>
    <w:rsid w:val="00931ED2"/>
    <w:rsid w:val="0093200C"/>
    <w:rsid w:val="00932116"/>
    <w:rsid w:val="0093261F"/>
    <w:rsid w:val="0093268B"/>
    <w:rsid w:val="00932824"/>
    <w:rsid w:val="00932906"/>
    <w:rsid w:val="00932AF2"/>
    <w:rsid w:val="00932BFD"/>
    <w:rsid w:val="00932D0A"/>
    <w:rsid w:val="00932DDE"/>
    <w:rsid w:val="00933074"/>
    <w:rsid w:val="0093353D"/>
    <w:rsid w:val="00933579"/>
    <w:rsid w:val="00933711"/>
    <w:rsid w:val="009339C4"/>
    <w:rsid w:val="00933B73"/>
    <w:rsid w:val="00933BB9"/>
    <w:rsid w:val="00933EEF"/>
    <w:rsid w:val="00933FB6"/>
    <w:rsid w:val="00933FD2"/>
    <w:rsid w:val="009340EE"/>
    <w:rsid w:val="00934174"/>
    <w:rsid w:val="009345DE"/>
    <w:rsid w:val="00934722"/>
    <w:rsid w:val="00934A32"/>
    <w:rsid w:val="00934B8F"/>
    <w:rsid w:val="00934D92"/>
    <w:rsid w:val="00934F2F"/>
    <w:rsid w:val="00934F48"/>
    <w:rsid w:val="009358CF"/>
    <w:rsid w:val="00935C1F"/>
    <w:rsid w:val="00935EE5"/>
    <w:rsid w:val="00936006"/>
    <w:rsid w:val="009367A7"/>
    <w:rsid w:val="0093680C"/>
    <w:rsid w:val="009369E1"/>
    <w:rsid w:val="00936B07"/>
    <w:rsid w:val="00936BAF"/>
    <w:rsid w:val="00936F5C"/>
    <w:rsid w:val="00936F7D"/>
    <w:rsid w:val="00937257"/>
    <w:rsid w:val="00937261"/>
    <w:rsid w:val="00937487"/>
    <w:rsid w:val="009378C5"/>
    <w:rsid w:val="0093799F"/>
    <w:rsid w:val="009379E9"/>
    <w:rsid w:val="00937F83"/>
    <w:rsid w:val="00937FD8"/>
    <w:rsid w:val="00940144"/>
    <w:rsid w:val="00940159"/>
    <w:rsid w:val="0094016C"/>
    <w:rsid w:val="00940300"/>
    <w:rsid w:val="0094034F"/>
    <w:rsid w:val="00940790"/>
    <w:rsid w:val="00940918"/>
    <w:rsid w:val="00940B43"/>
    <w:rsid w:val="00940F3F"/>
    <w:rsid w:val="009410BC"/>
    <w:rsid w:val="009411F7"/>
    <w:rsid w:val="00941273"/>
    <w:rsid w:val="009412C6"/>
    <w:rsid w:val="00941471"/>
    <w:rsid w:val="00941749"/>
    <w:rsid w:val="00941F47"/>
    <w:rsid w:val="00942097"/>
    <w:rsid w:val="0094219C"/>
    <w:rsid w:val="00942284"/>
    <w:rsid w:val="009424E6"/>
    <w:rsid w:val="00942860"/>
    <w:rsid w:val="00942CA1"/>
    <w:rsid w:val="00942D85"/>
    <w:rsid w:val="00942EA1"/>
    <w:rsid w:val="00942F88"/>
    <w:rsid w:val="0094359D"/>
    <w:rsid w:val="00943AC0"/>
    <w:rsid w:val="00943AC2"/>
    <w:rsid w:val="00943C40"/>
    <w:rsid w:val="00943D21"/>
    <w:rsid w:val="00943F13"/>
    <w:rsid w:val="00943F1F"/>
    <w:rsid w:val="00944020"/>
    <w:rsid w:val="00944043"/>
    <w:rsid w:val="009442A0"/>
    <w:rsid w:val="009444C1"/>
    <w:rsid w:val="0094470E"/>
    <w:rsid w:val="009448B0"/>
    <w:rsid w:val="00944B3A"/>
    <w:rsid w:val="00944C0C"/>
    <w:rsid w:val="00944CB6"/>
    <w:rsid w:val="00944CF6"/>
    <w:rsid w:val="00944D83"/>
    <w:rsid w:val="00944DDA"/>
    <w:rsid w:val="00944FAD"/>
    <w:rsid w:val="0094557E"/>
    <w:rsid w:val="009457C8"/>
    <w:rsid w:val="00945B8F"/>
    <w:rsid w:val="00945C20"/>
    <w:rsid w:val="00945EAD"/>
    <w:rsid w:val="009460B2"/>
    <w:rsid w:val="009467F6"/>
    <w:rsid w:val="00946AFB"/>
    <w:rsid w:val="00946D33"/>
    <w:rsid w:val="00946EFE"/>
    <w:rsid w:val="00946F31"/>
    <w:rsid w:val="0094709C"/>
    <w:rsid w:val="0094721B"/>
    <w:rsid w:val="009472B7"/>
    <w:rsid w:val="00947381"/>
    <w:rsid w:val="00947A92"/>
    <w:rsid w:val="00947B2D"/>
    <w:rsid w:val="009501C0"/>
    <w:rsid w:val="00950218"/>
    <w:rsid w:val="00950310"/>
    <w:rsid w:val="0095032A"/>
    <w:rsid w:val="00950394"/>
    <w:rsid w:val="009505B4"/>
    <w:rsid w:val="0095066F"/>
    <w:rsid w:val="009507F7"/>
    <w:rsid w:val="0095089A"/>
    <w:rsid w:val="0095093A"/>
    <w:rsid w:val="009509F3"/>
    <w:rsid w:val="00950A32"/>
    <w:rsid w:val="00950A77"/>
    <w:rsid w:val="00950AEE"/>
    <w:rsid w:val="00950C6C"/>
    <w:rsid w:val="009511DE"/>
    <w:rsid w:val="00951217"/>
    <w:rsid w:val="0095122F"/>
    <w:rsid w:val="00951284"/>
    <w:rsid w:val="0095148A"/>
    <w:rsid w:val="00951490"/>
    <w:rsid w:val="009516D1"/>
    <w:rsid w:val="00951A41"/>
    <w:rsid w:val="00951A74"/>
    <w:rsid w:val="00951B0D"/>
    <w:rsid w:val="00951B4E"/>
    <w:rsid w:val="00951EBB"/>
    <w:rsid w:val="00951F86"/>
    <w:rsid w:val="00952340"/>
    <w:rsid w:val="0095236F"/>
    <w:rsid w:val="00952387"/>
    <w:rsid w:val="009525C3"/>
    <w:rsid w:val="00952A8F"/>
    <w:rsid w:val="00952AEC"/>
    <w:rsid w:val="00952B52"/>
    <w:rsid w:val="00952CB3"/>
    <w:rsid w:val="00952DAD"/>
    <w:rsid w:val="00952E47"/>
    <w:rsid w:val="00952FE7"/>
    <w:rsid w:val="0095311D"/>
    <w:rsid w:val="0095331E"/>
    <w:rsid w:val="00953324"/>
    <w:rsid w:val="009533A7"/>
    <w:rsid w:val="0095346E"/>
    <w:rsid w:val="00953843"/>
    <w:rsid w:val="00953982"/>
    <w:rsid w:val="00953A5D"/>
    <w:rsid w:val="00953C68"/>
    <w:rsid w:val="00953DCC"/>
    <w:rsid w:val="00953EF1"/>
    <w:rsid w:val="00953F5B"/>
    <w:rsid w:val="00953FC7"/>
    <w:rsid w:val="00954231"/>
    <w:rsid w:val="0095432D"/>
    <w:rsid w:val="0095439A"/>
    <w:rsid w:val="009544F2"/>
    <w:rsid w:val="0095454A"/>
    <w:rsid w:val="00954672"/>
    <w:rsid w:val="009546B1"/>
    <w:rsid w:val="00954713"/>
    <w:rsid w:val="0095473F"/>
    <w:rsid w:val="00954997"/>
    <w:rsid w:val="00954D19"/>
    <w:rsid w:val="00954FF6"/>
    <w:rsid w:val="009552F5"/>
    <w:rsid w:val="009554C8"/>
    <w:rsid w:val="0095556B"/>
    <w:rsid w:val="00955771"/>
    <w:rsid w:val="009559FC"/>
    <w:rsid w:val="00955BDB"/>
    <w:rsid w:val="00955C5A"/>
    <w:rsid w:val="00955CF5"/>
    <w:rsid w:val="0095610B"/>
    <w:rsid w:val="00956153"/>
    <w:rsid w:val="0095633A"/>
    <w:rsid w:val="009565CE"/>
    <w:rsid w:val="00956D86"/>
    <w:rsid w:val="00956DA2"/>
    <w:rsid w:val="00956E2C"/>
    <w:rsid w:val="00957038"/>
    <w:rsid w:val="0095704B"/>
    <w:rsid w:val="0095716D"/>
    <w:rsid w:val="009571BF"/>
    <w:rsid w:val="00957240"/>
    <w:rsid w:val="00957249"/>
    <w:rsid w:val="009572AA"/>
    <w:rsid w:val="009572AF"/>
    <w:rsid w:val="0095733A"/>
    <w:rsid w:val="00957501"/>
    <w:rsid w:val="0095786D"/>
    <w:rsid w:val="0095798F"/>
    <w:rsid w:val="00957A30"/>
    <w:rsid w:val="00957B25"/>
    <w:rsid w:val="00957C53"/>
    <w:rsid w:val="00960533"/>
    <w:rsid w:val="009607CF"/>
    <w:rsid w:val="00960947"/>
    <w:rsid w:val="009609E7"/>
    <w:rsid w:val="00960B29"/>
    <w:rsid w:val="00960CD7"/>
    <w:rsid w:val="00960D03"/>
    <w:rsid w:val="00960EA1"/>
    <w:rsid w:val="00961583"/>
    <w:rsid w:val="00961594"/>
    <w:rsid w:val="009615AF"/>
    <w:rsid w:val="009615F2"/>
    <w:rsid w:val="00961665"/>
    <w:rsid w:val="0096171D"/>
    <w:rsid w:val="00961776"/>
    <w:rsid w:val="00961871"/>
    <w:rsid w:val="00961FD9"/>
    <w:rsid w:val="009621BC"/>
    <w:rsid w:val="00962814"/>
    <w:rsid w:val="0096284F"/>
    <w:rsid w:val="00962865"/>
    <w:rsid w:val="009628D6"/>
    <w:rsid w:val="009629FF"/>
    <w:rsid w:val="00962B03"/>
    <w:rsid w:val="00962C01"/>
    <w:rsid w:val="00962DFB"/>
    <w:rsid w:val="00963511"/>
    <w:rsid w:val="00963856"/>
    <w:rsid w:val="00963975"/>
    <w:rsid w:val="00963D73"/>
    <w:rsid w:val="009642CE"/>
    <w:rsid w:val="00964481"/>
    <w:rsid w:val="009647B2"/>
    <w:rsid w:val="0096487C"/>
    <w:rsid w:val="0096487D"/>
    <w:rsid w:val="009648EA"/>
    <w:rsid w:val="00964905"/>
    <w:rsid w:val="009649EC"/>
    <w:rsid w:val="00964F5C"/>
    <w:rsid w:val="00964F73"/>
    <w:rsid w:val="009650E2"/>
    <w:rsid w:val="009651A3"/>
    <w:rsid w:val="009651E2"/>
    <w:rsid w:val="00965636"/>
    <w:rsid w:val="009656CF"/>
    <w:rsid w:val="00965B86"/>
    <w:rsid w:val="00965C6B"/>
    <w:rsid w:val="00965E1A"/>
    <w:rsid w:val="00965F54"/>
    <w:rsid w:val="009660D2"/>
    <w:rsid w:val="00966265"/>
    <w:rsid w:val="00966435"/>
    <w:rsid w:val="00966509"/>
    <w:rsid w:val="00966788"/>
    <w:rsid w:val="00966B75"/>
    <w:rsid w:val="00966CD9"/>
    <w:rsid w:val="00966EC8"/>
    <w:rsid w:val="00966FEA"/>
    <w:rsid w:val="0096704E"/>
    <w:rsid w:val="0096724F"/>
    <w:rsid w:val="00967264"/>
    <w:rsid w:val="009672AF"/>
    <w:rsid w:val="00967440"/>
    <w:rsid w:val="00967572"/>
    <w:rsid w:val="00967616"/>
    <w:rsid w:val="009678FD"/>
    <w:rsid w:val="00967AF6"/>
    <w:rsid w:val="00967FAA"/>
    <w:rsid w:val="009700D5"/>
    <w:rsid w:val="0097015A"/>
    <w:rsid w:val="009701DC"/>
    <w:rsid w:val="00970608"/>
    <w:rsid w:val="00970831"/>
    <w:rsid w:val="0097083F"/>
    <w:rsid w:val="00970850"/>
    <w:rsid w:val="00970ABD"/>
    <w:rsid w:val="00970D6A"/>
    <w:rsid w:val="00970D92"/>
    <w:rsid w:val="00971066"/>
    <w:rsid w:val="0097139C"/>
    <w:rsid w:val="0097166C"/>
    <w:rsid w:val="009717FE"/>
    <w:rsid w:val="00971821"/>
    <w:rsid w:val="00971890"/>
    <w:rsid w:val="00971FBB"/>
    <w:rsid w:val="00972587"/>
    <w:rsid w:val="009725C2"/>
    <w:rsid w:val="009726EC"/>
    <w:rsid w:val="0097282A"/>
    <w:rsid w:val="00972B1F"/>
    <w:rsid w:val="00972C22"/>
    <w:rsid w:val="00972D19"/>
    <w:rsid w:val="00972D32"/>
    <w:rsid w:val="00972E00"/>
    <w:rsid w:val="00973057"/>
    <w:rsid w:val="0097309B"/>
    <w:rsid w:val="009732C3"/>
    <w:rsid w:val="00973348"/>
    <w:rsid w:val="0097357C"/>
    <w:rsid w:val="00973679"/>
    <w:rsid w:val="009736BE"/>
    <w:rsid w:val="00973824"/>
    <w:rsid w:val="0097387A"/>
    <w:rsid w:val="0097387D"/>
    <w:rsid w:val="00973A28"/>
    <w:rsid w:val="00973BC1"/>
    <w:rsid w:val="00973CE7"/>
    <w:rsid w:val="009742FD"/>
    <w:rsid w:val="00974670"/>
    <w:rsid w:val="0097490A"/>
    <w:rsid w:val="00974A38"/>
    <w:rsid w:val="00974A3B"/>
    <w:rsid w:val="00974BD5"/>
    <w:rsid w:val="00974C03"/>
    <w:rsid w:val="00975401"/>
    <w:rsid w:val="0097551E"/>
    <w:rsid w:val="009756E3"/>
    <w:rsid w:val="009759B9"/>
    <w:rsid w:val="00975A8A"/>
    <w:rsid w:val="00975D37"/>
    <w:rsid w:val="00975D9A"/>
    <w:rsid w:val="00975E21"/>
    <w:rsid w:val="00976093"/>
    <w:rsid w:val="009761C0"/>
    <w:rsid w:val="009761D6"/>
    <w:rsid w:val="00976352"/>
    <w:rsid w:val="00976484"/>
    <w:rsid w:val="009765BA"/>
    <w:rsid w:val="009767D0"/>
    <w:rsid w:val="0097690A"/>
    <w:rsid w:val="00976B60"/>
    <w:rsid w:val="00976C69"/>
    <w:rsid w:val="00976E18"/>
    <w:rsid w:val="0097741A"/>
    <w:rsid w:val="00977560"/>
    <w:rsid w:val="00977643"/>
    <w:rsid w:val="009778FF"/>
    <w:rsid w:val="00977A32"/>
    <w:rsid w:val="00977BA6"/>
    <w:rsid w:val="00977BEF"/>
    <w:rsid w:val="00977E62"/>
    <w:rsid w:val="00977EFB"/>
    <w:rsid w:val="00980B25"/>
    <w:rsid w:val="00980B9A"/>
    <w:rsid w:val="00980C9C"/>
    <w:rsid w:val="00980CCD"/>
    <w:rsid w:val="00980DDB"/>
    <w:rsid w:val="0098113D"/>
    <w:rsid w:val="00981194"/>
    <w:rsid w:val="00981692"/>
    <w:rsid w:val="00981713"/>
    <w:rsid w:val="00981752"/>
    <w:rsid w:val="00981892"/>
    <w:rsid w:val="009818AB"/>
    <w:rsid w:val="00981A46"/>
    <w:rsid w:val="00981BA7"/>
    <w:rsid w:val="0098226E"/>
    <w:rsid w:val="009826A2"/>
    <w:rsid w:val="00982851"/>
    <w:rsid w:val="00982B17"/>
    <w:rsid w:val="00982BB9"/>
    <w:rsid w:val="00982BDC"/>
    <w:rsid w:val="00983085"/>
    <w:rsid w:val="009832C0"/>
    <w:rsid w:val="0098361E"/>
    <w:rsid w:val="0098374F"/>
    <w:rsid w:val="009837AC"/>
    <w:rsid w:val="00983A22"/>
    <w:rsid w:val="00983A50"/>
    <w:rsid w:val="00983AA7"/>
    <w:rsid w:val="00983DFE"/>
    <w:rsid w:val="00983FB2"/>
    <w:rsid w:val="00983FB7"/>
    <w:rsid w:val="00984279"/>
    <w:rsid w:val="009842DD"/>
    <w:rsid w:val="0098488F"/>
    <w:rsid w:val="00984DDB"/>
    <w:rsid w:val="00984E9B"/>
    <w:rsid w:val="00984F8C"/>
    <w:rsid w:val="0098502C"/>
    <w:rsid w:val="009850A2"/>
    <w:rsid w:val="009851D2"/>
    <w:rsid w:val="00985603"/>
    <w:rsid w:val="009858CC"/>
    <w:rsid w:val="00985A06"/>
    <w:rsid w:val="00985BCB"/>
    <w:rsid w:val="00985D9F"/>
    <w:rsid w:val="009860E1"/>
    <w:rsid w:val="00986179"/>
    <w:rsid w:val="00986552"/>
    <w:rsid w:val="00986A33"/>
    <w:rsid w:val="00986A75"/>
    <w:rsid w:val="00986B3B"/>
    <w:rsid w:val="00986D5F"/>
    <w:rsid w:val="00986E8E"/>
    <w:rsid w:val="00986EE9"/>
    <w:rsid w:val="00986FF6"/>
    <w:rsid w:val="0098717F"/>
    <w:rsid w:val="009875DD"/>
    <w:rsid w:val="00987653"/>
    <w:rsid w:val="00987770"/>
    <w:rsid w:val="009877BD"/>
    <w:rsid w:val="00987863"/>
    <w:rsid w:val="00987B6B"/>
    <w:rsid w:val="00987BB0"/>
    <w:rsid w:val="00987CAE"/>
    <w:rsid w:val="009903AF"/>
    <w:rsid w:val="00990566"/>
    <w:rsid w:val="00990754"/>
    <w:rsid w:val="009907AD"/>
    <w:rsid w:val="009909CE"/>
    <w:rsid w:val="00990B2D"/>
    <w:rsid w:val="00990B33"/>
    <w:rsid w:val="00990B99"/>
    <w:rsid w:val="00990BF8"/>
    <w:rsid w:val="00990C56"/>
    <w:rsid w:val="00990CA3"/>
    <w:rsid w:val="0099118B"/>
    <w:rsid w:val="00991527"/>
    <w:rsid w:val="0099152D"/>
    <w:rsid w:val="009917AD"/>
    <w:rsid w:val="00991C85"/>
    <w:rsid w:val="00991CE3"/>
    <w:rsid w:val="00992B43"/>
    <w:rsid w:val="00993815"/>
    <w:rsid w:val="00993ACB"/>
    <w:rsid w:val="00993B92"/>
    <w:rsid w:val="009942FD"/>
    <w:rsid w:val="00994354"/>
    <w:rsid w:val="009943C5"/>
    <w:rsid w:val="00994468"/>
    <w:rsid w:val="0099453F"/>
    <w:rsid w:val="00994676"/>
    <w:rsid w:val="00994856"/>
    <w:rsid w:val="00994B9D"/>
    <w:rsid w:val="00994E5F"/>
    <w:rsid w:val="00994E7E"/>
    <w:rsid w:val="00994E96"/>
    <w:rsid w:val="00994FC1"/>
    <w:rsid w:val="00995030"/>
    <w:rsid w:val="0099575B"/>
    <w:rsid w:val="00995B80"/>
    <w:rsid w:val="00995E7C"/>
    <w:rsid w:val="00995F82"/>
    <w:rsid w:val="00995F85"/>
    <w:rsid w:val="00996189"/>
    <w:rsid w:val="009965DB"/>
    <w:rsid w:val="00996671"/>
    <w:rsid w:val="009966A8"/>
    <w:rsid w:val="00996B9A"/>
    <w:rsid w:val="00996CC6"/>
    <w:rsid w:val="00996D66"/>
    <w:rsid w:val="00996E07"/>
    <w:rsid w:val="00996F4B"/>
    <w:rsid w:val="00996F54"/>
    <w:rsid w:val="00997034"/>
    <w:rsid w:val="00997050"/>
    <w:rsid w:val="0099710C"/>
    <w:rsid w:val="00997527"/>
    <w:rsid w:val="00997702"/>
    <w:rsid w:val="009977EE"/>
    <w:rsid w:val="009977FF"/>
    <w:rsid w:val="00997CD2"/>
    <w:rsid w:val="009A02EF"/>
    <w:rsid w:val="009A0315"/>
    <w:rsid w:val="009A04AF"/>
    <w:rsid w:val="009A064D"/>
    <w:rsid w:val="009A0D5C"/>
    <w:rsid w:val="009A0E1C"/>
    <w:rsid w:val="009A1135"/>
    <w:rsid w:val="009A11F7"/>
    <w:rsid w:val="009A1236"/>
    <w:rsid w:val="009A13E3"/>
    <w:rsid w:val="009A1C3B"/>
    <w:rsid w:val="009A1D4A"/>
    <w:rsid w:val="009A1E86"/>
    <w:rsid w:val="009A1ED0"/>
    <w:rsid w:val="009A2316"/>
    <w:rsid w:val="009A2374"/>
    <w:rsid w:val="009A2426"/>
    <w:rsid w:val="009A24A9"/>
    <w:rsid w:val="009A24EC"/>
    <w:rsid w:val="009A27AC"/>
    <w:rsid w:val="009A2AD0"/>
    <w:rsid w:val="009A30A0"/>
    <w:rsid w:val="009A30FE"/>
    <w:rsid w:val="009A3126"/>
    <w:rsid w:val="009A320F"/>
    <w:rsid w:val="009A33E3"/>
    <w:rsid w:val="009A367E"/>
    <w:rsid w:val="009A36C8"/>
    <w:rsid w:val="009A375A"/>
    <w:rsid w:val="009A3BD3"/>
    <w:rsid w:val="009A3C94"/>
    <w:rsid w:val="009A3CB6"/>
    <w:rsid w:val="009A3FA6"/>
    <w:rsid w:val="009A3FCB"/>
    <w:rsid w:val="009A4314"/>
    <w:rsid w:val="009A4411"/>
    <w:rsid w:val="009A47F7"/>
    <w:rsid w:val="009A48BD"/>
    <w:rsid w:val="009A4C4A"/>
    <w:rsid w:val="009A539D"/>
    <w:rsid w:val="009A57D3"/>
    <w:rsid w:val="009A59C4"/>
    <w:rsid w:val="009A5A67"/>
    <w:rsid w:val="009A5BCA"/>
    <w:rsid w:val="009A5BF5"/>
    <w:rsid w:val="009A5E0D"/>
    <w:rsid w:val="009A614B"/>
    <w:rsid w:val="009A61E8"/>
    <w:rsid w:val="009A636D"/>
    <w:rsid w:val="009A64E3"/>
    <w:rsid w:val="009A6677"/>
    <w:rsid w:val="009A6736"/>
    <w:rsid w:val="009A6994"/>
    <w:rsid w:val="009A6B57"/>
    <w:rsid w:val="009A6B5C"/>
    <w:rsid w:val="009A6B66"/>
    <w:rsid w:val="009A6B8D"/>
    <w:rsid w:val="009A6BF3"/>
    <w:rsid w:val="009A6C77"/>
    <w:rsid w:val="009A6D8B"/>
    <w:rsid w:val="009A6EAE"/>
    <w:rsid w:val="009A708C"/>
    <w:rsid w:val="009A7219"/>
    <w:rsid w:val="009A7336"/>
    <w:rsid w:val="009A7365"/>
    <w:rsid w:val="009A74A0"/>
    <w:rsid w:val="009A75DF"/>
    <w:rsid w:val="009A7A22"/>
    <w:rsid w:val="009A7A78"/>
    <w:rsid w:val="009B007D"/>
    <w:rsid w:val="009B0299"/>
    <w:rsid w:val="009B03BE"/>
    <w:rsid w:val="009B05CB"/>
    <w:rsid w:val="009B0665"/>
    <w:rsid w:val="009B0966"/>
    <w:rsid w:val="009B0980"/>
    <w:rsid w:val="009B0AF5"/>
    <w:rsid w:val="009B0BA6"/>
    <w:rsid w:val="009B0C8F"/>
    <w:rsid w:val="009B0D51"/>
    <w:rsid w:val="009B0DF5"/>
    <w:rsid w:val="009B0F47"/>
    <w:rsid w:val="009B12DA"/>
    <w:rsid w:val="009B142E"/>
    <w:rsid w:val="009B1494"/>
    <w:rsid w:val="009B1495"/>
    <w:rsid w:val="009B1C80"/>
    <w:rsid w:val="009B1F4F"/>
    <w:rsid w:val="009B2095"/>
    <w:rsid w:val="009B22C5"/>
    <w:rsid w:val="009B23B2"/>
    <w:rsid w:val="009B240A"/>
    <w:rsid w:val="009B2449"/>
    <w:rsid w:val="009B2644"/>
    <w:rsid w:val="009B272A"/>
    <w:rsid w:val="009B27DC"/>
    <w:rsid w:val="009B29FB"/>
    <w:rsid w:val="009B2D27"/>
    <w:rsid w:val="009B2E5C"/>
    <w:rsid w:val="009B2F6C"/>
    <w:rsid w:val="009B2FD8"/>
    <w:rsid w:val="009B32FB"/>
    <w:rsid w:val="009B338E"/>
    <w:rsid w:val="009B3443"/>
    <w:rsid w:val="009B34B9"/>
    <w:rsid w:val="009B3883"/>
    <w:rsid w:val="009B3BD4"/>
    <w:rsid w:val="009B3E1D"/>
    <w:rsid w:val="009B3EBE"/>
    <w:rsid w:val="009B416D"/>
    <w:rsid w:val="009B43D4"/>
    <w:rsid w:val="009B43DE"/>
    <w:rsid w:val="009B4632"/>
    <w:rsid w:val="009B4652"/>
    <w:rsid w:val="009B4663"/>
    <w:rsid w:val="009B469F"/>
    <w:rsid w:val="009B4A64"/>
    <w:rsid w:val="009B4A6F"/>
    <w:rsid w:val="009B4F81"/>
    <w:rsid w:val="009B5248"/>
    <w:rsid w:val="009B5449"/>
    <w:rsid w:val="009B54BA"/>
    <w:rsid w:val="009B584B"/>
    <w:rsid w:val="009B588E"/>
    <w:rsid w:val="009B5C75"/>
    <w:rsid w:val="009B6188"/>
    <w:rsid w:val="009B623A"/>
    <w:rsid w:val="009B66D7"/>
    <w:rsid w:val="009B671C"/>
    <w:rsid w:val="009B6B86"/>
    <w:rsid w:val="009B6E0B"/>
    <w:rsid w:val="009B701A"/>
    <w:rsid w:val="009B70AD"/>
    <w:rsid w:val="009B768E"/>
    <w:rsid w:val="009B7709"/>
    <w:rsid w:val="009B77E4"/>
    <w:rsid w:val="009B7A37"/>
    <w:rsid w:val="009B7D4B"/>
    <w:rsid w:val="009B7F25"/>
    <w:rsid w:val="009C0057"/>
    <w:rsid w:val="009C00B8"/>
    <w:rsid w:val="009C03E0"/>
    <w:rsid w:val="009C07A4"/>
    <w:rsid w:val="009C093C"/>
    <w:rsid w:val="009C0C52"/>
    <w:rsid w:val="009C0F42"/>
    <w:rsid w:val="009C1042"/>
    <w:rsid w:val="009C13A7"/>
    <w:rsid w:val="009C13FA"/>
    <w:rsid w:val="009C1466"/>
    <w:rsid w:val="009C1719"/>
    <w:rsid w:val="009C1ADF"/>
    <w:rsid w:val="009C1C86"/>
    <w:rsid w:val="009C1E14"/>
    <w:rsid w:val="009C1E21"/>
    <w:rsid w:val="009C2110"/>
    <w:rsid w:val="009C2417"/>
    <w:rsid w:val="009C2458"/>
    <w:rsid w:val="009C26FA"/>
    <w:rsid w:val="009C273B"/>
    <w:rsid w:val="009C2821"/>
    <w:rsid w:val="009C29CE"/>
    <w:rsid w:val="009C2A3A"/>
    <w:rsid w:val="009C2B10"/>
    <w:rsid w:val="009C2C5D"/>
    <w:rsid w:val="009C30F2"/>
    <w:rsid w:val="009C3166"/>
    <w:rsid w:val="009C37A2"/>
    <w:rsid w:val="009C392C"/>
    <w:rsid w:val="009C3B52"/>
    <w:rsid w:val="009C41C7"/>
    <w:rsid w:val="009C41FB"/>
    <w:rsid w:val="009C46BA"/>
    <w:rsid w:val="009C47C2"/>
    <w:rsid w:val="009C4C41"/>
    <w:rsid w:val="009C5020"/>
    <w:rsid w:val="009C5416"/>
    <w:rsid w:val="009C5540"/>
    <w:rsid w:val="009C55E3"/>
    <w:rsid w:val="009C5886"/>
    <w:rsid w:val="009C5B50"/>
    <w:rsid w:val="009C5BB4"/>
    <w:rsid w:val="009C5C90"/>
    <w:rsid w:val="009C5E4D"/>
    <w:rsid w:val="009C633E"/>
    <w:rsid w:val="009C636A"/>
    <w:rsid w:val="009C689B"/>
    <w:rsid w:val="009C68DA"/>
    <w:rsid w:val="009C6935"/>
    <w:rsid w:val="009C693C"/>
    <w:rsid w:val="009C69EE"/>
    <w:rsid w:val="009C6C1E"/>
    <w:rsid w:val="009C6C47"/>
    <w:rsid w:val="009C6ED9"/>
    <w:rsid w:val="009C722B"/>
    <w:rsid w:val="009C7276"/>
    <w:rsid w:val="009C72B4"/>
    <w:rsid w:val="009C7356"/>
    <w:rsid w:val="009C74C0"/>
    <w:rsid w:val="009C7545"/>
    <w:rsid w:val="009C754B"/>
    <w:rsid w:val="009C75F5"/>
    <w:rsid w:val="009C76C0"/>
    <w:rsid w:val="009C77DD"/>
    <w:rsid w:val="009C788B"/>
    <w:rsid w:val="009C7949"/>
    <w:rsid w:val="009C7C60"/>
    <w:rsid w:val="009C7C69"/>
    <w:rsid w:val="009C7D6D"/>
    <w:rsid w:val="009C7D95"/>
    <w:rsid w:val="009D0022"/>
    <w:rsid w:val="009D00ED"/>
    <w:rsid w:val="009D01AA"/>
    <w:rsid w:val="009D0393"/>
    <w:rsid w:val="009D0B41"/>
    <w:rsid w:val="009D0C9B"/>
    <w:rsid w:val="009D1138"/>
    <w:rsid w:val="009D11BE"/>
    <w:rsid w:val="009D11C3"/>
    <w:rsid w:val="009D13DF"/>
    <w:rsid w:val="009D1416"/>
    <w:rsid w:val="009D1621"/>
    <w:rsid w:val="009D17D1"/>
    <w:rsid w:val="009D17E9"/>
    <w:rsid w:val="009D18D7"/>
    <w:rsid w:val="009D1B37"/>
    <w:rsid w:val="009D1C81"/>
    <w:rsid w:val="009D1DB3"/>
    <w:rsid w:val="009D1E08"/>
    <w:rsid w:val="009D1E36"/>
    <w:rsid w:val="009D202C"/>
    <w:rsid w:val="009D224E"/>
    <w:rsid w:val="009D226C"/>
    <w:rsid w:val="009D2399"/>
    <w:rsid w:val="009D2529"/>
    <w:rsid w:val="009D2547"/>
    <w:rsid w:val="009D2A49"/>
    <w:rsid w:val="009D2A6D"/>
    <w:rsid w:val="009D2D3F"/>
    <w:rsid w:val="009D2E50"/>
    <w:rsid w:val="009D2EEA"/>
    <w:rsid w:val="009D2FFA"/>
    <w:rsid w:val="009D34DC"/>
    <w:rsid w:val="009D36BE"/>
    <w:rsid w:val="009D388B"/>
    <w:rsid w:val="009D3ACA"/>
    <w:rsid w:val="009D40AB"/>
    <w:rsid w:val="009D4650"/>
    <w:rsid w:val="009D46FC"/>
    <w:rsid w:val="009D478E"/>
    <w:rsid w:val="009D4CFB"/>
    <w:rsid w:val="009D5341"/>
    <w:rsid w:val="009D54BB"/>
    <w:rsid w:val="009D5721"/>
    <w:rsid w:val="009D59EE"/>
    <w:rsid w:val="009D5A0F"/>
    <w:rsid w:val="009D5B2B"/>
    <w:rsid w:val="009D5CFF"/>
    <w:rsid w:val="009D5F02"/>
    <w:rsid w:val="009D6005"/>
    <w:rsid w:val="009D602F"/>
    <w:rsid w:val="009D60D0"/>
    <w:rsid w:val="009D63B3"/>
    <w:rsid w:val="009D6499"/>
    <w:rsid w:val="009D6578"/>
    <w:rsid w:val="009D6A12"/>
    <w:rsid w:val="009D6BC8"/>
    <w:rsid w:val="009D718F"/>
    <w:rsid w:val="009D748E"/>
    <w:rsid w:val="009D787A"/>
    <w:rsid w:val="009D79A9"/>
    <w:rsid w:val="009D7B4F"/>
    <w:rsid w:val="009D7D6D"/>
    <w:rsid w:val="009E001C"/>
    <w:rsid w:val="009E00C2"/>
    <w:rsid w:val="009E044D"/>
    <w:rsid w:val="009E0500"/>
    <w:rsid w:val="009E07C0"/>
    <w:rsid w:val="009E0BFF"/>
    <w:rsid w:val="009E0C49"/>
    <w:rsid w:val="009E0CB3"/>
    <w:rsid w:val="009E0CFD"/>
    <w:rsid w:val="009E0D61"/>
    <w:rsid w:val="009E0DDC"/>
    <w:rsid w:val="009E1477"/>
    <w:rsid w:val="009E153A"/>
    <w:rsid w:val="009E1908"/>
    <w:rsid w:val="009E1CBB"/>
    <w:rsid w:val="009E209B"/>
    <w:rsid w:val="009E2407"/>
    <w:rsid w:val="009E2902"/>
    <w:rsid w:val="009E29F5"/>
    <w:rsid w:val="009E2A15"/>
    <w:rsid w:val="009E2ADD"/>
    <w:rsid w:val="009E2FA8"/>
    <w:rsid w:val="009E311C"/>
    <w:rsid w:val="009E3252"/>
    <w:rsid w:val="009E3468"/>
    <w:rsid w:val="009E3558"/>
    <w:rsid w:val="009E37C6"/>
    <w:rsid w:val="009E3839"/>
    <w:rsid w:val="009E3965"/>
    <w:rsid w:val="009E3A2B"/>
    <w:rsid w:val="009E3BE6"/>
    <w:rsid w:val="009E3E7A"/>
    <w:rsid w:val="009E4097"/>
    <w:rsid w:val="009E412B"/>
    <w:rsid w:val="009E4291"/>
    <w:rsid w:val="009E43AA"/>
    <w:rsid w:val="009E43C6"/>
    <w:rsid w:val="009E43DE"/>
    <w:rsid w:val="009E447E"/>
    <w:rsid w:val="009E470F"/>
    <w:rsid w:val="009E49D3"/>
    <w:rsid w:val="009E4A0F"/>
    <w:rsid w:val="009E4AE7"/>
    <w:rsid w:val="009E4B2B"/>
    <w:rsid w:val="009E4BD6"/>
    <w:rsid w:val="009E4C65"/>
    <w:rsid w:val="009E4CFE"/>
    <w:rsid w:val="009E4D50"/>
    <w:rsid w:val="009E50FA"/>
    <w:rsid w:val="009E5128"/>
    <w:rsid w:val="009E51C0"/>
    <w:rsid w:val="009E54D7"/>
    <w:rsid w:val="009E5594"/>
    <w:rsid w:val="009E55E1"/>
    <w:rsid w:val="009E55FC"/>
    <w:rsid w:val="009E56DB"/>
    <w:rsid w:val="009E59D1"/>
    <w:rsid w:val="009E5B39"/>
    <w:rsid w:val="009E5C95"/>
    <w:rsid w:val="009E5E6E"/>
    <w:rsid w:val="009E616F"/>
    <w:rsid w:val="009E6173"/>
    <w:rsid w:val="009E6361"/>
    <w:rsid w:val="009E6767"/>
    <w:rsid w:val="009E68AB"/>
    <w:rsid w:val="009E6A26"/>
    <w:rsid w:val="009E6C62"/>
    <w:rsid w:val="009E6D00"/>
    <w:rsid w:val="009E6ECC"/>
    <w:rsid w:val="009E7220"/>
    <w:rsid w:val="009E75D5"/>
    <w:rsid w:val="009E7840"/>
    <w:rsid w:val="009E788F"/>
    <w:rsid w:val="009E7DB5"/>
    <w:rsid w:val="009F0357"/>
    <w:rsid w:val="009F085B"/>
    <w:rsid w:val="009F0974"/>
    <w:rsid w:val="009F0977"/>
    <w:rsid w:val="009F0B19"/>
    <w:rsid w:val="009F0F1A"/>
    <w:rsid w:val="009F0F42"/>
    <w:rsid w:val="009F12D2"/>
    <w:rsid w:val="009F1308"/>
    <w:rsid w:val="009F1348"/>
    <w:rsid w:val="009F14A5"/>
    <w:rsid w:val="009F15A9"/>
    <w:rsid w:val="009F161C"/>
    <w:rsid w:val="009F1628"/>
    <w:rsid w:val="009F1C7E"/>
    <w:rsid w:val="009F1EB8"/>
    <w:rsid w:val="009F1FAF"/>
    <w:rsid w:val="009F1FE5"/>
    <w:rsid w:val="009F1FED"/>
    <w:rsid w:val="009F20B8"/>
    <w:rsid w:val="009F21DC"/>
    <w:rsid w:val="009F2422"/>
    <w:rsid w:val="009F24E4"/>
    <w:rsid w:val="009F2ED7"/>
    <w:rsid w:val="009F3032"/>
    <w:rsid w:val="009F317F"/>
    <w:rsid w:val="009F330D"/>
    <w:rsid w:val="009F3338"/>
    <w:rsid w:val="009F348A"/>
    <w:rsid w:val="009F349C"/>
    <w:rsid w:val="009F3596"/>
    <w:rsid w:val="009F3645"/>
    <w:rsid w:val="009F3E86"/>
    <w:rsid w:val="009F4115"/>
    <w:rsid w:val="009F414F"/>
    <w:rsid w:val="009F4243"/>
    <w:rsid w:val="009F42D9"/>
    <w:rsid w:val="009F448F"/>
    <w:rsid w:val="009F453B"/>
    <w:rsid w:val="009F460D"/>
    <w:rsid w:val="009F471A"/>
    <w:rsid w:val="009F4758"/>
    <w:rsid w:val="009F4856"/>
    <w:rsid w:val="009F4DDA"/>
    <w:rsid w:val="009F4FED"/>
    <w:rsid w:val="009F52FB"/>
    <w:rsid w:val="009F5625"/>
    <w:rsid w:val="009F56A0"/>
    <w:rsid w:val="009F58A0"/>
    <w:rsid w:val="009F5BD7"/>
    <w:rsid w:val="009F5D72"/>
    <w:rsid w:val="009F5F7A"/>
    <w:rsid w:val="009F6376"/>
    <w:rsid w:val="009F6486"/>
    <w:rsid w:val="009F6528"/>
    <w:rsid w:val="009F66C1"/>
    <w:rsid w:val="009F670D"/>
    <w:rsid w:val="009F677E"/>
    <w:rsid w:val="009F6AF1"/>
    <w:rsid w:val="009F6CD3"/>
    <w:rsid w:val="009F6D9E"/>
    <w:rsid w:val="009F6F37"/>
    <w:rsid w:val="009F6FCB"/>
    <w:rsid w:val="009F75BD"/>
    <w:rsid w:val="009F7A6D"/>
    <w:rsid w:val="009F7DAF"/>
    <w:rsid w:val="009F7ECE"/>
    <w:rsid w:val="00A000D5"/>
    <w:rsid w:val="00A004A1"/>
    <w:rsid w:val="00A004E5"/>
    <w:rsid w:val="00A00669"/>
    <w:rsid w:val="00A00676"/>
    <w:rsid w:val="00A008A5"/>
    <w:rsid w:val="00A0097A"/>
    <w:rsid w:val="00A00D36"/>
    <w:rsid w:val="00A00D79"/>
    <w:rsid w:val="00A01211"/>
    <w:rsid w:val="00A0133E"/>
    <w:rsid w:val="00A016AF"/>
    <w:rsid w:val="00A016EB"/>
    <w:rsid w:val="00A01A87"/>
    <w:rsid w:val="00A01EDE"/>
    <w:rsid w:val="00A020B9"/>
    <w:rsid w:val="00A0231C"/>
    <w:rsid w:val="00A02447"/>
    <w:rsid w:val="00A02533"/>
    <w:rsid w:val="00A02598"/>
    <w:rsid w:val="00A0285A"/>
    <w:rsid w:val="00A02905"/>
    <w:rsid w:val="00A0296C"/>
    <w:rsid w:val="00A02982"/>
    <w:rsid w:val="00A02B49"/>
    <w:rsid w:val="00A02B4F"/>
    <w:rsid w:val="00A02C85"/>
    <w:rsid w:val="00A02E92"/>
    <w:rsid w:val="00A03013"/>
    <w:rsid w:val="00A034DC"/>
    <w:rsid w:val="00A0359C"/>
    <w:rsid w:val="00A03682"/>
    <w:rsid w:val="00A039EA"/>
    <w:rsid w:val="00A03A79"/>
    <w:rsid w:val="00A03A83"/>
    <w:rsid w:val="00A03AFA"/>
    <w:rsid w:val="00A03B5F"/>
    <w:rsid w:val="00A03CF9"/>
    <w:rsid w:val="00A03D76"/>
    <w:rsid w:val="00A04036"/>
    <w:rsid w:val="00A04104"/>
    <w:rsid w:val="00A0415A"/>
    <w:rsid w:val="00A04457"/>
    <w:rsid w:val="00A045B4"/>
    <w:rsid w:val="00A047ED"/>
    <w:rsid w:val="00A049B0"/>
    <w:rsid w:val="00A04BEF"/>
    <w:rsid w:val="00A04BF7"/>
    <w:rsid w:val="00A04C16"/>
    <w:rsid w:val="00A04E44"/>
    <w:rsid w:val="00A04E8F"/>
    <w:rsid w:val="00A05102"/>
    <w:rsid w:val="00A05783"/>
    <w:rsid w:val="00A05C8A"/>
    <w:rsid w:val="00A05E54"/>
    <w:rsid w:val="00A05EF8"/>
    <w:rsid w:val="00A0609E"/>
    <w:rsid w:val="00A0626C"/>
    <w:rsid w:val="00A0643D"/>
    <w:rsid w:val="00A064A7"/>
    <w:rsid w:val="00A0662B"/>
    <w:rsid w:val="00A069EB"/>
    <w:rsid w:val="00A069ED"/>
    <w:rsid w:val="00A06B82"/>
    <w:rsid w:val="00A06FD1"/>
    <w:rsid w:val="00A07023"/>
    <w:rsid w:val="00A07482"/>
    <w:rsid w:val="00A074BB"/>
    <w:rsid w:val="00A075D7"/>
    <w:rsid w:val="00A0773A"/>
    <w:rsid w:val="00A0788A"/>
    <w:rsid w:val="00A07A19"/>
    <w:rsid w:val="00A07BA6"/>
    <w:rsid w:val="00A07CEF"/>
    <w:rsid w:val="00A07CF6"/>
    <w:rsid w:val="00A07D64"/>
    <w:rsid w:val="00A10138"/>
    <w:rsid w:val="00A102A3"/>
    <w:rsid w:val="00A106A5"/>
    <w:rsid w:val="00A10880"/>
    <w:rsid w:val="00A1093D"/>
    <w:rsid w:val="00A10AD0"/>
    <w:rsid w:val="00A10B8A"/>
    <w:rsid w:val="00A10CBB"/>
    <w:rsid w:val="00A10E0B"/>
    <w:rsid w:val="00A10FA2"/>
    <w:rsid w:val="00A11135"/>
    <w:rsid w:val="00A114FB"/>
    <w:rsid w:val="00A1166A"/>
    <w:rsid w:val="00A119D8"/>
    <w:rsid w:val="00A11E09"/>
    <w:rsid w:val="00A11E9D"/>
    <w:rsid w:val="00A1209A"/>
    <w:rsid w:val="00A12116"/>
    <w:rsid w:val="00A12167"/>
    <w:rsid w:val="00A1241B"/>
    <w:rsid w:val="00A12509"/>
    <w:rsid w:val="00A12630"/>
    <w:rsid w:val="00A12D46"/>
    <w:rsid w:val="00A12D84"/>
    <w:rsid w:val="00A13082"/>
    <w:rsid w:val="00A130C0"/>
    <w:rsid w:val="00A13152"/>
    <w:rsid w:val="00A132A7"/>
    <w:rsid w:val="00A134B7"/>
    <w:rsid w:val="00A13762"/>
    <w:rsid w:val="00A13846"/>
    <w:rsid w:val="00A13850"/>
    <w:rsid w:val="00A13870"/>
    <w:rsid w:val="00A13913"/>
    <w:rsid w:val="00A13925"/>
    <w:rsid w:val="00A13A24"/>
    <w:rsid w:val="00A13C66"/>
    <w:rsid w:val="00A13FC0"/>
    <w:rsid w:val="00A13FF8"/>
    <w:rsid w:val="00A142C7"/>
    <w:rsid w:val="00A14355"/>
    <w:rsid w:val="00A14715"/>
    <w:rsid w:val="00A14AF6"/>
    <w:rsid w:val="00A14C73"/>
    <w:rsid w:val="00A14C95"/>
    <w:rsid w:val="00A14DC8"/>
    <w:rsid w:val="00A14EE3"/>
    <w:rsid w:val="00A14FF5"/>
    <w:rsid w:val="00A152B4"/>
    <w:rsid w:val="00A154C9"/>
    <w:rsid w:val="00A158C9"/>
    <w:rsid w:val="00A15AAF"/>
    <w:rsid w:val="00A15C68"/>
    <w:rsid w:val="00A15D11"/>
    <w:rsid w:val="00A160D6"/>
    <w:rsid w:val="00A163E8"/>
    <w:rsid w:val="00A16562"/>
    <w:rsid w:val="00A166D1"/>
    <w:rsid w:val="00A16710"/>
    <w:rsid w:val="00A167A4"/>
    <w:rsid w:val="00A1683F"/>
    <w:rsid w:val="00A16968"/>
    <w:rsid w:val="00A169FF"/>
    <w:rsid w:val="00A16C35"/>
    <w:rsid w:val="00A16EEA"/>
    <w:rsid w:val="00A16F96"/>
    <w:rsid w:val="00A16FE6"/>
    <w:rsid w:val="00A1711F"/>
    <w:rsid w:val="00A171D5"/>
    <w:rsid w:val="00A17625"/>
    <w:rsid w:val="00A17C60"/>
    <w:rsid w:val="00A20061"/>
    <w:rsid w:val="00A20190"/>
    <w:rsid w:val="00A203C7"/>
    <w:rsid w:val="00A205E6"/>
    <w:rsid w:val="00A2091C"/>
    <w:rsid w:val="00A20996"/>
    <w:rsid w:val="00A20EAB"/>
    <w:rsid w:val="00A2102D"/>
    <w:rsid w:val="00A2154A"/>
    <w:rsid w:val="00A21636"/>
    <w:rsid w:val="00A21807"/>
    <w:rsid w:val="00A21853"/>
    <w:rsid w:val="00A21A43"/>
    <w:rsid w:val="00A21CDF"/>
    <w:rsid w:val="00A21D01"/>
    <w:rsid w:val="00A21FF0"/>
    <w:rsid w:val="00A22126"/>
    <w:rsid w:val="00A2224D"/>
    <w:rsid w:val="00A22271"/>
    <w:rsid w:val="00A222DC"/>
    <w:rsid w:val="00A2232A"/>
    <w:rsid w:val="00A2237C"/>
    <w:rsid w:val="00A225AA"/>
    <w:rsid w:val="00A22A66"/>
    <w:rsid w:val="00A22B8F"/>
    <w:rsid w:val="00A22D81"/>
    <w:rsid w:val="00A22E51"/>
    <w:rsid w:val="00A2310D"/>
    <w:rsid w:val="00A2318D"/>
    <w:rsid w:val="00A2327F"/>
    <w:rsid w:val="00A23295"/>
    <w:rsid w:val="00A233C2"/>
    <w:rsid w:val="00A23463"/>
    <w:rsid w:val="00A23537"/>
    <w:rsid w:val="00A23540"/>
    <w:rsid w:val="00A23976"/>
    <w:rsid w:val="00A23AC9"/>
    <w:rsid w:val="00A23F97"/>
    <w:rsid w:val="00A24120"/>
    <w:rsid w:val="00A24246"/>
    <w:rsid w:val="00A242BD"/>
    <w:rsid w:val="00A24532"/>
    <w:rsid w:val="00A24637"/>
    <w:rsid w:val="00A2467B"/>
    <w:rsid w:val="00A2473B"/>
    <w:rsid w:val="00A249F7"/>
    <w:rsid w:val="00A24ABB"/>
    <w:rsid w:val="00A24C1F"/>
    <w:rsid w:val="00A24CCE"/>
    <w:rsid w:val="00A24CE3"/>
    <w:rsid w:val="00A24D5E"/>
    <w:rsid w:val="00A24DD5"/>
    <w:rsid w:val="00A2523F"/>
    <w:rsid w:val="00A253E4"/>
    <w:rsid w:val="00A2563E"/>
    <w:rsid w:val="00A25642"/>
    <w:rsid w:val="00A25679"/>
    <w:rsid w:val="00A25727"/>
    <w:rsid w:val="00A257FC"/>
    <w:rsid w:val="00A25831"/>
    <w:rsid w:val="00A25A1C"/>
    <w:rsid w:val="00A25CFC"/>
    <w:rsid w:val="00A26273"/>
    <w:rsid w:val="00A263E3"/>
    <w:rsid w:val="00A26568"/>
    <w:rsid w:val="00A26673"/>
    <w:rsid w:val="00A266D3"/>
    <w:rsid w:val="00A26732"/>
    <w:rsid w:val="00A267F1"/>
    <w:rsid w:val="00A26B29"/>
    <w:rsid w:val="00A26B85"/>
    <w:rsid w:val="00A26D2E"/>
    <w:rsid w:val="00A26D34"/>
    <w:rsid w:val="00A2700A"/>
    <w:rsid w:val="00A27082"/>
    <w:rsid w:val="00A270D5"/>
    <w:rsid w:val="00A271DF"/>
    <w:rsid w:val="00A27298"/>
    <w:rsid w:val="00A272C3"/>
    <w:rsid w:val="00A27706"/>
    <w:rsid w:val="00A2770E"/>
    <w:rsid w:val="00A27CC7"/>
    <w:rsid w:val="00A27D0C"/>
    <w:rsid w:val="00A27E01"/>
    <w:rsid w:val="00A27FD2"/>
    <w:rsid w:val="00A3018F"/>
    <w:rsid w:val="00A30279"/>
    <w:rsid w:val="00A3059F"/>
    <w:rsid w:val="00A308E5"/>
    <w:rsid w:val="00A3098F"/>
    <w:rsid w:val="00A30C01"/>
    <w:rsid w:val="00A30C83"/>
    <w:rsid w:val="00A30D9F"/>
    <w:rsid w:val="00A30DC4"/>
    <w:rsid w:val="00A30F30"/>
    <w:rsid w:val="00A31001"/>
    <w:rsid w:val="00A3141A"/>
    <w:rsid w:val="00A31490"/>
    <w:rsid w:val="00A31E6B"/>
    <w:rsid w:val="00A322B9"/>
    <w:rsid w:val="00A3244E"/>
    <w:rsid w:val="00A3285F"/>
    <w:rsid w:val="00A328BA"/>
    <w:rsid w:val="00A32B8E"/>
    <w:rsid w:val="00A32BAD"/>
    <w:rsid w:val="00A32DA9"/>
    <w:rsid w:val="00A32F2B"/>
    <w:rsid w:val="00A32FC4"/>
    <w:rsid w:val="00A3337C"/>
    <w:rsid w:val="00A33391"/>
    <w:rsid w:val="00A333D7"/>
    <w:rsid w:val="00A33613"/>
    <w:rsid w:val="00A336FD"/>
    <w:rsid w:val="00A33A22"/>
    <w:rsid w:val="00A33B42"/>
    <w:rsid w:val="00A33B84"/>
    <w:rsid w:val="00A33CC1"/>
    <w:rsid w:val="00A33D10"/>
    <w:rsid w:val="00A33D95"/>
    <w:rsid w:val="00A33F90"/>
    <w:rsid w:val="00A33FEC"/>
    <w:rsid w:val="00A3417E"/>
    <w:rsid w:val="00A34784"/>
    <w:rsid w:val="00A355C2"/>
    <w:rsid w:val="00A35748"/>
    <w:rsid w:val="00A357F9"/>
    <w:rsid w:val="00A359B9"/>
    <w:rsid w:val="00A35BCC"/>
    <w:rsid w:val="00A35C65"/>
    <w:rsid w:val="00A35CB2"/>
    <w:rsid w:val="00A35CFF"/>
    <w:rsid w:val="00A3604D"/>
    <w:rsid w:val="00A3632D"/>
    <w:rsid w:val="00A363B0"/>
    <w:rsid w:val="00A365A3"/>
    <w:rsid w:val="00A36678"/>
    <w:rsid w:val="00A366FF"/>
    <w:rsid w:val="00A36743"/>
    <w:rsid w:val="00A3675F"/>
    <w:rsid w:val="00A367B5"/>
    <w:rsid w:val="00A36800"/>
    <w:rsid w:val="00A36940"/>
    <w:rsid w:val="00A369D5"/>
    <w:rsid w:val="00A36E2F"/>
    <w:rsid w:val="00A36F0E"/>
    <w:rsid w:val="00A36F49"/>
    <w:rsid w:val="00A36F87"/>
    <w:rsid w:val="00A37096"/>
    <w:rsid w:val="00A370F8"/>
    <w:rsid w:val="00A37233"/>
    <w:rsid w:val="00A37673"/>
    <w:rsid w:val="00A377F9"/>
    <w:rsid w:val="00A3783E"/>
    <w:rsid w:val="00A37859"/>
    <w:rsid w:val="00A37921"/>
    <w:rsid w:val="00A37B87"/>
    <w:rsid w:val="00A37C35"/>
    <w:rsid w:val="00A37C5E"/>
    <w:rsid w:val="00A37C98"/>
    <w:rsid w:val="00A37DBB"/>
    <w:rsid w:val="00A37FD8"/>
    <w:rsid w:val="00A400E5"/>
    <w:rsid w:val="00A403DC"/>
    <w:rsid w:val="00A40458"/>
    <w:rsid w:val="00A405DB"/>
    <w:rsid w:val="00A40CDD"/>
    <w:rsid w:val="00A40D74"/>
    <w:rsid w:val="00A40E70"/>
    <w:rsid w:val="00A414B2"/>
    <w:rsid w:val="00A4156B"/>
    <w:rsid w:val="00A4185F"/>
    <w:rsid w:val="00A41B15"/>
    <w:rsid w:val="00A41B74"/>
    <w:rsid w:val="00A41C30"/>
    <w:rsid w:val="00A41EC0"/>
    <w:rsid w:val="00A41F91"/>
    <w:rsid w:val="00A42040"/>
    <w:rsid w:val="00A422DF"/>
    <w:rsid w:val="00A4237B"/>
    <w:rsid w:val="00A423C8"/>
    <w:rsid w:val="00A42485"/>
    <w:rsid w:val="00A4250B"/>
    <w:rsid w:val="00A4278E"/>
    <w:rsid w:val="00A42D00"/>
    <w:rsid w:val="00A42E5C"/>
    <w:rsid w:val="00A438CB"/>
    <w:rsid w:val="00A438E9"/>
    <w:rsid w:val="00A4390B"/>
    <w:rsid w:val="00A43ED0"/>
    <w:rsid w:val="00A43EF0"/>
    <w:rsid w:val="00A43FE3"/>
    <w:rsid w:val="00A44027"/>
    <w:rsid w:val="00A440E4"/>
    <w:rsid w:val="00A44589"/>
    <w:rsid w:val="00A445F9"/>
    <w:rsid w:val="00A44D13"/>
    <w:rsid w:val="00A44D8A"/>
    <w:rsid w:val="00A44DA1"/>
    <w:rsid w:val="00A44DF5"/>
    <w:rsid w:val="00A45442"/>
    <w:rsid w:val="00A45510"/>
    <w:rsid w:val="00A45883"/>
    <w:rsid w:val="00A45CA7"/>
    <w:rsid w:val="00A45F8E"/>
    <w:rsid w:val="00A460DD"/>
    <w:rsid w:val="00A46227"/>
    <w:rsid w:val="00A46328"/>
    <w:rsid w:val="00A464CD"/>
    <w:rsid w:val="00A46547"/>
    <w:rsid w:val="00A466A0"/>
    <w:rsid w:val="00A46B2A"/>
    <w:rsid w:val="00A46E6D"/>
    <w:rsid w:val="00A46F11"/>
    <w:rsid w:val="00A47C19"/>
    <w:rsid w:val="00A47D31"/>
    <w:rsid w:val="00A47F9E"/>
    <w:rsid w:val="00A50032"/>
    <w:rsid w:val="00A5051A"/>
    <w:rsid w:val="00A507B0"/>
    <w:rsid w:val="00A5082A"/>
    <w:rsid w:val="00A50A71"/>
    <w:rsid w:val="00A50B65"/>
    <w:rsid w:val="00A50BAD"/>
    <w:rsid w:val="00A50EE2"/>
    <w:rsid w:val="00A5106F"/>
    <w:rsid w:val="00A51074"/>
    <w:rsid w:val="00A5109D"/>
    <w:rsid w:val="00A510E1"/>
    <w:rsid w:val="00A51225"/>
    <w:rsid w:val="00A51277"/>
    <w:rsid w:val="00A51561"/>
    <w:rsid w:val="00A516F4"/>
    <w:rsid w:val="00A51980"/>
    <w:rsid w:val="00A51C35"/>
    <w:rsid w:val="00A51D44"/>
    <w:rsid w:val="00A51ED9"/>
    <w:rsid w:val="00A52149"/>
    <w:rsid w:val="00A5234C"/>
    <w:rsid w:val="00A52792"/>
    <w:rsid w:val="00A52874"/>
    <w:rsid w:val="00A52AE8"/>
    <w:rsid w:val="00A52EBA"/>
    <w:rsid w:val="00A52FC7"/>
    <w:rsid w:val="00A533F1"/>
    <w:rsid w:val="00A5372A"/>
    <w:rsid w:val="00A53ABC"/>
    <w:rsid w:val="00A53BBC"/>
    <w:rsid w:val="00A53D2E"/>
    <w:rsid w:val="00A53D7F"/>
    <w:rsid w:val="00A54013"/>
    <w:rsid w:val="00A54791"/>
    <w:rsid w:val="00A54D1B"/>
    <w:rsid w:val="00A54E3C"/>
    <w:rsid w:val="00A54E61"/>
    <w:rsid w:val="00A55197"/>
    <w:rsid w:val="00A55226"/>
    <w:rsid w:val="00A552B8"/>
    <w:rsid w:val="00A552D7"/>
    <w:rsid w:val="00A55573"/>
    <w:rsid w:val="00A556C5"/>
    <w:rsid w:val="00A557B3"/>
    <w:rsid w:val="00A558F9"/>
    <w:rsid w:val="00A55B57"/>
    <w:rsid w:val="00A55D15"/>
    <w:rsid w:val="00A55F1F"/>
    <w:rsid w:val="00A55FBD"/>
    <w:rsid w:val="00A562DF"/>
    <w:rsid w:val="00A56532"/>
    <w:rsid w:val="00A565CB"/>
    <w:rsid w:val="00A5674A"/>
    <w:rsid w:val="00A569F8"/>
    <w:rsid w:val="00A56F6C"/>
    <w:rsid w:val="00A570B8"/>
    <w:rsid w:val="00A57591"/>
    <w:rsid w:val="00A576F2"/>
    <w:rsid w:val="00A57AAE"/>
    <w:rsid w:val="00A57D2F"/>
    <w:rsid w:val="00A600B6"/>
    <w:rsid w:val="00A600F2"/>
    <w:rsid w:val="00A602F0"/>
    <w:rsid w:val="00A605D9"/>
    <w:rsid w:val="00A606A5"/>
    <w:rsid w:val="00A60908"/>
    <w:rsid w:val="00A60A14"/>
    <w:rsid w:val="00A60D3C"/>
    <w:rsid w:val="00A60E49"/>
    <w:rsid w:val="00A60FF5"/>
    <w:rsid w:val="00A6114D"/>
    <w:rsid w:val="00A611CA"/>
    <w:rsid w:val="00A61474"/>
    <w:rsid w:val="00A616F4"/>
    <w:rsid w:val="00A61890"/>
    <w:rsid w:val="00A61B24"/>
    <w:rsid w:val="00A61B3F"/>
    <w:rsid w:val="00A61DAF"/>
    <w:rsid w:val="00A61F1D"/>
    <w:rsid w:val="00A6217B"/>
    <w:rsid w:val="00A622A9"/>
    <w:rsid w:val="00A622F4"/>
    <w:rsid w:val="00A624A7"/>
    <w:rsid w:val="00A626C0"/>
    <w:rsid w:val="00A626E2"/>
    <w:rsid w:val="00A626E7"/>
    <w:rsid w:val="00A6284C"/>
    <w:rsid w:val="00A6285E"/>
    <w:rsid w:val="00A62D50"/>
    <w:rsid w:val="00A62E2B"/>
    <w:rsid w:val="00A63315"/>
    <w:rsid w:val="00A63663"/>
    <w:rsid w:val="00A63694"/>
    <w:rsid w:val="00A638C9"/>
    <w:rsid w:val="00A638F8"/>
    <w:rsid w:val="00A639FD"/>
    <w:rsid w:val="00A63B80"/>
    <w:rsid w:val="00A63D23"/>
    <w:rsid w:val="00A63D42"/>
    <w:rsid w:val="00A63ED8"/>
    <w:rsid w:val="00A640B4"/>
    <w:rsid w:val="00A6412B"/>
    <w:rsid w:val="00A641D5"/>
    <w:rsid w:val="00A644FB"/>
    <w:rsid w:val="00A6486E"/>
    <w:rsid w:val="00A649E9"/>
    <w:rsid w:val="00A64A5C"/>
    <w:rsid w:val="00A64A8D"/>
    <w:rsid w:val="00A64DDE"/>
    <w:rsid w:val="00A64F74"/>
    <w:rsid w:val="00A650DD"/>
    <w:rsid w:val="00A650E9"/>
    <w:rsid w:val="00A651EA"/>
    <w:rsid w:val="00A653FB"/>
    <w:rsid w:val="00A6578F"/>
    <w:rsid w:val="00A65858"/>
    <w:rsid w:val="00A65929"/>
    <w:rsid w:val="00A65A87"/>
    <w:rsid w:val="00A65C20"/>
    <w:rsid w:val="00A65C62"/>
    <w:rsid w:val="00A65F4A"/>
    <w:rsid w:val="00A6609D"/>
    <w:rsid w:val="00A664D9"/>
    <w:rsid w:val="00A66507"/>
    <w:rsid w:val="00A66707"/>
    <w:rsid w:val="00A668E4"/>
    <w:rsid w:val="00A669BC"/>
    <w:rsid w:val="00A66A78"/>
    <w:rsid w:val="00A66A91"/>
    <w:rsid w:val="00A66D89"/>
    <w:rsid w:val="00A66F2F"/>
    <w:rsid w:val="00A67038"/>
    <w:rsid w:val="00A672A0"/>
    <w:rsid w:val="00A674D9"/>
    <w:rsid w:val="00A675FB"/>
    <w:rsid w:val="00A67712"/>
    <w:rsid w:val="00A67787"/>
    <w:rsid w:val="00A67AF0"/>
    <w:rsid w:val="00A67C31"/>
    <w:rsid w:val="00A67D43"/>
    <w:rsid w:val="00A67ED7"/>
    <w:rsid w:val="00A67F5D"/>
    <w:rsid w:val="00A70175"/>
    <w:rsid w:val="00A7029E"/>
    <w:rsid w:val="00A7033F"/>
    <w:rsid w:val="00A7085F"/>
    <w:rsid w:val="00A70A9E"/>
    <w:rsid w:val="00A70AE0"/>
    <w:rsid w:val="00A70B59"/>
    <w:rsid w:val="00A70B60"/>
    <w:rsid w:val="00A70E00"/>
    <w:rsid w:val="00A70F5B"/>
    <w:rsid w:val="00A71005"/>
    <w:rsid w:val="00A71034"/>
    <w:rsid w:val="00A71237"/>
    <w:rsid w:val="00A71455"/>
    <w:rsid w:val="00A715C1"/>
    <w:rsid w:val="00A715D6"/>
    <w:rsid w:val="00A716D2"/>
    <w:rsid w:val="00A71771"/>
    <w:rsid w:val="00A71831"/>
    <w:rsid w:val="00A71942"/>
    <w:rsid w:val="00A71D45"/>
    <w:rsid w:val="00A71E05"/>
    <w:rsid w:val="00A71E98"/>
    <w:rsid w:val="00A71F1B"/>
    <w:rsid w:val="00A7214B"/>
    <w:rsid w:val="00A721EB"/>
    <w:rsid w:val="00A722B8"/>
    <w:rsid w:val="00A722CC"/>
    <w:rsid w:val="00A723C7"/>
    <w:rsid w:val="00A72705"/>
    <w:rsid w:val="00A7273C"/>
    <w:rsid w:val="00A72FF0"/>
    <w:rsid w:val="00A7317F"/>
    <w:rsid w:val="00A73246"/>
    <w:rsid w:val="00A733DB"/>
    <w:rsid w:val="00A735F3"/>
    <w:rsid w:val="00A73666"/>
    <w:rsid w:val="00A736D3"/>
    <w:rsid w:val="00A73834"/>
    <w:rsid w:val="00A73A43"/>
    <w:rsid w:val="00A73C4C"/>
    <w:rsid w:val="00A73CAD"/>
    <w:rsid w:val="00A73FA2"/>
    <w:rsid w:val="00A740AC"/>
    <w:rsid w:val="00A740EA"/>
    <w:rsid w:val="00A74364"/>
    <w:rsid w:val="00A745D4"/>
    <w:rsid w:val="00A748C2"/>
    <w:rsid w:val="00A75012"/>
    <w:rsid w:val="00A75018"/>
    <w:rsid w:val="00A75533"/>
    <w:rsid w:val="00A75C33"/>
    <w:rsid w:val="00A75CB6"/>
    <w:rsid w:val="00A75E0E"/>
    <w:rsid w:val="00A75F8D"/>
    <w:rsid w:val="00A761B7"/>
    <w:rsid w:val="00A761F7"/>
    <w:rsid w:val="00A76214"/>
    <w:rsid w:val="00A76455"/>
    <w:rsid w:val="00A76496"/>
    <w:rsid w:val="00A76810"/>
    <w:rsid w:val="00A76DD6"/>
    <w:rsid w:val="00A76DF0"/>
    <w:rsid w:val="00A76EAC"/>
    <w:rsid w:val="00A76FF4"/>
    <w:rsid w:val="00A7706F"/>
    <w:rsid w:val="00A77572"/>
    <w:rsid w:val="00A775EA"/>
    <w:rsid w:val="00A776E4"/>
    <w:rsid w:val="00A77AB2"/>
    <w:rsid w:val="00A77AB4"/>
    <w:rsid w:val="00A77D9B"/>
    <w:rsid w:val="00A77DC7"/>
    <w:rsid w:val="00A800DB"/>
    <w:rsid w:val="00A800FE"/>
    <w:rsid w:val="00A80102"/>
    <w:rsid w:val="00A801CC"/>
    <w:rsid w:val="00A80260"/>
    <w:rsid w:val="00A8037C"/>
    <w:rsid w:val="00A80B94"/>
    <w:rsid w:val="00A80C13"/>
    <w:rsid w:val="00A8104E"/>
    <w:rsid w:val="00A81147"/>
    <w:rsid w:val="00A811AB"/>
    <w:rsid w:val="00A814C7"/>
    <w:rsid w:val="00A814F5"/>
    <w:rsid w:val="00A81595"/>
    <w:rsid w:val="00A81A3E"/>
    <w:rsid w:val="00A81A5B"/>
    <w:rsid w:val="00A81BD0"/>
    <w:rsid w:val="00A81CA4"/>
    <w:rsid w:val="00A81CE3"/>
    <w:rsid w:val="00A81D8E"/>
    <w:rsid w:val="00A81F8D"/>
    <w:rsid w:val="00A82381"/>
    <w:rsid w:val="00A823D7"/>
    <w:rsid w:val="00A82495"/>
    <w:rsid w:val="00A8254A"/>
    <w:rsid w:val="00A82644"/>
    <w:rsid w:val="00A8277B"/>
    <w:rsid w:val="00A82C86"/>
    <w:rsid w:val="00A82D25"/>
    <w:rsid w:val="00A82DD6"/>
    <w:rsid w:val="00A83507"/>
    <w:rsid w:val="00A83521"/>
    <w:rsid w:val="00A838F6"/>
    <w:rsid w:val="00A83B97"/>
    <w:rsid w:val="00A83EC2"/>
    <w:rsid w:val="00A83F73"/>
    <w:rsid w:val="00A83F77"/>
    <w:rsid w:val="00A83FD6"/>
    <w:rsid w:val="00A842F2"/>
    <w:rsid w:val="00A8468B"/>
    <w:rsid w:val="00A84B8B"/>
    <w:rsid w:val="00A84E25"/>
    <w:rsid w:val="00A84F91"/>
    <w:rsid w:val="00A8513D"/>
    <w:rsid w:val="00A85599"/>
    <w:rsid w:val="00A857B0"/>
    <w:rsid w:val="00A857FC"/>
    <w:rsid w:val="00A85845"/>
    <w:rsid w:val="00A85A70"/>
    <w:rsid w:val="00A85DBF"/>
    <w:rsid w:val="00A86151"/>
    <w:rsid w:val="00A86357"/>
    <w:rsid w:val="00A8635B"/>
    <w:rsid w:val="00A8649B"/>
    <w:rsid w:val="00A868FE"/>
    <w:rsid w:val="00A86B99"/>
    <w:rsid w:val="00A86BAD"/>
    <w:rsid w:val="00A86D8B"/>
    <w:rsid w:val="00A873CC"/>
    <w:rsid w:val="00A8758C"/>
    <w:rsid w:val="00A87A25"/>
    <w:rsid w:val="00A87BE2"/>
    <w:rsid w:val="00A87D6B"/>
    <w:rsid w:val="00A87DB4"/>
    <w:rsid w:val="00A87DDE"/>
    <w:rsid w:val="00A90129"/>
    <w:rsid w:val="00A90140"/>
    <w:rsid w:val="00A90197"/>
    <w:rsid w:val="00A90231"/>
    <w:rsid w:val="00A904E8"/>
    <w:rsid w:val="00A905F1"/>
    <w:rsid w:val="00A90651"/>
    <w:rsid w:val="00A9086A"/>
    <w:rsid w:val="00A90B9B"/>
    <w:rsid w:val="00A90E53"/>
    <w:rsid w:val="00A90E6A"/>
    <w:rsid w:val="00A90EDE"/>
    <w:rsid w:val="00A91682"/>
    <w:rsid w:val="00A917CC"/>
    <w:rsid w:val="00A9195C"/>
    <w:rsid w:val="00A91990"/>
    <w:rsid w:val="00A91B8F"/>
    <w:rsid w:val="00A91C04"/>
    <w:rsid w:val="00A91C76"/>
    <w:rsid w:val="00A91D85"/>
    <w:rsid w:val="00A9221F"/>
    <w:rsid w:val="00A9226E"/>
    <w:rsid w:val="00A922C1"/>
    <w:rsid w:val="00A92448"/>
    <w:rsid w:val="00A926CD"/>
    <w:rsid w:val="00A927D4"/>
    <w:rsid w:val="00A9288E"/>
    <w:rsid w:val="00A92919"/>
    <w:rsid w:val="00A92942"/>
    <w:rsid w:val="00A92968"/>
    <w:rsid w:val="00A92A53"/>
    <w:rsid w:val="00A92DE8"/>
    <w:rsid w:val="00A92F77"/>
    <w:rsid w:val="00A930F7"/>
    <w:rsid w:val="00A931C7"/>
    <w:rsid w:val="00A932E7"/>
    <w:rsid w:val="00A932ED"/>
    <w:rsid w:val="00A93310"/>
    <w:rsid w:val="00A93340"/>
    <w:rsid w:val="00A935F1"/>
    <w:rsid w:val="00A93605"/>
    <w:rsid w:val="00A93813"/>
    <w:rsid w:val="00A938D3"/>
    <w:rsid w:val="00A93BD0"/>
    <w:rsid w:val="00A93BE4"/>
    <w:rsid w:val="00A93C06"/>
    <w:rsid w:val="00A93D4B"/>
    <w:rsid w:val="00A93EC4"/>
    <w:rsid w:val="00A94187"/>
    <w:rsid w:val="00A9423E"/>
    <w:rsid w:val="00A9439B"/>
    <w:rsid w:val="00A9447F"/>
    <w:rsid w:val="00A94605"/>
    <w:rsid w:val="00A946DA"/>
    <w:rsid w:val="00A94820"/>
    <w:rsid w:val="00A94888"/>
    <w:rsid w:val="00A94A36"/>
    <w:rsid w:val="00A94A93"/>
    <w:rsid w:val="00A94AA0"/>
    <w:rsid w:val="00A94FE3"/>
    <w:rsid w:val="00A9518B"/>
    <w:rsid w:val="00A95362"/>
    <w:rsid w:val="00A9540E"/>
    <w:rsid w:val="00A95508"/>
    <w:rsid w:val="00A955A4"/>
    <w:rsid w:val="00A95925"/>
    <w:rsid w:val="00A95960"/>
    <w:rsid w:val="00A95E1E"/>
    <w:rsid w:val="00A95FCD"/>
    <w:rsid w:val="00A9612A"/>
    <w:rsid w:val="00A9622B"/>
    <w:rsid w:val="00A96345"/>
    <w:rsid w:val="00A965A9"/>
    <w:rsid w:val="00A9660D"/>
    <w:rsid w:val="00A96611"/>
    <w:rsid w:val="00A9678B"/>
    <w:rsid w:val="00A96E67"/>
    <w:rsid w:val="00A97091"/>
    <w:rsid w:val="00A971B1"/>
    <w:rsid w:val="00A974EF"/>
    <w:rsid w:val="00A97536"/>
    <w:rsid w:val="00A97995"/>
    <w:rsid w:val="00A97CF9"/>
    <w:rsid w:val="00A97E60"/>
    <w:rsid w:val="00AA0257"/>
    <w:rsid w:val="00AA0468"/>
    <w:rsid w:val="00AA063D"/>
    <w:rsid w:val="00AA0666"/>
    <w:rsid w:val="00AA0881"/>
    <w:rsid w:val="00AA0C2C"/>
    <w:rsid w:val="00AA0C81"/>
    <w:rsid w:val="00AA0DD8"/>
    <w:rsid w:val="00AA10E4"/>
    <w:rsid w:val="00AA11B8"/>
    <w:rsid w:val="00AA12BA"/>
    <w:rsid w:val="00AA136A"/>
    <w:rsid w:val="00AA142B"/>
    <w:rsid w:val="00AA155B"/>
    <w:rsid w:val="00AA19F0"/>
    <w:rsid w:val="00AA1B09"/>
    <w:rsid w:val="00AA1C9A"/>
    <w:rsid w:val="00AA1FD8"/>
    <w:rsid w:val="00AA25CF"/>
    <w:rsid w:val="00AA2B83"/>
    <w:rsid w:val="00AA2BC7"/>
    <w:rsid w:val="00AA2DD3"/>
    <w:rsid w:val="00AA313F"/>
    <w:rsid w:val="00AA34DC"/>
    <w:rsid w:val="00AA353A"/>
    <w:rsid w:val="00AA37E7"/>
    <w:rsid w:val="00AA3A2D"/>
    <w:rsid w:val="00AA3AB3"/>
    <w:rsid w:val="00AA3B49"/>
    <w:rsid w:val="00AA3C89"/>
    <w:rsid w:val="00AA3FCF"/>
    <w:rsid w:val="00AA4063"/>
    <w:rsid w:val="00AA430A"/>
    <w:rsid w:val="00AA44CF"/>
    <w:rsid w:val="00AA450E"/>
    <w:rsid w:val="00AA486C"/>
    <w:rsid w:val="00AA4A00"/>
    <w:rsid w:val="00AA4ADA"/>
    <w:rsid w:val="00AA4BC1"/>
    <w:rsid w:val="00AA4E90"/>
    <w:rsid w:val="00AA5342"/>
    <w:rsid w:val="00AA58C1"/>
    <w:rsid w:val="00AA5ABB"/>
    <w:rsid w:val="00AA5C7A"/>
    <w:rsid w:val="00AA5F96"/>
    <w:rsid w:val="00AA6216"/>
    <w:rsid w:val="00AA623C"/>
    <w:rsid w:val="00AA67B8"/>
    <w:rsid w:val="00AA6829"/>
    <w:rsid w:val="00AA6A21"/>
    <w:rsid w:val="00AA6BCA"/>
    <w:rsid w:val="00AA6FB9"/>
    <w:rsid w:val="00AA7008"/>
    <w:rsid w:val="00AA79F4"/>
    <w:rsid w:val="00AA7A33"/>
    <w:rsid w:val="00AA7D18"/>
    <w:rsid w:val="00AB0151"/>
    <w:rsid w:val="00AB02C4"/>
    <w:rsid w:val="00AB02EE"/>
    <w:rsid w:val="00AB0438"/>
    <w:rsid w:val="00AB04F4"/>
    <w:rsid w:val="00AB06E1"/>
    <w:rsid w:val="00AB0740"/>
    <w:rsid w:val="00AB07E6"/>
    <w:rsid w:val="00AB08D9"/>
    <w:rsid w:val="00AB0BBB"/>
    <w:rsid w:val="00AB0ED8"/>
    <w:rsid w:val="00AB0F3B"/>
    <w:rsid w:val="00AB124C"/>
    <w:rsid w:val="00AB14F8"/>
    <w:rsid w:val="00AB171A"/>
    <w:rsid w:val="00AB18D2"/>
    <w:rsid w:val="00AB1A68"/>
    <w:rsid w:val="00AB1B6C"/>
    <w:rsid w:val="00AB1D96"/>
    <w:rsid w:val="00AB1F76"/>
    <w:rsid w:val="00AB1F83"/>
    <w:rsid w:val="00AB1FEC"/>
    <w:rsid w:val="00AB20EE"/>
    <w:rsid w:val="00AB224A"/>
    <w:rsid w:val="00AB2283"/>
    <w:rsid w:val="00AB25F9"/>
    <w:rsid w:val="00AB261F"/>
    <w:rsid w:val="00AB2644"/>
    <w:rsid w:val="00AB2727"/>
    <w:rsid w:val="00AB2803"/>
    <w:rsid w:val="00AB2CBB"/>
    <w:rsid w:val="00AB33A9"/>
    <w:rsid w:val="00AB34F3"/>
    <w:rsid w:val="00AB3899"/>
    <w:rsid w:val="00AB3AF0"/>
    <w:rsid w:val="00AB3B2D"/>
    <w:rsid w:val="00AB3BE7"/>
    <w:rsid w:val="00AB4075"/>
    <w:rsid w:val="00AB4169"/>
    <w:rsid w:val="00AB4191"/>
    <w:rsid w:val="00AB4229"/>
    <w:rsid w:val="00AB4247"/>
    <w:rsid w:val="00AB42B7"/>
    <w:rsid w:val="00AB469D"/>
    <w:rsid w:val="00AB47EA"/>
    <w:rsid w:val="00AB4CE8"/>
    <w:rsid w:val="00AB4E35"/>
    <w:rsid w:val="00AB503A"/>
    <w:rsid w:val="00AB51A6"/>
    <w:rsid w:val="00AB536E"/>
    <w:rsid w:val="00AB5517"/>
    <w:rsid w:val="00AB5666"/>
    <w:rsid w:val="00AB56A2"/>
    <w:rsid w:val="00AB5A99"/>
    <w:rsid w:val="00AB5AF2"/>
    <w:rsid w:val="00AB5CED"/>
    <w:rsid w:val="00AB6269"/>
    <w:rsid w:val="00AB63AE"/>
    <w:rsid w:val="00AB64BA"/>
    <w:rsid w:val="00AB656E"/>
    <w:rsid w:val="00AB658C"/>
    <w:rsid w:val="00AB659C"/>
    <w:rsid w:val="00AB65E7"/>
    <w:rsid w:val="00AB6BAD"/>
    <w:rsid w:val="00AB6C24"/>
    <w:rsid w:val="00AB6E89"/>
    <w:rsid w:val="00AB70EA"/>
    <w:rsid w:val="00AB7373"/>
    <w:rsid w:val="00AB78CB"/>
    <w:rsid w:val="00AB79EA"/>
    <w:rsid w:val="00AB7D48"/>
    <w:rsid w:val="00AB7E07"/>
    <w:rsid w:val="00AB7F92"/>
    <w:rsid w:val="00AC00A4"/>
    <w:rsid w:val="00AC01C9"/>
    <w:rsid w:val="00AC0533"/>
    <w:rsid w:val="00AC0A49"/>
    <w:rsid w:val="00AC0B86"/>
    <w:rsid w:val="00AC0BEE"/>
    <w:rsid w:val="00AC0D38"/>
    <w:rsid w:val="00AC0F92"/>
    <w:rsid w:val="00AC1004"/>
    <w:rsid w:val="00AC1027"/>
    <w:rsid w:val="00AC107F"/>
    <w:rsid w:val="00AC12C2"/>
    <w:rsid w:val="00AC1820"/>
    <w:rsid w:val="00AC1838"/>
    <w:rsid w:val="00AC1853"/>
    <w:rsid w:val="00AC1B71"/>
    <w:rsid w:val="00AC1E52"/>
    <w:rsid w:val="00AC2039"/>
    <w:rsid w:val="00AC203B"/>
    <w:rsid w:val="00AC2587"/>
    <w:rsid w:val="00AC29C6"/>
    <w:rsid w:val="00AC2A68"/>
    <w:rsid w:val="00AC2AB2"/>
    <w:rsid w:val="00AC2AD7"/>
    <w:rsid w:val="00AC2CDB"/>
    <w:rsid w:val="00AC2DF2"/>
    <w:rsid w:val="00AC31BC"/>
    <w:rsid w:val="00AC323A"/>
    <w:rsid w:val="00AC3441"/>
    <w:rsid w:val="00AC3479"/>
    <w:rsid w:val="00AC34BC"/>
    <w:rsid w:val="00AC35A7"/>
    <w:rsid w:val="00AC3886"/>
    <w:rsid w:val="00AC390E"/>
    <w:rsid w:val="00AC3968"/>
    <w:rsid w:val="00AC39BD"/>
    <w:rsid w:val="00AC4583"/>
    <w:rsid w:val="00AC4692"/>
    <w:rsid w:val="00AC4735"/>
    <w:rsid w:val="00AC4ADA"/>
    <w:rsid w:val="00AC4AE5"/>
    <w:rsid w:val="00AC4B7A"/>
    <w:rsid w:val="00AC4C0E"/>
    <w:rsid w:val="00AC4D64"/>
    <w:rsid w:val="00AC5442"/>
    <w:rsid w:val="00AC547D"/>
    <w:rsid w:val="00AC56D0"/>
    <w:rsid w:val="00AC576E"/>
    <w:rsid w:val="00AC5870"/>
    <w:rsid w:val="00AC5942"/>
    <w:rsid w:val="00AC5BE2"/>
    <w:rsid w:val="00AC5C87"/>
    <w:rsid w:val="00AC6188"/>
    <w:rsid w:val="00AC61D7"/>
    <w:rsid w:val="00AC6202"/>
    <w:rsid w:val="00AC676C"/>
    <w:rsid w:val="00AC69D0"/>
    <w:rsid w:val="00AC6A74"/>
    <w:rsid w:val="00AC6F13"/>
    <w:rsid w:val="00AC6FAA"/>
    <w:rsid w:val="00AC6FFF"/>
    <w:rsid w:val="00AC7212"/>
    <w:rsid w:val="00AC7581"/>
    <w:rsid w:val="00AC7CD6"/>
    <w:rsid w:val="00AD01BD"/>
    <w:rsid w:val="00AD05D1"/>
    <w:rsid w:val="00AD075D"/>
    <w:rsid w:val="00AD0884"/>
    <w:rsid w:val="00AD08A9"/>
    <w:rsid w:val="00AD0AE1"/>
    <w:rsid w:val="00AD0B55"/>
    <w:rsid w:val="00AD11EB"/>
    <w:rsid w:val="00AD132B"/>
    <w:rsid w:val="00AD1368"/>
    <w:rsid w:val="00AD185E"/>
    <w:rsid w:val="00AD18C2"/>
    <w:rsid w:val="00AD18FC"/>
    <w:rsid w:val="00AD19F9"/>
    <w:rsid w:val="00AD1AA4"/>
    <w:rsid w:val="00AD1B3B"/>
    <w:rsid w:val="00AD1C69"/>
    <w:rsid w:val="00AD1D11"/>
    <w:rsid w:val="00AD1DF3"/>
    <w:rsid w:val="00AD210B"/>
    <w:rsid w:val="00AD219D"/>
    <w:rsid w:val="00AD2322"/>
    <w:rsid w:val="00AD25DC"/>
    <w:rsid w:val="00AD27F0"/>
    <w:rsid w:val="00AD28EE"/>
    <w:rsid w:val="00AD2A11"/>
    <w:rsid w:val="00AD2AA1"/>
    <w:rsid w:val="00AD2B8B"/>
    <w:rsid w:val="00AD2F1D"/>
    <w:rsid w:val="00AD3098"/>
    <w:rsid w:val="00AD31E2"/>
    <w:rsid w:val="00AD321B"/>
    <w:rsid w:val="00AD3282"/>
    <w:rsid w:val="00AD34FE"/>
    <w:rsid w:val="00AD3662"/>
    <w:rsid w:val="00AD3ABC"/>
    <w:rsid w:val="00AD3C48"/>
    <w:rsid w:val="00AD3C8C"/>
    <w:rsid w:val="00AD404C"/>
    <w:rsid w:val="00AD41DD"/>
    <w:rsid w:val="00AD4202"/>
    <w:rsid w:val="00AD434D"/>
    <w:rsid w:val="00AD4385"/>
    <w:rsid w:val="00AD43E4"/>
    <w:rsid w:val="00AD43F0"/>
    <w:rsid w:val="00AD457E"/>
    <w:rsid w:val="00AD46D0"/>
    <w:rsid w:val="00AD496D"/>
    <w:rsid w:val="00AD4F02"/>
    <w:rsid w:val="00AD50E8"/>
    <w:rsid w:val="00AD5130"/>
    <w:rsid w:val="00AD5388"/>
    <w:rsid w:val="00AD56D6"/>
    <w:rsid w:val="00AD57D4"/>
    <w:rsid w:val="00AD582F"/>
    <w:rsid w:val="00AD5AC1"/>
    <w:rsid w:val="00AD5B7C"/>
    <w:rsid w:val="00AD5CEF"/>
    <w:rsid w:val="00AD5DB9"/>
    <w:rsid w:val="00AD5E45"/>
    <w:rsid w:val="00AD623C"/>
    <w:rsid w:val="00AD6434"/>
    <w:rsid w:val="00AD648D"/>
    <w:rsid w:val="00AD6714"/>
    <w:rsid w:val="00AD6721"/>
    <w:rsid w:val="00AD6B06"/>
    <w:rsid w:val="00AD6E37"/>
    <w:rsid w:val="00AD6E5E"/>
    <w:rsid w:val="00AD6EBA"/>
    <w:rsid w:val="00AD7078"/>
    <w:rsid w:val="00AD70A8"/>
    <w:rsid w:val="00AD7197"/>
    <w:rsid w:val="00AD722C"/>
    <w:rsid w:val="00AD7231"/>
    <w:rsid w:val="00AD7CD8"/>
    <w:rsid w:val="00AD7D9E"/>
    <w:rsid w:val="00AD7F89"/>
    <w:rsid w:val="00AE02D0"/>
    <w:rsid w:val="00AE02EA"/>
    <w:rsid w:val="00AE0533"/>
    <w:rsid w:val="00AE0B50"/>
    <w:rsid w:val="00AE0BA3"/>
    <w:rsid w:val="00AE0C39"/>
    <w:rsid w:val="00AE0E85"/>
    <w:rsid w:val="00AE0E95"/>
    <w:rsid w:val="00AE1110"/>
    <w:rsid w:val="00AE1129"/>
    <w:rsid w:val="00AE1180"/>
    <w:rsid w:val="00AE1277"/>
    <w:rsid w:val="00AE14EC"/>
    <w:rsid w:val="00AE158B"/>
    <w:rsid w:val="00AE15C2"/>
    <w:rsid w:val="00AE1C9A"/>
    <w:rsid w:val="00AE20A0"/>
    <w:rsid w:val="00AE245D"/>
    <w:rsid w:val="00AE251B"/>
    <w:rsid w:val="00AE2755"/>
    <w:rsid w:val="00AE27D5"/>
    <w:rsid w:val="00AE2880"/>
    <w:rsid w:val="00AE2A63"/>
    <w:rsid w:val="00AE2C35"/>
    <w:rsid w:val="00AE30DE"/>
    <w:rsid w:val="00AE31DA"/>
    <w:rsid w:val="00AE34D8"/>
    <w:rsid w:val="00AE34F6"/>
    <w:rsid w:val="00AE34FC"/>
    <w:rsid w:val="00AE359A"/>
    <w:rsid w:val="00AE39F0"/>
    <w:rsid w:val="00AE3BCA"/>
    <w:rsid w:val="00AE3DAA"/>
    <w:rsid w:val="00AE3F00"/>
    <w:rsid w:val="00AE3F33"/>
    <w:rsid w:val="00AE3F56"/>
    <w:rsid w:val="00AE40E6"/>
    <w:rsid w:val="00AE4706"/>
    <w:rsid w:val="00AE4843"/>
    <w:rsid w:val="00AE4C69"/>
    <w:rsid w:val="00AE4CAE"/>
    <w:rsid w:val="00AE4DB8"/>
    <w:rsid w:val="00AE4DC6"/>
    <w:rsid w:val="00AE4DD6"/>
    <w:rsid w:val="00AE506A"/>
    <w:rsid w:val="00AE516A"/>
    <w:rsid w:val="00AE52A0"/>
    <w:rsid w:val="00AE5321"/>
    <w:rsid w:val="00AE53AC"/>
    <w:rsid w:val="00AE5793"/>
    <w:rsid w:val="00AE579B"/>
    <w:rsid w:val="00AE5827"/>
    <w:rsid w:val="00AE5907"/>
    <w:rsid w:val="00AE5AC1"/>
    <w:rsid w:val="00AE5B90"/>
    <w:rsid w:val="00AE5E28"/>
    <w:rsid w:val="00AE5EF7"/>
    <w:rsid w:val="00AE654E"/>
    <w:rsid w:val="00AE65C3"/>
    <w:rsid w:val="00AE66EF"/>
    <w:rsid w:val="00AE68AF"/>
    <w:rsid w:val="00AE6A89"/>
    <w:rsid w:val="00AE6CB0"/>
    <w:rsid w:val="00AE6CC6"/>
    <w:rsid w:val="00AE7161"/>
    <w:rsid w:val="00AE71B2"/>
    <w:rsid w:val="00AE71F9"/>
    <w:rsid w:val="00AE73BA"/>
    <w:rsid w:val="00AE7432"/>
    <w:rsid w:val="00AE74C7"/>
    <w:rsid w:val="00AE7809"/>
    <w:rsid w:val="00AE7B0C"/>
    <w:rsid w:val="00AE7BA9"/>
    <w:rsid w:val="00AE7BB3"/>
    <w:rsid w:val="00AE7C16"/>
    <w:rsid w:val="00AE7C9C"/>
    <w:rsid w:val="00AE7CD1"/>
    <w:rsid w:val="00AE7E32"/>
    <w:rsid w:val="00AE7E44"/>
    <w:rsid w:val="00AE7F1C"/>
    <w:rsid w:val="00AF0258"/>
    <w:rsid w:val="00AF028C"/>
    <w:rsid w:val="00AF05C6"/>
    <w:rsid w:val="00AF06E3"/>
    <w:rsid w:val="00AF082F"/>
    <w:rsid w:val="00AF08EF"/>
    <w:rsid w:val="00AF0AE6"/>
    <w:rsid w:val="00AF0F5C"/>
    <w:rsid w:val="00AF13B7"/>
    <w:rsid w:val="00AF146A"/>
    <w:rsid w:val="00AF16F9"/>
    <w:rsid w:val="00AF17B4"/>
    <w:rsid w:val="00AF1831"/>
    <w:rsid w:val="00AF1836"/>
    <w:rsid w:val="00AF1838"/>
    <w:rsid w:val="00AF18CA"/>
    <w:rsid w:val="00AF1C87"/>
    <w:rsid w:val="00AF2771"/>
    <w:rsid w:val="00AF2A52"/>
    <w:rsid w:val="00AF2ADB"/>
    <w:rsid w:val="00AF2D48"/>
    <w:rsid w:val="00AF2F5C"/>
    <w:rsid w:val="00AF2FD1"/>
    <w:rsid w:val="00AF3341"/>
    <w:rsid w:val="00AF3DF5"/>
    <w:rsid w:val="00AF3E50"/>
    <w:rsid w:val="00AF4487"/>
    <w:rsid w:val="00AF458C"/>
    <w:rsid w:val="00AF4610"/>
    <w:rsid w:val="00AF469D"/>
    <w:rsid w:val="00AF48C3"/>
    <w:rsid w:val="00AF4A1C"/>
    <w:rsid w:val="00AF4C12"/>
    <w:rsid w:val="00AF4CB2"/>
    <w:rsid w:val="00AF4D04"/>
    <w:rsid w:val="00AF4D2B"/>
    <w:rsid w:val="00AF52EA"/>
    <w:rsid w:val="00AF53A4"/>
    <w:rsid w:val="00AF5542"/>
    <w:rsid w:val="00AF58A9"/>
    <w:rsid w:val="00AF5BBD"/>
    <w:rsid w:val="00AF5C48"/>
    <w:rsid w:val="00AF5E85"/>
    <w:rsid w:val="00AF5F60"/>
    <w:rsid w:val="00AF6280"/>
    <w:rsid w:val="00AF6700"/>
    <w:rsid w:val="00AF673E"/>
    <w:rsid w:val="00AF68E5"/>
    <w:rsid w:val="00AF6D3A"/>
    <w:rsid w:val="00AF6F17"/>
    <w:rsid w:val="00AF7271"/>
    <w:rsid w:val="00AF73A5"/>
    <w:rsid w:val="00AF7453"/>
    <w:rsid w:val="00AF7616"/>
    <w:rsid w:val="00AF76F8"/>
    <w:rsid w:val="00AF7862"/>
    <w:rsid w:val="00AF78F7"/>
    <w:rsid w:val="00AF7961"/>
    <w:rsid w:val="00AF7C6C"/>
    <w:rsid w:val="00AF7D18"/>
    <w:rsid w:val="00AF7E6E"/>
    <w:rsid w:val="00B00A4E"/>
    <w:rsid w:val="00B00A91"/>
    <w:rsid w:val="00B00AFE"/>
    <w:rsid w:val="00B00B2D"/>
    <w:rsid w:val="00B00FA5"/>
    <w:rsid w:val="00B01403"/>
    <w:rsid w:val="00B01447"/>
    <w:rsid w:val="00B014C8"/>
    <w:rsid w:val="00B016B4"/>
    <w:rsid w:val="00B0173E"/>
    <w:rsid w:val="00B01843"/>
    <w:rsid w:val="00B01A3C"/>
    <w:rsid w:val="00B01B47"/>
    <w:rsid w:val="00B01BC6"/>
    <w:rsid w:val="00B01EAA"/>
    <w:rsid w:val="00B0206C"/>
    <w:rsid w:val="00B02374"/>
    <w:rsid w:val="00B023AF"/>
    <w:rsid w:val="00B02463"/>
    <w:rsid w:val="00B02769"/>
    <w:rsid w:val="00B02906"/>
    <w:rsid w:val="00B02949"/>
    <w:rsid w:val="00B02962"/>
    <w:rsid w:val="00B02AF8"/>
    <w:rsid w:val="00B02D0F"/>
    <w:rsid w:val="00B02FAC"/>
    <w:rsid w:val="00B03048"/>
    <w:rsid w:val="00B03313"/>
    <w:rsid w:val="00B0342D"/>
    <w:rsid w:val="00B035D2"/>
    <w:rsid w:val="00B036D8"/>
    <w:rsid w:val="00B037B3"/>
    <w:rsid w:val="00B03979"/>
    <w:rsid w:val="00B04116"/>
    <w:rsid w:val="00B04492"/>
    <w:rsid w:val="00B046A6"/>
    <w:rsid w:val="00B048D5"/>
    <w:rsid w:val="00B04F72"/>
    <w:rsid w:val="00B0523F"/>
    <w:rsid w:val="00B052CB"/>
    <w:rsid w:val="00B0540C"/>
    <w:rsid w:val="00B05452"/>
    <w:rsid w:val="00B055C2"/>
    <w:rsid w:val="00B0560A"/>
    <w:rsid w:val="00B05641"/>
    <w:rsid w:val="00B056B8"/>
    <w:rsid w:val="00B05A2B"/>
    <w:rsid w:val="00B05AA5"/>
    <w:rsid w:val="00B05E13"/>
    <w:rsid w:val="00B05E6C"/>
    <w:rsid w:val="00B05F75"/>
    <w:rsid w:val="00B06067"/>
    <w:rsid w:val="00B061F7"/>
    <w:rsid w:val="00B06279"/>
    <w:rsid w:val="00B062C1"/>
    <w:rsid w:val="00B0631C"/>
    <w:rsid w:val="00B064D2"/>
    <w:rsid w:val="00B064F6"/>
    <w:rsid w:val="00B06508"/>
    <w:rsid w:val="00B06543"/>
    <w:rsid w:val="00B06621"/>
    <w:rsid w:val="00B06773"/>
    <w:rsid w:val="00B0695D"/>
    <w:rsid w:val="00B069D0"/>
    <w:rsid w:val="00B06AA2"/>
    <w:rsid w:val="00B06AAA"/>
    <w:rsid w:val="00B06B84"/>
    <w:rsid w:val="00B071E4"/>
    <w:rsid w:val="00B07278"/>
    <w:rsid w:val="00B0778F"/>
    <w:rsid w:val="00B079BC"/>
    <w:rsid w:val="00B07AA4"/>
    <w:rsid w:val="00B07D56"/>
    <w:rsid w:val="00B07D7E"/>
    <w:rsid w:val="00B07D9B"/>
    <w:rsid w:val="00B07E6B"/>
    <w:rsid w:val="00B07F8E"/>
    <w:rsid w:val="00B07FB7"/>
    <w:rsid w:val="00B103E2"/>
    <w:rsid w:val="00B10516"/>
    <w:rsid w:val="00B1070E"/>
    <w:rsid w:val="00B109A0"/>
    <w:rsid w:val="00B10CC2"/>
    <w:rsid w:val="00B10EEA"/>
    <w:rsid w:val="00B10F7F"/>
    <w:rsid w:val="00B110AC"/>
    <w:rsid w:val="00B110D7"/>
    <w:rsid w:val="00B11104"/>
    <w:rsid w:val="00B11495"/>
    <w:rsid w:val="00B115BE"/>
    <w:rsid w:val="00B11689"/>
    <w:rsid w:val="00B11906"/>
    <w:rsid w:val="00B11B69"/>
    <w:rsid w:val="00B11C19"/>
    <w:rsid w:val="00B11E66"/>
    <w:rsid w:val="00B11E6B"/>
    <w:rsid w:val="00B12188"/>
    <w:rsid w:val="00B12452"/>
    <w:rsid w:val="00B125AD"/>
    <w:rsid w:val="00B1273E"/>
    <w:rsid w:val="00B1283B"/>
    <w:rsid w:val="00B128C7"/>
    <w:rsid w:val="00B1308D"/>
    <w:rsid w:val="00B13A93"/>
    <w:rsid w:val="00B13EEE"/>
    <w:rsid w:val="00B14205"/>
    <w:rsid w:val="00B14221"/>
    <w:rsid w:val="00B149A2"/>
    <w:rsid w:val="00B149DE"/>
    <w:rsid w:val="00B14DE6"/>
    <w:rsid w:val="00B14E68"/>
    <w:rsid w:val="00B14EA6"/>
    <w:rsid w:val="00B151C2"/>
    <w:rsid w:val="00B1522E"/>
    <w:rsid w:val="00B1536C"/>
    <w:rsid w:val="00B1552C"/>
    <w:rsid w:val="00B15554"/>
    <w:rsid w:val="00B15558"/>
    <w:rsid w:val="00B157E4"/>
    <w:rsid w:val="00B1597A"/>
    <w:rsid w:val="00B15A87"/>
    <w:rsid w:val="00B15A90"/>
    <w:rsid w:val="00B15B34"/>
    <w:rsid w:val="00B15CB7"/>
    <w:rsid w:val="00B15CC5"/>
    <w:rsid w:val="00B15FE0"/>
    <w:rsid w:val="00B16052"/>
    <w:rsid w:val="00B1615C"/>
    <w:rsid w:val="00B1616A"/>
    <w:rsid w:val="00B16238"/>
    <w:rsid w:val="00B1638C"/>
    <w:rsid w:val="00B16403"/>
    <w:rsid w:val="00B16651"/>
    <w:rsid w:val="00B1680E"/>
    <w:rsid w:val="00B16D94"/>
    <w:rsid w:val="00B17282"/>
    <w:rsid w:val="00B1735B"/>
    <w:rsid w:val="00B17385"/>
    <w:rsid w:val="00B175C9"/>
    <w:rsid w:val="00B175EA"/>
    <w:rsid w:val="00B178BC"/>
    <w:rsid w:val="00B1792C"/>
    <w:rsid w:val="00B179C7"/>
    <w:rsid w:val="00B17BDD"/>
    <w:rsid w:val="00B17C29"/>
    <w:rsid w:val="00B17D3E"/>
    <w:rsid w:val="00B17EB7"/>
    <w:rsid w:val="00B17FC9"/>
    <w:rsid w:val="00B20001"/>
    <w:rsid w:val="00B20426"/>
    <w:rsid w:val="00B20434"/>
    <w:rsid w:val="00B204F2"/>
    <w:rsid w:val="00B2091D"/>
    <w:rsid w:val="00B20C4E"/>
    <w:rsid w:val="00B20F8F"/>
    <w:rsid w:val="00B21033"/>
    <w:rsid w:val="00B210AC"/>
    <w:rsid w:val="00B21486"/>
    <w:rsid w:val="00B215DB"/>
    <w:rsid w:val="00B217A3"/>
    <w:rsid w:val="00B21905"/>
    <w:rsid w:val="00B21C75"/>
    <w:rsid w:val="00B21D66"/>
    <w:rsid w:val="00B21F14"/>
    <w:rsid w:val="00B21F68"/>
    <w:rsid w:val="00B22637"/>
    <w:rsid w:val="00B226A4"/>
    <w:rsid w:val="00B226CE"/>
    <w:rsid w:val="00B22AB3"/>
    <w:rsid w:val="00B22B24"/>
    <w:rsid w:val="00B22BC8"/>
    <w:rsid w:val="00B22D45"/>
    <w:rsid w:val="00B22FB8"/>
    <w:rsid w:val="00B230B8"/>
    <w:rsid w:val="00B23183"/>
    <w:rsid w:val="00B234D9"/>
    <w:rsid w:val="00B23950"/>
    <w:rsid w:val="00B23ACB"/>
    <w:rsid w:val="00B23B96"/>
    <w:rsid w:val="00B23E80"/>
    <w:rsid w:val="00B23F49"/>
    <w:rsid w:val="00B24095"/>
    <w:rsid w:val="00B242A6"/>
    <w:rsid w:val="00B24487"/>
    <w:rsid w:val="00B2448F"/>
    <w:rsid w:val="00B2454B"/>
    <w:rsid w:val="00B2456A"/>
    <w:rsid w:val="00B249DE"/>
    <w:rsid w:val="00B24C8D"/>
    <w:rsid w:val="00B24F78"/>
    <w:rsid w:val="00B25377"/>
    <w:rsid w:val="00B2541C"/>
    <w:rsid w:val="00B254C9"/>
    <w:rsid w:val="00B2563A"/>
    <w:rsid w:val="00B256FB"/>
    <w:rsid w:val="00B2576E"/>
    <w:rsid w:val="00B25853"/>
    <w:rsid w:val="00B258A8"/>
    <w:rsid w:val="00B25A25"/>
    <w:rsid w:val="00B25A37"/>
    <w:rsid w:val="00B25B2C"/>
    <w:rsid w:val="00B25CE3"/>
    <w:rsid w:val="00B25D1E"/>
    <w:rsid w:val="00B25DED"/>
    <w:rsid w:val="00B25E90"/>
    <w:rsid w:val="00B25F1C"/>
    <w:rsid w:val="00B26065"/>
    <w:rsid w:val="00B26295"/>
    <w:rsid w:val="00B2635D"/>
    <w:rsid w:val="00B264A7"/>
    <w:rsid w:val="00B26572"/>
    <w:rsid w:val="00B2660B"/>
    <w:rsid w:val="00B26697"/>
    <w:rsid w:val="00B267EB"/>
    <w:rsid w:val="00B268B0"/>
    <w:rsid w:val="00B26DBE"/>
    <w:rsid w:val="00B26FDB"/>
    <w:rsid w:val="00B2725F"/>
    <w:rsid w:val="00B2726A"/>
    <w:rsid w:val="00B273CA"/>
    <w:rsid w:val="00B27666"/>
    <w:rsid w:val="00B278DC"/>
    <w:rsid w:val="00B2794F"/>
    <w:rsid w:val="00B27A7B"/>
    <w:rsid w:val="00B27B86"/>
    <w:rsid w:val="00B27BD4"/>
    <w:rsid w:val="00B27D66"/>
    <w:rsid w:val="00B27DE1"/>
    <w:rsid w:val="00B27E36"/>
    <w:rsid w:val="00B27EEB"/>
    <w:rsid w:val="00B27FEC"/>
    <w:rsid w:val="00B30096"/>
    <w:rsid w:val="00B303E5"/>
    <w:rsid w:val="00B3049E"/>
    <w:rsid w:val="00B305F3"/>
    <w:rsid w:val="00B30658"/>
    <w:rsid w:val="00B308C2"/>
    <w:rsid w:val="00B30916"/>
    <w:rsid w:val="00B3098C"/>
    <w:rsid w:val="00B30AB8"/>
    <w:rsid w:val="00B30B15"/>
    <w:rsid w:val="00B30B2B"/>
    <w:rsid w:val="00B30E00"/>
    <w:rsid w:val="00B3108F"/>
    <w:rsid w:val="00B314C7"/>
    <w:rsid w:val="00B315C7"/>
    <w:rsid w:val="00B31A10"/>
    <w:rsid w:val="00B31D54"/>
    <w:rsid w:val="00B320A0"/>
    <w:rsid w:val="00B32214"/>
    <w:rsid w:val="00B32534"/>
    <w:rsid w:val="00B3270E"/>
    <w:rsid w:val="00B3271A"/>
    <w:rsid w:val="00B32A30"/>
    <w:rsid w:val="00B32BB1"/>
    <w:rsid w:val="00B32BB2"/>
    <w:rsid w:val="00B32C96"/>
    <w:rsid w:val="00B32DAE"/>
    <w:rsid w:val="00B330A8"/>
    <w:rsid w:val="00B330E0"/>
    <w:rsid w:val="00B3321E"/>
    <w:rsid w:val="00B332AF"/>
    <w:rsid w:val="00B334F4"/>
    <w:rsid w:val="00B33777"/>
    <w:rsid w:val="00B33953"/>
    <w:rsid w:val="00B33961"/>
    <w:rsid w:val="00B33D81"/>
    <w:rsid w:val="00B33D92"/>
    <w:rsid w:val="00B33EE3"/>
    <w:rsid w:val="00B340F9"/>
    <w:rsid w:val="00B342CA"/>
    <w:rsid w:val="00B345DF"/>
    <w:rsid w:val="00B34A39"/>
    <w:rsid w:val="00B34CFF"/>
    <w:rsid w:val="00B34D80"/>
    <w:rsid w:val="00B34EF4"/>
    <w:rsid w:val="00B3534C"/>
    <w:rsid w:val="00B353C7"/>
    <w:rsid w:val="00B35510"/>
    <w:rsid w:val="00B357A5"/>
    <w:rsid w:val="00B3582C"/>
    <w:rsid w:val="00B358B3"/>
    <w:rsid w:val="00B358B9"/>
    <w:rsid w:val="00B35B62"/>
    <w:rsid w:val="00B35C34"/>
    <w:rsid w:val="00B35D7B"/>
    <w:rsid w:val="00B35E55"/>
    <w:rsid w:val="00B36100"/>
    <w:rsid w:val="00B36379"/>
    <w:rsid w:val="00B36577"/>
    <w:rsid w:val="00B36583"/>
    <w:rsid w:val="00B36856"/>
    <w:rsid w:val="00B36B72"/>
    <w:rsid w:val="00B36DA6"/>
    <w:rsid w:val="00B371CE"/>
    <w:rsid w:val="00B37291"/>
    <w:rsid w:val="00B37316"/>
    <w:rsid w:val="00B3749C"/>
    <w:rsid w:val="00B3750F"/>
    <w:rsid w:val="00B378DC"/>
    <w:rsid w:val="00B37AEC"/>
    <w:rsid w:val="00B37AF1"/>
    <w:rsid w:val="00B37C04"/>
    <w:rsid w:val="00B37E36"/>
    <w:rsid w:val="00B37EAC"/>
    <w:rsid w:val="00B37F6E"/>
    <w:rsid w:val="00B400CF"/>
    <w:rsid w:val="00B4025D"/>
    <w:rsid w:val="00B403D4"/>
    <w:rsid w:val="00B40559"/>
    <w:rsid w:val="00B40651"/>
    <w:rsid w:val="00B4072A"/>
    <w:rsid w:val="00B408BD"/>
    <w:rsid w:val="00B40954"/>
    <w:rsid w:val="00B40B41"/>
    <w:rsid w:val="00B40B8A"/>
    <w:rsid w:val="00B40F88"/>
    <w:rsid w:val="00B40FF1"/>
    <w:rsid w:val="00B41192"/>
    <w:rsid w:val="00B412FB"/>
    <w:rsid w:val="00B413F9"/>
    <w:rsid w:val="00B41768"/>
    <w:rsid w:val="00B418DC"/>
    <w:rsid w:val="00B41A23"/>
    <w:rsid w:val="00B41C34"/>
    <w:rsid w:val="00B41C49"/>
    <w:rsid w:val="00B41D83"/>
    <w:rsid w:val="00B41DC3"/>
    <w:rsid w:val="00B41F87"/>
    <w:rsid w:val="00B42318"/>
    <w:rsid w:val="00B42337"/>
    <w:rsid w:val="00B424F8"/>
    <w:rsid w:val="00B42654"/>
    <w:rsid w:val="00B42885"/>
    <w:rsid w:val="00B4298D"/>
    <w:rsid w:val="00B4299F"/>
    <w:rsid w:val="00B42A55"/>
    <w:rsid w:val="00B42D04"/>
    <w:rsid w:val="00B42D94"/>
    <w:rsid w:val="00B42DE3"/>
    <w:rsid w:val="00B42E91"/>
    <w:rsid w:val="00B4300E"/>
    <w:rsid w:val="00B430F9"/>
    <w:rsid w:val="00B43167"/>
    <w:rsid w:val="00B431ED"/>
    <w:rsid w:val="00B434A6"/>
    <w:rsid w:val="00B43544"/>
    <w:rsid w:val="00B4363D"/>
    <w:rsid w:val="00B437C0"/>
    <w:rsid w:val="00B43A01"/>
    <w:rsid w:val="00B43CFF"/>
    <w:rsid w:val="00B43F00"/>
    <w:rsid w:val="00B4407A"/>
    <w:rsid w:val="00B44481"/>
    <w:rsid w:val="00B44773"/>
    <w:rsid w:val="00B44777"/>
    <w:rsid w:val="00B447A3"/>
    <w:rsid w:val="00B447C0"/>
    <w:rsid w:val="00B44C0B"/>
    <w:rsid w:val="00B451F9"/>
    <w:rsid w:val="00B452F7"/>
    <w:rsid w:val="00B45A43"/>
    <w:rsid w:val="00B45C96"/>
    <w:rsid w:val="00B45E45"/>
    <w:rsid w:val="00B45FCB"/>
    <w:rsid w:val="00B4679B"/>
    <w:rsid w:val="00B4699E"/>
    <w:rsid w:val="00B46CB6"/>
    <w:rsid w:val="00B47469"/>
    <w:rsid w:val="00B476D4"/>
    <w:rsid w:val="00B476F7"/>
    <w:rsid w:val="00B4776B"/>
    <w:rsid w:val="00B47796"/>
    <w:rsid w:val="00B47C40"/>
    <w:rsid w:val="00B47FD3"/>
    <w:rsid w:val="00B5001C"/>
    <w:rsid w:val="00B5015F"/>
    <w:rsid w:val="00B5021A"/>
    <w:rsid w:val="00B5038F"/>
    <w:rsid w:val="00B50567"/>
    <w:rsid w:val="00B5056C"/>
    <w:rsid w:val="00B507C7"/>
    <w:rsid w:val="00B5087C"/>
    <w:rsid w:val="00B5092B"/>
    <w:rsid w:val="00B50D6D"/>
    <w:rsid w:val="00B50FF2"/>
    <w:rsid w:val="00B511CF"/>
    <w:rsid w:val="00B512E2"/>
    <w:rsid w:val="00B514E2"/>
    <w:rsid w:val="00B514FE"/>
    <w:rsid w:val="00B517AC"/>
    <w:rsid w:val="00B519F9"/>
    <w:rsid w:val="00B51C51"/>
    <w:rsid w:val="00B51D1F"/>
    <w:rsid w:val="00B51EE3"/>
    <w:rsid w:val="00B5222D"/>
    <w:rsid w:val="00B52361"/>
    <w:rsid w:val="00B52740"/>
    <w:rsid w:val="00B527B4"/>
    <w:rsid w:val="00B5286A"/>
    <w:rsid w:val="00B52AB9"/>
    <w:rsid w:val="00B52ECE"/>
    <w:rsid w:val="00B52FD6"/>
    <w:rsid w:val="00B5318F"/>
    <w:rsid w:val="00B5380D"/>
    <w:rsid w:val="00B53BF0"/>
    <w:rsid w:val="00B53CDD"/>
    <w:rsid w:val="00B53EEE"/>
    <w:rsid w:val="00B54143"/>
    <w:rsid w:val="00B54207"/>
    <w:rsid w:val="00B544CB"/>
    <w:rsid w:val="00B54507"/>
    <w:rsid w:val="00B547A1"/>
    <w:rsid w:val="00B548EC"/>
    <w:rsid w:val="00B54FDF"/>
    <w:rsid w:val="00B550C3"/>
    <w:rsid w:val="00B5513F"/>
    <w:rsid w:val="00B5534A"/>
    <w:rsid w:val="00B5540E"/>
    <w:rsid w:val="00B55609"/>
    <w:rsid w:val="00B5581D"/>
    <w:rsid w:val="00B55948"/>
    <w:rsid w:val="00B55A6A"/>
    <w:rsid w:val="00B55A6C"/>
    <w:rsid w:val="00B55E90"/>
    <w:rsid w:val="00B55EBC"/>
    <w:rsid w:val="00B561D7"/>
    <w:rsid w:val="00B562D5"/>
    <w:rsid w:val="00B563CA"/>
    <w:rsid w:val="00B56784"/>
    <w:rsid w:val="00B56888"/>
    <w:rsid w:val="00B56AB9"/>
    <w:rsid w:val="00B56D40"/>
    <w:rsid w:val="00B56DCA"/>
    <w:rsid w:val="00B56EAA"/>
    <w:rsid w:val="00B57088"/>
    <w:rsid w:val="00B57208"/>
    <w:rsid w:val="00B575D8"/>
    <w:rsid w:val="00B57742"/>
    <w:rsid w:val="00B577F2"/>
    <w:rsid w:val="00B57C6B"/>
    <w:rsid w:val="00B57D49"/>
    <w:rsid w:val="00B60036"/>
    <w:rsid w:val="00B6012A"/>
    <w:rsid w:val="00B60157"/>
    <w:rsid w:val="00B60316"/>
    <w:rsid w:val="00B60461"/>
    <w:rsid w:val="00B60496"/>
    <w:rsid w:val="00B60573"/>
    <w:rsid w:val="00B6077B"/>
    <w:rsid w:val="00B60863"/>
    <w:rsid w:val="00B60D73"/>
    <w:rsid w:val="00B60FFC"/>
    <w:rsid w:val="00B61194"/>
    <w:rsid w:val="00B61322"/>
    <w:rsid w:val="00B613AF"/>
    <w:rsid w:val="00B61B62"/>
    <w:rsid w:val="00B61C69"/>
    <w:rsid w:val="00B61D95"/>
    <w:rsid w:val="00B61E06"/>
    <w:rsid w:val="00B61F45"/>
    <w:rsid w:val="00B62027"/>
    <w:rsid w:val="00B62298"/>
    <w:rsid w:val="00B625F8"/>
    <w:rsid w:val="00B629EF"/>
    <w:rsid w:val="00B62DEA"/>
    <w:rsid w:val="00B62FDC"/>
    <w:rsid w:val="00B63062"/>
    <w:rsid w:val="00B63228"/>
    <w:rsid w:val="00B6323E"/>
    <w:rsid w:val="00B63694"/>
    <w:rsid w:val="00B6392A"/>
    <w:rsid w:val="00B63C2B"/>
    <w:rsid w:val="00B63EFF"/>
    <w:rsid w:val="00B640AC"/>
    <w:rsid w:val="00B642C8"/>
    <w:rsid w:val="00B64418"/>
    <w:rsid w:val="00B6497E"/>
    <w:rsid w:val="00B64AA7"/>
    <w:rsid w:val="00B64B8C"/>
    <w:rsid w:val="00B64F8E"/>
    <w:rsid w:val="00B64FCB"/>
    <w:rsid w:val="00B64FFE"/>
    <w:rsid w:val="00B65403"/>
    <w:rsid w:val="00B654FC"/>
    <w:rsid w:val="00B6555C"/>
    <w:rsid w:val="00B65560"/>
    <w:rsid w:val="00B65846"/>
    <w:rsid w:val="00B658A5"/>
    <w:rsid w:val="00B65C57"/>
    <w:rsid w:val="00B65CB1"/>
    <w:rsid w:val="00B65CE8"/>
    <w:rsid w:val="00B65DB0"/>
    <w:rsid w:val="00B65DFA"/>
    <w:rsid w:val="00B66233"/>
    <w:rsid w:val="00B662D0"/>
    <w:rsid w:val="00B6642E"/>
    <w:rsid w:val="00B666DF"/>
    <w:rsid w:val="00B66803"/>
    <w:rsid w:val="00B668EF"/>
    <w:rsid w:val="00B66AB8"/>
    <w:rsid w:val="00B66BFB"/>
    <w:rsid w:val="00B66C7B"/>
    <w:rsid w:val="00B66DEC"/>
    <w:rsid w:val="00B66ED1"/>
    <w:rsid w:val="00B66EEF"/>
    <w:rsid w:val="00B66F15"/>
    <w:rsid w:val="00B671A9"/>
    <w:rsid w:val="00B67735"/>
    <w:rsid w:val="00B67795"/>
    <w:rsid w:val="00B678C6"/>
    <w:rsid w:val="00B67C2A"/>
    <w:rsid w:val="00B67D71"/>
    <w:rsid w:val="00B67FC5"/>
    <w:rsid w:val="00B703ED"/>
    <w:rsid w:val="00B7089A"/>
    <w:rsid w:val="00B70AF7"/>
    <w:rsid w:val="00B70B2B"/>
    <w:rsid w:val="00B70B58"/>
    <w:rsid w:val="00B70B59"/>
    <w:rsid w:val="00B70B7B"/>
    <w:rsid w:val="00B70F71"/>
    <w:rsid w:val="00B710BF"/>
    <w:rsid w:val="00B71209"/>
    <w:rsid w:val="00B71379"/>
    <w:rsid w:val="00B7156D"/>
    <w:rsid w:val="00B71626"/>
    <w:rsid w:val="00B7190A"/>
    <w:rsid w:val="00B71ABF"/>
    <w:rsid w:val="00B71BEF"/>
    <w:rsid w:val="00B71CE5"/>
    <w:rsid w:val="00B72065"/>
    <w:rsid w:val="00B72124"/>
    <w:rsid w:val="00B72142"/>
    <w:rsid w:val="00B722C2"/>
    <w:rsid w:val="00B72432"/>
    <w:rsid w:val="00B72984"/>
    <w:rsid w:val="00B72991"/>
    <w:rsid w:val="00B72B8E"/>
    <w:rsid w:val="00B72B99"/>
    <w:rsid w:val="00B72BC4"/>
    <w:rsid w:val="00B72C45"/>
    <w:rsid w:val="00B72E67"/>
    <w:rsid w:val="00B72F27"/>
    <w:rsid w:val="00B730F5"/>
    <w:rsid w:val="00B7319E"/>
    <w:rsid w:val="00B734CB"/>
    <w:rsid w:val="00B73504"/>
    <w:rsid w:val="00B736F5"/>
    <w:rsid w:val="00B73771"/>
    <w:rsid w:val="00B73A36"/>
    <w:rsid w:val="00B73BDA"/>
    <w:rsid w:val="00B73C48"/>
    <w:rsid w:val="00B7424A"/>
    <w:rsid w:val="00B74323"/>
    <w:rsid w:val="00B744A2"/>
    <w:rsid w:val="00B745AA"/>
    <w:rsid w:val="00B745AC"/>
    <w:rsid w:val="00B74888"/>
    <w:rsid w:val="00B74B89"/>
    <w:rsid w:val="00B74BBE"/>
    <w:rsid w:val="00B74DE3"/>
    <w:rsid w:val="00B74E0E"/>
    <w:rsid w:val="00B75351"/>
    <w:rsid w:val="00B7559B"/>
    <w:rsid w:val="00B757B9"/>
    <w:rsid w:val="00B7582F"/>
    <w:rsid w:val="00B7591A"/>
    <w:rsid w:val="00B7594F"/>
    <w:rsid w:val="00B75995"/>
    <w:rsid w:val="00B759B8"/>
    <w:rsid w:val="00B75CFD"/>
    <w:rsid w:val="00B75DFA"/>
    <w:rsid w:val="00B75F1A"/>
    <w:rsid w:val="00B75F95"/>
    <w:rsid w:val="00B75FA8"/>
    <w:rsid w:val="00B7630B"/>
    <w:rsid w:val="00B763CF"/>
    <w:rsid w:val="00B763D6"/>
    <w:rsid w:val="00B76504"/>
    <w:rsid w:val="00B765EE"/>
    <w:rsid w:val="00B767D2"/>
    <w:rsid w:val="00B76894"/>
    <w:rsid w:val="00B76BBA"/>
    <w:rsid w:val="00B76DC4"/>
    <w:rsid w:val="00B770F6"/>
    <w:rsid w:val="00B7717B"/>
    <w:rsid w:val="00B7720A"/>
    <w:rsid w:val="00B77255"/>
    <w:rsid w:val="00B77273"/>
    <w:rsid w:val="00B77549"/>
    <w:rsid w:val="00B777D4"/>
    <w:rsid w:val="00B77A60"/>
    <w:rsid w:val="00B77A6F"/>
    <w:rsid w:val="00B77B11"/>
    <w:rsid w:val="00B77DC4"/>
    <w:rsid w:val="00B802D9"/>
    <w:rsid w:val="00B802FF"/>
    <w:rsid w:val="00B8074B"/>
    <w:rsid w:val="00B8074D"/>
    <w:rsid w:val="00B80848"/>
    <w:rsid w:val="00B80882"/>
    <w:rsid w:val="00B80B4D"/>
    <w:rsid w:val="00B80C3E"/>
    <w:rsid w:val="00B80EDF"/>
    <w:rsid w:val="00B810E1"/>
    <w:rsid w:val="00B812B1"/>
    <w:rsid w:val="00B813D9"/>
    <w:rsid w:val="00B81473"/>
    <w:rsid w:val="00B815CA"/>
    <w:rsid w:val="00B81875"/>
    <w:rsid w:val="00B81960"/>
    <w:rsid w:val="00B81971"/>
    <w:rsid w:val="00B81B41"/>
    <w:rsid w:val="00B81B4D"/>
    <w:rsid w:val="00B81DEF"/>
    <w:rsid w:val="00B81EA3"/>
    <w:rsid w:val="00B82280"/>
    <w:rsid w:val="00B823D1"/>
    <w:rsid w:val="00B82711"/>
    <w:rsid w:val="00B8272F"/>
    <w:rsid w:val="00B82913"/>
    <w:rsid w:val="00B829A7"/>
    <w:rsid w:val="00B831E1"/>
    <w:rsid w:val="00B8340D"/>
    <w:rsid w:val="00B8361F"/>
    <w:rsid w:val="00B839B1"/>
    <w:rsid w:val="00B844B0"/>
    <w:rsid w:val="00B8450E"/>
    <w:rsid w:val="00B845A4"/>
    <w:rsid w:val="00B846F1"/>
    <w:rsid w:val="00B8476F"/>
    <w:rsid w:val="00B84D34"/>
    <w:rsid w:val="00B84F9D"/>
    <w:rsid w:val="00B852E0"/>
    <w:rsid w:val="00B855A7"/>
    <w:rsid w:val="00B85611"/>
    <w:rsid w:val="00B8586C"/>
    <w:rsid w:val="00B858C2"/>
    <w:rsid w:val="00B85A66"/>
    <w:rsid w:val="00B85A71"/>
    <w:rsid w:val="00B85EE3"/>
    <w:rsid w:val="00B86280"/>
    <w:rsid w:val="00B863E1"/>
    <w:rsid w:val="00B865F3"/>
    <w:rsid w:val="00B866EE"/>
    <w:rsid w:val="00B86977"/>
    <w:rsid w:val="00B86981"/>
    <w:rsid w:val="00B869AC"/>
    <w:rsid w:val="00B86B8E"/>
    <w:rsid w:val="00B86DC0"/>
    <w:rsid w:val="00B8707A"/>
    <w:rsid w:val="00B8711E"/>
    <w:rsid w:val="00B87145"/>
    <w:rsid w:val="00B8735C"/>
    <w:rsid w:val="00B87413"/>
    <w:rsid w:val="00B874C3"/>
    <w:rsid w:val="00B874EF"/>
    <w:rsid w:val="00B87656"/>
    <w:rsid w:val="00B878A9"/>
    <w:rsid w:val="00B879AB"/>
    <w:rsid w:val="00B901C7"/>
    <w:rsid w:val="00B9036B"/>
    <w:rsid w:val="00B9046F"/>
    <w:rsid w:val="00B90563"/>
    <w:rsid w:val="00B9073F"/>
    <w:rsid w:val="00B90F52"/>
    <w:rsid w:val="00B90F96"/>
    <w:rsid w:val="00B90FE8"/>
    <w:rsid w:val="00B9107B"/>
    <w:rsid w:val="00B912BC"/>
    <w:rsid w:val="00B91302"/>
    <w:rsid w:val="00B9136C"/>
    <w:rsid w:val="00B91467"/>
    <w:rsid w:val="00B915F7"/>
    <w:rsid w:val="00B917BD"/>
    <w:rsid w:val="00B919EC"/>
    <w:rsid w:val="00B91CA4"/>
    <w:rsid w:val="00B91F27"/>
    <w:rsid w:val="00B92135"/>
    <w:rsid w:val="00B923F0"/>
    <w:rsid w:val="00B924A2"/>
    <w:rsid w:val="00B92742"/>
    <w:rsid w:val="00B9279C"/>
    <w:rsid w:val="00B92873"/>
    <w:rsid w:val="00B9289C"/>
    <w:rsid w:val="00B92B50"/>
    <w:rsid w:val="00B92BA4"/>
    <w:rsid w:val="00B92D97"/>
    <w:rsid w:val="00B934B7"/>
    <w:rsid w:val="00B93573"/>
    <w:rsid w:val="00B93599"/>
    <w:rsid w:val="00B93838"/>
    <w:rsid w:val="00B9389A"/>
    <w:rsid w:val="00B93B93"/>
    <w:rsid w:val="00B93BD8"/>
    <w:rsid w:val="00B93D97"/>
    <w:rsid w:val="00B94154"/>
    <w:rsid w:val="00B9427B"/>
    <w:rsid w:val="00B944D1"/>
    <w:rsid w:val="00B9452B"/>
    <w:rsid w:val="00B9454C"/>
    <w:rsid w:val="00B94BFA"/>
    <w:rsid w:val="00B94CFE"/>
    <w:rsid w:val="00B95866"/>
    <w:rsid w:val="00B95920"/>
    <w:rsid w:val="00B959E0"/>
    <w:rsid w:val="00B95AAF"/>
    <w:rsid w:val="00B95ACD"/>
    <w:rsid w:val="00B95B31"/>
    <w:rsid w:val="00B960EC"/>
    <w:rsid w:val="00B961D7"/>
    <w:rsid w:val="00B96468"/>
    <w:rsid w:val="00B964D1"/>
    <w:rsid w:val="00B96C5F"/>
    <w:rsid w:val="00B96D9B"/>
    <w:rsid w:val="00B96EAE"/>
    <w:rsid w:val="00B970C3"/>
    <w:rsid w:val="00B97258"/>
    <w:rsid w:val="00B974D3"/>
    <w:rsid w:val="00B976E8"/>
    <w:rsid w:val="00B9774B"/>
    <w:rsid w:val="00B97827"/>
    <w:rsid w:val="00B97849"/>
    <w:rsid w:val="00B979DF"/>
    <w:rsid w:val="00B97ACE"/>
    <w:rsid w:val="00B97AFF"/>
    <w:rsid w:val="00B97B14"/>
    <w:rsid w:val="00B97C1B"/>
    <w:rsid w:val="00B97F4E"/>
    <w:rsid w:val="00B97FD8"/>
    <w:rsid w:val="00BA0146"/>
    <w:rsid w:val="00BA0404"/>
    <w:rsid w:val="00BA041A"/>
    <w:rsid w:val="00BA0660"/>
    <w:rsid w:val="00BA069C"/>
    <w:rsid w:val="00BA078A"/>
    <w:rsid w:val="00BA083C"/>
    <w:rsid w:val="00BA0C6F"/>
    <w:rsid w:val="00BA0C93"/>
    <w:rsid w:val="00BA0CB8"/>
    <w:rsid w:val="00BA0CD7"/>
    <w:rsid w:val="00BA113F"/>
    <w:rsid w:val="00BA120B"/>
    <w:rsid w:val="00BA164E"/>
    <w:rsid w:val="00BA1875"/>
    <w:rsid w:val="00BA18C1"/>
    <w:rsid w:val="00BA1CD0"/>
    <w:rsid w:val="00BA20A0"/>
    <w:rsid w:val="00BA20AB"/>
    <w:rsid w:val="00BA261C"/>
    <w:rsid w:val="00BA280F"/>
    <w:rsid w:val="00BA2C9C"/>
    <w:rsid w:val="00BA2FB4"/>
    <w:rsid w:val="00BA300F"/>
    <w:rsid w:val="00BA336D"/>
    <w:rsid w:val="00BA340F"/>
    <w:rsid w:val="00BA34F3"/>
    <w:rsid w:val="00BA3626"/>
    <w:rsid w:val="00BA36B0"/>
    <w:rsid w:val="00BA38A0"/>
    <w:rsid w:val="00BA3ACF"/>
    <w:rsid w:val="00BA3B7E"/>
    <w:rsid w:val="00BA3B92"/>
    <w:rsid w:val="00BA3D4F"/>
    <w:rsid w:val="00BA3E53"/>
    <w:rsid w:val="00BA3F9C"/>
    <w:rsid w:val="00BA4792"/>
    <w:rsid w:val="00BA4975"/>
    <w:rsid w:val="00BA497E"/>
    <w:rsid w:val="00BA4BD4"/>
    <w:rsid w:val="00BA4E5D"/>
    <w:rsid w:val="00BA50DD"/>
    <w:rsid w:val="00BA50F2"/>
    <w:rsid w:val="00BA5316"/>
    <w:rsid w:val="00BA536B"/>
    <w:rsid w:val="00BA585D"/>
    <w:rsid w:val="00BA5880"/>
    <w:rsid w:val="00BA5918"/>
    <w:rsid w:val="00BA5BF6"/>
    <w:rsid w:val="00BA5E63"/>
    <w:rsid w:val="00BA5ECD"/>
    <w:rsid w:val="00BA5F59"/>
    <w:rsid w:val="00BA6253"/>
    <w:rsid w:val="00BA639A"/>
    <w:rsid w:val="00BA6704"/>
    <w:rsid w:val="00BA6961"/>
    <w:rsid w:val="00BA698B"/>
    <w:rsid w:val="00BA6D5A"/>
    <w:rsid w:val="00BA6E99"/>
    <w:rsid w:val="00BA6EED"/>
    <w:rsid w:val="00BA7093"/>
    <w:rsid w:val="00BA7143"/>
    <w:rsid w:val="00BA7153"/>
    <w:rsid w:val="00BA725F"/>
    <w:rsid w:val="00BA72D0"/>
    <w:rsid w:val="00BA7303"/>
    <w:rsid w:val="00BA75F1"/>
    <w:rsid w:val="00BA7682"/>
    <w:rsid w:val="00BA7683"/>
    <w:rsid w:val="00BA76F1"/>
    <w:rsid w:val="00BA7704"/>
    <w:rsid w:val="00BA7839"/>
    <w:rsid w:val="00BA7B7A"/>
    <w:rsid w:val="00BA7D93"/>
    <w:rsid w:val="00BB0019"/>
    <w:rsid w:val="00BB029F"/>
    <w:rsid w:val="00BB02BE"/>
    <w:rsid w:val="00BB046E"/>
    <w:rsid w:val="00BB0609"/>
    <w:rsid w:val="00BB0AFA"/>
    <w:rsid w:val="00BB0EB7"/>
    <w:rsid w:val="00BB0FB8"/>
    <w:rsid w:val="00BB1165"/>
    <w:rsid w:val="00BB1397"/>
    <w:rsid w:val="00BB1737"/>
    <w:rsid w:val="00BB182C"/>
    <w:rsid w:val="00BB1B0F"/>
    <w:rsid w:val="00BB1BED"/>
    <w:rsid w:val="00BB1CD8"/>
    <w:rsid w:val="00BB1D23"/>
    <w:rsid w:val="00BB20C2"/>
    <w:rsid w:val="00BB23E8"/>
    <w:rsid w:val="00BB291A"/>
    <w:rsid w:val="00BB2A25"/>
    <w:rsid w:val="00BB2B89"/>
    <w:rsid w:val="00BB2D83"/>
    <w:rsid w:val="00BB30EF"/>
    <w:rsid w:val="00BB3183"/>
    <w:rsid w:val="00BB33C0"/>
    <w:rsid w:val="00BB34C5"/>
    <w:rsid w:val="00BB3551"/>
    <w:rsid w:val="00BB3613"/>
    <w:rsid w:val="00BB36F0"/>
    <w:rsid w:val="00BB3B19"/>
    <w:rsid w:val="00BB3D97"/>
    <w:rsid w:val="00BB489C"/>
    <w:rsid w:val="00BB4906"/>
    <w:rsid w:val="00BB4962"/>
    <w:rsid w:val="00BB49AD"/>
    <w:rsid w:val="00BB4DF6"/>
    <w:rsid w:val="00BB522D"/>
    <w:rsid w:val="00BB52DA"/>
    <w:rsid w:val="00BB5305"/>
    <w:rsid w:val="00BB5481"/>
    <w:rsid w:val="00BB57C7"/>
    <w:rsid w:val="00BB59F1"/>
    <w:rsid w:val="00BB5B9B"/>
    <w:rsid w:val="00BB5BE5"/>
    <w:rsid w:val="00BB5D56"/>
    <w:rsid w:val="00BB5D6D"/>
    <w:rsid w:val="00BB5F42"/>
    <w:rsid w:val="00BB624A"/>
    <w:rsid w:val="00BB6401"/>
    <w:rsid w:val="00BB6604"/>
    <w:rsid w:val="00BB6624"/>
    <w:rsid w:val="00BB6D18"/>
    <w:rsid w:val="00BB7062"/>
    <w:rsid w:val="00BB7073"/>
    <w:rsid w:val="00BB734E"/>
    <w:rsid w:val="00BB73D7"/>
    <w:rsid w:val="00BB745A"/>
    <w:rsid w:val="00BB74B2"/>
    <w:rsid w:val="00BB7A32"/>
    <w:rsid w:val="00BB7A5B"/>
    <w:rsid w:val="00BB7F2E"/>
    <w:rsid w:val="00BB7F65"/>
    <w:rsid w:val="00BC0064"/>
    <w:rsid w:val="00BC0116"/>
    <w:rsid w:val="00BC0301"/>
    <w:rsid w:val="00BC05D3"/>
    <w:rsid w:val="00BC071A"/>
    <w:rsid w:val="00BC07B0"/>
    <w:rsid w:val="00BC08C0"/>
    <w:rsid w:val="00BC092F"/>
    <w:rsid w:val="00BC0C7F"/>
    <w:rsid w:val="00BC0E6E"/>
    <w:rsid w:val="00BC11F0"/>
    <w:rsid w:val="00BC1479"/>
    <w:rsid w:val="00BC1562"/>
    <w:rsid w:val="00BC15FD"/>
    <w:rsid w:val="00BC1715"/>
    <w:rsid w:val="00BC17FF"/>
    <w:rsid w:val="00BC1B20"/>
    <w:rsid w:val="00BC1B92"/>
    <w:rsid w:val="00BC1B98"/>
    <w:rsid w:val="00BC1C0A"/>
    <w:rsid w:val="00BC1C90"/>
    <w:rsid w:val="00BC1EA3"/>
    <w:rsid w:val="00BC24E5"/>
    <w:rsid w:val="00BC2833"/>
    <w:rsid w:val="00BC2FF7"/>
    <w:rsid w:val="00BC303F"/>
    <w:rsid w:val="00BC3064"/>
    <w:rsid w:val="00BC31E4"/>
    <w:rsid w:val="00BC3351"/>
    <w:rsid w:val="00BC36CD"/>
    <w:rsid w:val="00BC38EE"/>
    <w:rsid w:val="00BC3F6B"/>
    <w:rsid w:val="00BC411C"/>
    <w:rsid w:val="00BC439B"/>
    <w:rsid w:val="00BC4A00"/>
    <w:rsid w:val="00BC4AC8"/>
    <w:rsid w:val="00BC4B3B"/>
    <w:rsid w:val="00BC4C46"/>
    <w:rsid w:val="00BC4ED3"/>
    <w:rsid w:val="00BC5167"/>
    <w:rsid w:val="00BC530B"/>
    <w:rsid w:val="00BC5643"/>
    <w:rsid w:val="00BC573C"/>
    <w:rsid w:val="00BC5AD6"/>
    <w:rsid w:val="00BC5B9C"/>
    <w:rsid w:val="00BC5E24"/>
    <w:rsid w:val="00BC6066"/>
    <w:rsid w:val="00BC61E5"/>
    <w:rsid w:val="00BC61F3"/>
    <w:rsid w:val="00BC6345"/>
    <w:rsid w:val="00BC6387"/>
    <w:rsid w:val="00BC6603"/>
    <w:rsid w:val="00BC6711"/>
    <w:rsid w:val="00BC6B1D"/>
    <w:rsid w:val="00BC6B91"/>
    <w:rsid w:val="00BC6BA2"/>
    <w:rsid w:val="00BC6E54"/>
    <w:rsid w:val="00BC70C2"/>
    <w:rsid w:val="00BC7420"/>
    <w:rsid w:val="00BC7BA6"/>
    <w:rsid w:val="00BC7CD2"/>
    <w:rsid w:val="00BC7E91"/>
    <w:rsid w:val="00BC7EE0"/>
    <w:rsid w:val="00BC7F3B"/>
    <w:rsid w:val="00BC7F8D"/>
    <w:rsid w:val="00BD0152"/>
    <w:rsid w:val="00BD0262"/>
    <w:rsid w:val="00BD02C4"/>
    <w:rsid w:val="00BD04A3"/>
    <w:rsid w:val="00BD0848"/>
    <w:rsid w:val="00BD0C29"/>
    <w:rsid w:val="00BD0C92"/>
    <w:rsid w:val="00BD0E95"/>
    <w:rsid w:val="00BD0F86"/>
    <w:rsid w:val="00BD0FC9"/>
    <w:rsid w:val="00BD0FF5"/>
    <w:rsid w:val="00BD1021"/>
    <w:rsid w:val="00BD113E"/>
    <w:rsid w:val="00BD1198"/>
    <w:rsid w:val="00BD1235"/>
    <w:rsid w:val="00BD170C"/>
    <w:rsid w:val="00BD1C3D"/>
    <w:rsid w:val="00BD1CFD"/>
    <w:rsid w:val="00BD1F82"/>
    <w:rsid w:val="00BD1FA2"/>
    <w:rsid w:val="00BD22EA"/>
    <w:rsid w:val="00BD2A96"/>
    <w:rsid w:val="00BD2B9F"/>
    <w:rsid w:val="00BD2BBC"/>
    <w:rsid w:val="00BD2E98"/>
    <w:rsid w:val="00BD3249"/>
    <w:rsid w:val="00BD3266"/>
    <w:rsid w:val="00BD3831"/>
    <w:rsid w:val="00BD38D6"/>
    <w:rsid w:val="00BD40B7"/>
    <w:rsid w:val="00BD43BD"/>
    <w:rsid w:val="00BD4734"/>
    <w:rsid w:val="00BD4939"/>
    <w:rsid w:val="00BD4C99"/>
    <w:rsid w:val="00BD4E59"/>
    <w:rsid w:val="00BD5374"/>
    <w:rsid w:val="00BD551B"/>
    <w:rsid w:val="00BD578C"/>
    <w:rsid w:val="00BD58D6"/>
    <w:rsid w:val="00BD59F0"/>
    <w:rsid w:val="00BD5B87"/>
    <w:rsid w:val="00BD5B89"/>
    <w:rsid w:val="00BD5BD5"/>
    <w:rsid w:val="00BD5BEA"/>
    <w:rsid w:val="00BD5C14"/>
    <w:rsid w:val="00BD5C5D"/>
    <w:rsid w:val="00BD6075"/>
    <w:rsid w:val="00BD64C2"/>
    <w:rsid w:val="00BD64DC"/>
    <w:rsid w:val="00BD652D"/>
    <w:rsid w:val="00BD66E6"/>
    <w:rsid w:val="00BD675F"/>
    <w:rsid w:val="00BD6A50"/>
    <w:rsid w:val="00BD6AD8"/>
    <w:rsid w:val="00BD6C39"/>
    <w:rsid w:val="00BD6F11"/>
    <w:rsid w:val="00BD6F45"/>
    <w:rsid w:val="00BD7826"/>
    <w:rsid w:val="00BD7879"/>
    <w:rsid w:val="00BD7B25"/>
    <w:rsid w:val="00BD7D91"/>
    <w:rsid w:val="00BD7E70"/>
    <w:rsid w:val="00BE0037"/>
    <w:rsid w:val="00BE0072"/>
    <w:rsid w:val="00BE018B"/>
    <w:rsid w:val="00BE0333"/>
    <w:rsid w:val="00BE05B9"/>
    <w:rsid w:val="00BE082E"/>
    <w:rsid w:val="00BE0A59"/>
    <w:rsid w:val="00BE0B3B"/>
    <w:rsid w:val="00BE0B69"/>
    <w:rsid w:val="00BE0CB0"/>
    <w:rsid w:val="00BE0D1C"/>
    <w:rsid w:val="00BE17CC"/>
    <w:rsid w:val="00BE1928"/>
    <w:rsid w:val="00BE1D00"/>
    <w:rsid w:val="00BE1E4B"/>
    <w:rsid w:val="00BE2017"/>
    <w:rsid w:val="00BE2107"/>
    <w:rsid w:val="00BE23F9"/>
    <w:rsid w:val="00BE2753"/>
    <w:rsid w:val="00BE2B31"/>
    <w:rsid w:val="00BE3040"/>
    <w:rsid w:val="00BE3490"/>
    <w:rsid w:val="00BE35B9"/>
    <w:rsid w:val="00BE37FE"/>
    <w:rsid w:val="00BE3822"/>
    <w:rsid w:val="00BE38BD"/>
    <w:rsid w:val="00BE3938"/>
    <w:rsid w:val="00BE3B8A"/>
    <w:rsid w:val="00BE3C73"/>
    <w:rsid w:val="00BE450C"/>
    <w:rsid w:val="00BE4655"/>
    <w:rsid w:val="00BE4734"/>
    <w:rsid w:val="00BE4912"/>
    <w:rsid w:val="00BE4A9B"/>
    <w:rsid w:val="00BE4BF8"/>
    <w:rsid w:val="00BE539C"/>
    <w:rsid w:val="00BE53EA"/>
    <w:rsid w:val="00BE53F1"/>
    <w:rsid w:val="00BE5477"/>
    <w:rsid w:val="00BE56C5"/>
    <w:rsid w:val="00BE589E"/>
    <w:rsid w:val="00BE58BD"/>
    <w:rsid w:val="00BE5922"/>
    <w:rsid w:val="00BE5D7F"/>
    <w:rsid w:val="00BE5FB3"/>
    <w:rsid w:val="00BE60DA"/>
    <w:rsid w:val="00BE6319"/>
    <w:rsid w:val="00BE63AD"/>
    <w:rsid w:val="00BE654F"/>
    <w:rsid w:val="00BE6600"/>
    <w:rsid w:val="00BE674A"/>
    <w:rsid w:val="00BE6D53"/>
    <w:rsid w:val="00BE6FB6"/>
    <w:rsid w:val="00BE705A"/>
    <w:rsid w:val="00BE7229"/>
    <w:rsid w:val="00BE729B"/>
    <w:rsid w:val="00BE7379"/>
    <w:rsid w:val="00BE7777"/>
    <w:rsid w:val="00BE77CC"/>
    <w:rsid w:val="00BE792C"/>
    <w:rsid w:val="00BE7A37"/>
    <w:rsid w:val="00BE7C79"/>
    <w:rsid w:val="00BE7E21"/>
    <w:rsid w:val="00BF02FA"/>
    <w:rsid w:val="00BF037D"/>
    <w:rsid w:val="00BF0450"/>
    <w:rsid w:val="00BF04A9"/>
    <w:rsid w:val="00BF04F0"/>
    <w:rsid w:val="00BF0541"/>
    <w:rsid w:val="00BF0591"/>
    <w:rsid w:val="00BF05CA"/>
    <w:rsid w:val="00BF0808"/>
    <w:rsid w:val="00BF084D"/>
    <w:rsid w:val="00BF0972"/>
    <w:rsid w:val="00BF09D0"/>
    <w:rsid w:val="00BF0BFD"/>
    <w:rsid w:val="00BF0C7A"/>
    <w:rsid w:val="00BF0DB7"/>
    <w:rsid w:val="00BF102F"/>
    <w:rsid w:val="00BF1089"/>
    <w:rsid w:val="00BF113C"/>
    <w:rsid w:val="00BF115F"/>
    <w:rsid w:val="00BF1453"/>
    <w:rsid w:val="00BF151A"/>
    <w:rsid w:val="00BF182B"/>
    <w:rsid w:val="00BF19A1"/>
    <w:rsid w:val="00BF19EC"/>
    <w:rsid w:val="00BF1A1D"/>
    <w:rsid w:val="00BF1DE4"/>
    <w:rsid w:val="00BF1EAC"/>
    <w:rsid w:val="00BF217D"/>
    <w:rsid w:val="00BF2191"/>
    <w:rsid w:val="00BF2244"/>
    <w:rsid w:val="00BF22BF"/>
    <w:rsid w:val="00BF2322"/>
    <w:rsid w:val="00BF24E9"/>
    <w:rsid w:val="00BF2763"/>
    <w:rsid w:val="00BF29F1"/>
    <w:rsid w:val="00BF2C97"/>
    <w:rsid w:val="00BF309C"/>
    <w:rsid w:val="00BF30AC"/>
    <w:rsid w:val="00BF3133"/>
    <w:rsid w:val="00BF3364"/>
    <w:rsid w:val="00BF3453"/>
    <w:rsid w:val="00BF3459"/>
    <w:rsid w:val="00BF35E7"/>
    <w:rsid w:val="00BF3943"/>
    <w:rsid w:val="00BF397B"/>
    <w:rsid w:val="00BF39A0"/>
    <w:rsid w:val="00BF3A68"/>
    <w:rsid w:val="00BF3A96"/>
    <w:rsid w:val="00BF3DCA"/>
    <w:rsid w:val="00BF3E8E"/>
    <w:rsid w:val="00BF4233"/>
    <w:rsid w:val="00BF444D"/>
    <w:rsid w:val="00BF4822"/>
    <w:rsid w:val="00BF4A08"/>
    <w:rsid w:val="00BF4B7D"/>
    <w:rsid w:val="00BF4C43"/>
    <w:rsid w:val="00BF4CEA"/>
    <w:rsid w:val="00BF4D05"/>
    <w:rsid w:val="00BF4D10"/>
    <w:rsid w:val="00BF4E73"/>
    <w:rsid w:val="00BF4FBF"/>
    <w:rsid w:val="00BF50D3"/>
    <w:rsid w:val="00BF52BD"/>
    <w:rsid w:val="00BF52D9"/>
    <w:rsid w:val="00BF5447"/>
    <w:rsid w:val="00BF57D8"/>
    <w:rsid w:val="00BF5888"/>
    <w:rsid w:val="00BF59C2"/>
    <w:rsid w:val="00BF59F0"/>
    <w:rsid w:val="00BF5A14"/>
    <w:rsid w:val="00BF5BA4"/>
    <w:rsid w:val="00BF5BC2"/>
    <w:rsid w:val="00BF5E3D"/>
    <w:rsid w:val="00BF5FDF"/>
    <w:rsid w:val="00BF5FF7"/>
    <w:rsid w:val="00BF6296"/>
    <w:rsid w:val="00BF6465"/>
    <w:rsid w:val="00BF65B4"/>
    <w:rsid w:val="00BF68AA"/>
    <w:rsid w:val="00BF68C5"/>
    <w:rsid w:val="00BF68E9"/>
    <w:rsid w:val="00BF6BDE"/>
    <w:rsid w:val="00BF6C9F"/>
    <w:rsid w:val="00BF6D95"/>
    <w:rsid w:val="00BF6E51"/>
    <w:rsid w:val="00BF78E5"/>
    <w:rsid w:val="00BF793E"/>
    <w:rsid w:val="00BF7989"/>
    <w:rsid w:val="00BF7C3D"/>
    <w:rsid w:val="00C00282"/>
    <w:rsid w:val="00C002D6"/>
    <w:rsid w:val="00C00495"/>
    <w:rsid w:val="00C007D4"/>
    <w:rsid w:val="00C008A6"/>
    <w:rsid w:val="00C00C11"/>
    <w:rsid w:val="00C00DFA"/>
    <w:rsid w:val="00C01187"/>
    <w:rsid w:val="00C01224"/>
    <w:rsid w:val="00C01337"/>
    <w:rsid w:val="00C0153C"/>
    <w:rsid w:val="00C015B1"/>
    <w:rsid w:val="00C0179A"/>
    <w:rsid w:val="00C01819"/>
    <w:rsid w:val="00C0186E"/>
    <w:rsid w:val="00C018A9"/>
    <w:rsid w:val="00C01915"/>
    <w:rsid w:val="00C01AD1"/>
    <w:rsid w:val="00C01D72"/>
    <w:rsid w:val="00C01E4E"/>
    <w:rsid w:val="00C01E74"/>
    <w:rsid w:val="00C01ED6"/>
    <w:rsid w:val="00C022E5"/>
    <w:rsid w:val="00C0235E"/>
    <w:rsid w:val="00C024D4"/>
    <w:rsid w:val="00C026D1"/>
    <w:rsid w:val="00C02A4F"/>
    <w:rsid w:val="00C02BEB"/>
    <w:rsid w:val="00C02D07"/>
    <w:rsid w:val="00C02F0D"/>
    <w:rsid w:val="00C03240"/>
    <w:rsid w:val="00C03325"/>
    <w:rsid w:val="00C0336A"/>
    <w:rsid w:val="00C033CA"/>
    <w:rsid w:val="00C03471"/>
    <w:rsid w:val="00C0351A"/>
    <w:rsid w:val="00C03553"/>
    <w:rsid w:val="00C0388C"/>
    <w:rsid w:val="00C039B6"/>
    <w:rsid w:val="00C03A04"/>
    <w:rsid w:val="00C03AA2"/>
    <w:rsid w:val="00C03DD8"/>
    <w:rsid w:val="00C041C4"/>
    <w:rsid w:val="00C0428E"/>
    <w:rsid w:val="00C044AA"/>
    <w:rsid w:val="00C0456C"/>
    <w:rsid w:val="00C0458D"/>
    <w:rsid w:val="00C0464D"/>
    <w:rsid w:val="00C0467E"/>
    <w:rsid w:val="00C048BC"/>
    <w:rsid w:val="00C04A3E"/>
    <w:rsid w:val="00C05027"/>
    <w:rsid w:val="00C050AA"/>
    <w:rsid w:val="00C05228"/>
    <w:rsid w:val="00C053AD"/>
    <w:rsid w:val="00C054E9"/>
    <w:rsid w:val="00C056EC"/>
    <w:rsid w:val="00C05944"/>
    <w:rsid w:val="00C05A78"/>
    <w:rsid w:val="00C05AC7"/>
    <w:rsid w:val="00C05C0C"/>
    <w:rsid w:val="00C06073"/>
    <w:rsid w:val="00C06087"/>
    <w:rsid w:val="00C0616D"/>
    <w:rsid w:val="00C063EB"/>
    <w:rsid w:val="00C064BD"/>
    <w:rsid w:val="00C064F2"/>
    <w:rsid w:val="00C06822"/>
    <w:rsid w:val="00C06CC4"/>
    <w:rsid w:val="00C06F70"/>
    <w:rsid w:val="00C07130"/>
    <w:rsid w:val="00C071CB"/>
    <w:rsid w:val="00C07338"/>
    <w:rsid w:val="00C075C9"/>
    <w:rsid w:val="00C07BF7"/>
    <w:rsid w:val="00C07D19"/>
    <w:rsid w:val="00C10139"/>
    <w:rsid w:val="00C10297"/>
    <w:rsid w:val="00C1059C"/>
    <w:rsid w:val="00C1067E"/>
    <w:rsid w:val="00C107A9"/>
    <w:rsid w:val="00C1090B"/>
    <w:rsid w:val="00C109A4"/>
    <w:rsid w:val="00C10DD0"/>
    <w:rsid w:val="00C10ECD"/>
    <w:rsid w:val="00C11200"/>
    <w:rsid w:val="00C11277"/>
    <w:rsid w:val="00C11384"/>
    <w:rsid w:val="00C11414"/>
    <w:rsid w:val="00C11550"/>
    <w:rsid w:val="00C11803"/>
    <w:rsid w:val="00C11897"/>
    <w:rsid w:val="00C11987"/>
    <w:rsid w:val="00C11A83"/>
    <w:rsid w:val="00C11CFC"/>
    <w:rsid w:val="00C11D09"/>
    <w:rsid w:val="00C11E8D"/>
    <w:rsid w:val="00C123A9"/>
    <w:rsid w:val="00C12739"/>
    <w:rsid w:val="00C127A7"/>
    <w:rsid w:val="00C128D8"/>
    <w:rsid w:val="00C12AE6"/>
    <w:rsid w:val="00C12DC2"/>
    <w:rsid w:val="00C12E18"/>
    <w:rsid w:val="00C12EAF"/>
    <w:rsid w:val="00C12F10"/>
    <w:rsid w:val="00C12F31"/>
    <w:rsid w:val="00C13063"/>
    <w:rsid w:val="00C1318A"/>
    <w:rsid w:val="00C13396"/>
    <w:rsid w:val="00C13410"/>
    <w:rsid w:val="00C13576"/>
    <w:rsid w:val="00C13648"/>
    <w:rsid w:val="00C136F4"/>
    <w:rsid w:val="00C13750"/>
    <w:rsid w:val="00C1375A"/>
    <w:rsid w:val="00C138CC"/>
    <w:rsid w:val="00C139C7"/>
    <w:rsid w:val="00C13A09"/>
    <w:rsid w:val="00C13B92"/>
    <w:rsid w:val="00C13BE5"/>
    <w:rsid w:val="00C140EC"/>
    <w:rsid w:val="00C141AC"/>
    <w:rsid w:val="00C14223"/>
    <w:rsid w:val="00C145F8"/>
    <w:rsid w:val="00C148A7"/>
    <w:rsid w:val="00C14A20"/>
    <w:rsid w:val="00C14A39"/>
    <w:rsid w:val="00C14AB0"/>
    <w:rsid w:val="00C14B18"/>
    <w:rsid w:val="00C1524B"/>
    <w:rsid w:val="00C152EE"/>
    <w:rsid w:val="00C1566C"/>
    <w:rsid w:val="00C15698"/>
    <w:rsid w:val="00C159BB"/>
    <w:rsid w:val="00C15E43"/>
    <w:rsid w:val="00C16187"/>
    <w:rsid w:val="00C162AC"/>
    <w:rsid w:val="00C16375"/>
    <w:rsid w:val="00C1639C"/>
    <w:rsid w:val="00C167D0"/>
    <w:rsid w:val="00C167E4"/>
    <w:rsid w:val="00C16987"/>
    <w:rsid w:val="00C169CB"/>
    <w:rsid w:val="00C16E28"/>
    <w:rsid w:val="00C17493"/>
    <w:rsid w:val="00C17546"/>
    <w:rsid w:val="00C1755B"/>
    <w:rsid w:val="00C17561"/>
    <w:rsid w:val="00C175D1"/>
    <w:rsid w:val="00C17777"/>
    <w:rsid w:val="00C17822"/>
    <w:rsid w:val="00C178E8"/>
    <w:rsid w:val="00C178FF"/>
    <w:rsid w:val="00C17A99"/>
    <w:rsid w:val="00C17F61"/>
    <w:rsid w:val="00C2016E"/>
    <w:rsid w:val="00C201B8"/>
    <w:rsid w:val="00C203C4"/>
    <w:rsid w:val="00C2061E"/>
    <w:rsid w:val="00C206E4"/>
    <w:rsid w:val="00C2085D"/>
    <w:rsid w:val="00C20881"/>
    <w:rsid w:val="00C208C4"/>
    <w:rsid w:val="00C209CB"/>
    <w:rsid w:val="00C20D32"/>
    <w:rsid w:val="00C20D45"/>
    <w:rsid w:val="00C2130C"/>
    <w:rsid w:val="00C2180C"/>
    <w:rsid w:val="00C21EA7"/>
    <w:rsid w:val="00C22066"/>
    <w:rsid w:val="00C2207B"/>
    <w:rsid w:val="00C2214B"/>
    <w:rsid w:val="00C223ED"/>
    <w:rsid w:val="00C22515"/>
    <w:rsid w:val="00C225AF"/>
    <w:rsid w:val="00C2262F"/>
    <w:rsid w:val="00C22B49"/>
    <w:rsid w:val="00C23069"/>
    <w:rsid w:val="00C23084"/>
    <w:rsid w:val="00C235F3"/>
    <w:rsid w:val="00C23601"/>
    <w:rsid w:val="00C23627"/>
    <w:rsid w:val="00C236C0"/>
    <w:rsid w:val="00C23710"/>
    <w:rsid w:val="00C23C13"/>
    <w:rsid w:val="00C23E6C"/>
    <w:rsid w:val="00C24044"/>
    <w:rsid w:val="00C24154"/>
    <w:rsid w:val="00C2429E"/>
    <w:rsid w:val="00C245EF"/>
    <w:rsid w:val="00C24691"/>
    <w:rsid w:val="00C249DE"/>
    <w:rsid w:val="00C24A34"/>
    <w:rsid w:val="00C24C03"/>
    <w:rsid w:val="00C24E59"/>
    <w:rsid w:val="00C25017"/>
    <w:rsid w:val="00C25097"/>
    <w:rsid w:val="00C251A7"/>
    <w:rsid w:val="00C25311"/>
    <w:rsid w:val="00C253AA"/>
    <w:rsid w:val="00C254CC"/>
    <w:rsid w:val="00C25668"/>
    <w:rsid w:val="00C25BD0"/>
    <w:rsid w:val="00C25E2B"/>
    <w:rsid w:val="00C261BA"/>
    <w:rsid w:val="00C2623F"/>
    <w:rsid w:val="00C263B9"/>
    <w:rsid w:val="00C2667D"/>
    <w:rsid w:val="00C2685C"/>
    <w:rsid w:val="00C26921"/>
    <w:rsid w:val="00C26EE0"/>
    <w:rsid w:val="00C26F1C"/>
    <w:rsid w:val="00C26F72"/>
    <w:rsid w:val="00C27222"/>
    <w:rsid w:val="00C276CC"/>
    <w:rsid w:val="00C27808"/>
    <w:rsid w:val="00C278D6"/>
    <w:rsid w:val="00C279D8"/>
    <w:rsid w:val="00C279FE"/>
    <w:rsid w:val="00C27A0D"/>
    <w:rsid w:val="00C27D5F"/>
    <w:rsid w:val="00C301A4"/>
    <w:rsid w:val="00C303DA"/>
    <w:rsid w:val="00C30815"/>
    <w:rsid w:val="00C308D2"/>
    <w:rsid w:val="00C309F2"/>
    <w:rsid w:val="00C30A43"/>
    <w:rsid w:val="00C30A9A"/>
    <w:rsid w:val="00C30C55"/>
    <w:rsid w:val="00C30FC1"/>
    <w:rsid w:val="00C311FB"/>
    <w:rsid w:val="00C312B4"/>
    <w:rsid w:val="00C3178A"/>
    <w:rsid w:val="00C31917"/>
    <w:rsid w:val="00C31AC2"/>
    <w:rsid w:val="00C31B29"/>
    <w:rsid w:val="00C31B53"/>
    <w:rsid w:val="00C31CB3"/>
    <w:rsid w:val="00C31E4E"/>
    <w:rsid w:val="00C31ECC"/>
    <w:rsid w:val="00C32009"/>
    <w:rsid w:val="00C3211C"/>
    <w:rsid w:val="00C32246"/>
    <w:rsid w:val="00C325D4"/>
    <w:rsid w:val="00C3276D"/>
    <w:rsid w:val="00C3282B"/>
    <w:rsid w:val="00C32AA7"/>
    <w:rsid w:val="00C32D18"/>
    <w:rsid w:val="00C32D92"/>
    <w:rsid w:val="00C32E55"/>
    <w:rsid w:val="00C33012"/>
    <w:rsid w:val="00C332F0"/>
    <w:rsid w:val="00C335FF"/>
    <w:rsid w:val="00C33683"/>
    <w:rsid w:val="00C3393D"/>
    <w:rsid w:val="00C33990"/>
    <w:rsid w:val="00C33BAD"/>
    <w:rsid w:val="00C33D21"/>
    <w:rsid w:val="00C34089"/>
    <w:rsid w:val="00C3413A"/>
    <w:rsid w:val="00C341E1"/>
    <w:rsid w:val="00C341E2"/>
    <w:rsid w:val="00C34245"/>
    <w:rsid w:val="00C34377"/>
    <w:rsid w:val="00C343FE"/>
    <w:rsid w:val="00C348AE"/>
    <w:rsid w:val="00C3495C"/>
    <w:rsid w:val="00C34C3C"/>
    <w:rsid w:val="00C34C87"/>
    <w:rsid w:val="00C35148"/>
    <w:rsid w:val="00C3523B"/>
    <w:rsid w:val="00C35309"/>
    <w:rsid w:val="00C355BD"/>
    <w:rsid w:val="00C356FD"/>
    <w:rsid w:val="00C35F5C"/>
    <w:rsid w:val="00C3603C"/>
    <w:rsid w:val="00C3604C"/>
    <w:rsid w:val="00C362AE"/>
    <w:rsid w:val="00C3652B"/>
    <w:rsid w:val="00C36602"/>
    <w:rsid w:val="00C3666E"/>
    <w:rsid w:val="00C36985"/>
    <w:rsid w:val="00C36DAF"/>
    <w:rsid w:val="00C36EF4"/>
    <w:rsid w:val="00C370FF"/>
    <w:rsid w:val="00C379C6"/>
    <w:rsid w:val="00C40633"/>
    <w:rsid w:val="00C4072F"/>
    <w:rsid w:val="00C41179"/>
    <w:rsid w:val="00C412F6"/>
    <w:rsid w:val="00C41389"/>
    <w:rsid w:val="00C41448"/>
    <w:rsid w:val="00C41588"/>
    <w:rsid w:val="00C415AC"/>
    <w:rsid w:val="00C41662"/>
    <w:rsid w:val="00C417E0"/>
    <w:rsid w:val="00C41A24"/>
    <w:rsid w:val="00C41AA2"/>
    <w:rsid w:val="00C41BFE"/>
    <w:rsid w:val="00C41D88"/>
    <w:rsid w:val="00C41FA0"/>
    <w:rsid w:val="00C4215F"/>
    <w:rsid w:val="00C4241D"/>
    <w:rsid w:val="00C4267D"/>
    <w:rsid w:val="00C42988"/>
    <w:rsid w:val="00C429CF"/>
    <w:rsid w:val="00C42AA4"/>
    <w:rsid w:val="00C42C5C"/>
    <w:rsid w:val="00C42DD2"/>
    <w:rsid w:val="00C42F61"/>
    <w:rsid w:val="00C430AE"/>
    <w:rsid w:val="00C43321"/>
    <w:rsid w:val="00C434C2"/>
    <w:rsid w:val="00C4395D"/>
    <w:rsid w:val="00C43963"/>
    <w:rsid w:val="00C43AE0"/>
    <w:rsid w:val="00C43B5E"/>
    <w:rsid w:val="00C441C0"/>
    <w:rsid w:val="00C44305"/>
    <w:rsid w:val="00C4433D"/>
    <w:rsid w:val="00C445D0"/>
    <w:rsid w:val="00C449D7"/>
    <w:rsid w:val="00C44DF0"/>
    <w:rsid w:val="00C44F3D"/>
    <w:rsid w:val="00C453F3"/>
    <w:rsid w:val="00C457A7"/>
    <w:rsid w:val="00C458E5"/>
    <w:rsid w:val="00C45A2B"/>
    <w:rsid w:val="00C45CD5"/>
    <w:rsid w:val="00C45E65"/>
    <w:rsid w:val="00C45ECD"/>
    <w:rsid w:val="00C45F76"/>
    <w:rsid w:val="00C46024"/>
    <w:rsid w:val="00C46075"/>
    <w:rsid w:val="00C460B5"/>
    <w:rsid w:val="00C4610B"/>
    <w:rsid w:val="00C46134"/>
    <w:rsid w:val="00C46195"/>
    <w:rsid w:val="00C46656"/>
    <w:rsid w:val="00C46932"/>
    <w:rsid w:val="00C46A18"/>
    <w:rsid w:val="00C46CBA"/>
    <w:rsid w:val="00C46EF9"/>
    <w:rsid w:val="00C47121"/>
    <w:rsid w:val="00C4759F"/>
    <w:rsid w:val="00C47B1D"/>
    <w:rsid w:val="00C47B3A"/>
    <w:rsid w:val="00C47B64"/>
    <w:rsid w:val="00C47BA4"/>
    <w:rsid w:val="00C47CD1"/>
    <w:rsid w:val="00C50212"/>
    <w:rsid w:val="00C50401"/>
    <w:rsid w:val="00C50539"/>
    <w:rsid w:val="00C5080C"/>
    <w:rsid w:val="00C50872"/>
    <w:rsid w:val="00C50926"/>
    <w:rsid w:val="00C50A80"/>
    <w:rsid w:val="00C50C35"/>
    <w:rsid w:val="00C50D4F"/>
    <w:rsid w:val="00C50FA1"/>
    <w:rsid w:val="00C510B8"/>
    <w:rsid w:val="00C5112D"/>
    <w:rsid w:val="00C51149"/>
    <w:rsid w:val="00C513B2"/>
    <w:rsid w:val="00C515FB"/>
    <w:rsid w:val="00C519D8"/>
    <w:rsid w:val="00C51CBA"/>
    <w:rsid w:val="00C51ED0"/>
    <w:rsid w:val="00C52034"/>
    <w:rsid w:val="00C52043"/>
    <w:rsid w:val="00C520B8"/>
    <w:rsid w:val="00C521C3"/>
    <w:rsid w:val="00C522BF"/>
    <w:rsid w:val="00C5247F"/>
    <w:rsid w:val="00C52914"/>
    <w:rsid w:val="00C52E54"/>
    <w:rsid w:val="00C53317"/>
    <w:rsid w:val="00C5335D"/>
    <w:rsid w:val="00C53631"/>
    <w:rsid w:val="00C536CF"/>
    <w:rsid w:val="00C53933"/>
    <w:rsid w:val="00C53D23"/>
    <w:rsid w:val="00C53E7A"/>
    <w:rsid w:val="00C54241"/>
    <w:rsid w:val="00C54337"/>
    <w:rsid w:val="00C543FC"/>
    <w:rsid w:val="00C544AF"/>
    <w:rsid w:val="00C54665"/>
    <w:rsid w:val="00C54B19"/>
    <w:rsid w:val="00C54C8F"/>
    <w:rsid w:val="00C54D0C"/>
    <w:rsid w:val="00C54D5A"/>
    <w:rsid w:val="00C54F3E"/>
    <w:rsid w:val="00C54F57"/>
    <w:rsid w:val="00C5502D"/>
    <w:rsid w:val="00C5529C"/>
    <w:rsid w:val="00C55570"/>
    <w:rsid w:val="00C558C0"/>
    <w:rsid w:val="00C5597C"/>
    <w:rsid w:val="00C559C3"/>
    <w:rsid w:val="00C559E2"/>
    <w:rsid w:val="00C55C9F"/>
    <w:rsid w:val="00C55E8A"/>
    <w:rsid w:val="00C5622E"/>
    <w:rsid w:val="00C56484"/>
    <w:rsid w:val="00C56608"/>
    <w:rsid w:val="00C56615"/>
    <w:rsid w:val="00C56A0B"/>
    <w:rsid w:val="00C56A3E"/>
    <w:rsid w:val="00C56A77"/>
    <w:rsid w:val="00C56E35"/>
    <w:rsid w:val="00C56EC3"/>
    <w:rsid w:val="00C56F58"/>
    <w:rsid w:val="00C56FA9"/>
    <w:rsid w:val="00C57234"/>
    <w:rsid w:val="00C572EE"/>
    <w:rsid w:val="00C574DD"/>
    <w:rsid w:val="00C5751B"/>
    <w:rsid w:val="00C57850"/>
    <w:rsid w:val="00C57AD5"/>
    <w:rsid w:val="00C57D2B"/>
    <w:rsid w:val="00C57E78"/>
    <w:rsid w:val="00C600CB"/>
    <w:rsid w:val="00C600E0"/>
    <w:rsid w:val="00C601A2"/>
    <w:rsid w:val="00C60BAD"/>
    <w:rsid w:val="00C60FAD"/>
    <w:rsid w:val="00C60FEE"/>
    <w:rsid w:val="00C61050"/>
    <w:rsid w:val="00C61129"/>
    <w:rsid w:val="00C6117B"/>
    <w:rsid w:val="00C612CC"/>
    <w:rsid w:val="00C61325"/>
    <w:rsid w:val="00C6132D"/>
    <w:rsid w:val="00C613E5"/>
    <w:rsid w:val="00C61658"/>
    <w:rsid w:val="00C618BC"/>
    <w:rsid w:val="00C618F9"/>
    <w:rsid w:val="00C619F6"/>
    <w:rsid w:val="00C61C54"/>
    <w:rsid w:val="00C61CB5"/>
    <w:rsid w:val="00C61D99"/>
    <w:rsid w:val="00C61E76"/>
    <w:rsid w:val="00C61E80"/>
    <w:rsid w:val="00C6209C"/>
    <w:rsid w:val="00C622BC"/>
    <w:rsid w:val="00C624E3"/>
    <w:rsid w:val="00C62568"/>
    <w:rsid w:val="00C62589"/>
    <w:rsid w:val="00C6263C"/>
    <w:rsid w:val="00C626AD"/>
    <w:rsid w:val="00C627BD"/>
    <w:rsid w:val="00C627C5"/>
    <w:rsid w:val="00C6295B"/>
    <w:rsid w:val="00C62FBB"/>
    <w:rsid w:val="00C6316B"/>
    <w:rsid w:val="00C6322E"/>
    <w:rsid w:val="00C63439"/>
    <w:rsid w:val="00C63AD4"/>
    <w:rsid w:val="00C63CB7"/>
    <w:rsid w:val="00C63D80"/>
    <w:rsid w:val="00C63E8D"/>
    <w:rsid w:val="00C63FAA"/>
    <w:rsid w:val="00C6404B"/>
    <w:rsid w:val="00C6433A"/>
    <w:rsid w:val="00C64A03"/>
    <w:rsid w:val="00C64B15"/>
    <w:rsid w:val="00C64C01"/>
    <w:rsid w:val="00C64D78"/>
    <w:rsid w:val="00C64DBB"/>
    <w:rsid w:val="00C6500F"/>
    <w:rsid w:val="00C650CB"/>
    <w:rsid w:val="00C65237"/>
    <w:rsid w:val="00C65367"/>
    <w:rsid w:val="00C659A7"/>
    <w:rsid w:val="00C65BCB"/>
    <w:rsid w:val="00C65D0D"/>
    <w:rsid w:val="00C663C7"/>
    <w:rsid w:val="00C66453"/>
    <w:rsid w:val="00C664F3"/>
    <w:rsid w:val="00C6652A"/>
    <w:rsid w:val="00C6654D"/>
    <w:rsid w:val="00C66760"/>
    <w:rsid w:val="00C6679F"/>
    <w:rsid w:val="00C669FD"/>
    <w:rsid w:val="00C66BE7"/>
    <w:rsid w:val="00C66C84"/>
    <w:rsid w:val="00C66D1C"/>
    <w:rsid w:val="00C671B1"/>
    <w:rsid w:val="00C6747E"/>
    <w:rsid w:val="00C67531"/>
    <w:rsid w:val="00C677A8"/>
    <w:rsid w:val="00C679EE"/>
    <w:rsid w:val="00C67C5B"/>
    <w:rsid w:val="00C67D01"/>
    <w:rsid w:val="00C67D72"/>
    <w:rsid w:val="00C67FEE"/>
    <w:rsid w:val="00C7002A"/>
    <w:rsid w:val="00C7005A"/>
    <w:rsid w:val="00C701DE"/>
    <w:rsid w:val="00C70250"/>
    <w:rsid w:val="00C703A0"/>
    <w:rsid w:val="00C7042D"/>
    <w:rsid w:val="00C705EE"/>
    <w:rsid w:val="00C70C58"/>
    <w:rsid w:val="00C70D9B"/>
    <w:rsid w:val="00C70F23"/>
    <w:rsid w:val="00C70F54"/>
    <w:rsid w:val="00C70FA2"/>
    <w:rsid w:val="00C71396"/>
    <w:rsid w:val="00C71E2B"/>
    <w:rsid w:val="00C7202C"/>
    <w:rsid w:val="00C720DD"/>
    <w:rsid w:val="00C725E1"/>
    <w:rsid w:val="00C728B5"/>
    <w:rsid w:val="00C72AC0"/>
    <w:rsid w:val="00C73171"/>
    <w:rsid w:val="00C73352"/>
    <w:rsid w:val="00C73901"/>
    <w:rsid w:val="00C73B14"/>
    <w:rsid w:val="00C73B62"/>
    <w:rsid w:val="00C73D86"/>
    <w:rsid w:val="00C73F67"/>
    <w:rsid w:val="00C740DD"/>
    <w:rsid w:val="00C742D7"/>
    <w:rsid w:val="00C74721"/>
    <w:rsid w:val="00C7480F"/>
    <w:rsid w:val="00C74B4A"/>
    <w:rsid w:val="00C74BCC"/>
    <w:rsid w:val="00C74C2E"/>
    <w:rsid w:val="00C75194"/>
    <w:rsid w:val="00C75437"/>
    <w:rsid w:val="00C75649"/>
    <w:rsid w:val="00C758E8"/>
    <w:rsid w:val="00C759BD"/>
    <w:rsid w:val="00C75A58"/>
    <w:rsid w:val="00C75A7A"/>
    <w:rsid w:val="00C75B62"/>
    <w:rsid w:val="00C75BC0"/>
    <w:rsid w:val="00C75DE9"/>
    <w:rsid w:val="00C75E50"/>
    <w:rsid w:val="00C75EF5"/>
    <w:rsid w:val="00C75FC3"/>
    <w:rsid w:val="00C76007"/>
    <w:rsid w:val="00C76403"/>
    <w:rsid w:val="00C7642B"/>
    <w:rsid w:val="00C76551"/>
    <w:rsid w:val="00C765AE"/>
    <w:rsid w:val="00C765EA"/>
    <w:rsid w:val="00C765F4"/>
    <w:rsid w:val="00C76604"/>
    <w:rsid w:val="00C7677D"/>
    <w:rsid w:val="00C76827"/>
    <w:rsid w:val="00C76976"/>
    <w:rsid w:val="00C76AEC"/>
    <w:rsid w:val="00C76C10"/>
    <w:rsid w:val="00C76C3A"/>
    <w:rsid w:val="00C77532"/>
    <w:rsid w:val="00C77539"/>
    <w:rsid w:val="00C77855"/>
    <w:rsid w:val="00C77A26"/>
    <w:rsid w:val="00C77A90"/>
    <w:rsid w:val="00C77BF5"/>
    <w:rsid w:val="00C77C69"/>
    <w:rsid w:val="00C77D63"/>
    <w:rsid w:val="00C77D95"/>
    <w:rsid w:val="00C77EC2"/>
    <w:rsid w:val="00C77F72"/>
    <w:rsid w:val="00C801E8"/>
    <w:rsid w:val="00C803E9"/>
    <w:rsid w:val="00C80702"/>
    <w:rsid w:val="00C809C8"/>
    <w:rsid w:val="00C80A1F"/>
    <w:rsid w:val="00C81016"/>
    <w:rsid w:val="00C81025"/>
    <w:rsid w:val="00C810F2"/>
    <w:rsid w:val="00C8146B"/>
    <w:rsid w:val="00C81906"/>
    <w:rsid w:val="00C81C7F"/>
    <w:rsid w:val="00C81E9C"/>
    <w:rsid w:val="00C8253B"/>
    <w:rsid w:val="00C82570"/>
    <w:rsid w:val="00C82859"/>
    <w:rsid w:val="00C8290B"/>
    <w:rsid w:val="00C8293A"/>
    <w:rsid w:val="00C82A91"/>
    <w:rsid w:val="00C82CEB"/>
    <w:rsid w:val="00C82D0A"/>
    <w:rsid w:val="00C82FDE"/>
    <w:rsid w:val="00C831D3"/>
    <w:rsid w:val="00C833F0"/>
    <w:rsid w:val="00C837B1"/>
    <w:rsid w:val="00C838C2"/>
    <w:rsid w:val="00C838FF"/>
    <w:rsid w:val="00C839AE"/>
    <w:rsid w:val="00C83A4F"/>
    <w:rsid w:val="00C83CDD"/>
    <w:rsid w:val="00C83EED"/>
    <w:rsid w:val="00C840FB"/>
    <w:rsid w:val="00C84255"/>
    <w:rsid w:val="00C8432A"/>
    <w:rsid w:val="00C84593"/>
    <w:rsid w:val="00C84629"/>
    <w:rsid w:val="00C84816"/>
    <w:rsid w:val="00C84989"/>
    <w:rsid w:val="00C84AD2"/>
    <w:rsid w:val="00C84DEA"/>
    <w:rsid w:val="00C84E94"/>
    <w:rsid w:val="00C84ED2"/>
    <w:rsid w:val="00C8507A"/>
    <w:rsid w:val="00C8516E"/>
    <w:rsid w:val="00C854AD"/>
    <w:rsid w:val="00C855CA"/>
    <w:rsid w:val="00C85D41"/>
    <w:rsid w:val="00C85FDC"/>
    <w:rsid w:val="00C8606B"/>
    <w:rsid w:val="00C8610B"/>
    <w:rsid w:val="00C8662A"/>
    <w:rsid w:val="00C869B0"/>
    <w:rsid w:val="00C86A12"/>
    <w:rsid w:val="00C86D5F"/>
    <w:rsid w:val="00C86D7A"/>
    <w:rsid w:val="00C86ED3"/>
    <w:rsid w:val="00C87090"/>
    <w:rsid w:val="00C870EF"/>
    <w:rsid w:val="00C87209"/>
    <w:rsid w:val="00C87232"/>
    <w:rsid w:val="00C87274"/>
    <w:rsid w:val="00C873E5"/>
    <w:rsid w:val="00C874B5"/>
    <w:rsid w:val="00C87797"/>
    <w:rsid w:val="00C877A2"/>
    <w:rsid w:val="00C879EA"/>
    <w:rsid w:val="00C87B70"/>
    <w:rsid w:val="00C87D71"/>
    <w:rsid w:val="00C87F43"/>
    <w:rsid w:val="00C90300"/>
    <w:rsid w:val="00C9047B"/>
    <w:rsid w:val="00C90773"/>
    <w:rsid w:val="00C90A03"/>
    <w:rsid w:val="00C90AC4"/>
    <w:rsid w:val="00C90B02"/>
    <w:rsid w:val="00C90C43"/>
    <w:rsid w:val="00C91191"/>
    <w:rsid w:val="00C91617"/>
    <w:rsid w:val="00C91669"/>
    <w:rsid w:val="00C916BA"/>
    <w:rsid w:val="00C91946"/>
    <w:rsid w:val="00C91B08"/>
    <w:rsid w:val="00C91C15"/>
    <w:rsid w:val="00C91EDC"/>
    <w:rsid w:val="00C9259D"/>
    <w:rsid w:val="00C927A7"/>
    <w:rsid w:val="00C92A7E"/>
    <w:rsid w:val="00C92AB1"/>
    <w:rsid w:val="00C92B93"/>
    <w:rsid w:val="00C92BA2"/>
    <w:rsid w:val="00C92BBC"/>
    <w:rsid w:val="00C92EE4"/>
    <w:rsid w:val="00C92FD9"/>
    <w:rsid w:val="00C931FB"/>
    <w:rsid w:val="00C9328D"/>
    <w:rsid w:val="00C93591"/>
    <w:rsid w:val="00C935D7"/>
    <w:rsid w:val="00C936D3"/>
    <w:rsid w:val="00C93A0D"/>
    <w:rsid w:val="00C93AEB"/>
    <w:rsid w:val="00C93C81"/>
    <w:rsid w:val="00C93E70"/>
    <w:rsid w:val="00C93F3A"/>
    <w:rsid w:val="00C94038"/>
    <w:rsid w:val="00C9418C"/>
    <w:rsid w:val="00C9419C"/>
    <w:rsid w:val="00C9427C"/>
    <w:rsid w:val="00C94440"/>
    <w:rsid w:val="00C944C6"/>
    <w:rsid w:val="00C946B7"/>
    <w:rsid w:val="00C946F7"/>
    <w:rsid w:val="00C94771"/>
    <w:rsid w:val="00C94AB0"/>
    <w:rsid w:val="00C94ED2"/>
    <w:rsid w:val="00C951B6"/>
    <w:rsid w:val="00C95944"/>
    <w:rsid w:val="00C95965"/>
    <w:rsid w:val="00C95A04"/>
    <w:rsid w:val="00C95B9F"/>
    <w:rsid w:val="00C95EB2"/>
    <w:rsid w:val="00C9622F"/>
    <w:rsid w:val="00C96344"/>
    <w:rsid w:val="00C96355"/>
    <w:rsid w:val="00C96995"/>
    <w:rsid w:val="00C96A1D"/>
    <w:rsid w:val="00C96CB8"/>
    <w:rsid w:val="00C96F0F"/>
    <w:rsid w:val="00C971C1"/>
    <w:rsid w:val="00C976F4"/>
    <w:rsid w:val="00C9770B"/>
    <w:rsid w:val="00C9770E"/>
    <w:rsid w:val="00C9797C"/>
    <w:rsid w:val="00C97CE6"/>
    <w:rsid w:val="00C97EE9"/>
    <w:rsid w:val="00CA02B7"/>
    <w:rsid w:val="00CA046D"/>
    <w:rsid w:val="00CA04DD"/>
    <w:rsid w:val="00CA05DA"/>
    <w:rsid w:val="00CA0B4B"/>
    <w:rsid w:val="00CA0ED1"/>
    <w:rsid w:val="00CA1318"/>
    <w:rsid w:val="00CA1379"/>
    <w:rsid w:val="00CA144A"/>
    <w:rsid w:val="00CA1529"/>
    <w:rsid w:val="00CA1566"/>
    <w:rsid w:val="00CA163E"/>
    <w:rsid w:val="00CA19EC"/>
    <w:rsid w:val="00CA1A43"/>
    <w:rsid w:val="00CA1AA5"/>
    <w:rsid w:val="00CA1BCB"/>
    <w:rsid w:val="00CA1BE3"/>
    <w:rsid w:val="00CA1D47"/>
    <w:rsid w:val="00CA1D74"/>
    <w:rsid w:val="00CA1D77"/>
    <w:rsid w:val="00CA210A"/>
    <w:rsid w:val="00CA2520"/>
    <w:rsid w:val="00CA2895"/>
    <w:rsid w:val="00CA2902"/>
    <w:rsid w:val="00CA2B5B"/>
    <w:rsid w:val="00CA2C29"/>
    <w:rsid w:val="00CA2C6A"/>
    <w:rsid w:val="00CA2C76"/>
    <w:rsid w:val="00CA2CD5"/>
    <w:rsid w:val="00CA2F3D"/>
    <w:rsid w:val="00CA3038"/>
    <w:rsid w:val="00CA3058"/>
    <w:rsid w:val="00CA32F9"/>
    <w:rsid w:val="00CA3329"/>
    <w:rsid w:val="00CA352A"/>
    <w:rsid w:val="00CA3778"/>
    <w:rsid w:val="00CA3D06"/>
    <w:rsid w:val="00CA3D91"/>
    <w:rsid w:val="00CA4027"/>
    <w:rsid w:val="00CA4062"/>
    <w:rsid w:val="00CA41A8"/>
    <w:rsid w:val="00CA41BF"/>
    <w:rsid w:val="00CA459C"/>
    <w:rsid w:val="00CA4649"/>
    <w:rsid w:val="00CA487E"/>
    <w:rsid w:val="00CA4AD4"/>
    <w:rsid w:val="00CA4C7B"/>
    <w:rsid w:val="00CA4C9C"/>
    <w:rsid w:val="00CA4F2C"/>
    <w:rsid w:val="00CA4F57"/>
    <w:rsid w:val="00CA4FA9"/>
    <w:rsid w:val="00CA5021"/>
    <w:rsid w:val="00CA506D"/>
    <w:rsid w:val="00CA50FE"/>
    <w:rsid w:val="00CA5398"/>
    <w:rsid w:val="00CA53BA"/>
    <w:rsid w:val="00CA53C1"/>
    <w:rsid w:val="00CA55F5"/>
    <w:rsid w:val="00CA56DB"/>
    <w:rsid w:val="00CA58E9"/>
    <w:rsid w:val="00CA59B8"/>
    <w:rsid w:val="00CA5A77"/>
    <w:rsid w:val="00CA5E09"/>
    <w:rsid w:val="00CA5E41"/>
    <w:rsid w:val="00CA63CD"/>
    <w:rsid w:val="00CA64DB"/>
    <w:rsid w:val="00CA67FF"/>
    <w:rsid w:val="00CA68BF"/>
    <w:rsid w:val="00CA696C"/>
    <w:rsid w:val="00CA6976"/>
    <w:rsid w:val="00CA69ED"/>
    <w:rsid w:val="00CA6C3E"/>
    <w:rsid w:val="00CA6D3C"/>
    <w:rsid w:val="00CA7227"/>
    <w:rsid w:val="00CA745D"/>
    <w:rsid w:val="00CA75A9"/>
    <w:rsid w:val="00CA781E"/>
    <w:rsid w:val="00CA783B"/>
    <w:rsid w:val="00CA793C"/>
    <w:rsid w:val="00CA7B54"/>
    <w:rsid w:val="00CA7BA9"/>
    <w:rsid w:val="00CA7D5C"/>
    <w:rsid w:val="00CA7D82"/>
    <w:rsid w:val="00CB035B"/>
    <w:rsid w:val="00CB0599"/>
    <w:rsid w:val="00CB0A6C"/>
    <w:rsid w:val="00CB0B1D"/>
    <w:rsid w:val="00CB0EBA"/>
    <w:rsid w:val="00CB14C3"/>
    <w:rsid w:val="00CB17D0"/>
    <w:rsid w:val="00CB1B00"/>
    <w:rsid w:val="00CB1B03"/>
    <w:rsid w:val="00CB1E1D"/>
    <w:rsid w:val="00CB2A94"/>
    <w:rsid w:val="00CB2B1B"/>
    <w:rsid w:val="00CB2B32"/>
    <w:rsid w:val="00CB2DF2"/>
    <w:rsid w:val="00CB2F8A"/>
    <w:rsid w:val="00CB2F9D"/>
    <w:rsid w:val="00CB2F9E"/>
    <w:rsid w:val="00CB361B"/>
    <w:rsid w:val="00CB365F"/>
    <w:rsid w:val="00CB3AD7"/>
    <w:rsid w:val="00CB3BAC"/>
    <w:rsid w:val="00CB3CC8"/>
    <w:rsid w:val="00CB3EA2"/>
    <w:rsid w:val="00CB4139"/>
    <w:rsid w:val="00CB4225"/>
    <w:rsid w:val="00CB47FF"/>
    <w:rsid w:val="00CB490D"/>
    <w:rsid w:val="00CB4AB4"/>
    <w:rsid w:val="00CB527C"/>
    <w:rsid w:val="00CB552F"/>
    <w:rsid w:val="00CB5753"/>
    <w:rsid w:val="00CB5801"/>
    <w:rsid w:val="00CB591E"/>
    <w:rsid w:val="00CB5A66"/>
    <w:rsid w:val="00CB5B6F"/>
    <w:rsid w:val="00CB5C85"/>
    <w:rsid w:val="00CB6196"/>
    <w:rsid w:val="00CB6360"/>
    <w:rsid w:val="00CB65FA"/>
    <w:rsid w:val="00CB667C"/>
    <w:rsid w:val="00CB682B"/>
    <w:rsid w:val="00CB6CE2"/>
    <w:rsid w:val="00CB6E2A"/>
    <w:rsid w:val="00CB6F9A"/>
    <w:rsid w:val="00CB7131"/>
    <w:rsid w:val="00CB7690"/>
    <w:rsid w:val="00CB79C2"/>
    <w:rsid w:val="00CB7C49"/>
    <w:rsid w:val="00CB7C67"/>
    <w:rsid w:val="00CC0204"/>
    <w:rsid w:val="00CC03CD"/>
    <w:rsid w:val="00CC0436"/>
    <w:rsid w:val="00CC0487"/>
    <w:rsid w:val="00CC0780"/>
    <w:rsid w:val="00CC0985"/>
    <w:rsid w:val="00CC09E4"/>
    <w:rsid w:val="00CC0ADB"/>
    <w:rsid w:val="00CC0AFE"/>
    <w:rsid w:val="00CC0B9A"/>
    <w:rsid w:val="00CC0DB6"/>
    <w:rsid w:val="00CC14C7"/>
    <w:rsid w:val="00CC17E3"/>
    <w:rsid w:val="00CC1840"/>
    <w:rsid w:val="00CC1C2D"/>
    <w:rsid w:val="00CC212C"/>
    <w:rsid w:val="00CC26D2"/>
    <w:rsid w:val="00CC28D8"/>
    <w:rsid w:val="00CC2E84"/>
    <w:rsid w:val="00CC30C0"/>
    <w:rsid w:val="00CC3669"/>
    <w:rsid w:val="00CC36F3"/>
    <w:rsid w:val="00CC3CDD"/>
    <w:rsid w:val="00CC3DBE"/>
    <w:rsid w:val="00CC3DE2"/>
    <w:rsid w:val="00CC3E51"/>
    <w:rsid w:val="00CC4249"/>
    <w:rsid w:val="00CC4343"/>
    <w:rsid w:val="00CC4395"/>
    <w:rsid w:val="00CC4595"/>
    <w:rsid w:val="00CC45BD"/>
    <w:rsid w:val="00CC488C"/>
    <w:rsid w:val="00CC49C6"/>
    <w:rsid w:val="00CC4A63"/>
    <w:rsid w:val="00CC4F96"/>
    <w:rsid w:val="00CC4FBF"/>
    <w:rsid w:val="00CC51C5"/>
    <w:rsid w:val="00CC53D9"/>
    <w:rsid w:val="00CC5414"/>
    <w:rsid w:val="00CC5589"/>
    <w:rsid w:val="00CC5593"/>
    <w:rsid w:val="00CC563D"/>
    <w:rsid w:val="00CC5777"/>
    <w:rsid w:val="00CC5797"/>
    <w:rsid w:val="00CC5798"/>
    <w:rsid w:val="00CC5996"/>
    <w:rsid w:val="00CC5A64"/>
    <w:rsid w:val="00CC5ABA"/>
    <w:rsid w:val="00CC5EAE"/>
    <w:rsid w:val="00CC5F2D"/>
    <w:rsid w:val="00CC5FA2"/>
    <w:rsid w:val="00CC5FA7"/>
    <w:rsid w:val="00CC620D"/>
    <w:rsid w:val="00CC633B"/>
    <w:rsid w:val="00CC6344"/>
    <w:rsid w:val="00CC670D"/>
    <w:rsid w:val="00CC6AC7"/>
    <w:rsid w:val="00CC6B02"/>
    <w:rsid w:val="00CC6D60"/>
    <w:rsid w:val="00CC6E71"/>
    <w:rsid w:val="00CC6F1B"/>
    <w:rsid w:val="00CC6F80"/>
    <w:rsid w:val="00CC709A"/>
    <w:rsid w:val="00CC711A"/>
    <w:rsid w:val="00CC7383"/>
    <w:rsid w:val="00CC739F"/>
    <w:rsid w:val="00CC7570"/>
    <w:rsid w:val="00CC77B0"/>
    <w:rsid w:val="00CC7CB3"/>
    <w:rsid w:val="00CD01DA"/>
    <w:rsid w:val="00CD023B"/>
    <w:rsid w:val="00CD0330"/>
    <w:rsid w:val="00CD0426"/>
    <w:rsid w:val="00CD0640"/>
    <w:rsid w:val="00CD085D"/>
    <w:rsid w:val="00CD099E"/>
    <w:rsid w:val="00CD0C2E"/>
    <w:rsid w:val="00CD0F67"/>
    <w:rsid w:val="00CD15FB"/>
    <w:rsid w:val="00CD1770"/>
    <w:rsid w:val="00CD1C69"/>
    <w:rsid w:val="00CD1CE4"/>
    <w:rsid w:val="00CD1F3E"/>
    <w:rsid w:val="00CD20B5"/>
    <w:rsid w:val="00CD2111"/>
    <w:rsid w:val="00CD21CC"/>
    <w:rsid w:val="00CD258E"/>
    <w:rsid w:val="00CD2777"/>
    <w:rsid w:val="00CD28E8"/>
    <w:rsid w:val="00CD2D88"/>
    <w:rsid w:val="00CD3594"/>
    <w:rsid w:val="00CD3A74"/>
    <w:rsid w:val="00CD4073"/>
    <w:rsid w:val="00CD4146"/>
    <w:rsid w:val="00CD4312"/>
    <w:rsid w:val="00CD4480"/>
    <w:rsid w:val="00CD4502"/>
    <w:rsid w:val="00CD46CC"/>
    <w:rsid w:val="00CD4735"/>
    <w:rsid w:val="00CD4959"/>
    <w:rsid w:val="00CD4B02"/>
    <w:rsid w:val="00CD4B3D"/>
    <w:rsid w:val="00CD4F70"/>
    <w:rsid w:val="00CD4FC9"/>
    <w:rsid w:val="00CD5126"/>
    <w:rsid w:val="00CD518E"/>
    <w:rsid w:val="00CD5255"/>
    <w:rsid w:val="00CD52AB"/>
    <w:rsid w:val="00CD5834"/>
    <w:rsid w:val="00CD5BA8"/>
    <w:rsid w:val="00CD5C6A"/>
    <w:rsid w:val="00CD5EFD"/>
    <w:rsid w:val="00CD619A"/>
    <w:rsid w:val="00CD62FC"/>
    <w:rsid w:val="00CD67E0"/>
    <w:rsid w:val="00CD6818"/>
    <w:rsid w:val="00CD6B02"/>
    <w:rsid w:val="00CD6F97"/>
    <w:rsid w:val="00CD7714"/>
    <w:rsid w:val="00CD7835"/>
    <w:rsid w:val="00CD7857"/>
    <w:rsid w:val="00CD7A47"/>
    <w:rsid w:val="00CD7AEC"/>
    <w:rsid w:val="00CD7EAC"/>
    <w:rsid w:val="00CD7F19"/>
    <w:rsid w:val="00CE0267"/>
    <w:rsid w:val="00CE063D"/>
    <w:rsid w:val="00CE06C8"/>
    <w:rsid w:val="00CE0775"/>
    <w:rsid w:val="00CE07C2"/>
    <w:rsid w:val="00CE0872"/>
    <w:rsid w:val="00CE08AB"/>
    <w:rsid w:val="00CE0BDB"/>
    <w:rsid w:val="00CE0DBA"/>
    <w:rsid w:val="00CE0E64"/>
    <w:rsid w:val="00CE100F"/>
    <w:rsid w:val="00CE101E"/>
    <w:rsid w:val="00CE1396"/>
    <w:rsid w:val="00CE1523"/>
    <w:rsid w:val="00CE1545"/>
    <w:rsid w:val="00CE156E"/>
    <w:rsid w:val="00CE1765"/>
    <w:rsid w:val="00CE1A57"/>
    <w:rsid w:val="00CE1BD6"/>
    <w:rsid w:val="00CE1C16"/>
    <w:rsid w:val="00CE1FC4"/>
    <w:rsid w:val="00CE209C"/>
    <w:rsid w:val="00CE22C0"/>
    <w:rsid w:val="00CE2347"/>
    <w:rsid w:val="00CE2443"/>
    <w:rsid w:val="00CE2613"/>
    <w:rsid w:val="00CE2751"/>
    <w:rsid w:val="00CE28C4"/>
    <w:rsid w:val="00CE2A94"/>
    <w:rsid w:val="00CE2B0E"/>
    <w:rsid w:val="00CE2BD9"/>
    <w:rsid w:val="00CE2CB4"/>
    <w:rsid w:val="00CE2D37"/>
    <w:rsid w:val="00CE311D"/>
    <w:rsid w:val="00CE3268"/>
    <w:rsid w:val="00CE335E"/>
    <w:rsid w:val="00CE37B9"/>
    <w:rsid w:val="00CE38BA"/>
    <w:rsid w:val="00CE3AD4"/>
    <w:rsid w:val="00CE3B3B"/>
    <w:rsid w:val="00CE3C4E"/>
    <w:rsid w:val="00CE3E4D"/>
    <w:rsid w:val="00CE3F2E"/>
    <w:rsid w:val="00CE4050"/>
    <w:rsid w:val="00CE40D7"/>
    <w:rsid w:val="00CE4172"/>
    <w:rsid w:val="00CE43CB"/>
    <w:rsid w:val="00CE48D4"/>
    <w:rsid w:val="00CE4975"/>
    <w:rsid w:val="00CE4E15"/>
    <w:rsid w:val="00CE5061"/>
    <w:rsid w:val="00CE53FF"/>
    <w:rsid w:val="00CE577A"/>
    <w:rsid w:val="00CE598F"/>
    <w:rsid w:val="00CE5C4D"/>
    <w:rsid w:val="00CE5CFD"/>
    <w:rsid w:val="00CE5D60"/>
    <w:rsid w:val="00CE5D62"/>
    <w:rsid w:val="00CE5D9A"/>
    <w:rsid w:val="00CE61F1"/>
    <w:rsid w:val="00CE62FD"/>
    <w:rsid w:val="00CE646A"/>
    <w:rsid w:val="00CE68CC"/>
    <w:rsid w:val="00CE6954"/>
    <w:rsid w:val="00CE6A02"/>
    <w:rsid w:val="00CE6A06"/>
    <w:rsid w:val="00CE6A59"/>
    <w:rsid w:val="00CE6A7C"/>
    <w:rsid w:val="00CE6D46"/>
    <w:rsid w:val="00CE7163"/>
    <w:rsid w:val="00CE716D"/>
    <w:rsid w:val="00CE71F8"/>
    <w:rsid w:val="00CE7261"/>
    <w:rsid w:val="00CE731E"/>
    <w:rsid w:val="00CE79AC"/>
    <w:rsid w:val="00CE7B58"/>
    <w:rsid w:val="00CE7DA6"/>
    <w:rsid w:val="00CF0184"/>
    <w:rsid w:val="00CF022A"/>
    <w:rsid w:val="00CF023C"/>
    <w:rsid w:val="00CF0270"/>
    <w:rsid w:val="00CF02D2"/>
    <w:rsid w:val="00CF0456"/>
    <w:rsid w:val="00CF05D5"/>
    <w:rsid w:val="00CF08D7"/>
    <w:rsid w:val="00CF09FD"/>
    <w:rsid w:val="00CF0E14"/>
    <w:rsid w:val="00CF0F2E"/>
    <w:rsid w:val="00CF1148"/>
    <w:rsid w:val="00CF1261"/>
    <w:rsid w:val="00CF12C5"/>
    <w:rsid w:val="00CF130E"/>
    <w:rsid w:val="00CF148D"/>
    <w:rsid w:val="00CF19E6"/>
    <w:rsid w:val="00CF1A4B"/>
    <w:rsid w:val="00CF1A5D"/>
    <w:rsid w:val="00CF207C"/>
    <w:rsid w:val="00CF2472"/>
    <w:rsid w:val="00CF29AE"/>
    <w:rsid w:val="00CF29BC"/>
    <w:rsid w:val="00CF2A5F"/>
    <w:rsid w:val="00CF2CE6"/>
    <w:rsid w:val="00CF2D98"/>
    <w:rsid w:val="00CF2F86"/>
    <w:rsid w:val="00CF3062"/>
    <w:rsid w:val="00CF3194"/>
    <w:rsid w:val="00CF3366"/>
    <w:rsid w:val="00CF37EE"/>
    <w:rsid w:val="00CF38D3"/>
    <w:rsid w:val="00CF39E3"/>
    <w:rsid w:val="00CF3A57"/>
    <w:rsid w:val="00CF3E69"/>
    <w:rsid w:val="00CF41D5"/>
    <w:rsid w:val="00CF4257"/>
    <w:rsid w:val="00CF4330"/>
    <w:rsid w:val="00CF43F3"/>
    <w:rsid w:val="00CF46B0"/>
    <w:rsid w:val="00CF4802"/>
    <w:rsid w:val="00CF4C61"/>
    <w:rsid w:val="00CF4D63"/>
    <w:rsid w:val="00CF4FB4"/>
    <w:rsid w:val="00CF5099"/>
    <w:rsid w:val="00CF50DF"/>
    <w:rsid w:val="00CF5108"/>
    <w:rsid w:val="00CF524A"/>
    <w:rsid w:val="00CF52CD"/>
    <w:rsid w:val="00CF542E"/>
    <w:rsid w:val="00CF5530"/>
    <w:rsid w:val="00CF5B7E"/>
    <w:rsid w:val="00CF5C2A"/>
    <w:rsid w:val="00CF5C8F"/>
    <w:rsid w:val="00CF5DEA"/>
    <w:rsid w:val="00CF626C"/>
    <w:rsid w:val="00CF64E0"/>
    <w:rsid w:val="00CF64FB"/>
    <w:rsid w:val="00CF6569"/>
    <w:rsid w:val="00CF69B4"/>
    <w:rsid w:val="00CF6BD4"/>
    <w:rsid w:val="00CF6DC5"/>
    <w:rsid w:val="00CF714D"/>
    <w:rsid w:val="00CF74D5"/>
    <w:rsid w:val="00CF75CE"/>
    <w:rsid w:val="00CF762A"/>
    <w:rsid w:val="00CF7A2F"/>
    <w:rsid w:val="00CF7A6B"/>
    <w:rsid w:val="00CF7C20"/>
    <w:rsid w:val="00CF7D60"/>
    <w:rsid w:val="00CF7DFF"/>
    <w:rsid w:val="00CF7E87"/>
    <w:rsid w:val="00D00076"/>
    <w:rsid w:val="00D003A6"/>
    <w:rsid w:val="00D00AC8"/>
    <w:rsid w:val="00D00C12"/>
    <w:rsid w:val="00D00C5B"/>
    <w:rsid w:val="00D01119"/>
    <w:rsid w:val="00D0152F"/>
    <w:rsid w:val="00D01669"/>
    <w:rsid w:val="00D016C8"/>
    <w:rsid w:val="00D01776"/>
    <w:rsid w:val="00D0187B"/>
    <w:rsid w:val="00D01A1B"/>
    <w:rsid w:val="00D01D45"/>
    <w:rsid w:val="00D01F1B"/>
    <w:rsid w:val="00D0216E"/>
    <w:rsid w:val="00D0262C"/>
    <w:rsid w:val="00D02BB1"/>
    <w:rsid w:val="00D02E11"/>
    <w:rsid w:val="00D02E9A"/>
    <w:rsid w:val="00D034C0"/>
    <w:rsid w:val="00D037F0"/>
    <w:rsid w:val="00D038C0"/>
    <w:rsid w:val="00D039D1"/>
    <w:rsid w:val="00D03A35"/>
    <w:rsid w:val="00D03E19"/>
    <w:rsid w:val="00D03E60"/>
    <w:rsid w:val="00D03EBF"/>
    <w:rsid w:val="00D03ECF"/>
    <w:rsid w:val="00D04021"/>
    <w:rsid w:val="00D049BD"/>
    <w:rsid w:val="00D04B3D"/>
    <w:rsid w:val="00D04D1E"/>
    <w:rsid w:val="00D04E89"/>
    <w:rsid w:val="00D04F57"/>
    <w:rsid w:val="00D05098"/>
    <w:rsid w:val="00D0513D"/>
    <w:rsid w:val="00D05145"/>
    <w:rsid w:val="00D05202"/>
    <w:rsid w:val="00D053D5"/>
    <w:rsid w:val="00D0569D"/>
    <w:rsid w:val="00D05A4C"/>
    <w:rsid w:val="00D05CA8"/>
    <w:rsid w:val="00D05F47"/>
    <w:rsid w:val="00D061B7"/>
    <w:rsid w:val="00D06420"/>
    <w:rsid w:val="00D066E7"/>
    <w:rsid w:val="00D06774"/>
    <w:rsid w:val="00D067EA"/>
    <w:rsid w:val="00D06A4E"/>
    <w:rsid w:val="00D06ADD"/>
    <w:rsid w:val="00D06ADF"/>
    <w:rsid w:val="00D06C3D"/>
    <w:rsid w:val="00D06D90"/>
    <w:rsid w:val="00D07408"/>
    <w:rsid w:val="00D0744B"/>
    <w:rsid w:val="00D074F0"/>
    <w:rsid w:val="00D0771B"/>
    <w:rsid w:val="00D0775C"/>
    <w:rsid w:val="00D079BC"/>
    <w:rsid w:val="00D079C8"/>
    <w:rsid w:val="00D07FEA"/>
    <w:rsid w:val="00D1042F"/>
    <w:rsid w:val="00D104E9"/>
    <w:rsid w:val="00D10628"/>
    <w:rsid w:val="00D1074D"/>
    <w:rsid w:val="00D10919"/>
    <w:rsid w:val="00D10B09"/>
    <w:rsid w:val="00D10C3A"/>
    <w:rsid w:val="00D10C67"/>
    <w:rsid w:val="00D10F02"/>
    <w:rsid w:val="00D110EB"/>
    <w:rsid w:val="00D11639"/>
    <w:rsid w:val="00D11A4D"/>
    <w:rsid w:val="00D11C08"/>
    <w:rsid w:val="00D11D87"/>
    <w:rsid w:val="00D11DCE"/>
    <w:rsid w:val="00D11DFC"/>
    <w:rsid w:val="00D12039"/>
    <w:rsid w:val="00D120E3"/>
    <w:rsid w:val="00D1213D"/>
    <w:rsid w:val="00D12322"/>
    <w:rsid w:val="00D124C0"/>
    <w:rsid w:val="00D12628"/>
    <w:rsid w:val="00D12977"/>
    <w:rsid w:val="00D12983"/>
    <w:rsid w:val="00D129C1"/>
    <w:rsid w:val="00D12A9B"/>
    <w:rsid w:val="00D12AC9"/>
    <w:rsid w:val="00D12B9F"/>
    <w:rsid w:val="00D12BB6"/>
    <w:rsid w:val="00D12D73"/>
    <w:rsid w:val="00D130AC"/>
    <w:rsid w:val="00D134D5"/>
    <w:rsid w:val="00D13971"/>
    <w:rsid w:val="00D13B19"/>
    <w:rsid w:val="00D13C4E"/>
    <w:rsid w:val="00D13E9B"/>
    <w:rsid w:val="00D13F31"/>
    <w:rsid w:val="00D13F56"/>
    <w:rsid w:val="00D13FBC"/>
    <w:rsid w:val="00D14209"/>
    <w:rsid w:val="00D14255"/>
    <w:rsid w:val="00D143C4"/>
    <w:rsid w:val="00D1456A"/>
    <w:rsid w:val="00D145E2"/>
    <w:rsid w:val="00D146AC"/>
    <w:rsid w:val="00D146EA"/>
    <w:rsid w:val="00D14B4F"/>
    <w:rsid w:val="00D14BDE"/>
    <w:rsid w:val="00D15239"/>
    <w:rsid w:val="00D152F4"/>
    <w:rsid w:val="00D153FD"/>
    <w:rsid w:val="00D15406"/>
    <w:rsid w:val="00D1557B"/>
    <w:rsid w:val="00D15965"/>
    <w:rsid w:val="00D15B62"/>
    <w:rsid w:val="00D15DFD"/>
    <w:rsid w:val="00D1615C"/>
    <w:rsid w:val="00D16173"/>
    <w:rsid w:val="00D1620F"/>
    <w:rsid w:val="00D16262"/>
    <w:rsid w:val="00D16361"/>
    <w:rsid w:val="00D1650F"/>
    <w:rsid w:val="00D16630"/>
    <w:rsid w:val="00D166D8"/>
    <w:rsid w:val="00D16BB2"/>
    <w:rsid w:val="00D16BBE"/>
    <w:rsid w:val="00D16DCE"/>
    <w:rsid w:val="00D16E39"/>
    <w:rsid w:val="00D17145"/>
    <w:rsid w:val="00D17173"/>
    <w:rsid w:val="00D17402"/>
    <w:rsid w:val="00D176F4"/>
    <w:rsid w:val="00D179AA"/>
    <w:rsid w:val="00D17A54"/>
    <w:rsid w:val="00D17ED5"/>
    <w:rsid w:val="00D17FDE"/>
    <w:rsid w:val="00D2013E"/>
    <w:rsid w:val="00D20151"/>
    <w:rsid w:val="00D2089D"/>
    <w:rsid w:val="00D20D1C"/>
    <w:rsid w:val="00D20F4E"/>
    <w:rsid w:val="00D210AA"/>
    <w:rsid w:val="00D214F5"/>
    <w:rsid w:val="00D215AD"/>
    <w:rsid w:val="00D21D69"/>
    <w:rsid w:val="00D21DE6"/>
    <w:rsid w:val="00D21FD8"/>
    <w:rsid w:val="00D2209D"/>
    <w:rsid w:val="00D2229B"/>
    <w:rsid w:val="00D22323"/>
    <w:rsid w:val="00D22400"/>
    <w:rsid w:val="00D224CA"/>
    <w:rsid w:val="00D22546"/>
    <w:rsid w:val="00D22B98"/>
    <w:rsid w:val="00D22CD7"/>
    <w:rsid w:val="00D22D15"/>
    <w:rsid w:val="00D22E3C"/>
    <w:rsid w:val="00D22F87"/>
    <w:rsid w:val="00D22FBF"/>
    <w:rsid w:val="00D230DA"/>
    <w:rsid w:val="00D234A3"/>
    <w:rsid w:val="00D23517"/>
    <w:rsid w:val="00D23642"/>
    <w:rsid w:val="00D236E0"/>
    <w:rsid w:val="00D23727"/>
    <w:rsid w:val="00D23AC9"/>
    <w:rsid w:val="00D246FD"/>
    <w:rsid w:val="00D247C4"/>
    <w:rsid w:val="00D24879"/>
    <w:rsid w:val="00D2489F"/>
    <w:rsid w:val="00D2492C"/>
    <w:rsid w:val="00D24942"/>
    <w:rsid w:val="00D24DF4"/>
    <w:rsid w:val="00D2527A"/>
    <w:rsid w:val="00D25301"/>
    <w:rsid w:val="00D253BB"/>
    <w:rsid w:val="00D2547E"/>
    <w:rsid w:val="00D2550C"/>
    <w:rsid w:val="00D256C6"/>
    <w:rsid w:val="00D257A5"/>
    <w:rsid w:val="00D258C1"/>
    <w:rsid w:val="00D25A42"/>
    <w:rsid w:val="00D25D45"/>
    <w:rsid w:val="00D25EE5"/>
    <w:rsid w:val="00D25EF8"/>
    <w:rsid w:val="00D25EFE"/>
    <w:rsid w:val="00D260B0"/>
    <w:rsid w:val="00D26106"/>
    <w:rsid w:val="00D26202"/>
    <w:rsid w:val="00D2639D"/>
    <w:rsid w:val="00D2656B"/>
    <w:rsid w:val="00D26673"/>
    <w:rsid w:val="00D266D2"/>
    <w:rsid w:val="00D266F7"/>
    <w:rsid w:val="00D26731"/>
    <w:rsid w:val="00D2682D"/>
    <w:rsid w:val="00D26A0E"/>
    <w:rsid w:val="00D26B0A"/>
    <w:rsid w:val="00D26BC5"/>
    <w:rsid w:val="00D26E16"/>
    <w:rsid w:val="00D26F5B"/>
    <w:rsid w:val="00D26F9B"/>
    <w:rsid w:val="00D27197"/>
    <w:rsid w:val="00D271BE"/>
    <w:rsid w:val="00D27208"/>
    <w:rsid w:val="00D27339"/>
    <w:rsid w:val="00D27445"/>
    <w:rsid w:val="00D2752A"/>
    <w:rsid w:val="00D27674"/>
    <w:rsid w:val="00D276AC"/>
    <w:rsid w:val="00D27975"/>
    <w:rsid w:val="00D27F19"/>
    <w:rsid w:val="00D3012A"/>
    <w:rsid w:val="00D303E6"/>
    <w:rsid w:val="00D304AA"/>
    <w:rsid w:val="00D30621"/>
    <w:rsid w:val="00D30624"/>
    <w:rsid w:val="00D30772"/>
    <w:rsid w:val="00D30A22"/>
    <w:rsid w:val="00D30B20"/>
    <w:rsid w:val="00D30F34"/>
    <w:rsid w:val="00D31127"/>
    <w:rsid w:val="00D317EF"/>
    <w:rsid w:val="00D31826"/>
    <w:rsid w:val="00D3184A"/>
    <w:rsid w:val="00D318B2"/>
    <w:rsid w:val="00D31B6A"/>
    <w:rsid w:val="00D31DA0"/>
    <w:rsid w:val="00D32006"/>
    <w:rsid w:val="00D3206F"/>
    <w:rsid w:val="00D321D9"/>
    <w:rsid w:val="00D322E2"/>
    <w:rsid w:val="00D326B5"/>
    <w:rsid w:val="00D32737"/>
    <w:rsid w:val="00D329AB"/>
    <w:rsid w:val="00D32C3F"/>
    <w:rsid w:val="00D3309B"/>
    <w:rsid w:val="00D330D8"/>
    <w:rsid w:val="00D331DC"/>
    <w:rsid w:val="00D336D6"/>
    <w:rsid w:val="00D3384E"/>
    <w:rsid w:val="00D33890"/>
    <w:rsid w:val="00D33DF0"/>
    <w:rsid w:val="00D33F48"/>
    <w:rsid w:val="00D3426B"/>
    <w:rsid w:val="00D345F7"/>
    <w:rsid w:val="00D34689"/>
    <w:rsid w:val="00D34693"/>
    <w:rsid w:val="00D34D40"/>
    <w:rsid w:val="00D34E36"/>
    <w:rsid w:val="00D35238"/>
    <w:rsid w:val="00D35256"/>
    <w:rsid w:val="00D352B1"/>
    <w:rsid w:val="00D353F7"/>
    <w:rsid w:val="00D35460"/>
    <w:rsid w:val="00D35486"/>
    <w:rsid w:val="00D35527"/>
    <w:rsid w:val="00D355C0"/>
    <w:rsid w:val="00D35600"/>
    <w:rsid w:val="00D3560F"/>
    <w:rsid w:val="00D35775"/>
    <w:rsid w:val="00D357F3"/>
    <w:rsid w:val="00D35AFF"/>
    <w:rsid w:val="00D35B18"/>
    <w:rsid w:val="00D35D8B"/>
    <w:rsid w:val="00D36036"/>
    <w:rsid w:val="00D3625F"/>
    <w:rsid w:val="00D36360"/>
    <w:rsid w:val="00D36879"/>
    <w:rsid w:val="00D36BCA"/>
    <w:rsid w:val="00D36C1E"/>
    <w:rsid w:val="00D36DD8"/>
    <w:rsid w:val="00D36EC9"/>
    <w:rsid w:val="00D37306"/>
    <w:rsid w:val="00D37542"/>
    <w:rsid w:val="00D3762F"/>
    <w:rsid w:val="00D376F2"/>
    <w:rsid w:val="00D3788C"/>
    <w:rsid w:val="00D379FE"/>
    <w:rsid w:val="00D37AB3"/>
    <w:rsid w:val="00D37BF2"/>
    <w:rsid w:val="00D37E9B"/>
    <w:rsid w:val="00D37F6D"/>
    <w:rsid w:val="00D37F82"/>
    <w:rsid w:val="00D4000B"/>
    <w:rsid w:val="00D4020B"/>
    <w:rsid w:val="00D40369"/>
    <w:rsid w:val="00D4077B"/>
    <w:rsid w:val="00D409DF"/>
    <w:rsid w:val="00D40A9A"/>
    <w:rsid w:val="00D41056"/>
    <w:rsid w:val="00D410EB"/>
    <w:rsid w:val="00D41112"/>
    <w:rsid w:val="00D41162"/>
    <w:rsid w:val="00D4129B"/>
    <w:rsid w:val="00D41495"/>
    <w:rsid w:val="00D41BB2"/>
    <w:rsid w:val="00D41BD7"/>
    <w:rsid w:val="00D41CF7"/>
    <w:rsid w:val="00D42293"/>
    <w:rsid w:val="00D4264D"/>
    <w:rsid w:val="00D42716"/>
    <w:rsid w:val="00D42928"/>
    <w:rsid w:val="00D42A89"/>
    <w:rsid w:val="00D42C35"/>
    <w:rsid w:val="00D42CD2"/>
    <w:rsid w:val="00D430D6"/>
    <w:rsid w:val="00D436FC"/>
    <w:rsid w:val="00D43866"/>
    <w:rsid w:val="00D43D19"/>
    <w:rsid w:val="00D43E7F"/>
    <w:rsid w:val="00D440D4"/>
    <w:rsid w:val="00D4463D"/>
    <w:rsid w:val="00D4496C"/>
    <w:rsid w:val="00D44B24"/>
    <w:rsid w:val="00D44CF5"/>
    <w:rsid w:val="00D44D8F"/>
    <w:rsid w:val="00D44D90"/>
    <w:rsid w:val="00D44E84"/>
    <w:rsid w:val="00D44F36"/>
    <w:rsid w:val="00D45176"/>
    <w:rsid w:val="00D451D0"/>
    <w:rsid w:val="00D453BD"/>
    <w:rsid w:val="00D45560"/>
    <w:rsid w:val="00D455E3"/>
    <w:rsid w:val="00D4593C"/>
    <w:rsid w:val="00D459E6"/>
    <w:rsid w:val="00D45B0C"/>
    <w:rsid w:val="00D45B0F"/>
    <w:rsid w:val="00D45E4B"/>
    <w:rsid w:val="00D461E4"/>
    <w:rsid w:val="00D46304"/>
    <w:rsid w:val="00D46439"/>
    <w:rsid w:val="00D464A8"/>
    <w:rsid w:val="00D46671"/>
    <w:rsid w:val="00D46C37"/>
    <w:rsid w:val="00D46CCB"/>
    <w:rsid w:val="00D473BE"/>
    <w:rsid w:val="00D474CE"/>
    <w:rsid w:val="00D4758F"/>
    <w:rsid w:val="00D476FD"/>
    <w:rsid w:val="00D477F5"/>
    <w:rsid w:val="00D4799B"/>
    <w:rsid w:val="00D479CA"/>
    <w:rsid w:val="00D47A65"/>
    <w:rsid w:val="00D47D20"/>
    <w:rsid w:val="00D47EAF"/>
    <w:rsid w:val="00D50426"/>
    <w:rsid w:val="00D50492"/>
    <w:rsid w:val="00D504B0"/>
    <w:rsid w:val="00D5069D"/>
    <w:rsid w:val="00D506F9"/>
    <w:rsid w:val="00D509FC"/>
    <w:rsid w:val="00D50A62"/>
    <w:rsid w:val="00D50A85"/>
    <w:rsid w:val="00D50C21"/>
    <w:rsid w:val="00D50D95"/>
    <w:rsid w:val="00D50F41"/>
    <w:rsid w:val="00D511F1"/>
    <w:rsid w:val="00D51662"/>
    <w:rsid w:val="00D51BC2"/>
    <w:rsid w:val="00D5202E"/>
    <w:rsid w:val="00D520DF"/>
    <w:rsid w:val="00D52288"/>
    <w:rsid w:val="00D529F4"/>
    <w:rsid w:val="00D52A0F"/>
    <w:rsid w:val="00D52AB4"/>
    <w:rsid w:val="00D52DA0"/>
    <w:rsid w:val="00D52DBB"/>
    <w:rsid w:val="00D530AF"/>
    <w:rsid w:val="00D535EB"/>
    <w:rsid w:val="00D536B9"/>
    <w:rsid w:val="00D53799"/>
    <w:rsid w:val="00D537A2"/>
    <w:rsid w:val="00D5389D"/>
    <w:rsid w:val="00D53AF6"/>
    <w:rsid w:val="00D53C87"/>
    <w:rsid w:val="00D53DC5"/>
    <w:rsid w:val="00D53E1D"/>
    <w:rsid w:val="00D540F8"/>
    <w:rsid w:val="00D54168"/>
    <w:rsid w:val="00D541A5"/>
    <w:rsid w:val="00D542EB"/>
    <w:rsid w:val="00D543B2"/>
    <w:rsid w:val="00D54569"/>
    <w:rsid w:val="00D54653"/>
    <w:rsid w:val="00D54700"/>
    <w:rsid w:val="00D54B8A"/>
    <w:rsid w:val="00D551E0"/>
    <w:rsid w:val="00D55415"/>
    <w:rsid w:val="00D555DC"/>
    <w:rsid w:val="00D557AA"/>
    <w:rsid w:val="00D55B3F"/>
    <w:rsid w:val="00D55CBE"/>
    <w:rsid w:val="00D55FF4"/>
    <w:rsid w:val="00D5611F"/>
    <w:rsid w:val="00D561C0"/>
    <w:rsid w:val="00D56571"/>
    <w:rsid w:val="00D56BA1"/>
    <w:rsid w:val="00D56D1A"/>
    <w:rsid w:val="00D56E86"/>
    <w:rsid w:val="00D56E93"/>
    <w:rsid w:val="00D56ECC"/>
    <w:rsid w:val="00D56F72"/>
    <w:rsid w:val="00D56FCB"/>
    <w:rsid w:val="00D5710F"/>
    <w:rsid w:val="00D57170"/>
    <w:rsid w:val="00D57386"/>
    <w:rsid w:val="00D57395"/>
    <w:rsid w:val="00D57456"/>
    <w:rsid w:val="00D574DE"/>
    <w:rsid w:val="00D57A1E"/>
    <w:rsid w:val="00D57BF2"/>
    <w:rsid w:val="00D57FF4"/>
    <w:rsid w:val="00D60446"/>
    <w:rsid w:val="00D60786"/>
    <w:rsid w:val="00D6083F"/>
    <w:rsid w:val="00D60B05"/>
    <w:rsid w:val="00D60B7D"/>
    <w:rsid w:val="00D60C6C"/>
    <w:rsid w:val="00D6113A"/>
    <w:rsid w:val="00D61199"/>
    <w:rsid w:val="00D611EF"/>
    <w:rsid w:val="00D613B0"/>
    <w:rsid w:val="00D61578"/>
    <w:rsid w:val="00D617C4"/>
    <w:rsid w:val="00D6188F"/>
    <w:rsid w:val="00D61B6E"/>
    <w:rsid w:val="00D61C03"/>
    <w:rsid w:val="00D61D4B"/>
    <w:rsid w:val="00D61EDA"/>
    <w:rsid w:val="00D61FA9"/>
    <w:rsid w:val="00D62228"/>
    <w:rsid w:val="00D62639"/>
    <w:rsid w:val="00D627F9"/>
    <w:rsid w:val="00D62A75"/>
    <w:rsid w:val="00D62A92"/>
    <w:rsid w:val="00D62D2C"/>
    <w:rsid w:val="00D62D2D"/>
    <w:rsid w:val="00D62DFF"/>
    <w:rsid w:val="00D63012"/>
    <w:rsid w:val="00D63375"/>
    <w:rsid w:val="00D63414"/>
    <w:rsid w:val="00D6358A"/>
    <w:rsid w:val="00D63638"/>
    <w:rsid w:val="00D63714"/>
    <w:rsid w:val="00D63748"/>
    <w:rsid w:val="00D6398A"/>
    <w:rsid w:val="00D63B0D"/>
    <w:rsid w:val="00D63D2A"/>
    <w:rsid w:val="00D63E41"/>
    <w:rsid w:val="00D6416A"/>
    <w:rsid w:val="00D64269"/>
    <w:rsid w:val="00D642EC"/>
    <w:rsid w:val="00D6438F"/>
    <w:rsid w:val="00D643B7"/>
    <w:rsid w:val="00D64ABB"/>
    <w:rsid w:val="00D64B81"/>
    <w:rsid w:val="00D64C1C"/>
    <w:rsid w:val="00D64EB0"/>
    <w:rsid w:val="00D65110"/>
    <w:rsid w:val="00D6511A"/>
    <w:rsid w:val="00D655CA"/>
    <w:rsid w:val="00D6594F"/>
    <w:rsid w:val="00D65C2C"/>
    <w:rsid w:val="00D65DD2"/>
    <w:rsid w:val="00D65F42"/>
    <w:rsid w:val="00D65FC1"/>
    <w:rsid w:val="00D6637B"/>
    <w:rsid w:val="00D66682"/>
    <w:rsid w:val="00D66DFF"/>
    <w:rsid w:val="00D670B4"/>
    <w:rsid w:val="00D671C0"/>
    <w:rsid w:val="00D67351"/>
    <w:rsid w:val="00D67499"/>
    <w:rsid w:val="00D679D8"/>
    <w:rsid w:val="00D67BBA"/>
    <w:rsid w:val="00D67C2C"/>
    <w:rsid w:val="00D702D3"/>
    <w:rsid w:val="00D7039E"/>
    <w:rsid w:val="00D704DC"/>
    <w:rsid w:val="00D706AE"/>
    <w:rsid w:val="00D7072F"/>
    <w:rsid w:val="00D70735"/>
    <w:rsid w:val="00D709D1"/>
    <w:rsid w:val="00D70A63"/>
    <w:rsid w:val="00D714E9"/>
    <w:rsid w:val="00D715BB"/>
    <w:rsid w:val="00D71B52"/>
    <w:rsid w:val="00D71C93"/>
    <w:rsid w:val="00D71CD6"/>
    <w:rsid w:val="00D71CF6"/>
    <w:rsid w:val="00D71F3E"/>
    <w:rsid w:val="00D72210"/>
    <w:rsid w:val="00D722DE"/>
    <w:rsid w:val="00D7295C"/>
    <w:rsid w:val="00D729D4"/>
    <w:rsid w:val="00D72B65"/>
    <w:rsid w:val="00D72CB7"/>
    <w:rsid w:val="00D72D75"/>
    <w:rsid w:val="00D72FEE"/>
    <w:rsid w:val="00D7327E"/>
    <w:rsid w:val="00D7365F"/>
    <w:rsid w:val="00D73912"/>
    <w:rsid w:val="00D73A9A"/>
    <w:rsid w:val="00D73AB5"/>
    <w:rsid w:val="00D73B7B"/>
    <w:rsid w:val="00D73F3C"/>
    <w:rsid w:val="00D73FC7"/>
    <w:rsid w:val="00D74539"/>
    <w:rsid w:val="00D74626"/>
    <w:rsid w:val="00D74657"/>
    <w:rsid w:val="00D747C7"/>
    <w:rsid w:val="00D74836"/>
    <w:rsid w:val="00D74A66"/>
    <w:rsid w:val="00D74C68"/>
    <w:rsid w:val="00D74CFF"/>
    <w:rsid w:val="00D74EAB"/>
    <w:rsid w:val="00D74F82"/>
    <w:rsid w:val="00D7574B"/>
    <w:rsid w:val="00D760DF"/>
    <w:rsid w:val="00D76423"/>
    <w:rsid w:val="00D76483"/>
    <w:rsid w:val="00D765B2"/>
    <w:rsid w:val="00D76833"/>
    <w:rsid w:val="00D76909"/>
    <w:rsid w:val="00D7694B"/>
    <w:rsid w:val="00D76B11"/>
    <w:rsid w:val="00D76CF6"/>
    <w:rsid w:val="00D77294"/>
    <w:rsid w:val="00D7735F"/>
    <w:rsid w:val="00D77378"/>
    <w:rsid w:val="00D77482"/>
    <w:rsid w:val="00D776FB"/>
    <w:rsid w:val="00D777D8"/>
    <w:rsid w:val="00D7794A"/>
    <w:rsid w:val="00D77B03"/>
    <w:rsid w:val="00D77BD4"/>
    <w:rsid w:val="00D77C5E"/>
    <w:rsid w:val="00D77CF4"/>
    <w:rsid w:val="00D77FFB"/>
    <w:rsid w:val="00D80542"/>
    <w:rsid w:val="00D8054C"/>
    <w:rsid w:val="00D806DF"/>
    <w:rsid w:val="00D80789"/>
    <w:rsid w:val="00D808EE"/>
    <w:rsid w:val="00D80AFF"/>
    <w:rsid w:val="00D80C45"/>
    <w:rsid w:val="00D8135F"/>
    <w:rsid w:val="00D8140C"/>
    <w:rsid w:val="00D81473"/>
    <w:rsid w:val="00D819DD"/>
    <w:rsid w:val="00D81A17"/>
    <w:rsid w:val="00D81A67"/>
    <w:rsid w:val="00D81C7E"/>
    <w:rsid w:val="00D81EA5"/>
    <w:rsid w:val="00D8204A"/>
    <w:rsid w:val="00D82109"/>
    <w:rsid w:val="00D8224A"/>
    <w:rsid w:val="00D82319"/>
    <w:rsid w:val="00D825A3"/>
    <w:rsid w:val="00D825B0"/>
    <w:rsid w:val="00D8286A"/>
    <w:rsid w:val="00D82A96"/>
    <w:rsid w:val="00D82CD2"/>
    <w:rsid w:val="00D8314F"/>
    <w:rsid w:val="00D8325A"/>
    <w:rsid w:val="00D832E3"/>
    <w:rsid w:val="00D83417"/>
    <w:rsid w:val="00D83D0F"/>
    <w:rsid w:val="00D83D34"/>
    <w:rsid w:val="00D83F74"/>
    <w:rsid w:val="00D83FA1"/>
    <w:rsid w:val="00D8419E"/>
    <w:rsid w:val="00D84209"/>
    <w:rsid w:val="00D8424E"/>
    <w:rsid w:val="00D8447E"/>
    <w:rsid w:val="00D845AC"/>
    <w:rsid w:val="00D84B2D"/>
    <w:rsid w:val="00D850D2"/>
    <w:rsid w:val="00D8518F"/>
    <w:rsid w:val="00D851C8"/>
    <w:rsid w:val="00D8548B"/>
    <w:rsid w:val="00D85B95"/>
    <w:rsid w:val="00D85C14"/>
    <w:rsid w:val="00D85C61"/>
    <w:rsid w:val="00D85C97"/>
    <w:rsid w:val="00D86000"/>
    <w:rsid w:val="00D8632B"/>
    <w:rsid w:val="00D86424"/>
    <w:rsid w:val="00D864A4"/>
    <w:rsid w:val="00D86752"/>
    <w:rsid w:val="00D868F0"/>
    <w:rsid w:val="00D86F40"/>
    <w:rsid w:val="00D87065"/>
    <w:rsid w:val="00D870D1"/>
    <w:rsid w:val="00D87342"/>
    <w:rsid w:val="00D874BA"/>
    <w:rsid w:val="00D874EE"/>
    <w:rsid w:val="00D8760D"/>
    <w:rsid w:val="00D876AF"/>
    <w:rsid w:val="00D878F2"/>
    <w:rsid w:val="00D87962"/>
    <w:rsid w:val="00D87A31"/>
    <w:rsid w:val="00D87DC9"/>
    <w:rsid w:val="00D87F0B"/>
    <w:rsid w:val="00D87FCA"/>
    <w:rsid w:val="00D900AD"/>
    <w:rsid w:val="00D90156"/>
    <w:rsid w:val="00D9040D"/>
    <w:rsid w:val="00D907D7"/>
    <w:rsid w:val="00D90A3A"/>
    <w:rsid w:val="00D90B6B"/>
    <w:rsid w:val="00D90DD2"/>
    <w:rsid w:val="00D90E5A"/>
    <w:rsid w:val="00D90F86"/>
    <w:rsid w:val="00D91483"/>
    <w:rsid w:val="00D91677"/>
    <w:rsid w:val="00D91891"/>
    <w:rsid w:val="00D91C57"/>
    <w:rsid w:val="00D91D1C"/>
    <w:rsid w:val="00D92093"/>
    <w:rsid w:val="00D92330"/>
    <w:rsid w:val="00D92431"/>
    <w:rsid w:val="00D924A0"/>
    <w:rsid w:val="00D926E5"/>
    <w:rsid w:val="00D927EB"/>
    <w:rsid w:val="00D9281F"/>
    <w:rsid w:val="00D928FA"/>
    <w:rsid w:val="00D92BC0"/>
    <w:rsid w:val="00D92D79"/>
    <w:rsid w:val="00D93077"/>
    <w:rsid w:val="00D93295"/>
    <w:rsid w:val="00D93328"/>
    <w:rsid w:val="00D935CE"/>
    <w:rsid w:val="00D939CA"/>
    <w:rsid w:val="00D939D7"/>
    <w:rsid w:val="00D9420C"/>
    <w:rsid w:val="00D94298"/>
    <w:rsid w:val="00D9445C"/>
    <w:rsid w:val="00D94805"/>
    <w:rsid w:val="00D949E0"/>
    <w:rsid w:val="00D94C90"/>
    <w:rsid w:val="00D94D01"/>
    <w:rsid w:val="00D94DD6"/>
    <w:rsid w:val="00D94F26"/>
    <w:rsid w:val="00D95105"/>
    <w:rsid w:val="00D951BF"/>
    <w:rsid w:val="00D955B3"/>
    <w:rsid w:val="00D9572A"/>
    <w:rsid w:val="00D95929"/>
    <w:rsid w:val="00D9597B"/>
    <w:rsid w:val="00D95A67"/>
    <w:rsid w:val="00D95B4F"/>
    <w:rsid w:val="00D9605D"/>
    <w:rsid w:val="00D96506"/>
    <w:rsid w:val="00D96874"/>
    <w:rsid w:val="00D96980"/>
    <w:rsid w:val="00D96994"/>
    <w:rsid w:val="00D96EC7"/>
    <w:rsid w:val="00D96F05"/>
    <w:rsid w:val="00D96F4D"/>
    <w:rsid w:val="00D971E6"/>
    <w:rsid w:val="00D97B40"/>
    <w:rsid w:val="00D97B92"/>
    <w:rsid w:val="00D97C43"/>
    <w:rsid w:val="00D97FF8"/>
    <w:rsid w:val="00DA00F0"/>
    <w:rsid w:val="00DA040E"/>
    <w:rsid w:val="00DA0485"/>
    <w:rsid w:val="00DA0552"/>
    <w:rsid w:val="00DA05F5"/>
    <w:rsid w:val="00DA0649"/>
    <w:rsid w:val="00DA085A"/>
    <w:rsid w:val="00DA08A9"/>
    <w:rsid w:val="00DA0B50"/>
    <w:rsid w:val="00DA0F03"/>
    <w:rsid w:val="00DA0FA1"/>
    <w:rsid w:val="00DA1072"/>
    <w:rsid w:val="00DA1347"/>
    <w:rsid w:val="00DA1380"/>
    <w:rsid w:val="00DA1678"/>
    <w:rsid w:val="00DA1A03"/>
    <w:rsid w:val="00DA1AD0"/>
    <w:rsid w:val="00DA1B5A"/>
    <w:rsid w:val="00DA1E15"/>
    <w:rsid w:val="00DA2175"/>
    <w:rsid w:val="00DA2300"/>
    <w:rsid w:val="00DA23B4"/>
    <w:rsid w:val="00DA23C2"/>
    <w:rsid w:val="00DA2832"/>
    <w:rsid w:val="00DA287E"/>
    <w:rsid w:val="00DA289E"/>
    <w:rsid w:val="00DA2AEE"/>
    <w:rsid w:val="00DA2BCF"/>
    <w:rsid w:val="00DA2C44"/>
    <w:rsid w:val="00DA2D82"/>
    <w:rsid w:val="00DA2D9E"/>
    <w:rsid w:val="00DA2DF2"/>
    <w:rsid w:val="00DA2DF4"/>
    <w:rsid w:val="00DA2E98"/>
    <w:rsid w:val="00DA2EF7"/>
    <w:rsid w:val="00DA2F6A"/>
    <w:rsid w:val="00DA2FEB"/>
    <w:rsid w:val="00DA3167"/>
    <w:rsid w:val="00DA35AA"/>
    <w:rsid w:val="00DA3B83"/>
    <w:rsid w:val="00DA3E4D"/>
    <w:rsid w:val="00DA3E9F"/>
    <w:rsid w:val="00DA3FCF"/>
    <w:rsid w:val="00DA404C"/>
    <w:rsid w:val="00DA4133"/>
    <w:rsid w:val="00DA42A2"/>
    <w:rsid w:val="00DA42CE"/>
    <w:rsid w:val="00DA4ACB"/>
    <w:rsid w:val="00DA4C90"/>
    <w:rsid w:val="00DA4DA0"/>
    <w:rsid w:val="00DA500C"/>
    <w:rsid w:val="00DA5376"/>
    <w:rsid w:val="00DA55CF"/>
    <w:rsid w:val="00DA560D"/>
    <w:rsid w:val="00DA5807"/>
    <w:rsid w:val="00DA5C56"/>
    <w:rsid w:val="00DA5C7A"/>
    <w:rsid w:val="00DA5ECD"/>
    <w:rsid w:val="00DA64D1"/>
    <w:rsid w:val="00DA660A"/>
    <w:rsid w:val="00DA6989"/>
    <w:rsid w:val="00DA69BE"/>
    <w:rsid w:val="00DA69D7"/>
    <w:rsid w:val="00DA6B98"/>
    <w:rsid w:val="00DA6D61"/>
    <w:rsid w:val="00DA6D95"/>
    <w:rsid w:val="00DA6E77"/>
    <w:rsid w:val="00DA6FB4"/>
    <w:rsid w:val="00DA6FCB"/>
    <w:rsid w:val="00DA709F"/>
    <w:rsid w:val="00DA738D"/>
    <w:rsid w:val="00DA76F8"/>
    <w:rsid w:val="00DA77E9"/>
    <w:rsid w:val="00DA782B"/>
    <w:rsid w:val="00DA7A2F"/>
    <w:rsid w:val="00DA7A89"/>
    <w:rsid w:val="00DA7FC3"/>
    <w:rsid w:val="00DB00EE"/>
    <w:rsid w:val="00DB0492"/>
    <w:rsid w:val="00DB0647"/>
    <w:rsid w:val="00DB0721"/>
    <w:rsid w:val="00DB0888"/>
    <w:rsid w:val="00DB09A1"/>
    <w:rsid w:val="00DB0A58"/>
    <w:rsid w:val="00DB1139"/>
    <w:rsid w:val="00DB1293"/>
    <w:rsid w:val="00DB13FF"/>
    <w:rsid w:val="00DB152A"/>
    <w:rsid w:val="00DB172D"/>
    <w:rsid w:val="00DB17A6"/>
    <w:rsid w:val="00DB191E"/>
    <w:rsid w:val="00DB1955"/>
    <w:rsid w:val="00DB1BBB"/>
    <w:rsid w:val="00DB1C82"/>
    <w:rsid w:val="00DB23AC"/>
    <w:rsid w:val="00DB2983"/>
    <w:rsid w:val="00DB2B29"/>
    <w:rsid w:val="00DB2C62"/>
    <w:rsid w:val="00DB3074"/>
    <w:rsid w:val="00DB30FB"/>
    <w:rsid w:val="00DB32F8"/>
    <w:rsid w:val="00DB35FC"/>
    <w:rsid w:val="00DB37A6"/>
    <w:rsid w:val="00DB37F9"/>
    <w:rsid w:val="00DB3B07"/>
    <w:rsid w:val="00DB3CF5"/>
    <w:rsid w:val="00DB3E1D"/>
    <w:rsid w:val="00DB41EA"/>
    <w:rsid w:val="00DB42A0"/>
    <w:rsid w:val="00DB4315"/>
    <w:rsid w:val="00DB47F2"/>
    <w:rsid w:val="00DB4B1F"/>
    <w:rsid w:val="00DB4DBB"/>
    <w:rsid w:val="00DB508F"/>
    <w:rsid w:val="00DB523B"/>
    <w:rsid w:val="00DB5481"/>
    <w:rsid w:val="00DB5489"/>
    <w:rsid w:val="00DB5738"/>
    <w:rsid w:val="00DB5AE3"/>
    <w:rsid w:val="00DB5E30"/>
    <w:rsid w:val="00DB60D1"/>
    <w:rsid w:val="00DB6541"/>
    <w:rsid w:val="00DB6AB2"/>
    <w:rsid w:val="00DB6FCE"/>
    <w:rsid w:val="00DB7010"/>
    <w:rsid w:val="00DB724F"/>
    <w:rsid w:val="00DB729F"/>
    <w:rsid w:val="00DB7364"/>
    <w:rsid w:val="00DB7394"/>
    <w:rsid w:val="00DB7451"/>
    <w:rsid w:val="00DB7474"/>
    <w:rsid w:val="00DB771A"/>
    <w:rsid w:val="00DB78E3"/>
    <w:rsid w:val="00DB7A4D"/>
    <w:rsid w:val="00DB7ADE"/>
    <w:rsid w:val="00DB7C6F"/>
    <w:rsid w:val="00DB7CFB"/>
    <w:rsid w:val="00DB7D1F"/>
    <w:rsid w:val="00DC01CA"/>
    <w:rsid w:val="00DC0614"/>
    <w:rsid w:val="00DC0674"/>
    <w:rsid w:val="00DC06F8"/>
    <w:rsid w:val="00DC0745"/>
    <w:rsid w:val="00DC07C8"/>
    <w:rsid w:val="00DC0BB3"/>
    <w:rsid w:val="00DC0C73"/>
    <w:rsid w:val="00DC0E5E"/>
    <w:rsid w:val="00DC0E7D"/>
    <w:rsid w:val="00DC0EE7"/>
    <w:rsid w:val="00DC14E7"/>
    <w:rsid w:val="00DC1642"/>
    <w:rsid w:val="00DC1A09"/>
    <w:rsid w:val="00DC1B18"/>
    <w:rsid w:val="00DC1CD7"/>
    <w:rsid w:val="00DC1CF6"/>
    <w:rsid w:val="00DC1DB6"/>
    <w:rsid w:val="00DC2164"/>
    <w:rsid w:val="00DC247F"/>
    <w:rsid w:val="00DC24BC"/>
    <w:rsid w:val="00DC2781"/>
    <w:rsid w:val="00DC28FF"/>
    <w:rsid w:val="00DC2A52"/>
    <w:rsid w:val="00DC2D62"/>
    <w:rsid w:val="00DC2DD2"/>
    <w:rsid w:val="00DC2E51"/>
    <w:rsid w:val="00DC2E67"/>
    <w:rsid w:val="00DC3157"/>
    <w:rsid w:val="00DC3457"/>
    <w:rsid w:val="00DC3649"/>
    <w:rsid w:val="00DC373E"/>
    <w:rsid w:val="00DC3ACC"/>
    <w:rsid w:val="00DC3AF0"/>
    <w:rsid w:val="00DC3B74"/>
    <w:rsid w:val="00DC3CB0"/>
    <w:rsid w:val="00DC4670"/>
    <w:rsid w:val="00DC47BC"/>
    <w:rsid w:val="00DC49C2"/>
    <w:rsid w:val="00DC4A91"/>
    <w:rsid w:val="00DC4ACB"/>
    <w:rsid w:val="00DC4CC9"/>
    <w:rsid w:val="00DC4EEA"/>
    <w:rsid w:val="00DC50CF"/>
    <w:rsid w:val="00DC50FE"/>
    <w:rsid w:val="00DC52AC"/>
    <w:rsid w:val="00DC52CE"/>
    <w:rsid w:val="00DC54D7"/>
    <w:rsid w:val="00DC5652"/>
    <w:rsid w:val="00DC57E2"/>
    <w:rsid w:val="00DC5BBA"/>
    <w:rsid w:val="00DC5E32"/>
    <w:rsid w:val="00DC5EA6"/>
    <w:rsid w:val="00DC6140"/>
    <w:rsid w:val="00DC6181"/>
    <w:rsid w:val="00DC64E5"/>
    <w:rsid w:val="00DC681B"/>
    <w:rsid w:val="00DC68D6"/>
    <w:rsid w:val="00DC6CA1"/>
    <w:rsid w:val="00DC6D1E"/>
    <w:rsid w:val="00DC7145"/>
    <w:rsid w:val="00DC7312"/>
    <w:rsid w:val="00DC77F1"/>
    <w:rsid w:val="00DC78BB"/>
    <w:rsid w:val="00DC79FF"/>
    <w:rsid w:val="00DC7C54"/>
    <w:rsid w:val="00DC7DDE"/>
    <w:rsid w:val="00DC7F29"/>
    <w:rsid w:val="00DC7F50"/>
    <w:rsid w:val="00DC7F97"/>
    <w:rsid w:val="00DD0122"/>
    <w:rsid w:val="00DD02A8"/>
    <w:rsid w:val="00DD039C"/>
    <w:rsid w:val="00DD0413"/>
    <w:rsid w:val="00DD0791"/>
    <w:rsid w:val="00DD0A14"/>
    <w:rsid w:val="00DD0CC4"/>
    <w:rsid w:val="00DD0FC5"/>
    <w:rsid w:val="00DD1552"/>
    <w:rsid w:val="00DD15DB"/>
    <w:rsid w:val="00DD160A"/>
    <w:rsid w:val="00DD1637"/>
    <w:rsid w:val="00DD16A2"/>
    <w:rsid w:val="00DD1DB9"/>
    <w:rsid w:val="00DD1E88"/>
    <w:rsid w:val="00DD237E"/>
    <w:rsid w:val="00DD29CB"/>
    <w:rsid w:val="00DD2BCE"/>
    <w:rsid w:val="00DD2C29"/>
    <w:rsid w:val="00DD3088"/>
    <w:rsid w:val="00DD3125"/>
    <w:rsid w:val="00DD3178"/>
    <w:rsid w:val="00DD376C"/>
    <w:rsid w:val="00DD3B3C"/>
    <w:rsid w:val="00DD3C9E"/>
    <w:rsid w:val="00DD3D0E"/>
    <w:rsid w:val="00DD45C0"/>
    <w:rsid w:val="00DD45CD"/>
    <w:rsid w:val="00DD481D"/>
    <w:rsid w:val="00DD48B6"/>
    <w:rsid w:val="00DD4A1F"/>
    <w:rsid w:val="00DD4A56"/>
    <w:rsid w:val="00DD4A7F"/>
    <w:rsid w:val="00DD5736"/>
    <w:rsid w:val="00DD57F2"/>
    <w:rsid w:val="00DD57F9"/>
    <w:rsid w:val="00DD5C80"/>
    <w:rsid w:val="00DD5CD2"/>
    <w:rsid w:val="00DD5CF6"/>
    <w:rsid w:val="00DD5DB8"/>
    <w:rsid w:val="00DD6171"/>
    <w:rsid w:val="00DD6A09"/>
    <w:rsid w:val="00DD7089"/>
    <w:rsid w:val="00DD7272"/>
    <w:rsid w:val="00DD78B9"/>
    <w:rsid w:val="00DD7A69"/>
    <w:rsid w:val="00DE0061"/>
    <w:rsid w:val="00DE010A"/>
    <w:rsid w:val="00DE0241"/>
    <w:rsid w:val="00DE0276"/>
    <w:rsid w:val="00DE03B8"/>
    <w:rsid w:val="00DE081D"/>
    <w:rsid w:val="00DE0A84"/>
    <w:rsid w:val="00DE0AE2"/>
    <w:rsid w:val="00DE0C0F"/>
    <w:rsid w:val="00DE10A6"/>
    <w:rsid w:val="00DE10BE"/>
    <w:rsid w:val="00DE1245"/>
    <w:rsid w:val="00DE125D"/>
    <w:rsid w:val="00DE126F"/>
    <w:rsid w:val="00DE12F5"/>
    <w:rsid w:val="00DE1310"/>
    <w:rsid w:val="00DE135D"/>
    <w:rsid w:val="00DE173B"/>
    <w:rsid w:val="00DE1991"/>
    <w:rsid w:val="00DE1AD3"/>
    <w:rsid w:val="00DE1F7E"/>
    <w:rsid w:val="00DE230B"/>
    <w:rsid w:val="00DE25B4"/>
    <w:rsid w:val="00DE312C"/>
    <w:rsid w:val="00DE3223"/>
    <w:rsid w:val="00DE329E"/>
    <w:rsid w:val="00DE3419"/>
    <w:rsid w:val="00DE3606"/>
    <w:rsid w:val="00DE365D"/>
    <w:rsid w:val="00DE399F"/>
    <w:rsid w:val="00DE3A35"/>
    <w:rsid w:val="00DE3AC9"/>
    <w:rsid w:val="00DE3E99"/>
    <w:rsid w:val="00DE3F2C"/>
    <w:rsid w:val="00DE4707"/>
    <w:rsid w:val="00DE47A9"/>
    <w:rsid w:val="00DE482F"/>
    <w:rsid w:val="00DE4863"/>
    <w:rsid w:val="00DE4933"/>
    <w:rsid w:val="00DE4A9B"/>
    <w:rsid w:val="00DE538E"/>
    <w:rsid w:val="00DE5579"/>
    <w:rsid w:val="00DE57EA"/>
    <w:rsid w:val="00DE5BF4"/>
    <w:rsid w:val="00DE5C87"/>
    <w:rsid w:val="00DE5FEC"/>
    <w:rsid w:val="00DE64EC"/>
    <w:rsid w:val="00DE6626"/>
    <w:rsid w:val="00DE6BD5"/>
    <w:rsid w:val="00DE6DE7"/>
    <w:rsid w:val="00DE704B"/>
    <w:rsid w:val="00DE7093"/>
    <w:rsid w:val="00DE7521"/>
    <w:rsid w:val="00DE7522"/>
    <w:rsid w:val="00DE76DA"/>
    <w:rsid w:val="00DE7772"/>
    <w:rsid w:val="00DE7AF9"/>
    <w:rsid w:val="00DE7B5C"/>
    <w:rsid w:val="00DE7C5F"/>
    <w:rsid w:val="00DE7F75"/>
    <w:rsid w:val="00DF015F"/>
    <w:rsid w:val="00DF0303"/>
    <w:rsid w:val="00DF03C4"/>
    <w:rsid w:val="00DF041B"/>
    <w:rsid w:val="00DF0689"/>
    <w:rsid w:val="00DF0696"/>
    <w:rsid w:val="00DF09E7"/>
    <w:rsid w:val="00DF0AAA"/>
    <w:rsid w:val="00DF0F2C"/>
    <w:rsid w:val="00DF108F"/>
    <w:rsid w:val="00DF1092"/>
    <w:rsid w:val="00DF125E"/>
    <w:rsid w:val="00DF16FC"/>
    <w:rsid w:val="00DF1AA5"/>
    <w:rsid w:val="00DF1C6D"/>
    <w:rsid w:val="00DF1E51"/>
    <w:rsid w:val="00DF22A7"/>
    <w:rsid w:val="00DF248A"/>
    <w:rsid w:val="00DF277A"/>
    <w:rsid w:val="00DF292C"/>
    <w:rsid w:val="00DF2A98"/>
    <w:rsid w:val="00DF2D02"/>
    <w:rsid w:val="00DF335D"/>
    <w:rsid w:val="00DF3449"/>
    <w:rsid w:val="00DF36E1"/>
    <w:rsid w:val="00DF3855"/>
    <w:rsid w:val="00DF3BCB"/>
    <w:rsid w:val="00DF3DA2"/>
    <w:rsid w:val="00DF3DD3"/>
    <w:rsid w:val="00DF3E7A"/>
    <w:rsid w:val="00DF43CB"/>
    <w:rsid w:val="00DF4481"/>
    <w:rsid w:val="00DF4E24"/>
    <w:rsid w:val="00DF4FB1"/>
    <w:rsid w:val="00DF5146"/>
    <w:rsid w:val="00DF5301"/>
    <w:rsid w:val="00DF5384"/>
    <w:rsid w:val="00DF54B9"/>
    <w:rsid w:val="00DF5A57"/>
    <w:rsid w:val="00DF5ADA"/>
    <w:rsid w:val="00DF5E10"/>
    <w:rsid w:val="00DF62A2"/>
    <w:rsid w:val="00DF62C9"/>
    <w:rsid w:val="00DF62E5"/>
    <w:rsid w:val="00DF6327"/>
    <w:rsid w:val="00DF6369"/>
    <w:rsid w:val="00DF648A"/>
    <w:rsid w:val="00DF655D"/>
    <w:rsid w:val="00DF71E4"/>
    <w:rsid w:val="00DF723B"/>
    <w:rsid w:val="00DF7442"/>
    <w:rsid w:val="00DF7553"/>
    <w:rsid w:val="00DF77F6"/>
    <w:rsid w:val="00DF79BD"/>
    <w:rsid w:val="00DF7AC0"/>
    <w:rsid w:val="00DF7B25"/>
    <w:rsid w:val="00DF7D67"/>
    <w:rsid w:val="00DF7F80"/>
    <w:rsid w:val="00DF7FD1"/>
    <w:rsid w:val="00E004FE"/>
    <w:rsid w:val="00E0053E"/>
    <w:rsid w:val="00E0082E"/>
    <w:rsid w:val="00E00890"/>
    <w:rsid w:val="00E009CC"/>
    <w:rsid w:val="00E009DA"/>
    <w:rsid w:val="00E00A40"/>
    <w:rsid w:val="00E00E15"/>
    <w:rsid w:val="00E00E3D"/>
    <w:rsid w:val="00E00E9B"/>
    <w:rsid w:val="00E00F25"/>
    <w:rsid w:val="00E012B6"/>
    <w:rsid w:val="00E012C7"/>
    <w:rsid w:val="00E01513"/>
    <w:rsid w:val="00E01711"/>
    <w:rsid w:val="00E017FC"/>
    <w:rsid w:val="00E018B5"/>
    <w:rsid w:val="00E019B8"/>
    <w:rsid w:val="00E01A02"/>
    <w:rsid w:val="00E01AA1"/>
    <w:rsid w:val="00E01C37"/>
    <w:rsid w:val="00E01D57"/>
    <w:rsid w:val="00E01EFE"/>
    <w:rsid w:val="00E020E3"/>
    <w:rsid w:val="00E0222F"/>
    <w:rsid w:val="00E02276"/>
    <w:rsid w:val="00E02362"/>
    <w:rsid w:val="00E023C3"/>
    <w:rsid w:val="00E025FB"/>
    <w:rsid w:val="00E02607"/>
    <w:rsid w:val="00E02868"/>
    <w:rsid w:val="00E02998"/>
    <w:rsid w:val="00E029BB"/>
    <w:rsid w:val="00E02A4E"/>
    <w:rsid w:val="00E02D52"/>
    <w:rsid w:val="00E02D70"/>
    <w:rsid w:val="00E02DDF"/>
    <w:rsid w:val="00E02F57"/>
    <w:rsid w:val="00E02FB6"/>
    <w:rsid w:val="00E030A3"/>
    <w:rsid w:val="00E030F3"/>
    <w:rsid w:val="00E03146"/>
    <w:rsid w:val="00E031A3"/>
    <w:rsid w:val="00E031C3"/>
    <w:rsid w:val="00E0332D"/>
    <w:rsid w:val="00E034F9"/>
    <w:rsid w:val="00E0371F"/>
    <w:rsid w:val="00E03781"/>
    <w:rsid w:val="00E039F0"/>
    <w:rsid w:val="00E03A0F"/>
    <w:rsid w:val="00E03D74"/>
    <w:rsid w:val="00E041EB"/>
    <w:rsid w:val="00E0429E"/>
    <w:rsid w:val="00E043A9"/>
    <w:rsid w:val="00E04980"/>
    <w:rsid w:val="00E049EB"/>
    <w:rsid w:val="00E04B89"/>
    <w:rsid w:val="00E04CC3"/>
    <w:rsid w:val="00E04DF3"/>
    <w:rsid w:val="00E04E59"/>
    <w:rsid w:val="00E05044"/>
    <w:rsid w:val="00E05045"/>
    <w:rsid w:val="00E0527C"/>
    <w:rsid w:val="00E054EA"/>
    <w:rsid w:val="00E05BEF"/>
    <w:rsid w:val="00E05F10"/>
    <w:rsid w:val="00E0632B"/>
    <w:rsid w:val="00E06400"/>
    <w:rsid w:val="00E06677"/>
    <w:rsid w:val="00E068F3"/>
    <w:rsid w:val="00E06A27"/>
    <w:rsid w:val="00E06CE8"/>
    <w:rsid w:val="00E06D44"/>
    <w:rsid w:val="00E06FD6"/>
    <w:rsid w:val="00E072C2"/>
    <w:rsid w:val="00E0756F"/>
    <w:rsid w:val="00E075C7"/>
    <w:rsid w:val="00E076FA"/>
    <w:rsid w:val="00E077D6"/>
    <w:rsid w:val="00E07824"/>
    <w:rsid w:val="00E078B6"/>
    <w:rsid w:val="00E078F0"/>
    <w:rsid w:val="00E07CB4"/>
    <w:rsid w:val="00E07E96"/>
    <w:rsid w:val="00E07FB5"/>
    <w:rsid w:val="00E101EF"/>
    <w:rsid w:val="00E10312"/>
    <w:rsid w:val="00E1040D"/>
    <w:rsid w:val="00E10420"/>
    <w:rsid w:val="00E10522"/>
    <w:rsid w:val="00E106AC"/>
    <w:rsid w:val="00E107DF"/>
    <w:rsid w:val="00E108B0"/>
    <w:rsid w:val="00E1104A"/>
    <w:rsid w:val="00E1110C"/>
    <w:rsid w:val="00E112DE"/>
    <w:rsid w:val="00E1136D"/>
    <w:rsid w:val="00E1158E"/>
    <w:rsid w:val="00E11636"/>
    <w:rsid w:val="00E1179C"/>
    <w:rsid w:val="00E1180B"/>
    <w:rsid w:val="00E11988"/>
    <w:rsid w:val="00E11CEF"/>
    <w:rsid w:val="00E11DAF"/>
    <w:rsid w:val="00E11F96"/>
    <w:rsid w:val="00E1202C"/>
    <w:rsid w:val="00E12420"/>
    <w:rsid w:val="00E124BE"/>
    <w:rsid w:val="00E126A3"/>
    <w:rsid w:val="00E12768"/>
    <w:rsid w:val="00E127DE"/>
    <w:rsid w:val="00E128BB"/>
    <w:rsid w:val="00E12D7B"/>
    <w:rsid w:val="00E12EF1"/>
    <w:rsid w:val="00E130BD"/>
    <w:rsid w:val="00E1379A"/>
    <w:rsid w:val="00E13A62"/>
    <w:rsid w:val="00E13EFF"/>
    <w:rsid w:val="00E1434A"/>
    <w:rsid w:val="00E145C2"/>
    <w:rsid w:val="00E1476D"/>
    <w:rsid w:val="00E1478A"/>
    <w:rsid w:val="00E14A7F"/>
    <w:rsid w:val="00E14D94"/>
    <w:rsid w:val="00E15084"/>
    <w:rsid w:val="00E15246"/>
    <w:rsid w:val="00E152FF"/>
    <w:rsid w:val="00E15359"/>
    <w:rsid w:val="00E1552E"/>
    <w:rsid w:val="00E156F2"/>
    <w:rsid w:val="00E15A01"/>
    <w:rsid w:val="00E15B8D"/>
    <w:rsid w:val="00E15BF8"/>
    <w:rsid w:val="00E1609C"/>
    <w:rsid w:val="00E160EE"/>
    <w:rsid w:val="00E16402"/>
    <w:rsid w:val="00E164D9"/>
    <w:rsid w:val="00E165FC"/>
    <w:rsid w:val="00E16700"/>
    <w:rsid w:val="00E1673A"/>
    <w:rsid w:val="00E16AF9"/>
    <w:rsid w:val="00E16B80"/>
    <w:rsid w:val="00E16BC1"/>
    <w:rsid w:val="00E16C3B"/>
    <w:rsid w:val="00E17127"/>
    <w:rsid w:val="00E1713B"/>
    <w:rsid w:val="00E172A6"/>
    <w:rsid w:val="00E172EC"/>
    <w:rsid w:val="00E173CF"/>
    <w:rsid w:val="00E1744D"/>
    <w:rsid w:val="00E175F0"/>
    <w:rsid w:val="00E17864"/>
    <w:rsid w:val="00E17936"/>
    <w:rsid w:val="00E179AE"/>
    <w:rsid w:val="00E179BD"/>
    <w:rsid w:val="00E17A51"/>
    <w:rsid w:val="00E17C67"/>
    <w:rsid w:val="00E17F13"/>
    <w:rsid w:val="00E200A9"/>
    <w:rsid w:val="00E200B6"/>
    <w:rsid w:val="00E200EA"/>
    <w:rsid w:val="00E2028C"/>
    <w:rsid w:val="00E20475"/>
    <w:rsid w:val="00E20496"/>
    <w:rsid w:val="00E2060A"/>
    <w:rsid w:val="00E20680"/>
    <w:rsid w:val="00E20778"/>
    <w:rsid w:val="00E20A17"/>
    <w:rsid w:val="00E20A53"/>
    <w:rsid w:val="00E20DC7"/>
    <w:rsid w:val="00E20DCD"/>
    <w:rsid w:val="00E20DD8"/>
    <w:rsid w:val="00E20E5E"/>
    <w:rsid w:val="00E20FFC"/>
    <w:rsid w:val="00E20FFD"/>
    <w:rsid w:val="00E21045"/>
    <w:rsid w:val="00E210DF"/>
    <w:rsid w:val="00E214DE"/>
    <w:rsid w:val="00E21A18"/>
    <w:rsid w:val="00E21A8D"/>
    <w:rsid w:val="00E21B35"/>
    <w:rsid w:val="00E21BD8"/>
    <w:rsid w:val="00E21C45"/>
    <w:rsid w:val="00E21CF9"/>
    <w:rsid w:val="00E21D11"/>
    <w:rsid w:val="00E21D18"/>
    <w:rsid w:val="00E21DF7"/>
    <w:rsid w:val="00E220E8"/>
    <w:rsid w:val="00E2228A"/>
    <w:rsid w:val="00E222AD"/>
    <w:rsid w:val="00E2239F"/>
    <w:rsid w:val="00E22575"/>
    <w:rsid w:val="00E226AE"/>
    <w:rsid w:val="00E226CA"/>
    <w:rsid w:val="00E2285C"/>
    <w:rsid w:val="00E22B57"/>
    <w:rsid w:val="00E22D99"/>
    <w:rsid w:val="00E22E65"/>
    <w:rsid w:val="00E23348"/>
    <w:rsid w:val="00E233B2"/>
    <w:rsid w:val="00E23409"/>
    <w:rsid w:val="00E23590"/>
    <w:rsid w:val="00E2372C"/>
    <w:rsid w:val="00E23B0A"/>
    <w:rsid w:val="00E23C27"/>
    <w:rsid w:val="00E23C3B"/>
    <w:rsid w:val="00E23CF2"/>
    <w:rsid w:val="00E240A0"/>
    <w:rsid w:val="00E249E7"/>
    <w:rsid w:val="00E24A92"/>
    <w:rsid w:val="00E24BAC"/>
    <w:rsid w:val="00E24C75"/>
    <w:rsid w:val="00E24D19"/>
    <w:rsid w:val="00E24D9B"/>
    <w:rsid w:val="00E2507E"/>
    <w:rsid w:val="00E25143"/>
    <w:rsid w:val="00E25430"/>
    <w:rsid w:val="00E25446"/>
    <w:rsid w:val="00E2551F"/>
    <w:rsid w:val="00E256A1"/>
    <w:rsid w:val="00E25735"/>
    <w:rsid w:val="00E259C5"/>
    <w:rsid w:val="00E25AFB"/>
    <w:rsid w:val="00E25DF3"/>
    <w:rsid w:val="00E25E4A"/>
    <w:rsid w:val="00E25F8A"/>
    <w:rsid w:val="00E2623C"/>
    <w:rsid w:val="00E26447"/>
    <w:rsid w:val="00E26715"/>
    <w:rsid w:val="00E26746"/>
    <w:rsid w:val="00E2690A"/>
    <w:rsid w:val="00E269C2"/>
    <w:rsid w:val="00E26A08"/>
    <w:rsid w:val="00E26A49"/>
    <w:rsid w:val="00E26F7A"/>
    <w:rsid w:val="00E2706E"/>
    <w:rsid w:val="00E27113"/>
    <w:rsid w:val="00E2717B"/>
    <w:rsid w:val="00E275EC"/>
    <w:rsid w:val="00E27609"/>
    <w:rsid w:val="00E277F5"/>
    <w:rsid w:val="00E2780D"/>
    <w:rsid w:val="00E27AB3"/>
    <w:rsid w:val="00E27B40"/>
    <w:rsid w:val="00E27F58"/>
    <w:rsid w:val="00E27F59"/>
    <w:rsid w:val="00E30133"/>
    <w:rsid w:val="00E30249"/>
    <w:rsid w:val="00E303A0"/>
    <w:rsid w:val="00E303CA"/>
    <w:rsid w:val="00E305A8"/>
    <w:rsid w:val="00E30621"/>
    <w:rsid w:val="00E30994"/>
    <w:rsid w:val="00E30EE9"/>
    <w:rsid w:val="00E30F0B"/>
    <w:rsid w:val="00E30F4D"/>
    <w:rsid w:val="00E311EB"/>
    <w:rsid w:val="00E31665"/>
    <w:rsid w:val="00E31A3B"/>
    <w:rsid w:val="00E31E50"/>
    <w:rsid w:val="00E32219"/>
    <w:rsid w:val="00E326AA"/>
    <w:rsid w:val="00E326E7"/>
    <w:rsid w:val="00E3270A"/>
    <w:rsid w:val="00E327F9"/>
    <w:rsid w:val="00E32ADC"/>
    <w:rsid w:val="00E32CB3"/>
    <w:rsid w:val="00E32DD0"/>
    <w:rsid w:val="00E32E99"/>
    <w:rsid w:val="00E32F21"/>
    <w:rsid w:val="00E32FE3"/>
    <w:rsid w:val="00E3313D"/>
    <w:rsid w:val="00E33243"/>
    <w:rsid w:val="00E3326F"/>
    <w:rsid w:val="00E33419"/>
    <w:rsid w:val="00E33498"/>
    <w:rsid w:val="00E334B1"/>
    <w:rsid w:val="00E3372E"/>
    <w:rsid w:val="00E33A85"/>
    <w:rsid w:val="00E34123"/>
    <w:rsid w:val="00E3414D"/>
    <w:rsid w:val="00E34179"/>
    <w:rsid w:val="00E344A1"/>
    <w:rsid w:val="00E34BDB"/>
    <w:rsid w:val="00E34FA0"/>
    <w:rsid w:val="00E35097"/>
    <w:rsid w:val="00E35112"/>
    <w:rsid w:val="00E35350"/>
    <w:rsid w:val="00E3545B"/>
    <w:rsid w:val="00E355D5"/>
    <w:rsid w:val="00E35975"/>
    <w:rsid w:val="00E35A1B"/>
    <w:rsid w:val="00E35B60"/>
    <w:rsid w:val="00E35BFB"/>
    <w:rsid w:val="00E3616D"/>
    <w:rsid w:val="00E362EE"/>
    <w:rsid w:val="00E36502"/>
    <w:rsid w:val="00E366F0"/>
    <w:rsid w:val="00E36A7D"/>
    <w:rsid w:val="00E36B2A"/>
    <w:rsid w:val="00E36BFE"/>
    <w:rsid w:val="00E36EDA"/>
    <w:rsid w:val="00E36F9E"/>
    <w:rsid w:val="00E370CE"/>
    <w:rsid w:val="00E3712B"/>
    <w:rsid w:val="00E371C8"/>
    <w:rsid w:val="00E3722C"/>
    <w:rsid w:val="00E37255"/>
    <w:rsid w:val="00E37629"/>
    <w:rsid w:val="00E37641"/>
    <w:rsid w:val="00E37753"/>
    <w:rsid w:val="00E377F6"/>
    <w:rsid w:val="00E37A48"/>
    <w:rsid w:val="00E37D1C"/>
    <w:rsid w:val="00E4034C"/>
    <w:rsid w:val="00E409A8"/>
    <w:rsid w:val="00E40ADB"/>
    <w:rsid w:val="00E40BDA"/>
    <w:rsid w:val="00E41144"/>
    <w:rsid w:val="00E4153E"/>
    <w:rsid w:val="00E417AE"/>
    <w:rsid w:val="00E418AA"/>
    <w:rsid w:val="00E4197A"/>
    <w:rsid w:val="00E41A1B"/>
    <w:rsid w:val="00E41DB1"/>
    <w:rsid w:val="00E41E91"/>
    <w:rsid w:val="00E4209D"/>
    <w:rsid w:val="00E42134"/>
    <w:rsid w:val="00E421F9"/>
    <w:rsid w:val="00E42212"/>
    <w:rsid w:val="00E42EDA"/>
    <w:rsid w:val="00E430BE"/>
    <w:rsid w:val="00E430D4"/>
    <w:rsid w:val="00E43157"/>
    <w:rsid w:val="00E435EC"/>
    <w:rsid w:val="00E436CF"/>
    <w:rsid w:val="00E43C58"/>
    <w:rsid w:val="00E43DB1"/>
    <w:rsid w:val="00E44398"/>
    <w:rsid w:val="00E444AC"/>
    <w:rsid w:val="00E444E4"/>
    <w:rsid w:val="00E446E9"/>
    <w:rsid w:val="00E44991"/>
    <w:rsid w:val="00E44B90"/>
    <w:rsid w:val="00E45098"/>
    <w:rsid w:val="00E4526C"/>
    <w:rsid w:val="00E45843"/>
    <w:rsid w:val="00E459F4"/>
    <w:rsid w:val="00E4679F"/>
    <w:rsid w:val="00E46C63"/>
    <w:rsid w:val="00E46D41"/>
    <w:rsid w:val="00E46E0B"/>
    <w:rsid w:val="00E46F42"/>
    <w:rsid w:val="00E46F6A"/>
    <w:rsid w:val="00E46FE7"/>
    <w:rsid w:val="00E4706E"/>
    <w:rsid w:val="00E472D4"/>
    <w:rsid w:val="00E4737E"/>
    <w:rsid w:val="00E47395"/>
    <w:rsid w:val="00E474D3"/>
    <w:rsid w:val="00E47678"/>
    <w:rsid w:val="00E476DE"/>
    <w:rsid w:val="00E47A75"/>
    <w:rsid w:val="00E47BBE"/>
    <w:rsid w:val="00E47CEA"/>
    <w:rsid w:val="00E47F25"/>
    <w:rsid w:val="00E47F2C"/>
    <w:rsid w:val="00E500EB"/>
    <w:rsid w:val="00E50298"/>
    <w:rsid w:val="00E502CE"/>
    <w:rsid w:val="00E5054D"/>
    <w:rsid w:val="00E506D1"/>
    <w:rsid w:val="00E50D2B"/>
    <w:rsid w:val="00E50D98"/>
    <w:rsid w:val="00E50E66"/>
    <w:rsid w:val="00E50EB5"/>
    <w:rsid w:val="00E51105"/>
    <w:rsid w:val="00E51174"/>
    <w:rsid w:val="00E51345"/>
    <w:rsid w:val="00E51413"/>
    <w:rsid w:val="00E51690"/>
    <w:rsid w:val="00E5173C"/>
    <w:rsid w:val="00E517EA"/>
    <w:rsid w:val="00E517F1"/>
    <w:rsid w:val="00E5186C"/>
    <w:rsid w:val="00E51EB8"/>
    <w:rsid w:val="00E51FA3"/>
    <w:rsid w:val="00E526C5"/>
    <w:rsid w:val="00E5283A"/>
    <w:rsid w:val="00E52865"/>
    <w:rsid w:val="00E52A43"/>
    <w:rsid w:val="00E52B4D"/>
    <w:rsid w:val="00E52DB4"/>
    <w:rsid w:val="00E52FC2"/>
    <w:rsid w:val="00E538B6"/>
    <w:rsid w:val="00E5395F"/>
    <w:rsid w:val="00E53C26"/>
    <w:rsid w:val="00E53C80"/>
    <w:rsid w:val="00E5400F"/>
    <w:rsid w:val="00E54125"/>
    <w:rsid w:val="00E543D2"/>
    <w:rsid w:val="00E54512"/>
    <w:rsid w:val="00E546E2"/>
    <w:rsid w:val="00E5491D"/>
    <w:rsid w:val="00E54B6A"/>
    <w:rsid w:val="00E54DB9"/>
    <w:rsid w:val="00E54E25"/>
    <w:rsid w:val="00E55136"/>
    <w:rsid w:val="00E554BA"/>
    <w:rsid w:val="00E559FC"/>
    <w:rsid w:val="00E55A09"/>
    <w:rsid w:val="00E55BB4"/>
    <w:rsid w:val="00E55D77"/>
    <w:rsid w:val="00E55F08"/>
    <w:rsid w:val="00E562CA"/>
    <w:rsid w:val="00E563C2"/>
    <w:rsid w:val="00E5643D"/>
    <w:rsid w:val="00E568CA"/>
    <w:rsid w:val="00E56C85"/>
    <w:rsid w:val="00E56CAE"/>
    <w:rsid w:val="00E56CDF"/>
    <w:rsid w:val="00E56DF0"/>
    <w:rsid w:val="00E571D7"/>
    <w:rsid w:val="00E5720B"/>
    <w:rsid w:val="00E573BE"/>
    <w:rsid w:val="00E57492"/>
    <w:rsid w:val="00E576C6"/>
    <w:rsid w:val="00E576F3"/>
    <w:rsid w:val="00E57805"/>
    <w:rsid w:val="00E57A0B"/>
    <w:rsid w:val="00E57E27"/>
    <w:rsid w:val="00E57E2D"/>
    <w:rsid w:val="00E57E62"/>
    <w:rsid w:val="00E57EBB"/>
    <w:rsid w:val="00E602EB"/>
    <w:rsid w:val="00E60463"/>
    <w:rsid w:val="00E60627"/>
    <w:rsid w:val="00E606A0"/>
    <w:rsid w:val="00E608AE"/>
    <w:rsid w:val="00E60B86"/>
    <w:rsid w:val="00E60C40"/>
    <w:rsid w:val="00E60DD7"/>
    <w:rsid w:val="00E610F0"/>
    <w:rsid w:val="00E6117D"/>
    <w:rsid w:val="00E6142F"/>
    <w:rsid w:val="00E61681"/>
    <w:rsid w:val="00E6191E"/>
    <w:rsid w:val="00E61934"/>
    <w:rsid w:val="00E62380"/>
    <w:rsid w:val="00E623D8"/>
    <w:rsid w:val="00E6276F"/>
    <w:rsid w:val="00E62D5D"/>
    <w:rsid w:val="00E62D69"/>
    <w:rsid w:val="00E62EBA"/>
    <w:rsid w:val="00E62ECB"/>
    <w:rsid w:val="00E63100"/>
    <w:rsid w:val="00E631C5"/>
    <w:rsid w:val="00E63338"/>
    <w:rsid w:val="00E63493"/>
    <w:rsid w:val="00E63BD0"/>
    <w:rsid w:val="00E63CF8"/>
    <w:rsid w:val="00E63D58"/>
    <w:rsid w:val="00E63FC7"/>
    <w:rsid w:val="00E63FEB"/>
    <w:rsid w:val="00E6400D"/>
    <w:rsid w:val="00E64142"/>
    <w:rsid w:val="00E646E2"/>
    <w:rsid w:val="00E6478C"/>
    <w:rsid w:val="00E64B77"/>
    <w:rsid w:val="00E64DAB"/>
    <w:rsid w:val="00E65152"/>
    <w:rsid w:val="00E653E9"/>
    <w:rsid w:val="00E654B4"/>
    <w:rsid w:val="00E655E1"/>
    <w:rsid w:val="00E6587D"/>
    <w:rsid w:val="00E65B38"/>
    <w:rsid w:val="00E65B9A"/>
    <w:rsid w:val="00E65CC8"/>
    <w:rsid w:val="00E65D29"/>
    <w:rsid w:val="00E65E5D"/>
    <w:rsid w:val="00E65EE9"/>
    <w:rsid w:val="00E6601B"/>
    <w:rsid w:val="00E66111"/>
    <w:rsid w:val="00E66114"/>
    <w:rsid w:val="00E6635C"/>
    <w:rsid w:val="00E66489"/>
    <w:rsid w:val="00E66763"/>
    <w:rsid w:val="00E66826"/>
    <w:rsid w:val="00E66A47"/>
    <w:rsid w:val="00E66A4E"/>
    <w:rsid w:val="00E66B27"/>
    <w:rsid w:val="00E66C14"/>
    <w:rsid w:val="00E66C23"/>
    <w:rsid w:val="00E66C27"/>
    <w:rsid w:val="00E6751A"/>
    <w:rsid w:val="00E67589"/>
    <w:rsid w:val="00E679DE"/>
    <w:rsid w:val="00E67CC5"/>
    <w:rsid w:val="00E70096"/>
    <w:rsid w:val="00E701DF"/>
    <w:rsid w:val="00E70311"/>
    <w:rsid w:val="00E70320"/>
    <w:rsid w:val="00E703EE"/>
    <w:rsid w:val="00E70B17"/>
    <w:rsid w:val="00E70ED0"/>
    <w:rsid w:val="00E71149"/>
    <w:rsid w:val="00E7174B"/>
    <w:rsid w:val="00E717A9"/>
    <w:rsid w:val="00E71889"/>
    <w:rsid w:val="00E718F2"/>
    <w:rsid w:val="00E71A2C"/>
    <w:rsid w:val="00E71E12"/>
    <w:rsid w:val="00E71FCA"/>
    <w:rsid w:val="00E71FE8"/>
    <w:rsid w:val="00E723B4"/>
    <w:rsid w:val="00E72553"/>
    <w:rsid w:val="00E72555"/>
    <w:rsid w:val="00E72903"/>
    <w:rsid w:val="00E729AF"/>
    <w:rsid w:val="00E729EA"/>
    <w:rsid w:val="00E72B89"/>
    <w:rsid w:val="00E72F97"/>
    <w:rsid w:val="00E731A6"/>
    <w:rsid w:val="00E73330"/>
    <w:rsid w:val="00E734BB"/>
    <w:rsid w:val="00E73522"/>
    <w:rsid w:val="00E73754"/>
    <w:rsid w:val="00E737B7"/>
    <w:rsid w:val="00E73860"/>
    <w:rsid w:val="00E738ED"/>
    <w:rsid w:val="00E73900"/>
    <w:rsid w:val="00E73A52"/>
    <w:rsid w:val="00E73BF3"/>
    <w:rsid w:val="00E73F61"/>
    <w:rsid w:val="00E74071"/>
    <w:rsid w:val="00E74079"/>
    <w:rsid w:val="00E74173"/>
    <w:rsid w:val="00E7425A"/>
    <w:rsid w:val="00E742DA"/>
    <w:rsid w:val="00E746B0"/>
    <w:rsid w:val="00E74E19"/>
    <w:rsid w:val="00E75133"/>
    <w:rsid w:val="00E751C5"/>
    <w:rsid w:val="00E75207"/>
    <w:rsid w:val="00E7559B"/>
    <w:rsid w:val="00E75991"/>
    <w:rsid w:val="00E75E0B"/>
    <w:rsid w:val="00E7624B"/>
    <w:rsid w:val="00E762C6"/>
    <w:rsid w:val="00E76385"/>
    <w:rsid w:val="00E76562"/>
    <w:rsid w:val="00E76AB4"/>
    <w:rsid w:val="00E76B2A"/>
    <w:rsid w:val="00E76BC6"/>
    <w:rsid w:val="00E76DAF"/>
    <w:rsid w:val="00E76DF2"/>
    <w:rsid w:val="00E771C4"/>
    <w:rsid w:val="00E772D9"/>
    <w:rsid w:val="00E77519"/>
    <w:rsid w:val="00E7758F"/>
    <w:rsid w:val="00E77A3D"/>
    <w:rsid w:val="00E77A66"/>
    <w:rsid w:val="00E77ABF"/>
    <w:rsid w:val="00E77BD2"/>
    <w:rsid w:val="00E77D3D"/>
    <w:rsid w:val="00E800F7"/>
    <w:rsid w:val="00E80104"/>
    <w:rsid w:val="00E8039E"/>
    <w:rsid w:val="00E8071F"/>
    <w:rsid w:val="00E80BDA"/>
    <w:rsid w:val="00E80D78"/>
    <w:rsid w:val="00E810DA"/>
    <w:rsid w:val="00E8114E"/>
    <w:rsid w:val="00E81346"/>
    <w:rsid w:val="00E813BE"/>
    <w:rsid w:val="00E81445"/>
    <w:rsid w:val="00E81797"/>
    <w:rsid w:val="00E817E1"/>
    <w:rsid w:val="00E8188F"/>
    <w:rsid w:val="00E8189A"/>
    <w:rsid w:val="00E818C7"/>
    <w:rsid w:val="00E81A06"/>
    <w:rsid w:val="00E81F03"/>
    <w:rsid w:val="00E82007"/>
    <w:rsid w:val="00E824DE"/>
    <w:rsid w:val="00E82534"/>
    <w:rsid w:val="00E82A1D"/>
    <w:rsid w:val="00E82BD4"/>
    <w:rsid w:val="00E82EFA"/>
    <w:rsid w:val="00E83001"/>
    <w:rsid w:val="00E83121"/>
    <w:rsid w:val="00E8327D"/>
    <w:rsid w:val="00E832DE"/>
    <w:rsid w:val="00E835BC"/>
    <w:rsid w:val="00E836EC"/>
    <w:rsid w:val="00E8373F"/>
    <w:rsid w:val="00E8381E"/>
    <w:rsid w:val="00E83985"/>
    <w:rsid w:val="00E83E08"/>
    <w:rsid w:val="00E8404C"/>
    <w:rsid w:val="00E84233"/>
    <w:rsid w:val="00E844F8"/>
    <w:rsid w:val="00E845C5"/>
    <w:rsid w:val="00E84948"/>
    <w:rsid w:val="00E84A92"/>
    <w:rsid w:val="00E84B20"/>
    <w:rsid w:val="00E84BA6"/>
    <w:rsid w:val="00E84CCD"/>
    <w:rsid w:val="00E84D69"/>
    <w:rsid w:val="00E84E48"/>
    <w:rsid w:val="00E851E6"/>
    <w:rsid w:val="00E8542E"/>
    <w:rsid w:val="00E85455"/>
    <w:rsid w:val="00E8549D"/>
    <w:rsid w:val="00E85B34"/>
    <w:rsid w:val="00E85C55"/>
    <w:rsid w:val="00E85D00"/>
    <w:rsid w:val="00E85DEF"/>
    <w:rsid w:val="00E860EF"/>
    <w:rsid w:val="00E863F8"/>
    <w:rsid w:val="00E86434"/>
    <w:rsid w:val="00E8653F"/>
    <w:rsid w:val="00E866C2"/>
    <w:rsid w:val="00E86714"/>
    <w:rsid w:val="00E868A5"/>
    <w:rsid w:val="00E8691B"/>
    <w:rsid w:val="00E86A4B"/>
    <w:rsid w:val="00E8709F"/>
    <w:rsid w:val="00E8724F"/>
    <w:rsid w:val="00E876C8"/>
    <w:rsid w:val="00E87746"/>
    <w:rsid w:val="00E879E8"/>
    <w:rsid w:val="00E87D75"/>
    <w:rsid w:val="00E90003"/>
    <w:rsid w:val="00E9008E"/>
    <w:rsid w:val="00E9034F"/>
    <w:rsid w:val="00E904BC"/>
    <w:rsid w:val="00E90533"/>
    <w:rsid w:val="00E9075E"/>
    <w:rsid w:val="00E907E2"/>
    <w:rsid w:val="00E90865"/>
    <w:rsid w:val="00E90977"/>
    <w:rsid w:val="00E90C9F"/>
    <w:rsid w:val="00E90E07"/>
    <w:rsid w:val="00E90EEE"/>
    <w:rsid w:val="00E911AB"/>
    <w:rsid w:val="00E91701"/>
    <w:rsid w:val="00E91AD2"/>
    <w:rsid w:val="00E91BE9"/>
    <w:rsid w:val="00E91EE6"/>
    <w:rsid w:val="00E91F55"/>
    <w:rsid w:val="00E91FC5"/>
    <w:rsid w:val="00E91FCD"/>
    <w:rsid w:val="00E92571"/>
    <w:rsid w:val="00E92ABD"/>
    <w:rsid w:val="00E92B54"/>
    <w:rsid w:val="00E92E1D"/>
    <w:rsid w:val="00E92E90"/>
    <w:rsid w:val="00E9341F"/>
    <w:rsid w:val="00E937A3"/>
    <w:rsid w:val="00E93855"/>
    <w:rsid w:val="00E93CCA"/>
    <w:rsid w:val="00E93D2A"/>
    <w:rsid w:val="00E93E45"/>
    <w:rsid w:val="00E940F8"/>
    <w:rsid w:val="00E945F5"/>
    <w:rsid w:val="00E94624"/>
    <w:rsid w:val="00E94662"/>
    <w:rsid w:val="00E947F9"/>
    <w:rsid w:val="00E9483B"/>
    <w:rsid w:val="00E94C45"/>
    <w:rsid w:val="00E94F4D"/>
    <w:rsid w:val="00E951E9"/>
    <w:rsid w:val="00E95669"/>
    <w:rsid w:val="00E958FC"/>
    <w:rsid w:val="00E95A29"/>
    <w:rsid w:val="00E95A4A"/>
    <w:rsid w:val="00E95C84"/>
    <w:rsid w:val="00E95F06"/>
    <w:rsid w:val="00E96000"/>
    <w:rsid w:val="00E960BF"/>
    <w:rsid w:val="00E96268"/>
    <w:rsid w:val="00E96481"/>
    <w:rsid w:val="00E9649E"/>
    <w:rsid w:val="00E96599"/>
    <w:rsid w:val="00E97234"/>
    <w:rsid w:val="00E97310"/>
    <w:rsid w:val="00E975E3"/>
    <w:rsid w:val="00E97607"/>
    <w:rsid w:val="00E9763B"/>
    <w:rsid w:val="00E97664"/>
    <w:rsid w:val="00E97858"/>
    <w:rsid w:val="00E979A0"/>
    <w:rsid w:val="00E97BB2"/>
    <w:rsid w:val="00E97D72"/>
    <w:rsid w:val="00E97E3A"/>
    <w:rsid w:val="00E97F86"/>
    <w:rsid w:val="00EA0267"/>
    <w:rsid w:val="00EA028D"/>
    <w:rsid w:val="00EA0470"/>
    <w:rsid w:val="00EA0487"/>
    <w:rsid w:val="00EA07EB"/>
    <w:rsid w:val="00EA0C52"/>
    <w:rsid w:val="00EA0D0A"/>
    <w:rsid w:val="00EA11D3"/>
    <w:rsid w:val="00EA1487"/>
    <w:rsid w:val="00EA14FF"/>
    <w:rsid w:val="00EA150B"/>
    <w:rsid w:val="00EA17DE"/>
    <w:rsid w:val="00EA1A70"/>
    <w:rsid w:val="00EA1BDE"/>
    <w:rsid w:val="00EA1D0D"/>
    <w:rsid w:val="00EA20DE"/>
    <w:rsid w:val="00EA21FD"/>
    <w:rsid w:val="00EA2431"/>
    <w:rsid w:val="00EA25C1"/>
    <w:rsid w:val="00EA27B5"/>
    <w:rsid w:val="00EA2919"/>
    <w:rsid w:val="00EA2A50"/>
    <w:rsid w:val="00EA2B9D"/>
    <w:rsid w:val="00EA2C5F"/>
    <w:rsid w:val="00EA304E"/>
    <w:rsid w:val="00EA3275"/>
    <w:rsid w:val="00EA33A1"/>
    <w:rsid w:val="00EA3591"/>
    <w:rsid w:val="00EA362D"/>
    <w:rsid w:val="00EA3672"/>
    <w:rsid w:val="00EA39BB"/>
    <w:rsid w:val="00EA3A5C"/>
    <w:rsid w:val="00EA3CF7"/>
    <w:rsid w:val="00EA3E76"/>
    <w:rsid w:val="00EA3F08"/>
    <w:rsid w:val="00EA3F95"/>
    <w:rsid w:val="00EA47E5"/>
    <w:rsid w:val="00EA4B52"/>
    <w:rsid w:val="00EA4C25"/>
    <w:rsid w:val="00EA5174"/>
    <w:rsid w:val="00EA533A"/>
    <w:rsid w:val="00EA5379"/>
    <w:rsid w:val="00EA5382"/>
    <w:rsid w:val="00EA538C"/>
    <w:rsid w:val="00EA543A"/>
    <w:rsid w:val="00EA5466"/>
    <w:rsid w:val="00EA55AD"/>
    <w:rsid w:val="00EA5677"/>
    <w:rsid w:val="00EA569C"/>
    <w:rsid w:val="00EA57FF"/>
    <w:rsid w:val="00EA5914"/>
    <w:rsid w:val="00EA5942"/>
    <w:rsid w:val="00EA5A83"/>
    <w:rsid w:val="00EA5D93"/>
    <w:rsid w:val="00EA5DEB"/>
    <w:rsid w:val="00EA616E"/>
    <w:rsid w:val="00EA63DA"/>
    <w:rsid w:val="00EA641C"/>
    <w:rsid w:val="00EA6527"/>
    <w:rsid w:val="00EA652C"/>
    <w:rsid w:val="00EA676E"/>
    <w:rsid w:val="00EA678B"/>
    <w:rsid w:val="00EA6C67"/>
    <w:rsid w:val="00EA6D31"/>
    <w:rsid w:val="00EA6D34"/>
    <w:rsid w:val="00EA6D40"/>
    <w:rsid w:val="00EA72D2"/>
    <w:rsid w:val="00EA7555"/>
    <w:rsid w:val="00EA7C1F"/>
    <w:rsid w:val="00EA7CEB"/>
    <w:rsid w:val="00EA7DB6"/>
    <w:rsid w:val="00EA7E50"/>
    <w:rsid w:val="00EA7E6E"/>
    <w:rsid w:val="00EB0056"/>
    <w:rsid w:val="00EB01B5"/>
    <w:rsid w:val="00EB039B"/>
    <w:rsid w:val="00EB05BF"/>
    <w:rsid w:val="00EB0910"/>
    <w:rsid w:val="00EB0A69"/>
    <w:rsid w:val="00EB0C20"/>
    <w:rsid w:val="00EB0C89"/>
    <w:rsid w:val="00EB0D42"/>
    <w:rsid w:val="00EB0E02"/>
    <w:rsid w:val="00EB11BB"/>
    <w:rsid w:val="00EB12F7"/>
    <w:rsid w:val="00EB1400"/>
    <w:rsid w:val="00EB1495"/>
    <w:rsid w:val="00EB1696"/>
    <w:rsid w:val="00EB1A4F"/>
    <w:rsid w:val="00EB1CF1"/>
    <w:rsid w:val="00EB1D51"/>
    <w:rsid w:val="00EB2050"/>
    <w:rsid w:val="00EB2070"/>
    <w:rsid w:val="00EB20ED"/>
    <w:rsid w:val="00EB2524"/>
    <w:rsid w:val="00EB25A8"/>
    <w:rsid w:val="00EB268D"/>
    <w:rsid w:val="00EB2833"/>
    <w:rsid w:val="00EB29B6"/>
    <w:rsid w:val="00EB2A0D"/>
    <w:rsid w:val="00EB2B86"/>
    <w:rsid w:val="00EB3066"/>
    <w:rsid w:val="00EB322E"/>
    <w:rsid w:val="00EB33EA"/>
    <w:rsid w:val="00EB344D"/>
    <w:rsid w:val="00EB354B"/>
    <w:rsid w:val="00EB3706"/>
    <w:rsid w:val="00EB3B60"/>
    <w:rsid w:val="00EB3C68"/>
    <w:rsid w:val="00EB3F5B"/>
    <w:rsid w:val="00EB4626"/>
    <w:rsid w:val="00EB4771"/>
    <w:rsid w:val="00EB4814"/>
    <w:rsid w:val="00EB49DA"/>
    <w:rsid w:val="00EB49EE"/>
    <w:rsid w:val="00EB4B7E"/>
    <w:rsid w:val="00EB4BFD"/>
    <w:rsid w:val="00EB505A"/>
    <w:rsid w:val="00EB50E8"/>
    <w:rsid w:val="00EB55D4"/>
    <w:rsid w:val="00EB571D"/>
    <w:rsid w:val="00EB57BC"/>
    <w:rsid w:val="00EB57E1"/>
    <w:rsid w:val="00EB5879"/>
    <w:rsid w:val="00EB5A42"/>
    <w:rsid w:val="00EB5C8B"/>
    <w:rsid w:val="00EB5ED3"/>
    <w:rsid w:val="00EB6055"/>
    <w:rsid w:val="00EB62F8"/>
    <w:rsid w:val="00EB63EC"/>
    <w:rsid w:val="00EB6577"/>
    <w:rsid w:val="00EB68CB"/>
    <w:rsid w:val="00EB6935"/>
    <w:rsid w:val="00EB699B"/>
    <w:rsid w:val="00EB6A4C"/>
    <w:rsid w:val="00EB6CE4"/>
    <w:rsid w:val="00EB6F10"/>
    <w:rsid w:val="00EB6F59"/>
    <w:rsid w:val="00EB7101"/>
    <w:rsid w:val="00EB736A"/>
    <w:rsid w:val="00EB76F9"/>
    <w:rsid w:val="00EB7817"/>
    <w:rsid w:val="00EB79CF"/>
    <w:rsid w:val="00EB7A9C"/>
    <w:rsid w:val="00EB7B6D"/>
    <w:rsid w:val="00EB7CE7"/>
    <w:rsid w:val="00EB7E1A"/>
    <w:rsid w:val="00EC02E4"/>
    <w:rsid w:val="00EC05BF"/>
    <w:rsid w:val="00EC05E4"/>
    <w:rsid w:val="00EC064C"/>
    <w:rsid w:val="00EC087C"/>
    <w:rsid w:val="00EC08E4"/>
    <w:rsid w:val="00EC097E"/>
    <w:rsid w:val="00EC0AA5"/>
    <w:rsid w:val="00EC0BA9"/>
    <w:rsid w:val="00EC0BD8"/>
    <w:rsid w:val="00EC0EEF"/>
    <w:rsid w:val="00EC0FCE"/>
    <w:rsid w:val="00EC150D"/>
    <w:rsid w:val="00EC155F"/>
    <w:rsid w:val="00EC15D6"/>
    <w:rsid w:val="00EC16F0"/>
    <w:rsid w:val="00EC198C"/>
    <w:rsid w:val="00EC1AB9"/>
    <w:rsid w:val="00EC1AEE"/>
    <w:rsid w:val="00EC1B34"/>
    <w:rsid w:val="00EC1BA4"/>
    <w:rsid w:val="00EC1C20"/>
    <w:rsid w:val="00EC1E22"/>
    <w:rsid w:val="00EC1F84"/>
    <w:rsid w:val="00EC1F9B"/>
    <w:rsid w:val="00EC2172"/>
    <w:rsid w:val="00EC26B0"/>
    <w:rsid w:val="00EC2952"/>
    <w:rsid w:val="00EC2A92"/>
    <w:rsid w:val="00EC2C22"/>
    <w:rsid w:val="00EC2C76"/>
    <w:rsid w:val="00EC2DEB"/>
    <w:rsid w:val="00EC326F"/>
    <w:rsid w:val="00EC345A"/>
    <w:rsid w:val="00EC350C"/>
    <w:rsid w:val="00EC35B0"/>
    <w:rsid w:val="00EC35C2"/>
    <w:rsid w:val="00EC3E24"/>
    <w:rsid w:val="00EC42CC"/>
    <w:rsid w:val="00EC42D6"/>
    <w:rsid w:val="00EC43AF"/>
    <w:rsid w:val="00EC43D1"/>
    <w:rsid w:val="00EC442F"/>
    <w:rsid w:val="00EC484D"/>
    <w:rsid w:val="00EC4AF4"/>
    <w:rsid w:val="00EC4B6B"/>
    <w:rsid w:val="00EC4D86"/>
    <w:rsid w:val="00EC4E76"/>
    <w:rsid w:val="00EC4F00"/>
    <w:rsid w:val="00EC53B8"/>
    <w:rsid w:val="00EC5580"/>
    <w:rsid w:val="00EC55D5"/>
    <w:rsid w:val="00EC5754"/>
    <w:rsid w:val="00EC5927"/>
    <w:rsid w:val="00EC5AE6"/>
    <w:rsid w:val="00EC5AF3"/>
    <w:rsid w:val="00EC5CA9"/>
    <w:rsid w:val="00EC5D1A"/>
    <w:rsid w:val="00EC5FB4"/>
    <w:rsid w:val="00EC5FE7"/>
    <w:rsid w:val="00EC626D"/>
    <w:rsid w:val="00EC628C"/>
    <w:rsid w:val="00EC6301"/>
    <w:rsid w:val="00EC6439"/>
    <w:rsid w:val="00EC6ACB"/>
    <w:rsid w:val="00EC6E17"/>
    <w:rsid w:val="00EC6EF6"/>
    <w:rsid w:val="00EC6F76"/>
    <w:rsid w:val="00EC7ADB"/>
    <w:rsid w:val="00EC7CCA"/>
    <w:rsid w:val="00ED04E9"/>
    <w:rsid w:val="00ED0B0A"/>
    <w:rsid w:val="00ED0B93"/>
    <w:rsid w:val="00ED0C3D"/>
    <w:rsid w:val="00ED0DE1"/>
    <w:rsid w:val="00ED0E46"/>
    <w:rsid w:val="00ED0E79"/>
    <w:rsid w:val="00ED0EFF"/>
    <w:rsid w:val="00ED0FB7"/>
    <w:rsid w:val="00ED1268"/>
    <w:rsid w:val="00ED1397"/>
    <w:rsid w:val="00ED175D"/>
    <w:rsid w:val="00ED19B2"/>
    <w:rsid w:val="00ED1AF8"/>
    <w:rsid w:val="00ED1C20"/>
    <w:rsid w:val="00ED1D24"/>
    <w:rsid w:val="00ED1E53"/>
    <w:rsid w:val="00ED1EF5"/>
    <w:rsid w:val="00ED1EF9"/>
    <w:rsid w:val="00ED1F0A"/>
    <w:rsid w:val="00ED1FB1"/>
    <w:rsid w:val="00ED2009"/>
    <w:rsid w:val="00ED2329"/>
    <w:rsid w:val="00ED2450"/>
    <w:rsid w:val="00ED27D2"/>
    <w:rsid w:val="00ED29DA"/>
    <w:rsid w:val="00ED2CDC"/>
    <w:rsid w:val="00ED2E6D"/>
    <w:rsid w:val="00ED2F9C"/>
    <w:rsid w:val="00ED3153"/>
    <w:rsid w:val="00ED32AB"/>
    <w:rsid w:val="00ED3343"/>
    <w:rsid w:val="00ED3D5C"/>
    <w:rsid w:val="00ED4147"/>
    <w:rsid w:val="00ED42D3"/>
    <w:rsid w:val="00ED430B"/>
    <w:rsid w:val="00ED43F7"/>
    <w:rsid w:val="00ED460D"/>
    <w:rsid w:val="00ED4720"/>
    <w:rsid w:val="00ED47C9"/>
    <w:rsid w:val="00ED4870"/>
    <w:rsid w:val="00ED48D7"/>
    <w:rsid w:val="00ED48E0"/>
    <w:rsid w:val="00ED49AA"/>
    <w:rsid w:val="00ED49DF"/>
    <w:rsid w:val="00ED4AC7"/>
    <w:rsid w:val="00ED4BD4"/>
    <w:rsid w:val="00ED4DB0"/>
    <w:rsid w:val="00ED4FCA"/>
    <w:rsid w:val="00ED544F"/>
    <w:rsid w:val="00ED550B"/>
    <w:rsid w:val="00ED599D"/>
    <w:rsid w:val="00ED5CEF"/>
    <w:rsid w:val="00ED5D0B"/>
    <w:rsid w:val="00ED5DF1"/>
    <w:rsid w:val="00ED5E30"/>
    <w:rsid w:val="00ED6229"/>
    <w:rsid w:val="00ED65C0"/>
    <w:rsid w:val="00ED664E"/>
    <w:rsid w:val="00ED6A57"/>
    <w:rsid w:val="00ED6A74"/>
    <w:rsid w:val="00ED6AFC"/>
    <w:rsid w:val="00ED6B5A"/>
    <w:rsid w:val="00ED6BE8"/>
    <w:rsid w:val="00ED6EA7"/>
    <w:rsid w:val="00ED71E6"/>
    <w:rsid w:val="00ED725A"/>
    <w:rsid w:val="00ED7364"/>
    <w:rsid w:val="00ED73AC"/>
    <w:rsid w:val="00ED75FE"/>
    <w:rsid w:val="00ED764F"/>
    <w:rsid w:val="00ED772E"/>
    <w:rsid w:val="00ED7739"/>
    <w:rsid w:val="00ED7CD5"/>
    <w:rsid w:val="00ED7E04"/>
    <w:rsid w:val="00ED7EB9"/>
    <w:rsid w:val="00ED7F8F"/>
    <w:rsid w:val="00EE0148"/>
    <w:rsid w:val="00EE0493"/>
    <w:rsid w:val="00EE04B1"/>
    <w:rsid w:val="00EE05A1"/>
    <w:rsid w:val="00EE068E"/>
    <w:rsid w:val="00EE1158"/>
    <w:rsid w:val="00EE1196"/>
    <w:rsid w:val="00EE14F9"/>
    <w:rsid w:val="00EE159D"/>
    <w:rsid w:val="00EE180F"/>
    <w:rsid w:val="00EE1962"/>
    <w:rsid w:val="00EE1B08"/>
    <w:rsid w:val="00EE1CBD"/>
    <w:rsid w:val="00EE1D5D"/>
    <w:rsid w:val="00EE248F"/>
    <w:rsid w:val="00EE24B8"/>
    <w:rsid w:val="00EE2919"/>
    <w:rsid w:val="00EE2A6D"/>
    <w:rsid w:val="00EE2B0E"/>
    <w:rsid w:val="00EE2BE0"/>
    <w:rsid w:val="00EE2CE0"/>
    <w:rsid w:val="00EE2E05"/>
    <w:rsid w:val="00EE2F9C"/>
    <w:rsid w:val="00EE3292"/>
    <w:rsid w:val="00EE3495"/>
    <w:rsid w:val="00EE35AC"/>
    <w:rsid w:val="00EE36D5"/>
    <w:rsid w:val="00EE3837"/>
    <w:rsid w:val="00EE3946"/>
    <w:rsid w:val="00EE3BB6"/>
    <w:rsid w:val="00EE3FD5"/>
    <w:rsid w:val="00EE3FE1"/>
    <w:rsid w:val="00EE412C"/>
    <w:rsid w:val="00EE4182"/>
    <w:rsid w:val="00EE443D"/>
    <w:rsid w:val="00EE46EA"/>
    <w:rsid w:val="00EE484D"/>
    <w:rsid w:val="00EE495E"/>
    <w:rsid w:val="00EE4C13"/>
    <w:rsid w:val="00EE4D01"/>
    <w:rsid w:val="00EE4F2D"/>
    <w:rsid w:val="00EE5236"/>
    <w:rsid w:val="00EE544B"/>
    <w:rsid w:val="00EE5531"/>
    <w:rsid w:val="00EE5A10"/>
    <w:rsid w:val="00EE5DE2"/>
    <w:rsid w:val="00EE600F"/>
    <w:rsid w:val="00EE613D"/>
    <w:rsid w:val="00EE61AE"/>
    <w:rsid w:val="00EE6451"/>
    <w:rsid w:val="00EE6677"/>
    <w:rsid w:val="00EE6945"/>
    <w:rsid w:val="00EE6B07"/>
    <w:rsid w:val="00EE6CD3"/>
    <w:rsid w:val="00EE71B6"/>
    <w:rsid w:val="00EE74F2"/>
    <w:rsid w:val="00EE75A3"/>
    <w:rsid w:val="00EE75B7"/>
    <w:rsid w:val="00EE75BA"/>
    <w:rsid w:val="00EE793A"/>
    <w:rsid w:val="00EE7B51"/>
    <w:rsid w:val="00EE7E3B"/>
    <w:rsid w:val="00EE7E6B"/>
    <w:rsid w:val="00EF005F"/>
    <w:rsid w:val="00EF0239"/>
    <w:rsid w:val="00EF0405"/>
    <w:rsid w:val="00EF041F"/>
    <w:rsid w:val="00EF0437"/>
    <w:rsid w:val="00EF0642"/>
    <w:rsid w:val="00EF069A"/>
    <w:rsid w:val="00EF0815"/>
    <w:rsid w:val="00EF0975"/>
    <w:rsid w:val="00EF0A1A"/>
    <w:rsid w:val="00EF0AB9"/>
    <w:rsid w:val="00EF0CDB"/>
    <w:rsid w:val="00EF0E61"/>
    <w:rsid w:val="00EF11B5"/>
    <w:rsid w:val="00EF129C"/>
    <w:rsid w:val="00EF14DD"/>
    <w:rsid w:val="00EF15CE"/>
    <w:rsid w:val="00EF1915"/>
    <w:rsid w:val="00EF1C16"/>
    <w:rsid w:val="00EF1F86"/>
    <w:rsid w:val="00EF1FAF"/>
    <w:rsid w:val="00EF2069"/>
    <w:rsid w:val="00EF21F5"/>
    <w:rsid w:val="00EF22EA"/>
    <w:rsid w:val="00EF24BE"/>
    <w:rsid w:val="00EF26FC"/>
    <w:rsid w:val="00EF2845"/>
    <w:rsid w:val="00EF285A"/>
    <w:rsid w:val="00EF3101"/>
    <w:rsid w:val="00EF3223"/>
    <w:rsid w:val="00EF3238"/>
    <w:rsid w:val="00EF345F"/>
    <w:rsid w:val="00EF35C7"/>
    <w:rsid w:val="00EF36A3"/>
    <w:rsid w:val="00EF36F4"/>
    <w:rsid w:val="00EF3856"/>
    <w:rsid w:val="00EF38C8"/>
    <w:rsid w:val="00EF391E"/>
    <w:rsid w:val="00EF3CC4"/>
    <w:rsid w:val="00EF4177"/>
    <w:rsid w:val="00EF436E"/>
    <w:rsid w:val="00EF4A70"/>
    <w:rsid w:val="00EF4B7E"/>
    <w:rsid w:val="00EF4D6F"/>
    <w:rsid w:val="00EF4F05"/>
    <w:rsid w:val="00EF5074"/>
    <w:rsid w:val="00EF50C7"/>
    <w:rsid w:val="00EF516A"/>
    <w:rsid w:val="00EF51BD"/>
    <w:rsid w:val="00EF580E"/>
    <w:rsid w:val="00EF5A60"/>
    <w:rsid w:val="00EF5EDF"/>
    <w:rsid w:val="00EF5F02"/>
    <w:rsid w:val="00EF5FBA"/>
    <w:rsid w:val="00EF5FD9"/>
    <w:rsid w:val="00EF6224"/>
    <w:rsid w:val="00EF6266"/>
    <w:rsid w:val="00EF6380"/>
    <w:rsid w:val="00EF63F8"/>
    <w:rsid w:val="00EF66B1"/>
    <w:rsid w:val="00EF6A92"/>
    <w:rsid w:val="00EF74A9"/>
    <w:rsid w:val="00EF75A1"/>
    <w:rsid w:val="00EF7660"/>
    <w:rsid w:val="00EF79B3"/>
    <w:rsid w:val="00EF7AF6"/>
    <w:rsid w:val="00EF7B05"/>
    <w:rsid w:val="00EF7B59"/>
    <w:rsid w:val="00EF7C1E"/>
    <w:rsid w:val="00EF7D31"/>
    <w:rsid w:val="00EF7E8A"/>
    <w:rsid w:val="00EF7FD9"/>
    <w:rsid w:val="00F00212"/>
    <w:rsid w:val="00F002F2"/>
    <w:rsid w:val="00F00510"/>
    <w:rsid w:val="00F005AD"/>
    <w:rsid w:val="00F005D9"/>
    <w:rsid w:val="00F00A21"/>
    <w:rsid w:val="00F00B53"/>
    <w:rsid w:val="00F00DB5"/>
    <w:rsid w:val="00F00E3B"/>
    <w:rsid w:val="00F00F7B"/>
    <w:rsid w:val="00F011E5"/>
    <w:rsid w:val="00F015C3"/>
    <w:rsid w:val="00F01D80"/>
    <w:rsid w:val="00F01DDC"/>
    <w:rsid w:val="00F01EBF"/>
    <w:rsid w:val="00F01F21"/>
    <w:rsid w:val="00F01F56"/>
    <w:rsid w:val="00F02350"/>
    <w:rsid w:val="00F0236D"/>
    <w:rsid w:val="00F02577"/>
    <w:rsid w:val="00F026C7"/>
    <w:rsid w:val="00F02A64"/>
    <w:rsid w:val="00F02C55"/>
    <w:rsid w:val="00F02CCA"/>
    <w:rsid w:val="00F02CCE"/>
    <w:rsid w:val="00F02FE0"/>
    <w:rsid w:val="00F035C9"/>
    <w:rsid w:val="00F03675"/>
    <w:rsid w:val="00F037C4"/>
    <w:rsid w:val="00F03A0E"/>
    <w:rsid w:val="00F03B17"/>
    <w:rsid w:val="00F03C14"/>
    <w:rsid w:val="00F03C63"/>
    <w:rsid w:val="00F041AB"/>
    <w:rsid w:val="00F04264"/>
    <w:rsid w:val="00F042E3"/>
    <w:rsid w:val="00F042EC"/>
    <w:rsid w:val="00F04523"/>
    <w:rsid w:val="00F045AC"/>
    <w:rsid w:val="00F04660"/>
    <w:rsid w:val="00F048C0"/>
    <w:rsid w:val="00F04995"/>
    <w:rsid w:val="00F04B94"/>
    <w:rsid w:val="00F04BCA"/>
    <w:rsid w:val="00F04DEA"/>
    <w:rsid w:val="00F05025"/>
    <w:rsid w:val="00F052EC"/>
    <w:rsid w:val="00F05722"/>
    <w:rsid w:val="00F057BE"/>
    <w:rsid w:val="00F0585D"/>
    <w:rsid w:val="00F05A40"/>
    <w:rsid w:val="00F05B5B"/>
    <w:rsid w:val="00F05F57"/>
    <w:rsid w:val="00F06117"/>
    <w:rsid w:val="00F065F6"/>
    <w:rsid w:val="00F06658"/>
    <w:rsid w:val="00F06872"/>
    <w:rsid w:val="00F069A7"/>
    <w:rsid w:val="00F06BEA"/>
    <w:rsid w:val="00F06F34"/>
    <w:rsid w:val="00F0729A"/>
    <w:rsid w:val="00F0737B"/>
    <w:rsid w:val="00F07976"/>
    <w:rsid w:val="00F07AF1"/>
    <w:rsid w:val="00F1001C"/>
    <w:rsid w:val="00F100D5"/>
    <w:rsid w:val="00F10146"/>
    <w:rsid w:val="00F101BC"/>
    <w:rsid w:val="00F10728"/>
    <w:rsid w:val="00F10769"/>
    <w:rsid w:val="00F1077A"/>
    <w:rsid w:val="00F1077E"/>
    <w:rsid w:val="00F10A41"/>
    <w:rsid w:val="00F10AC8"/>
    <w:rsid w:val="00F10E27"/>
    <w:rsid w:val="00F10EBB"/>
    <w:rsid w:val="00F11681"/>
    <w:rsid w:val="00F11689"/>
    <w:rsid w:val="00F11799"/>
    <w:rsid w:val="00F11A06"/>
    <w:rsid w:val="00F11D98"/>
    <w:rsid w:val="00F11EAC"/>
    <w:rsid w:val="00F11FB8"/>
    <w:rsid w:val="00F121EA"/>
    <w:rsid w:val="00F121ED"/>
    <w:rsid w:val="00F122C3"/>
    <w:rsid w:val="00F127E6"/>
    <w:rsid w:val="00F12921"/>
    <w:rsid w:val="00F129A2"/>
    <w:rsid w:val="00F12B92"/>
    <w:rsid w:val="00F12DB4"/>
    <w:rsid w:val="00F12DD1"/>
    <w:rsid w:val="00F1304F"/>
    <w:rsid w:val="00F13235"/>
    <w:rsid w:val="00F133B5"/>
    <w:rsid w:val="00F135C7"/>
    <w:rsid w:val="00F1361B"/>
    <w:rsid w:val="00F13624"/>
    <w:rsid w:val="00F13654"/>
    <w:rsid w:val="00F136DB"/>
    <w:rsid w:val="00F137AA"/>
    <w:rsid w:val="00F1380A"/>
    <w:rsid w:val="00F1382D"/>
    <w:rsid w:val="00F13830"/>
    <w:rsid w:val="00F1397D"/>
    <w:rsid w:val="00F13F33"/>
    <w:rsid w:val="00F13F80"/>
    <w:rsid w:val="00F140F3"/>
    <w:rsid w:val="00F14116"/>
    <w:rsid w:val="00F1429C"/>
    <w:rsid w:val="00F142DB"/>
    <w:rsid w:val="00F142E3"/>
    <w:rsid w:val="00F14504"/>
    <w:rsid w:val="00F1450A"/>
    <w:rsid w:val="00F149B2"/>
    <w:rsid w:val="00F149F6"/>
    <w:rsid w:val="00F14A22"/>
    <w:rsid w:val="00F14FC7"/>
    <w:rsid w:val="00F1516F"/>
    <w:rsid w:val="00F153B6"/>
    <w:rsid w:val="00F15515"/>
    <w:rsid w:val="00F156C4"/>
    <w:rsid w:val="00F156E5"/>
    <w:rsid w:val="00F159A7"/>
    <w:rsid w:val="00F159FD"/>
    <w:rsid w:val="00F15AED"/>
    <w:rsid w:val="00F15DBB"/>
    <w:rsid w:val="00F15DC7"/>
    <w:rsid w:val="00F16355"/>
    <w:rsid w:val="00F166E7"/>
    <w:rsid w:val="00F16852"/>
    <w:rsid w:val="00F16A53"/>
    <w:rsid w:val="00F16AB3"/>
    <w:rsid w:val="00F16ADC"/>
    <w:rsid w:val="00F16CE2"/>
    <w:rsid w:val="00F16D48"/>
    <w:rsid w:val="00F16DF9"/>
    <w:rsid w:val="00F16DFF"/>
    <w:rsid w:val="00F16FED"/>
    <w:rsid w:val="00F175B8"/>
    <w:rsid w:val="00F17658"/>
    <w:rsid w:val="00F17C56"/>
    <w:rsid w:val="00F17C82"/>
    <w:rsid w:val="00F203BC"/>
    <w:rsid w:val="00F20445"/>
    <w:rsid w:val="00F20D71"/>
    <w:rsid w:val="00F20DB2"/>
    <w:rsid w:val="00F21589"/>
    <w:rsid w:val="00F21699"/>
    <w:rsid w:val="00F218DE"/>
    <w:rsid w:val="00F218F0"/>
    <w:rsid w:val="00F21C41"/>
    <w:rsid w:val="00F21D3E"/>
    <w:rsid w:val="00F220DA"/>
    <w:rsid w:val="00F221AB"/>
    <w:rsid w:val="00F22335"/>
    <w:rsid w:val="00F225C8"/>
    <w:rsid w:val="00F227FA"/>
    <w:rsid w:val="00F22C68"/>
    <w:rsid w:val="00F22CDA"/>
    <w:rsid w:val="00F22EA2"/>
    <w:rsid w:val="00F23242"/>
    <w:rsid w:val="00F2334D"/>
    <w:rsid w:val="00F2356A"/>
    <w:rsid w:val="00F2359E"/>
    <w:rsid w:val="00F235CA"/>
    <w:rsid w:val="00F23771"/>
    <w:rsid w:val="00F23905"/>
    <w:rsid w:val="00F23B3F"/>
    <w:rsid w:val="00F23CD1"/>
    <w:rsid w:val="00F23FE7"/>
    <w:rsid w:val="00F24050"/>
    <w:rsid w:val="00F24064"/>
    <w:rsid w:val="00F2408C"/>
    <w:rsid w:val="00F2463E"/>
    <w:rsid w:val="00F24AF9"/>
    <w:rsid w:val="00F24B16"/>
    <w:rsid w:val="00F24C57"/>
    <w:rsid w:val="00F24D79"/>
    <w:rsid w:val="00F24F57"/>
    <w:rsid w:val="00F24F7D"/>
    <w:rsid w:val="00F251CD"/>
    <w:rsid w:val="00F253AA"/>
    <w:rsid w:val="00F257BD"/>
    <w:rsid w:val="00F257F9"/>
    <w:rsid w:val="00F257FC"/>
    <w:rsid w:val="00F25C65"/>
    <w:rsid w:val="00F25CF0"/>
    <w:rsid w:val="00F25E0E"/>
    <w:rsid w:val="00F25E18"/>
    <w:rsid w:val="00F26042"/>
    <w:rsid w:val="00F2630C"/>
    <w:rsid w:val="00F2637B"/>
    <w:rsid w:val="00F264DE"/>
    <w:rsid w:val="00F26955"/>
    <w:rsid w:val="00F269CC"/>
    <w:rsid w:val="00F26AB4"/>
    <w:rsid w:val="00F26BF5"/>
    <w:rsid w:val="00F26FEB"/>
    <w:rsid w:val="00F27000"/>
    <w:rsid w:val="00F271F0"/>
    <w:rsid w:val="00F274FC"/>
    <w:rsid w:val="00F27758"/>
    <w:rsid w:val="00F27874"/>
    <w:rsid w:val="00F27BF9"/>
    <w:rsid w:val="00F27CA2"/>
    <w:rsid w:val="00F27D0D"/>
    <w:rsid w:val="00F27D65"/>
    <w:rsid w:val="00F30073"/>
    <w:rsid w:val="00F30313"/>
    <w:rsid w:val="00F305D1"/>
    <w:rsid w:val="00F30729"/>
    <w:rsid w:val="00F30924"/>
    <w:rsid w:val="00F30B57"/>
    <w:rsid w:val="00F31168"/>
    <w:rsid w:val="00F3168B"/>
    <w:rsid w:val="00F31C87"/>
    <w:rsid w:val="00F31DE5"/>
    <w:rsid w:val="00F31FC9"/>
    <w:rsid w:val="00F32379"/>
    <w:rsid w:val="00F32702"/>
    <w:rsid w:val="00F32C2F"/>
    <w:rsid w:val="00F32D93"/>
    <w:rsid w:val="00F32FFC"/>
    <w:rsid w:val="00F33477"/>
    <w:rsid w:val="00F335ED"/>
    <w:rsid w:val="00F33879"/>
    <w:rsid w:val="00F33938"/>
    <w:rsid w:val="00F33A78"/>
    <w:rsid w:val="00F33EB4"/>
    <w:rsid w:val="00F33EFB"/>
    <w:rsid w:val="00F3403C"/>
    <w:rsid w:val="00F34396"/>
    <w:rsid w:val="00F345DD"/>
    <w:rsid w:val="00F346DF"/>
    <w:rsid w:val="00F349C7"/>
    <w:rsid w:val="00F34E33"/>
    <w:rsid w:val="00F35219"/>
    <w:rsid w:val="00F353D0"/>
    <w:rsid w:val="00F3593E"/>
    <w:rsid w:val="00F35A12"/>
    <w:rsid w:val="00F3607E"/>
    <w:rsid w:val="00F362BD"/>
    <w:rsid w:val="00F3646D"/>
    <w:rsid w:val="00F364FC"/>
    <w:rsid w:val="00F36634"/>
    <w:rsid w:val="00F36835"/>
    <w:rsid w:val="00F36B5B"/>
    <w:rsid w:val="00F37135"/>
    <w:rsid w:val="00F3713E"/>
    <w:rsid w:val="00F37293"/>
    <w:rsid w:val="00F3729B"/>
    <w:rsid w:val="00F373EB"/>
    <w:rsid w:val="00F3740F"/>
    <w:rsid w:val="00F37619"/>
    <w:rsid w:val="00F3762F"/>
    <w:rsid w:val="00F3765F"/>
    <w:rsid w:val="00F37820"/>
    <w:rsid w:val="00F37A2D"/>
    <w:rsid w:val="00F37C1B"/>
    <w:rsid w:val="00F37EB2"/>
    <w:rsid w:val="00F37EB9"/>
    <w:rsid w:val="00F401B7"/>
    <w:rsid w:val="00F401BF"/>
    <w:rsid w:val="00F402AF"/>
    <w:rsid w:val="00F404B2"/>
    <w:rsid w:val="00F4070C"/>
    <w:rsid w:val="00F40786"/>
    <w:rsid w:val="00F40C87"/>
    <w:rsid w:val="00F41217"/>
    <w:rsid w:val="00F413F1"/>
    <w:rsid w:val="00F414B3"/>
    <w:rsid w:val="00F415BB"/>
    <w:rsid w:val="00F41B4D"/>
    <w:rsid w:val="00F41C13"/>
    <w:rsid w:val="00F41D9F"/>
    <w:rsid w:val="00F41E60"/>
    <w:rsid w:val="00F420D1"/>
    <w:rsid w:val="00F42240"/>
    <w:rsid w:val="00F42253"/>
    <w:rsid w:val="00F42729"/>
    <w:rsid w:val="00F428E1"/>
    <w:rsid w:val="00F429D1"/>
    <w:rsid w:val="00F42B09"/>
    <w:rsid w:val="00F42B6A"/>
    <w:rsid w:val="00F42B81"/>
    <w:rsid w:val="00F42D0E"/>
    <w:rsid w:val="00F42DA7"/>
    <w:rsid w:val="00F42F2B"/>
    <w:rsid w:val="00F42FFC"/>
    <w:rsid w:val="00F43112"/>
    <w:rsid w:val="00F43667"/>
    <w:rsid w:val="00F43827"/>
    <w:rsid w:val="00F43B97"/>
    <w:rsid w:val="00F43D90"/>
    <w:rsid w:val="00F43DB6"/>
    <w:rsid w:val="00F43E09"/>
    <w:rsid w:val="00F43F0C"/>
    <w:rsid w:val="00F440E2"/>
    <w:rsid w:val="00F444FF"/>
    <w:rsid w:val="00F44692"/>
    <w:rsid w:val="00F4469B"/>
    <w:rsid w:val="00F44762"/>
    <w:rsid w:val="00F447A2"/>
    <w:rsid w:val="00F44A4F"/>
    <w:rsid w:val="00F44AE6"/>
    <w:rsid w:val="00F44C3F"/>
    <w:rsid w:val="00F44E14"/>
    <w:rsid w:val="00F44E26"/>
    <w:rsid w:val="00F44EB6"/>
    <w:rsid w:val="00F44F21"/>
    <w:rsid w:val="00F45608"/>
    <w:rsid w:val="00F45731"/>
    <w:rsid w:val="00F45A8F"/>
    <w:rsid w:val="00F45EAB"/>
    <w:rsid w:val="00F461AE"/>
    <w:rsid w:val="00F462F7"/>
    <w:rsid w:val="00F4653A"/>
    <w:rsid w:val="00F4658B"/>
    <w:rsid w:val="00F465AD"/>
    <w:rsid w:val="00F46635"/>
    <w:rsid w:val="00F46928"/>
    <w:rsid w:val="00F46D81"/>
    <w:rsid w:val="00F46E0B"/>
    <w:rsid w:val="00F46EA9"/>
    <w:rsid w:val="00F471A7"/>
    <w:rsid w:val="00F47274"/>
    <w:rsid w:val="00F4736A"/>
    <w:rsid w:val="00F4761D"/>
    <w:rsid w:val="00F477B6"/>
    <w:rsid w:val="00F478D4"/>
    <w:rsid w:val="00F47D77"/>
    <w:rsid w:val="00F47E3D"/>
    <w:rsid w:val="00F47F38"/>
    <w:rsid w:val="00F50247"/>
    <w:rsid w:val="00F50631"/>
    <w:rsid w:val="00F506C7"/>
    <w:rsid w:val="00F507B4"/>
    <w:rsid w:val="00F50F4D"/>
    <w:rsid w:val="00F51033"/>
    <w:rsid w:val="00F51412"/>
    <w:rsid w:val="00F517A2"/>
    <w:rsid w:val="00F51923"/>
    <w:rsid w:val="00F51989"/>
    <w:rsid w:val="00F51A25"/>
    <w:rsid w:val="00F51B12"/>
    <w:rsid w:val="00F51B2D"/>
    <w:rsid w:val="00F51E7D"/>
    <w:rsid w:val="00F52075"/>
    <w:rsid w:val="00F5264D"/>
    <w:rsid w:val="00F5273F"/>
    <w:rsid w:val="00F529AE"/>
    <w:rsid w:val="00F52BC0"/>
    <w:rsid w:val="00F52E95"/>
    <w:rsid w:val="00F530B6"/>
    <w:rsid w:val="00F53160"/>
    <w:rsid w:val="00F531F5"/>
    <w:rsid w:val="00F5385F"/>
    <w:rsid w:val="00F5398F"/>
    <w:rsid w:val="00F539FC"/>
    <w:rsid w:val="00F53BD7"/>
    <w:rsid w:val="00F53CF5"/>
    <w:rsid w:val="00F53CF7"/>
    <w:rsid w:val="00F53DEA"/>
    <w:rsid w:val="00F53F21"/>
    <w:rsid w:val="00F53F46"/>
    <w:rsid w:val="00F54102"/>
    <w:rsid w:val="00F54227"/>
    <w:rsid w:val="00F54270"/>
    <w:rsid w:val="00F542DB"/>
    <w:rsid w:val="00F543E1"/>
    <w:rsid w:val="00F54440"/>
    <w:rsid w:val="00F546E5"/>
    <w:rsid w:val="00F54711"/>
    <w:rsid w:val="00F54914"/>
    <w:rsid w:val="00F54B21"/>
    <w:rsid w:val="00F54D39"/>
    <w:rsid w:val="00F54EB0"/>
    <w:rsid w:val="00F54F78"/>
    <w:rsid w:val="00F5510C"/>
    <w:rsid w:val="00F551BB"/>
    <w:rsid w:val="00F5525E"/>
    <w:rsid w:val="00F552B0"/>
    <w:rsid w:val="00F555A3"/>
    <w:rsid w:val="00F55636"/>
    <w:rsid w:val="00F55665"/>
    <w:rsid w:val="00F558C2"/>
    <w:rsid w:val="00F55A07"/>
    <w:rsid w:val="00F55A6F"/>
    <w:rsid w:val="00F55AE7"/>
    <w:rsid w:val="00F55AF7"/>
    <w:rsid w:val="00F55D3C"/>
    <w:rsid w:val="00F55D8A"/>
    <w:rsid w:val="00F55E90"/>
    <w:rsid w:val="00F55EDF"/>
    <w:rsid w:val="00F55F05"/>
    <w:rsid w:val="00F55FD9"/>
    <w:rsid w:val="00F56174"/>
    <w:rsid w:val="00F56387"/>
    <w:rsid w:val="00F563AD"/>
    <w:rsid w:val="00F566E8"/>
    <w:rsid w:val="00F56766"/>
    <w:rsid w:val="00F5682E"/>
    <w:rsid w:val="00F568DE"/>
    <w:rsid w:val="00F56958"/>
    <w:rsid w:val="00F56BFB"/>
    <w:rsid w:val="00F56DE5"/>
    <w:rsid w:val="00F56E82"/>
    <w:rsid w:val="00F56FE9"/>
    <w:rsid w:val="00F5700B"/>
    <w:rsid w:val="00F573D5"/>
    <w:rsid w:val="00F5743D"/>
    <w:rsid w:val="00F576B8"/>
    <w:rsid w:val="00F578DB"/>
    <w:rsid w:val="00F57AEA"/>
    <w:rsid w:val="00F57BE9"/>
    <w:rsid w:val="00F57DD6"/>
    <w:rsid w:val="00F60030"/>
    <w:rsid w:val="00F60276"/>
    <w:rsid w:val="00F6055C"/>
    <w:rsid w:val="00F60C9F"/>
    <w:rsid w:val="00F60D1D"/>
    <w:rsid w:val="00F60EF4"/>
    <w:rsid w:val="00F61011"/>
    <w:rsid w:val="00F61014"/>
    <w:rsid w:val="00F6103D"/>
    <w:rsid w:val="00F611DF"/>
    <w:rsid w:val="00F6132F"/>
    <w:rsid w:val="00F613CC"/>
    <w:rsid w:val="00F61495"/>
    <w:rsid w:val="00F615AB"/>
    <w:rsid w:val="00F6173D"/>
    <w:rsid w:val="00F617A8"/>
    <w:rsid w:val="00F617B8"/>
    <w:rsid w:val="00F61911"/>
    <w:rsid w:val="00F61A41"/>
    <w:rsid w:val="00F61A9C"/>
    <w:rsid w:val="00F62077"/>
    <w:rsid w:val="00F621EC"/>
    <w:rsid w:val="00F6249C"/>
    <w:rsid w:val="00F626D7"/>
    <w:rsid w:val="00F62800"/>
    <w:rsid w:val="00F62826"/>
    <w:rsid w:val="00F62A9D"/>
    <w:rsid w:val="00F62C58"/>
    <w:rsid w:val="00F62F67"/>
    <w:rsid w:val="00F6309E"/>
    <w:rsid w:val="00F63271"/>
    <w:rsid w:val="00F632C3"/>
    <w:rsid w:val="00F634C1"/>
    <w:rsid w:val="00F6366D"/>
    <w:rsid w:val="00F63768"/>
    <w:rsid w:val="00F63AEA"/>
    <w:rsid w:val="00F63C2E"/>
    <w:rsid w:val="00F63E4C"/>
    <w:rsid w:val="00F63E55"/>
    <w:rsid w:val="00F640CD"/>
    <w:rsid w:val="00F6440E"/>
    <w:rsid w:val="00F644A8"/>
    <w:rsid w:val="00F64506"/>
    <w:rsid w:val="00F646AE"/>
    <w:rsid w:val="00F64799"/>
    <w:rsid w:val="00F64A44"/>
    <w:rsid w:val="00F64B2A"/>
    <w:rsid w:val="00F64B3F"/>
    <w:rsid w:val="00F64F9C"/>
    <w:rsid w:val="00F65071"/>
    <w:rsid w:val="00F65147"/>
    <w:rsid w:val="00F65AA7"/>
    <w:rsid w:val="00F65FCF"/>
    <w:rsid w:val="00F66057"/>
    <w:rsid w:val="00F662B9"/>
    <w:rsid w:val="00F66309"/>
    <w:rsid w:val="00F663D3"/>
    <w:rsid w:val="00F66516"/>
    <w:rsid w:val="00F66582"/>
    <w:rsid w:val="00F6663B"/>
    <w:rsid w:val="00F66B51"/>
    <w:rsid w:val="00F66C0C"/>
    <w:rsid w:val="00F66DE2"/>
    <w:rsid w:val="00F67259"/>
    <w:rsid w:val="00F67268"/>
    <w:rsid w:val="00F67281"/>
    <w:rsid w:val="00F67422"/>
    <w:rsid w:val="00F67594"/>
    <w:rsid w:val="00F67657"/>
    <w:rsid w:val="00F6765A"/>
    <w:rsid w:val="00F677AD"/>
    <w:rsid w:val="00F67805"/>
    <w:rsid w:val="00F67B33"/>
    <w:rsid w:val="00F67C47"/>
    <w:rsid w:val="00F67C55"/>
    <w:rsid w:val="00F67D4C"/>
    <w:rsid w:val="00F67DF5"/>
    <w:rsid w:val="00F67ED8"/>
    <w:rsid w:val="00F70007"/>
    <w:rsid w:val="00F70152"/>
    <w:rsid w:val="00F70219"/>
    <w:rsid w:val="00F70234"/>
    <w:rsid w:val="00F7063E"/>
    <w:rsid w:val="00F70713"/>
    <w:rsid w:val="00F70715"/>
    <w:rsid w:val="00F70759"/>
    <w:rsid w:val="00F70818"/>
    <w:rsid w:val="00F70AA6"/>
    <w:rsid w:val="00F70B0B"/>
    <w:rsid w:val="00F70B29"/>
    <w:rsid w:val="00F70D08"/>
    <w:rsid w:val="00F70D7B"/>
    <w:rsid w:val="00F70FC6"/>
    <w:rsid w:val="00F7109F"/>
    <w:rsid w:val="00F710A6"/>
    <w:rsid w:val="00F71113"/>
    <w:rsid w:val="00F711BA"/>
    <w:rsid w:val="00F711BD"/>
    <w:rsid w:val="00F711DF"/>
    <w:rsid w:val="00F71281"/>
    <w:rsid w:val="00F71328"/>
    <w:rsid w:val="00F71549"/>
    <w:rsid w:val="00F71706"/>
    <w:rsid w:val="00F71875"/>
    <w:rsid w:val="00F71881"/>
    <w:rsid w:val="00F71A37"/>
    <w:rsid w:val="00F71A5D"/>
    <w:rsid w:val="00F71D24"/>
    <w:rsid w:val="00F71EBD"/>
    <w:rsid w:val="00F71F22"/>
    <w:rsid w:val="00F71F30"/>
    <w:rsid w:val="00F71F3F"/>
    <w:rsid w:val="00F71FCB"/>
    <w:rsid w:val="00F7201F"/>
    <w:rsid w:val="00F72055"/>
    <w:rsid w:val="00F72201"/>
    <w:rsid w:val="00F7254C"/>
    <w:rsid w:val="00F725BC"/>
    <w:rsid w:val="00F726D8"/>
    <w:rsid w:val="00F72989"/>
    <w:rsid w:val="00F72A03"/>
    <w:rsid w:val="00F72A71"/>
    <w:rsid w:val="00F72B23"/>
    <w:rsid w:val="00F72B76"/>
    <w:rsid w:val="00F72BA4"/>
    <w:rsid w:val="00F72E6F"/>
    <w:rsid w:val="00F72E7B"/>
    <w:rsid w:val="00F72EFF"/>
    <w:rsid w:val="00F7304E"/>
    <w:rsid w:val="00F73482"/>
    <w:rsid w:val="00F735FC"/>
    <w:rsid w:val="00F73679"/>
    <w:rsid w:val="00F736DB"/>
    <w:rsid w:val="00F73AF0"/>
    <w:rsid w:val="00F73B79"/>
    <w:rsid w:val="00F73CD7"/>
    <w:rsid w:val="00F73DD3"/>
    <w:rsid w:val="00F73EE0"/>
    <w:rsid w:val="00F73F97"/>
    <w:rsid w:val="00F74755"/>
    <w:rsid w:val="00F747A2"/>
    <w:rsid w:val="00F747F7"/>
    <w:rsid w:val="00F74BB7"/>
    <w:rsid w:val="00F74DB8"/>
    <w:rsid w:val="00F74F44"/>
    <w:rsid w:val="00F75019"/>
    <w:rsid w:val="00F75043"/>
    <w:rsid w:val="00F750F8"/>
    <w:rsid w:val="00F75805"/>
    <w:rsid w:val="00F759BD"/>
    <w:rsid w:val="00F75B25"/>
    <w:rsid w:val="00F75F31"/>
    <w:rsid w:val="00F76478"/>
    <w:rsid w:val="00F767B5"/>
    <w:rsid w:val="00F76A0B"/>
    <w:rsid w:val="00F76A77"/>
    <w:rsid w:val="00F76C82"/>
    <w:rsid w:val="00F76D57"/>
    <w:rsid w:val="00F77133"/>
    <w:rsid w:val="00F77177"/>
    <w:rsid w:val="00F776C7"/>
    <w:rsid w:val="00F776DD"/>
    <w:rsid w:val="00F778C7"/>
    <w:rsid w:val="00F77BF8"/>
    <w:rsid w:val="00F77C5D"/>
    <w:rsid w:val="00F77E86"/>
    <w:rsid w:val="00F804F8"/>
    <w:rsid w:val="00F80511"/>
    <w:rsid w:val="00F8067D"/>
    <w:rsid w:val="00F80681"/>
    <w:rsid w:val="00F808A5"/>
    <w:rsid w:val="00F80D73"/>
    <w:rsid w:val="00F80E5E"/>
    <w:rsid w:val="00F81083"/>
    <w:rsid w:val="00F81B68"/>
    <w:rsid w:val="00F81E5C"/>
    <w:rsid w:val="00F81F82"/>
    <w:rsid w:val="00F82083"/>
    <w:rsid w:val="00F82171"/>
    <w:rsid w:val="00F827DB"/>
    <w:rsid w:val="00F82B42"/>
    <w:rsid w:val="00F82F44"/>
    <w:rsid w:val="00F83042"/>
    <w:rsid w:val="00F8322E"/>
    <w:rsid w:val="00F83389"/>
    <w:rsid w:val="00F833A5"/>
    <w:rsid w:val="00F833C3"/>
    <w:rsid w:val="00F83496"/>
    <w:rsid w:val="00F8354A"/>
    <w:rsid w:val="00F83654"/>
    <w:rsid w:val="00F83A26"/>
    <w:rsid w:val="00F83B14"/>
    <w:rsid w:val="00F83F28"/>
    <w:rsid w:val="00F83FDF"/>
    <w:rsid w:val="00F84458"/>
    <w:rsid w:val="00F8454F"/>
    <w:rsid w:val="00F84613"/>
    <w:rsid w:val="00F84621"/>
    <w:rsid w:val="00F8468A"/>
    <w:rsid w:val="00F846D9"/>
    <w:rsid w:val="00F84D48"/>
    <w:rsid w:val="00F84F9B"/>
    <w:rsid w:val="00F84F9C"/>
    <w:rsid w:val="00F850C6"/>
    <w:rsid w:val="00F85398"/>
    <w:rsid w:val="00F853AB"/>
    <w:rsid w:val="00F8560D"/>
    <w:rsid w:val="00F85A23"/>
    <w:rsid w:val="00F85AA2"/>
    <w:rsid w:val="00F85BF1"/>
    <w:rsid w:val="00F85E89"/>
    <w:rsid w:val="00F85E95"/>
    <w:rsid w:val="00F86028"/>
    <w:rsid w:val="00F86319"/>
    <w:rsid w:val="00F86496"/>
    <w:rsid w:val="00F8667A"/>
    <w:rsid w:val="00F86717"/>
    <w:rsid w:val="00F868A4"/>
    <w:rsid w:val="00F868B6"/>
    <w:rsid w:val="00F8695B"/>
    <w:rsid w:val="00F86B96"/>
    <w:rsid w:val="00F86C4E"/>
    <w:rsid w:val="00F86C63"/>
    <w:rsid w:val="00F86D8B"/>
    <w:rsid w:val="00F86FCF"/>
    <w:rsid w:val="00F87378"/>
    <w:rsid w:val="00F873E5"/>
    <w:rsid w:val="00F87493"/>
    <w:rsid w:val="00F877AB"/>
    <w:rsid w:val="00F87893"/>
    <w:rsid w:val="00F87D9A"/>
    <w:rsid w:val="00F90286"/>
    <w:rsid w:val="00F902F5"/>
    <w:rsid w:val="00F903DE"/>
    <w:rsid w:val="00F9045E"/>
    <w:rsid w:val="00F905FD"/>
    <w:rsid w:val="00F907D6"/>
    <w:rsid w:val="00F9086D"/>
    <w:rsid w:val="00F910CB"/>
    <w:rsid w:val="00F9167B"/>
    <w:rsid w:val="00F91796"/>
    <w:rsid w:val="00F91840"/>
    <w:rsid w:val="00F91877"/>
    <w:rsid w:val="00F91D4E"/>
    <w:rsid w:val="00F91D73"/>
    <w:rsid w:val="00F91F8F"/>
    <w:rsid w:val="00F92175"/>
    <w:rsid w:val="00F923CE"/>
    <w:rsid w:val="00F9265A"/>
    <w:rsid w:val="00F926C3"/>
    <w:rsid w:val="00F928AF"/>
    <w:rsid w:val="00F928DB"/>
    <w:rsid w:val="00F92C04"/>
    <w:rsid w:val="00F92C12"/>
    <w:rsid w:val="00F92D97"/>
    <w:rsid w:val="00F92E6E"/>
    <w:rsid w:val="00F9313B"/>
    <w:rsid w:val="00F93692"/>
    <w:rsid w:val="00F93709"/>
    <w:rsid w:val="00F9387F"/>
    <w:rsid w:val="00F938C6"/>
    <w:rsid w:val="00F93C19"/>
    <w:rsid w:val="00F93F53"/>
    <w:rsid w:val="00F9401F"/>
    <w:rsid w:val="00F94064"/>
    <w:rsid w:val="00F941FB"/>
    <w:rsid w:val="00F94232"/>
    <w:rsid w:val="00F9436A"/>
    <w:rsid w:val="00F945EC"/>
    <w:rsid w:val="00F94E0B"/>
    <w:rsid w:val="00F95257"/>
    <w:rsid w:val="00F95312"/>
    <w:rsid w:val="00F9539D"/>
    <w:rsid w:val="00F957D5"/>
    <w:rsid w:val="00F95B34"/>
    <w:rsid w:val="00F95CAB"/>
    <w:rsid w:val="00F95DB3"/>
    <w:rsid w:val="00F961E6"/>
    <w:rsid w:val="00F9635C"/>
    <w:rsid w:val="00F963B3"/>
    <w:rsid w:val="00F963DA"/>
    <w:rsid w:val="00F968C9"/>
    <w:rsid w:val="00F968EA"/>
    <w:rsid w:val="00F968F6"/>
    <w:rsid w:val="00F96A01"/>
    <w:rsid w:val="00F96A0D"/>
    <w:rsid w:val="00F970C3"/>
    <w:rsid w:val="00F97236"/>
    <w:rsid w:val="00F97238"/>
    <w:rsid w:val="00F97307"/>
    <w:rsid w:val="00F9735C"/>
    <w:rsid w:val="00F973D9"/>
    <w:rsid w:val="00F975EC"/>
    <w:rsid w:val="00F977DD"/>
    <w:rsid w:val="00F9783C"/>
    <w:rsid w:val="00F9786F"/>
    <w:rsid w:val="00F97903"/>
    <w:rsid w:val="00F97AEF"/>
    <w:rsid w:val="00FA009C"/>
    <w:rsid w:val="00FA0361"/>
    <w:rsid w:val="00FA0632"/>
    <w:rsid w:val="00FA076B"/>
    <w:rsid w:val="00FA07BE"/>
    <w:rsid w:val="00FA08F5"/>
    <w:rsid w:val="00FA0BDA"/>
    <w:rsid w:val="00FA0D52"/>
    <w:rsid w:val="00FA0E0B"/>
    <w:rsid w:val="00FA119C"/>
    <w:rsid w:val="00FA162F"/>
    <w:rsid w:val="00FA167D"/>
    <w:rsid w:val="00FA18A5"/>
    <w:rsid w:val="00FA1AE1"/>
    <w:rsid w:val="00FA1B41"/>
    <w:rsid w:val="00FA1DFF"/>
    <w:rsid w:val="00FA2400"/>
    <w:rsid w:val="00FA25BB"/>
    <w:rsid w:val="00FA2840"/>
    <w:rsid w:val="00FA28E0"/>
    <w:rsid w:val="00FA2C87"/>
    <w:rsid w:val="00FA2D39"/>
    <w:rsid w:val="00FA316A"/>
    <w:rsid w:val="00FA31B2"/>
    <w:rsid w:val="00FA32F0"/>
    <w:rsid w:val="00FA33EF"/>
    <w:rsid w:val="00FA3469"/>
    <w:rsid w:val="00FA369A"/>
    <w:rsid w:val="00FA36F6"/>
    <w:rsid w:val="00FA38A9"/>
    <w:rsid w:val="00FA3A9F"/>
    <w:rsid w:val="00FA3D29"/>
    <w:rsid w:val="00FA3EE7"/>
    <w:rsid w:val="00FA40A4"/>
    <w:rsid w:val="00FA41F6"/>
    <w:rsid w:val="00FA42FC"/>
    <w:rsid w:val="00FA473A"/>
    <w:rsid w:val="00FA48D0"/>
    <w:rsid w:val="00FA4C67"/>
    <w:rsid w:val="00FA4E56"/>
    <w:rsid w:val="00FA5178"/>
    <w:rsid w:val="00FA520B"/>
    <w:rsid w:val="00FA5255"/>
    <w:rsid w:val="00FA55D4"/>
    <w:rsid w:val="00FA5615"/>
    <w:rsid w:val="00FA561A"/>
    <w:rsid w:val="00FA5CCB"/>
    <w:rsid w:val="00FA5E66"/>
    <w:rsid w:val="00FA5FAF"/>
    <w:rsid w:val="00FA5FB8"/>
    <w:rsid w:val="00FA60BC"/>
    <w:rsid w:val="00FA6153"/>
    <w:rsid w:val="00FA687C"/>
    <w:rsid w:val="00FA6996"/>
    <w:rsid w:val="00FA6AA8"/>
    <w:rsid w:val="00FA6B59"/>
    <w:rsid w:val="00FA6BC7"/>
    <w:rsid w:val="00FA6C16"/>
    <w:rsid w:val="00FA6C7F"/>
    <w:rsid w:val="00FA6D25"/>
    <w:rsid w:val="00FA70E8"/>
    <w:rsid w:val="00FA7125"/>
    <w:rsid w:val="00FA7F55"/>
    <w:rsid w:val="00FB0643"/>
    <w:rsid w:val="00FB0987"/>
    <w:rsid w:val="00FB09D5"/>
    <w:rsid w:val="00FB0B8A"/>
    <w:rsid w:val="00FB0B9D"/>
    <w:rsid w:val="00FB0BAF"/>
    <w:rsid w:val="00FB0E97"/>
    <w:rsid w:val="00FB10B7"/>
    <w:rsid w:val="00FB112F"/>
    <w:rsid w:val="00FB14D5"/>
    <w:rsid w:val="00FB1561"/>
    <w:rsid w:val="00FB1641"/>
    <w:rsid w:val="00FB1780"/>
    <w:rsid w:val="00FB1CBB"/>
    <w:rsid w:val="00FB1DA8"/>
    <w:rsid w:val="00FB1F19"/>
    <w:rsid w:val="00FB1F39"/>
    <w:rsid w:val="00FB21FE"/>
    <w:rsid w:val="00FB226C"/>
    <w:rsid w:val="00FB235C"/>
    <w:rsid w:val="00FB242A"/>
    <w:rsid w:val="00FB2495"/>
    <w:rsid w:val="00FB2512"/>
    <w:rsid w:val="00FB287A"/>
    <w:rsid w:val="00FB2B42"/>
    <w:rsid w:val="00FB2CD2"/>
    <w:rsid w:val="00FB2D0D"/>
    <w:rsid w:val="00FB2F59"/>
    <w:rsid w:val="00FB3348"/>
    <w:rsid w:val="00FB3430"/>
    <w:rsid w:val="00FB346D"/>
    <w:rsid w:val="00FB3594"/>
    <w:rsid w:val="00FB35BE"/>
    <w:rsid w:val="00FB38D9"/>
    <w:rsid w:val="00FB3AEB"/>
    <w:rsid w:val="00FB3BB5"/>
    <w:rsid w:val="00FB3BC5"/>
    <w:rsid w:val="00FB3C5D"/>
    <w:rsid w:val="00FB3C6C"/>
    <w:rsid w:val="00FB3CC2"/>
    <w:rsid w:val="00FB3DE9"/>
    <w:rsid w:val="00FB4590"/>
    <w:rsid w:val="00FB492B"/>
    <w:rsid w:val="00FB498E"/>
    <w:rsid w:val="00FB4A48"/>
    <w:rsid w:val="00FB4AB2"/>
    <w:rsid w:val="00FB4ACC"/>
    <w:rsid w:val="00FB4CDD"/>
    <w:rsid w:val="00FB4DA0"/>
    <w:rsid w:val="00FB4DF1"/>
    <w:rsid w:val="00FB4E0C"/>
    <w:rsid w:val="00FB5093"/>
    <w:rsid w:val="00FB527F"/>
    <w:rsid w:val="00FB544B"/>
    <w:rsid w:val="00FB56FB"/>
    <w:rsid w:val="00FB5854"/>
    <w:rsid w:val="00FB58A8"/>
    <w:rsid w:val="00FB5928"/>
    <w:rsid w:val="00FB5B93"/>
    <w:rsid w:val="00FB5BA9"/>
    <w:rsid w:val="00FB5E7D"/>
    <w:rsid w:val="00FB6017"/>
    <w:rsid w:val="00FB602E"/>
    <w:rsid w:val="00FB69C8"/>
    <w:rsid w:val="00FB6A30"/>
    <w:rsid w:val="00FB6B28"/>
    <w:rsid w:val="00FB6B40"/>
    <w:rsid w:val="00FB6B55"/>
    <w:rsid w:val="00FB6BD1"/>
    <w:rsid w:val="00FB6CFA"/>
    <w:rsid w:val="00FB6DB2"/>
    <w:rsid w:val="00FB7074"/>
    <w:rsid w:val="00FB7097"/>
    <w:rsid w:val="00FB70FB"/>
    <w:rsid w:val="00FB733D"/>
    <w:rsid w:val="00FB73E2"/>
    <w:rsid w:val="00FB7401"/>
    <w:rsid w:val="00FB7540"/>
    <w:rsid w:val="00FB79AE"/>
    <w:rsid w:val="00FB7ABA"/>
    <w:rsid w:val="00FB7E35"/>
    <w:rsid w:val="00FB7F04"/>
    <w:rsid w:val="00FC0048"/>
    <w:rsid w:val="00FC00DE"/>
    <w:rsid w:val="00FC0191"/>
    <w:rsid w:val="00FC05F2"/>
    <w:rsid w:val="00FC0632"/>
    <w:rsid w:val="00FC0687"/>
    <w:rsid w:val="00FC0767"/>
    <w:rsid w:val="00FC0837"/>
    <w:rsid w:val="00FC0959"/>
    <w:rsid w:val="00FC0C66"/>
    <w:rsid w:val="00FC0C83"/>
    <w:rsid w:val="00FC14B1"/>
    <w:rsid w:val="00FC14C6"/>
    <w:rsid w:val="00FC14E7"/>
    <w:rsid w:val="00FC15D7"/>
    <w:rsid w:val="00FC1634"/>
    <w:rsid w:val="00FC1701"/>
    <w:rsid w:val="00FC183C"/>
    <w:rsid w:val="00FC188C"/>
    <w:rsid w:val="00FC18BE"/>
    <w:rsid w:val="00FC191B"/>
    <w:rsid w:val="00FC1AE2"/>
    <w:rsid w:val="00FC1BAD"/>
    <w:rsid w:val="00FC1D25"/>
    <w:rsid w:val="00FC20B3"/>
    <w:rsid w:val="00FC2279"/>
    <w:rsid w:val="00FC23AD"/>
    <w:rsid w:val="00FC24C7"/>
    <w:rsid w:val="00FC27A7"/>
    <w:rsid w:val="00FC292A"/>
    <w:rsid w:val="00FC29CB"/>
    <w:rsid w:val="00FC2BAB"/>
    <w:rsid w:val="00FC2D9F"/>
    <w:rsid w:val="00FC2EA4"/>
    <w:rsid w:val="00FC2F6A"/>
    <w:rsid w:val="00FC3055"/>
    <w:rsid w:val="00FC334D"/>
    <w:rsid w:val="00FC33A3"/>
    <w:rsid w:val="00FC34CF"/>
    <w:rsid w:val="00FC3599"/>
    <w:rsid w:val="00FC3A91"/>
    <w:rsid w:val="00FC3AC3"/>
    <w:rsid w:val="00FC3BAF"/>
    <w:rsid w:val="00FC3C3C"/>
    <w:rsid w:val="00FC3EF7"/>
    <w:rsid w:val="00FC42E0"/>
    <w:rsid w:val="00FC431B"/>
    <w:rsid w:val="00FC440F"/>
    <w:rsid w:val="00FC4425"/>
    <w:rsid w:val="00FC45BF"/>
    <w:rsid w:val="00FC46EB"/>
    <w:rsid w:val="00FC4700"/>
    <w:rsid w:val="00FC485D"/>
    <w:rsid w:val="00FC4910"/>
    <w:rsid w:val="00FC4BD1"/>
    <w:rsid w:val="00FC503D"/>
    <w:rsid w:val="00FC51AB"/>
    <w:rsid w:val="00FC5466"/>
    <w:rsid w:val="00FC5918"/>
    <w:rsid w:val="00FC597E"/>
    <w:rsid w:val="00FC5B2B"/>
    <w:rsid w:val="00FC5B46"/>
    <w:rsid w:val="00FC5CAE"/>
    <w:rsid w:val="00FC5CDF"/>
    <w:rsid w:val="00FC5FEC"/>
    <w:rsid w:val="00FC6049"/>
    <w:rsid w:val="00FC6298"/>
    <w:rsid w:val="00FC6B41"/>
    <w:rsid w:val="00FC6D45"/>
    <w:rsid w:val="00FC6EB8"/>
    <w:rsid w:val="00FC76FD"/>
    <w:rsid w:val="00FC790C"/>
    <w:rsid w:val="00FD01A2"/>
    <w:rsid w:val="00FD04D6"/>
    <w:rsid w:val="00FD04EE"/>
    <w:rsid w:val="00FD0BDA"/>
    <w:rsid w:val="00FD0DE4"/>
    <w:rsid w:val="00FD0EF9"/>
    <w:rsid w:val="00FD1098"/>
    <w:rsid w:val="00FD11C3"/>
    <w:rsid w:val="00FD13AB"/>
    <w:rsid w:val="00FD15D9"/>
    <w:rsid w:val="00FD15F6"/>
    <w:rsid w:val="00FD1881"/>
    <w:rsid w:val="00FD1AE4"/>
    <w:rsid w:val="00FD1D24"/>
    <w:rsid w:val="00FD22E3"/>
    <w:rsid w:val="00FD23CA"/>
    <w:rsid w:val="00FD2448"/>
    <w:rsid w:val="00FD2479"/>
    <w:rsid w:val="00FD2548"/>
    <w:rsid w:val="00FD25E1"/>
    <w:rsid w:val="00FD2A54"/>
    <w:rsid w:val="00FD2A7F"/>
    <w:rsid w:val="00FD2AAD"/>
    <w:rsid w:val="00FD30A1"/>
    <w:rsid w:val="00FD342A"/>
    <w:rsid w:val="00FD350A"/>
    <w:rsid w:val="00FD35C5"/>
    <w:rsid w:val="00FD3677"/>
    <w:rsid w:val="00FD386F"/>
    <w:rsid w:val="00FD3AEA"/>
    <w:rsid w:val="00FD3C1C"/>
    <w:rsid w:val="00FD3DDA"/>
    <w:rsid w:val="00FD3DDE"/>
    <w:rsid w:val="00FD4011"/>
    <w:rsid w:val="00FD401C"/>
    <w:rsid w:val="00FD441E"/>
    <w:rsid w:val="00FD4502"/>
    <w:rsid w:val="00FD46B1"/>
    <w:rsid w:val="00FD46DD"/>
    <w:rsid w:val="00FD478C"/>
    <w:rsid w:val="00FD4B74"/>
    <w:rsid w:val="00FD520C"/>
    <w:rsid w:val="00FD52F1"/>
    <w:rsid w:val="00FD5381"/>
    <w:rsid w:val="00FD5789"/>
    <w:rsid w:val="00FD598B"/>
    <w:rsid w:val="00FD5C76"/>
    <w:rsid w:val="00FD6036"/>
    <w:rsid w:val="00FD6296"/>
    <w:rsid w:val="00FD6439"/>
    <w:rsid w:val="00FD6440"/>
    <w:rsid w:val="00FD6499"/>
    <w:rsid w:val="00FD68E6"/>
    <w:rsid w:val="00FD6A00"/>
    <w:rsid w:val="00FD6C42"/>
    <w:rsid w:val="00FD743C"/>
    <w:rsid w:val="00FD7673"/>
    <w:rsid w:val="00FD7787"/>
    <w:rsid w:val="00FD77E7"/>
    <w:rsid w:val="00FD7B32"/>
    <w:rsid w:val="00FD7B61"/>
    <w:rsid w:val="00FD7DF4"/>
    <w:rsid w:val="00FD7E1A"/>
    <w:rsid w:val="00FD7F85"/>
    <w:rsid w:val="00FE0037"/>
    <w:rsid w:val="00FE0196"/>
    <w:rsid w:val="00FE03BA"/>
    <w:rsid w:val="00FE07A9"/>
    <w:rsid w:val="00FE08C8"/>
    <w:rsid w:val="00FE0BBF"/>
    <w:rsid w:val="00FE0CA4"/>
    <w:rsid w:val="00FE0D10"/>
    <w:rsid w:val="00FE0EEC"/>
    <w:rsid w:val="00FE104F"/>
    <w:rsid w:val="00FE106D"/>
    <w:rsid w:val="00FE10AA"/>
    <w:rsid w:val="00FE10F1"/>
    <w:rsid w:val="00FE15CA"/>
    <w:rsid w:val="00FE1621"/>
    <w:rsid w:val="00FE166B"/>
    <w:rsid w:val="00FE178F"/>
    <w:rsid w:val="00FE1922"/>
    <w:rsid w:val="00FE1F48"/>
    <w:rsid w:val="00FE1FBE"/>
    <w:rsid w:val="00FE2225"/>
    <w:rsid w:val="00FE2266"/>
    <w:rsid w:val="00FE239D"/>
    <w:rsid w:val="00FE2671"/>
    <w:rsid w:val="00FE28A5"/>
    <w:rsid w:val="00FE295A"/>
    <w:rsid w:val="00FE29D5"/>
    <w:rsid w:val="00FE2FCE"/>
    <w:rsid w:val="00FE302D"/>
    <w:rsid w:val="00FE3069"/>
    <w:rsid w:val="00FE30BA"/>
    <w:rsid w:val="00FE30EC"/>
    <w:rsid w:val="00FE33C8"/>
    <w:rsid w:val="00FE367D"/>
    <w:rsid w:val="00FE39D9"/>
    <w:rsid w:val="00FE3A33"/>
    <w:rsid w:val="00FE3C9D"/>
    <w:rsid w:val="00FE3D13"/>
    <w:rsid w:val="00FE3E83"/>
    <w:rsid w:val="00FE40C6"/>
    <w:rsid w:val="00FE46B3"/>
    <w:rsid w:val="00FE4915"/>
    <w:rsid w:val="00FE4A31"/>
    <w:rsid w:val="00FE4D08"/>
    <w:rsid w:val="00FE4E35"/>
    <w:rsid w:val="00FE521F"/>
    <w:rsid w:val="00FE544E"/>
    <w:rsid w:val="00FE5469"/>
    <w:rsid w:val="00FE54D4"/>
    <w:rsid w:val="00FE54DD"/>
    <w:rsid w:val="00FE55B5"/>
    <w:rsid w:val="00FE5609"/>
    <w:rsid w:val="00FE5631"/>
    <w:rsid w:val="00FE5739"/>
    <w:rsid w:val="00FE57DD"/>
    <w:rsid w:val="00FE5BBC"/>
    <w:rsid w:val="00FE5D66"/>
    <w:rsid w:val="00FE5D8E"/>
    <w:rsid w:val="00FE61A5"/>
    <w:rsid w:val="00FE61EB"/>
    <w:rsid w:val="00FE65DC"/>
    <w:rsid w:val="00FE6749"/>
    <w:rsid w:val="00FE69BB"/>
    <w:rsid w:val="00FE6A52"/>
    <w:rsid w:val="00FE6CB3"/>
    <w:rsid w:val="00FE6CFA"/>
    <w:rsid w:val="00FE6D67"/>
    <w:rsid w:val="00FE6ED1"/>
    <w:rsid w:val="00FE6ED7"/>
    <w:rsid w:val="00FE713E"/>
    <w:rsid w:val="00FE7167"/>
    <w:rsid w:val="00FE7448"/>
    <w:rsid w:val="00FE763E"/>
    <w:rsid w:val="00FE769E"/>
    <w:rsid w:val="00FE784C"/>
    <w:rsid w:val="00FE78D4"/>
    <w:rsid w:val="00FF0114"/>
    <w:rsid w:val="00FF015F"/>
    <w:rsid w:val="00FF055D"/>
    <w:rsid w:val="00FF078C"/>
    <w:rsid w:val="00FF081F"/>
    <w:rsid w:val="00FF0B7F"/>
    <w:rsid w:val="00FF102A"/>
    <w:rsid w:val="00FF1298"/>
    <w:rsid w:val="00FF1640"/>
    <w:rsid w:val="00FF16A5"/>
    <w:rsid w:val="00FF1786"/>
    <w:rsid w:val="00FF17C3"/>
    <w:rsid w:val="00FF187A"/>
    <w:rsid w:val="00FF1AE5"/>
    <w:rsid w:val="00FF20E6"/>
    <w:rsid w:val="00FF253B"/>
    <w:rsid w:val="00FF2575"/>
    <w:rsid w:val="00FF2909"/>
    <w:rsid w:val="00FF2954"/>
    <w:rsid w:val="00FF2AB0"/>
    <w:rsid w:val="00FF2B7C"/>
    <w:rsid w:val="00FF2C7F"/>
    <w:rsid w:val="00FF2DCE"/>
    <w:rsid w:val="00FF2F16"/>
    <w:rsid w:val="00FF32E6"/>
    <w:rsid w:val="00FF33CD"/>
    <w:rsid w:val="00FF33D9"/>
    <w:rsid w:val="00FF346C"/>
    <w:rsid w:val="00FF34B6"/>
    <w:rsid w:val="00FF351F"/>
    <w:rsid w:val="00FF3580"/>
    <w:rsid w:val="00FF394E"/>
    <w:rsid w:val="00FF3D11"/>
    <w:rsid w:val="00FF3D4A"/>
    <w:rsid w:val="00FF4047"/>
    <w:rsid w:val="00FF44F4"/>
    <w:rsid w:val="00FF47C9"/>
    <w:rsid w:val="00FF485F"/>
    <w:rsid w:val="00FF49BB"/>
    <w:rsid w:val="00FF4CBC"/>
    <w:rsid w:val="00FF4D17"/>
    <w:rsid w:val="00FF4ED1"/>
    <w:rsid w:val="00FF5294"/>
    <w:rsid w:val="00FF541F"/>
    <w:rsid w:val="00FF568F"/>
    <w:rsid w:val="00FF56C2"/>
    <w:rsid w:val="00FF5906"/>
    <w:rsid w:val="00FF596B"/>
    <w:rsid w:val="00FF5970"/>
    <w:rsid w:val="00FF59EC"/>
    <w:rsid w:val="00FF5A04"/>
    <w:rsid w:val="00FF5A62"/>
    <w:rsid w:val="00FF5B66"/>
    <w:rsid w:val="00FF5CA0"/>
    <w:rsid w:val="00FF5D3A"/>
    <w:rsid w:val="00FF5F59"/>
    <w:rsid w:val="00FF62E9"/>
    <w:rsid w:val="00FF6334"/>
    <w:rsid w:val="00FF6472"/>
    <w:rsid w:val="00FF6737"/>
    <w:rsid w:val="00FF6989"/>
    <w:rsid w:val="00FF6FF6"/>
    <w:rsid w:val="00FF75A5"/>
    <w:rsid w:val="00FF7707"/>
    <w:rsid w:val="00FF7868"/>
    <w:rsid w:val="00FF7910"/>
    <w:rsid w:val="00FF7A11"/>
    <w:rsid w:val="00FF7A18"/>
    <w:rsid w:val="00FF7CB4"/>
    <w:rsid w:val="00FF7DB9"/>
    <w:rsid w:val="00FF7E0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83528A"/>
  <w15:docId w15:val="{9466C249-0D60-4A59-A6FF-3944AF54DD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2" w:semiHidden="1" w:unhideWhenUsed="1"/>
    <w:lsdException w:name="List 3" w:semiHidden="1" w:unhideWhenUsed="1"/>
    <w:lsdException w:name="List Bullet 2" w:semiHidden="1" w:uiPriority="9" w:unhideWhenUsed="1" w:qFormat="1"/>
    <w:lsdException w:name="List Bullet 3" w:semiHidden="1" w:uiPriority="9" w:unhideWhenUsed="1" w:qFormat="1"/>
    <w:lsdException w:name="List Bullet 4" w:semiHidden="1" w:uiPriority="99"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C40AC"/>
    <w:pPr>
      <w:spacing w:before="120" w:after="120"/>
    </w:pPr>
    <w:rPr>
      <w:rFonts w:ascii="Calibri" w:hAnsi="Calibri"/>
      <w:sz w:val="22"/>
      <w:szCs w:val="24"/>
    </w:rPr>
  </w:style>
  <w:style w:type="paragraph" w:styleId="Heading1">
    <w:name w:val="heading 1"/>
    <w:basedOn w:val="Normal"/>
    <w:next w:val="Normal"/>
    <w:link w:val="Heading1Char"/>
    <w:autoRedefine/>
    <w:qFormat/>
    <w:rsid w:val="004D2EFE"/>
    <w:pPr>
      <w:keepNext/>
      <w:tabs>
        <w:tab w:val="left" w:pos="2268"/>
      </w:tabs>
      <w:spacing w:before="240" w:after="60"/>
      <w:ind w:left="1814" w:hanging="1814"/>
      <w:jc w:val="center"/>
      <w:outlineLvl w:val="0"/>
    </w:pPr>
    <w:rPr>
      <w:rFonts w:cs="Arial"/>
      <w:b/>
      <w:snapToGrid w:val="0"/>
      <w:sz w:val="36"/>
      <w:szCs w:val="36"/>
      <w:lang w:eastAsia="en-US"/>
    </w:rPr>
  </w:style>
  <w:style w:type="paragraph" w:styleId="Heading2">
    <w:name w:val="heading 2"/>
    <w:basedOn w:val="Normal"/>
    <w:next w:val="Normal"/>
    <w:link w:val="Heading2Char"/>
    <w:qFormat/>
    <w:rsid w:val="000F5911"/>
    <w:pPr>
      <w:keepNext/>
      <w:numPr>
        <w:ilvl w:val="1"/>
        <w:numId w:val="12"/>
      </w:numPr>
      <w:tabs>
        <w:tab w:val="left" w:pos="1418"/>
      </w:tabs>
      <w:spacing w:before="240" w:after="60"/>
      <w:outlineLvl w:val="1"/>
    </w:pPr>
    <w:rPr>
      <w:b/>
      <w:i/>
      <w:sz w:val="28"/>
      <w:szCs w:val="28"/>
    </w:rPr>
  </w:style>
  <w:style w:type="paragraph" w:styleId="Heading3">
    <w:name w:val="heading 3"/>
    <w:basedOn w:val="Normal"/>
    <w:next w:val="Normal"/>
    <w:link w:val="Heading3Char"/>
    <w:qFormat/>
    <w:pPr>
      <w:keepNext/>
      <w:numPr>
        <w:ilvl w:val="2"/>
        <w:numId w:val="12"/>
      </w:numPr>
      <w:tabs>
        <w:tab w:val="left" w:pos="851"/>
      </w:tabs>
      <w:outlineLvl w:val="2"/>
    </w:pPr>
    <w:rPr>
      <w:rFonts w:ascii="Arial (W1)" w:hAnsi="Arial (W1)"/>
      <w:b/>
      <w:szCs w:val="20"/>
    </w:rPr>
  </w:style>
  <w:style w:type="paragraph" w:styleId="Heading4">
    <w:name w:val="heading 4"/>
    <w:basedOn w:val="Normal"/>
    <w:next w:val="Normal"/>
    <w:link w:val="Heading4Char1"/>
    <w:qFormat/>
    <w:pPr>
      <w:keepNext/>
      <w:numPr>
        <w:ilvl w:val="3"/>
        <w:numId w:val="12"/>
      </w:numPr>
      <w:tabs>
        <w:tab w:val="left" w:pos="851"/>
      </w:tabs>
      <w:outlineLvl w:val="3"/>
    </w:pPr>
    <w:rPr>
      <w:rFonts w:ascii="Arial (W1)" w:hAnsi="Arial (W1)"/>
      <w:b/>
      <w:i/>
      <w:szCs w:val="22"/>
    </w:rPr>
  </w:style>
  <w:style w:type="paragraph" w:styleId="Heading5">
    <w:name w:val="heading 5"/>
    <w:basedOn w:val="Normal"/>
    <w:next w:val="Normal"/>
    <w:link w:val="Heading5Char"/>
    <w:qFormat/>
    <w:rsid w:val="00FD1AE4"/>
    <w:pPr>
      <w:keepNext/>
      <w:numPr>
        <w:ilvl w:val="4"/>
        <w:numId w:val="12"/>
      </w:numPr>
      <w:spacing w:before="240" w:after="60"/>
      <w:outlineLvl w:val="4"/>
    </w:pPr>
    <w:rPr>
      <w:bCs/>
      <w:iCs/>
      <w:u w:val="single"/>
    </w:rPr>
  </w:style>
  <w:style w:type="paragraph" w:styleId="Heading6">
    <w:name w:val="heading 6"/>
    <w:basedOn w:val="Normal"/>
    <w:next w:val="Normal"/>
    <w:link w:val="Heading6Char"/>
    <w:unhideWhenUsed/>
    <w:qFormat/>
    <w:rsid w:val="00FE6CFA"/>
    <w:pPr>
      <w:numPr>
        <w:ilvl w:val="5"/>
        <w:numId w:val="12"/>
      </w:numPr>
      <w:spacing w:before="240" w:after="60"/>
      <w:outlineLvl w:val="5"/>
    </w:pPr>
    <w:rPr>
      <w:b/>
      <w:bCs/>
      <w:szCs w:val="22"/>
    </w:rPr>
  </w:style>
  <w:style w:type="paragraph" w:styleId="Heading7">
    <w:name w:val="heading 7"/>
    <w:basedOn w:val="Normal"/>
    <w:next w:val="Normal"/>
    <w:link w:val="Heading7Char"/>
    <w:unhideWhenUsed/>
    <w:qFormat/>
    <w:rsid w:val="00302CAD"/>
    <w:pPr>
      <w:numPr>
        <w:ilvl w:val="6"/>
        <w:numId w:val="12"/>
      </w:numPr>
      <w:spacing w:before="240" w:after="60"/>
      <w:outlineLvl w:val="6"/>
    </w:pPr>
  </w:style>
  <w:style w:type="paragraph" w:styleId="Heading8">
    <w:name w:val="heading 8"/>
    <w:basedOn w:val="Normal"/>
    <w:next w:val="Normal"/>
    <w:link w:val="Heading8Char"/>
    <w:qFormat/>
    <w:pPr>
      <w:numPr>
        <w:ilvl w:val="7"/>
        <w:numId w:val="12"/>
      </w:numPr>
      <w:spacing w:before="240" w:after="60"/>
      <w:outlineLvl w:val="7"/>
    </w:pPr>
    <w:rPr>
      <w:i/>
      <w:iCs/>
    </w:rPr>
  </w:style>
  <w:style w:type="paragraph" w:styleId="Heading9">
    <w:name w:val="heading 9"/>
    <w:basedOn w:val="Normal"/>
    <w:next w:val="Normal"/>
    <w:link w:val="Heading9Char"/>
    <w:unhideWhenUsed/>
    <w:qFormat/>
    <w:rsid w:val="00302CAD"/>
    <w:pPr>
      <w:numPr>
        <w:ilvl w:val="8"/>
        <w:numId w:val="12"/>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0F5911"/>
    <w:rPr>
      <w:rFonts w:ascii="Calibri" w:hAnsi="Calibri"/>
      <w:b/>
      <w:i/>
      <w:sz w:val="28"/>
      <w:szCs w:val="28"/>
    </w:rPr>
  </w:style>
  <w:style w:type="paragraph" w:styleId="Header">
    <w:name w:val="header"/>
    <w:basedOn w:val="Normal"/>
    <w:link w:val="HeaderChar"/>
    <w:rsid w:val="00E57A0B"/>
    <w:pPr>
      <w:tabs>
        <w:tab w:val="center" w:pos="4513"/>
        <w:tab w:val="right" w:pos="9026"/>
      </w:tabs>
      <w:spacing w:before="0" w:after="0"/>
    </w:pPr>
  </w:style>
  <w:style w:type="character" w:customStyle="1" w:styleId="HeaderChar">
    <w:name w:val="Header Char"/>
    <w:basedOn w:val="DefaultParagraphFont"/>
    <w:link w:val="Header"/>
    <w:rsid w:val="00E57A0B"/>
    <w:rPr>
      <w:rFonts w:ascii="Calibri" w:hAnsi="Calibri"/>
      <w:sz w:val="22"/>
      <w:szCs w:val="24"/>
    </w:rPr>
  </w:style>
  <w:style w:type="paragraph" w:customStyle="1" w:styleId="FootnoteText1">
    <w:name w:val="Footnote Text1"/>
    <w:basedOn w:val="Normal"/>
    <w:qFormat/>
    <w:rsid w:val="001156D4"/>
    <w:rPr>
      <w:sz w:val="20"/>
      <w:szCs w:val="20"/>
    </w:rPr>
  </w:style>
  <w:style w:type="character" w:styleId="FootnoteReference">
    <w:name w:val="footnote reference"/>
    <w:rPr>
      <w:vertAlign w:val="superscript"/>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ARMPnumberedparagraphs">
    <w:name w:val="RARMP numbered paragraphs"/>
    <w:basedOn w:val="ListParagraph"/>
    <w:link w:val="RARMPnumberedparagraphsChar"/>
    <w:qFormat/>
    <w:rsid w:val="001156D4"/>
    <w:pPr>
      <w:numPr>
        <w:numId w:val="7"/>
      </w:numPr>
      <w:tabs>
        <w:tab w:val="num" w:pos="567"/>
      </w:tabs>
      <w:ind w:left="0" w:firstLine="0"/>
    </w:pPr>
  </w:style>
  <w:style w:type="character" w:styleId="Hyperlink">
    <w:name w:val="Hyperlink"/>
    <w:basedOn w:val="DefaultParagraphFont"/>
    <w:uiPriority w:val="99"/>
    <w:rsid w:val="00104292"/>
    <w:rPr>
      <w:u w:val="single"/>
    </w:rPr>
  </w:style>
  <w:style w:type="paragraph" w:styleId="BalloonText">
    <w:name w:val="Balloon Text"/>
    <w:basedOn w:val="Normal"/>
    <w:link w:val="BalloonTextChar"/>
    <w:uiPriority w:val="99"/>
    <w:rsid w:val="00170F62"/>
    <w:pPr>
      <w:spacing w:before="0" w:after="0"/>
    </w:pPr>
    <w:rPr>
      <w:rFonts w:ascii="Tahoma" w:hAnsi="Tahoma" w:cs="Tahoma"/>
      <w:sz w:val="16"/>
      <w:szCs w:val="16"/>
    </w:rPr>
  </w:style>
  <w:style w:type="paragraph" w:customStyle="1" w:styleId="Titletext">
    <w:name w:val="Title text"/>
    <w:basedOn w:val="Normal"/>
    <w:rsid w:val="00F04DEA"/>
    <w:pPr>
      <w:spacing w:before="60" w:after="60"/>
    </w:pPr>
    <w:rPr>
      <w:szCs w:val="20"/>
    </w:rPr>
  </w:style>
  <w:style w:type="paragraph" w:styleId="TOC1">
    <w:name w:val="toc 1"/>
    <w:basedOn w:val="Normal"/>
    <w:next w:val="Normal"/>
    <w:autoRedefine/>
    <w:uiPriority w:val="39"/>
    <w:rsid w:val="005B7D35"/>
    <w:pPr>
      <w:tabs>
        <w:tab w:val="left" w:pos="1247"/>
        <w:tab w:val="right" w:leader="dot" w:pos="9639"/>
      </w:tabs>
      <w:ind w:left="1247" w:hanging="1247"/>
    </w:pPr>
    <w:rPr>
      <w:b/>
      <w:bCs/>
      <w:caps/>
      <w:noProof/>
      <w:color w:val="000000"/>
      <w:szCs w:val="20"/>
    </w:rPr>
  </w:style>
  <w:style w:type="paragraph" w:styleId="TOC2">
    <w:name w:val="toc 2"/>
    <w:basedOn w:val="Normal"/>
    <w:next w:val="Normal"/>
    <w:autoRedefine/>
    <w:uiPriority w:val="39"/>
    <w:rsid w:val="005B7D35"/>
    <w:pPr>
      <w:tabs>
        <w:tab w:val="left" w:pos="1247"/>
        <w:tab w:val="right" w:leader="dot" w:pos="9639"/>
      </w:tabs>
      <w:spacing w:before="0" w:after="0"/>
      <w:ind w:left="1332" w:hanging="1134"/>
    </w:pPr>
    <w:rPr>
      <w:smallCaps/>
      <w:noProof/>
      <w:szCs w:val="20"/>
      <w:lang w:eastAsia="en-US"/>
    </w:rPr>
  </w:style>
  <w:style w:type="paragraph" w:styleId="TOC3">
    <w:name w:val="toc 3"/>
    <w:basedOn w:val="Normal"/>
    <w:next w:val="Normal"/>
    <w:autoRedefine/>
    <w:uiPriority w:val="39"/>
    <w:rsid w:val="00C75A7A"/>
    <w:pPr>
      <w:tabs>
        <w:tab w:val="left" w:pos="1247"/>
        <w:tab w:val="right" w:leader="dot" w:pos="9639"/>
      </w:tabs>
      <w:spacing w:before="0" w:after="0"/>
      <w:ind w:left="1729" w:hanging="1247"/>
    </w:pPr>
    <w:rPr>
      <w:iCs/>
      <w:noProof/>
      <w:szCs w:val="20"/>
    </w:rPr>
  </w:style>
  <w:style w:type="character" w:styleId="CommentReference">
    <w:name w:val="annotation reference"/>
    <w:basedOn w:val="DefaultParagraphFont"/>
    <w:rsid w:val="00BD3249"/>
    <w:rPr>
      <w:sz w:val="16"/>
      <w:szCs w:val="16"/>
    </w:rPr>
  </w:style>
  <w:style w:type="character" w:customStyle="1" w:styleId="ListParagraphChar">
    <w:name w:val="List Paragraph Char"/>
    <w:basedOn w:val="DefaultParagraphFont"/>
    <w:link w:val="ListParagraph"/>
    <w:uiPriority w:val="34"/>
    <w:rsid w:val="001156D4"/>
    <w:rPr>
      <w:rFonts w:ascii="Calibri" w:hAnsi="Calibri"/>
      <w:sz w:val="22"/>
      <w:szCs w:val="24"/>
    </w:rPr>
  </w:style>
  <w:style w:type="character" w:customStyle="1" w:styleId="RARMPnumberedparagraphsChar">
    <w:name w:val="RARMP numbered paragraphs Char"/>
    <w:basedOn w:val="ListParagraphChar"/>
    <w:link w:val="RARMPnumberedparagraphs"/>
    <w:rsid w:val="001156D4"/>
    <w:rPr>
      <w:rFonts w:ascii="Calibri" w:hAnsi="Calibri"/>
      <w:sz w:val="22"/>
      <w:szCs w:val="24"/>
    </w:rPr>
  </w:style>
  <w:style w:type="paragraph" w:styleId="CommentText">
    <w:name w:val="annotation text"/>
    <w:basedOn w:val="Normal"/>
    <w:link w:val="CommentTextChar"/>
    <w:uiPriority w:val="99"/>
    <w:rsid w:val="00BD3249"/>
    <w:rPr>
      <w:sz w:val="20"/>
      <w:szCs w:val="20"/>
    </w:rPr>
  </w:style>
  <w:style w:type="character" w:customStyle="1" w:styleId="BalloonTextChar">
    <w:name w:val="Balloon Text Char"/>
    <w:basedOn w:val="DefaultParagraphFont"/>
    <w:link w:val="BalloonText"/>
    <w:uiPriority w:val="99"/>
    <w:rsid w:val="00170F62"/>
    <w:rPr>
      <w:rFonts w:ascii="Tahoma" w:hAnsi="Tahoma" w:cs="Tahoma"/>
      <w:sz w:val="16"/>
      <w:szCs w:val="16"/>
    </w:rPr>
  </w:style>
  <w:style w:type="character" w:customStyle="1" w:styleId="CommentTextChar">
    <w:name w:val="Comment Text Char"/>
    <w:basedOn w:val="DefaultParagraphFont"/>
    <w:link w:val="CommentText"/>
    <w:uiPriority w:val="99"/>
    <w:rsid w:val="00BD3249"/>
    <w:rPr>
      <w:rFonts w:ascii="Calibri" w:hAnsi="Calibri"/>
    </w:rPr>
  </w:style>
  <w:style w:type="paragraph" w:styleId="CommentSubject">
    <w:name w:val="annotation subject"/>
    <w:basedOn w:val="CommentText"/>
    <w:next w:val="CommentText"/>
    <w:link w:val="CommentSubjectChar"/>
    <w:uiPriority w:val="99"/>
    <w:rsid w:val="00BD3249"/>
    <w:rPr>
      <w:b/>
      <w:bCs/>
    </w:rPr>
  </w:style>
  <w:style w:type="character" w:customStyle="1" w:styleId="CommentSubjectChar">
    <w:name w:val="Comment Subject Char"/>
    <w:basedOn w:val="CommentTextChar"/>
    <w:link w:val="CommentSubject"/>
    <w:uiPriority w:val="99"/>
    <w:rsid w:val="00BD3249"/>
    <w:rPr>
      <w:rFonts w:ascii="Calibri" w:hAnsi="Calibri"/>
      <w:b/>
      <w:bCs/>
    </w:rPr>
  </w:style>
  <w:style w:type="paragraph" w:customStyle="1" w:styleId="BulletedRARMP">
    <w:name w:val="Bulleted RARMP"/>
    <w:basedOn w:val="Normal"/>
    <w:link w:val="BulletedRARMPCharChar"/>
    <w:rsid w:val="00A0285A"/>
    <w:pPr>
      <w:numPr>
        <w:numId w:val="1"/>
      </w:numPr>
      <w:spacing w:before="0" w:after="0"/>
    </w:pPr>
  </w:style>
  <w:style w:type="character" w:customStyle="1" w:styleId="BulletedRARMPCharChar">
    <w:name w:val="Bulleted RARMP Char Char"/>
    <w:link w:val="BulletedRARMP"/>
    <w:rsid w:val="00A0285A"/>
    <w:rPr>
      <w:rFonts w:ascii="Calibri" w:hAnsi="Calibri"/>
      <w:sz w:val="22"/>
      <w:szCs w:val="24"/>
    </w:rPr>
  </w:style>
  <w:style w:type="paragraph" w:customStyle="1" w:styleId="1RARMP">
    <w:name w:val="1 RARMP"/>
    <w:basedOn w:val="Normal"/>
    <w:uiPriority w:val="1"/>
    <w:qFormat/>
    <w:rsid w:val="00B548EC"/>
    <w:pPr>
      <w:numPr>
        <w:numId w:val="2"/>
      </w:numPr>
      <w:tabs>
        <w:tab w:val="left" w:pos="1985"/>
      </w:tabs>
      <w:outlineLvl w:val="0"/>
    </w:pPr>
    <w:rPr>
      <w:rFonts w:cs="Arial"/>
      <w:b/>
      <w:bCs/>
      <w:sz w:val="36"/>
      <w:szCs w:val="36"/>
    </w:rPr>
  </w:style>
  <w:style w:type="paragraph" w:customStyle="1" w:styleId="2RARMP">
    <w:name w:val="2 RARMP"/>
    <w:basedOn w:val="Normal"/>
    <w:autoRedefine/>
    <w:uiPriority w:val="1"/>
    <w:qFormat/>
    <w:rsid w:val="00E1104A"/>
    <w:pPr>
      <w:keepNext/>
      <w:numPr>
        <w:ilvl w:val="1"/>
        <w:numId w:val="2"/>
      </w:numPr>
      <w:spacing w:before="240"/>
      <w:outlineLvl w:val="1"/>
    </w:pPr>
    <w:rPr>
      <w:rFonts w:cs="Arial"/>
      <w:b/>
      <w:bCs/>
      <w:iCs/>
      <w:sz w:val="28"/>
      <w:szCs w:val="28"/>
    </w:rPr>
  </w:style>
  <w:style w:type="paragraph" w:customStyle="1" w:styleId="3RARMP">
    <w:name w:val="3 RARMP"/>
    <w:basedOn w:val="Normal"/>
    <w:uiPriority w:val="1"/>
    <w:qFormat/>
    <w:rsid w:val="008F72B5"/>
    <w:pPr>
      <w:keepNext/>
      <w:numPr>
        <w:ilvl w:val="2"/>
        <w:numId w:val="2"/>
      </w:numPr>
      <w:outlineLvl w:val="2"/>
    </w:pPr>
    <w:rPr>
      <w:rFonts w:cs="Arial"/>
      <w:b/>
      <w:bCs/>
      <w:sz w:val="24"/>
    </w:rPr>
  </w:style>
  <w:style w:type="paragraph" w:customStyle="1" w:styleId="4RARMP">
    <w:name w:val="4 RARMP"/>
    <w:basedOn w:val="Normal"/>
    <w:link w:val="4RARMPChar"/>
    <w:uiPriority w:val="1"/>
    <w:qFormat/>
    <w:rsid w:val="000B570C"/>
    <w:pPr>
      <w:keepNext/>
      <w:keepLines/>
      <w:numPr>
        <w:ilvl w:val="3"/>
        <w:numId w:val="2"/>
      </w:numPr>
      <w:tabs>
        <w:tab w:val="left" w:pos="1134"/>
      </w:tabs>
      <w:outlineLvl w:val="3"/>
    </w:pPr>
    <w:rPr>
      <w:rFonts w:asciiTheme="minorHAnsi" w:hAnsiTheme="minorHAnsi" w:cs="Arial"/>
      <w:b/>
      <w:bCs/>
      <w:i/>
      <w:iCs/>
      <w:szCs w:val="22"/>
    </w:rPr>
  </w:style>
  <w:style w:type="paragraph" w:styleId="ListParagraph">
    <w:name w:val="List Paragraph"/>
    <w:basedOn w:val="Normal"/>
    <w:link w:val="ListParagraphChar"/>
    <w:uiPriority w:val="34"/>
    <w:qFormat/>
    <w:rsid w:val="00E3712B"/>
    <w:pPr>
      <w:ind w:left="720"/>
    </w:pPr>
  </w:style>
  <w:style w:type="character" w:customStyle="1" w:styleId="4RARMPChar">
    <w:name w:val="4 RARMP Char"/>
    <w:link w:val="4RARMP"/>
    <w:uiPriority w:val="1"/>
    <w:rsid w:val="000B570C"/>
    <w:rPr>
      <w:rFonts w:asciiTheme="minorHAnsi" w:hAnsiTheme="minorHAnsi" w:cs="Arial"/>
      <w:b/>
      <w:bCs/>
      <w:i/>
      <w:iCs/>
      <w:sz w:val="22"/>
      <w:szCs w:val="22"/>
    </w:rPr>
  </w:style>
  <w:style w:type="character" w:customStyle="1" w:styleId="Heading6Char">
    <w:name w:val="Heading 6 Char"/>
    <w:link w:val="Heading6"/>
    <w:rsid w:val="00FE6CFA"/>
    <w:rPr>
      <w:rFonts w:ascii="Calibri" w:hAnsi="Calibri"/>
      <w:b/>
      <w:bCs/>
      <w:sz w:val="22"/>
      <w:szCs w:val="22"/>
    </w:rPr>
  </w:style>
  <w:style w:type="paragraph" w:styleId="Revision">
    <w:name w:val="Revision"/>
    <w:hidden/>
    <w:uiPriority w:val="99"/>
    <w:semiHidden/>
    <w:rsid w:val="00B81960"/>
    <w:rPr>
      <w:sz w:val="24"/>
      <w:szCs w:val="24"/>
    </w:rPr>
  </w:style>
  <w:style w:type="character" w:customStyle="1" w:styleId="Heading7Char">
    <w:name w:val="Heading 7 Char"/>
    <w:link w:val="Heading7"/>
    <w:rsid w:val="00302CAD"/>
    <w:rPr>
      <w:rFonts w:ascii="Calibri" w:hAnsi="Calibri"/>
      <w:sz w:val="22"/>
      <w:szCs w:val="24"/>
    </w:rPr>
  </w:style>
  <w:style w:type="character" w:customStyle="1" w:styleId="Heading9Char">
    <w:name w:val="Heading 9 Char"/>
    <w:link w:val="Heading9"/>
    <w:rsid w:val="00302CAD"/>
    <w:rPr>
      <w:rFonts w:ascii="Arial" w:hAnsi="Arial" w:cs="Arial"/>
      <w:sz w:val="22"/>
      <w:szCs w:val="22"/>
    </w:rPr>
  </w:style>
  <w:style w:type="paragraph" w:styleId="TOCHeading">
    <w:name w:val="TOC Heading"/>
    <w:basedOn w:val="Heading1"/>
    <w:next w:val="Normal"/>
    <w:uiPriority w:val="39"/>
    <w:semiHidden/>
    <w:unhideWhenUsed/>
    <w:qFormat/>
    <w:rsid w:val="00904AF1"/>
    <w:pPr>
      <w:keepLines/>
      <w:tabs>
        <w:tab w:val="clear" w:pos="2268"/>
      </w:tabs>
      <w:spacing w:before="480" w:after="0" w:line="276" w:lineRule="auto"/>
      <w:ind w:left="0" w:firstLine="0"/>
      <w:outlineLvl w:val="9"/>
    </w:pPr>
    <w:rPr>
      <w:rFonts w:asciiTheme="majorHAnsi" w:eastAsiaTheme="majorEastAsia" w:hAnsiTheme="majorHAnsi" w:cstheme="majorBidi"/>
      <w:bCs/>
      <w:snapToGrid/>
      <w:color w:val="365F91" w:themeColor="accent1" w:themeShade="BF"/>
      <w:sz w:val="28"/>
      <w:szCs w:val="28"/>
      <w:lang w:val="en-US" w:eastAsia="ja-JP"/>
    </w:rPr>
  </w:style>
  <w:style w:type="numbering" w:customStyle="1" w:styleId="tablebulletsRARMP">
    <w:name w:val="table bullets RARMP"/>
    <w:basedOn w:val="NoList"/>
    <w:rsid w:val="00A90197"/>
    <w:pPr>
      <w:numPr>
        <w:numId w:val="4"/>
      </w:numPr>
    </w:pPr>
  </w:style>
  <w:style w:type="paragraph" w:customStyle="1" w:styleId="5RARMP">
    <w:name w:val="5 RARMP"/>
    <w:basedOn w:val="4RARMP"/>
    <w:qFormat/>
    <w:rsid w:val="00535EE4"/>
    <w:pPr>
      <w:numPr>
        <w:ilvl w:val="0"/>
        <w:numId w:val="0"/>
      </w:numPr>
    </w:pPr>
    <w:rPr>
      <w:i w:val="0"/>
    </w:rPr>
  </w:style>
  <w:style w:type="paragraph" w:customStyle="1" w:styleId="Bulletlevel2">
    <w:name w:val="Bullet level 2"/>
    <w:basedOn w:val="Normal"/>
    <w:rsid w:val="00686ACA"/>
    <w:pPr>
      <w:numPr>
        <w:numId w:val="5"/>
      </w:numPr>
      <w:spacing w:line="280" w:lineRule="atLeast"/>
    </w:pPr>
    <w:rPr>
      <w:szCs w:val="20"/>
      <w:lang w:val="en-US" w:eastAsia="en-US"/>
    </w:rPr>
  </w:style>
  <w:style w:type="paragraph" w:customStyle="1" w:styleId="TableNotes">
    <w:name w:val="Table Notes"/>
    <w:basedOn w:val="Normal"/>
    <w:rsid w:val="00A9660D"/>
    <w:pPr>
      <w:spacing w:before="60" w:after="60"/>
    </w:pPr>
    <w:rPr>
      <w:sz w:val="20"/>
      <w:lang w:eastAsia="en-US"/>
    </w:rPr>
  </w:style>
  <w:style w:type="character" w:styleId="FollowedHyperlink">
    <w:name w:val="FollowedHyperlink"/>
    <w:basedOn w:val="DefaultParagraphFont"/>
    <w:rsid w:val="00011A71"/>
    <w:rPr>
      <w:color w:val="800080" w:themeColor="followedHyperlink"/>
      <w:u w:val="single"/>
    </w:rPr>
  </w:style>
  <w:style w:type="paragraph" w:customStyle="1" w:styleId="1Para">
    <w:name w:val="1 Para"/>
    <w:basedOn w:val="Normal"/>
    <w:link w:val="1ParaChar"/>
    <w:rsid w:val="00EB2A0D"/>
    <w:pPr>
      <w:numPr>
        <w:numId w:val="11"/>
      </w:numPr>
      <w:tabs>
        <w:tab w:val="left" w:pos="540"/>
      </w:tabs>
    </w:pPr>
    <w:rPr>
      <w:rFonts w:ascii="Times New Roman" w:hAnsi="Times New Roman"/>
      <w:sz w:val="24"/>
    </w:rPr>
  </w:style>
  <w:style w:type="character" w:customStyle="1" w:styleId="1ParaChar">
    <w:name w:val="1 Para Char"/>
    <w:basedOn w:val="DefaultParagraphFont"/>
    <w:link w:val="1Para"/>
    <w:rsid w:val="00EB2A0D"/>
    <w:rPr>
      <w:sz w:val="24"/>
      <w:szCs w:val="24"/>
    </w:rPr>
  </w:style>
  <w:style w:type="paragraph" w:customStyle="1" w:styleId="Para0">
    <w:name w:val="Para"/>
    <w:basedOn w:val="Normal"/>
    <w:link w:val="ParaCharChar"/>
    <w:autoRedefine/>
    <w:rsid w:val="00F2637B"/>
    <w:pPr>
      <w:widowControl w:val="0"/>
      <w:spacing w:before="60" w:after="100"/>
    </w:pPr>
    <w:rPr>
      <w:rFonts w:asciiTheme="minorHAnsi" w:hAnsiTheme="minorHAnsi"/>
      <w:szCs w:val="22"/>
    </w:rPr>
  </w:style>
  <w:style w:type="paragraph" w:styleId="NormalWeb">
    <w:name w:val="Normal (Web)"/>
    <w:basedOn w:val="Normal"/>
    <w:link w:val="NormalWebChar"/>
    <w:uiPriority w:val="99"/>
    <w:unhideWhenUsed/>
    <w:rsid w:val="00A2232A"/>
    <w:pPr>
      <w:spacing w:before="100" w:beforeAutospacing="1" w:after="100" w:afterAutospacing="1"/>
    </w:pPr>
    <w:rPr>
      <w:rFonts w:ascii="Times New Roman" w:hAnsi="Times New Roman"/>
      <w:sz w:val="24"/>
    </w:rPr>
  </w:style>
  <w:style w:type="paragraph" w:styleId="Footer">
    <w:name w:val="footer"/>
    <w:basedOn w:val="Normal"/>
    <w:link w:val="FooterChar"/>
    <w:rsid w:val="00AE02D0"/>
    <w:pPr>
      <w:tabs>
        <w:tab w:val="center" w:pos="4513"/>
        <w:tab w:val="right" w:pos="9026"/>
      </w:tabs>
      <w:spacing w:before="0" w:after="0"/>
    </w:pPr>
  </w:style>
  <w:style w:type="character" w:customStyle="1" w:styleId="FooterChar">
    <w:name w:val="Footer Char"/>
    <w:basedOn w:val="DefaultParagraphFont"/>
    <w:link w:val="Footer"/>
    <w:rsid w:val="00AE02D0"/>
    <w:rPr>
      <w:rFonts w:ascii="Calibri" w:hAnsi="Calibri"/>
      <w:sz w:val="22"/>
      <w:szCs w:val="24"/>
    </w:rPr>
  </w:style>
  <w:style w:type="paragraph" w:styleId="FootnoteText">
    <w:name w:val="footnote text"/>
    <w:basedOn w:val="Normal"/>
    <w:link w:val="FootnoteTextChar"/>
    <w:rsid w:val="00DC7F29"/>
    <w:pPr>
      <w:spacing w:before="0" w:after="0"/>
    </w:pPr>
    <w:rPr>
      <w:sz w:val="20"/>
      <w:szCs w:val="20"/>
    </w:rPr>
  </w:style>
  <w:style w:type="character" w:customStyle="1" w:styleId="FootnoteTextChar">
    <w:name w:val="Footnote Text Char"/>
    <w:basedOn w:val="DefaultParagraphFont"/>
    <w:link w:val="FootnoteText"/>
    <w:rsid w:val="00DC7F29"/>
    <w:rPr>
      <w:rFonts w:ascii="Calibri" w:hAnsi="Calibri"/>
    </w:rPr>
  </w:style>
  <w:style w:type="paragraph" w:styleId="PlainText">
    <w:name w:val="Plain Text"/>
    <w:basedOn w:val="Normal"/>
    <w:link w:val="PlainTextChar"/>
    <w:uiPriority w:val="99"/>
    <w:unhideWhenUsed/>
    <w:rsid w:val="00C209CB"/>
    <w:pPr>
      <w:spacing w:before="0" w:after="0"/>
    </w:pPr>
    <w:rPr>
      <w:rFonts w:ascii="Arial" w:eastAsiaTheme="minorHAnsi" w:hAnsi="Arial" w:cs="Consolas"/>
      <w:sz w:val="18"/>
      <w:szCs w:val="21"/>
    </w:rPr>
  </w:style>
  <w:style w:type="character" w:customStyle="1" w:styleId="PlainTextChar">
    <w:name w:val="Plain Text Char"/>
    <w:basedOn w:val="DefaultParagraphFont"/>
    <w:link w:val="PlainText"/>
    <w:uiPriority w:val="99"/>
    <w:rsid w:val="00C209CB"/>
    <w:rPr>
      <w:rFonts w:ascii="Arial" w:eastAsiaTheme="minorHAnsi" w:hAnsi="Arial" w:cs="Consolas"/>
      <w:sz w:val="18"/>
      <w:szCs w:val="21"/>
    </w:rPr>
  </w:style>
  <w:style w:type="paragraph" w:customStyle="1" w:styleId="Caption-Table">
    <w:name w:val="Caption - Table"/>
    <w:next w:val="Normal"/>
    <w:qFormat/>
    <w:rsid w:val="00834E04"/>
    <w:pPr>
      <w:spacing w:before="240" w:after="60"/>
    </w:pPr>
    <w:rPr>
      <w:rFonts w:ascii="Calibri" w:hAnsi="Calibri"/>
      <w:b/>
      <w:bCs/>
      <w:noProof/>
      <w:sz w:val="22"/>
    </w:rPr>
  </w:style>
  <w:style w:type="paragraph" w:customStyle="1" w:styleId="Caption-Figure">
    <w:name w:val="Caption - Figure"/>
    <w:next w:val="Normal"/>
    <w:qFormat/>
    <w:rsid w:val="006F72AC"/>
    <w:pPr>
      <w:spacing w:after="240"/>
    </w:pPr>
    <w:rPr>
      <w:rFonts w:ascii="Calibri" w:hAnsi="Calibri"/>
      <w:bCs/>
      <w:i/>
      <w:color w:val="1F497D" w:themeColor="text2"/>
      <w:sz w:val="22"/>
      <w:szCs w:val="18"/>
    </w:rPr>
  </w:style>
  <w:style w:type="paragraph" w:customStyle="1" w:styleId="6RARMP">
    <w:name w:val="6 RARMP"/>
    <w:basedOn w:val="5RARMP"/>
    <w:qFormat/>
    <w:rsid w:val="00602C38"/>
    <w:rPr>
      <w:b w:val="0"/>
      <w:i/>
      <w:u w:val="single"/>
    </w:rPr>
  </w:style>
  <w:style w:type="paragraph" w:customStyle="1" w:styleId="TOC-references">
    <w:name w:val="TOC - references"/>
    <w:basedOn w:val="TOC1"/>
    <w:qFormat/>
    <w:rsid w:val="005B7D35"/>
    <w:pPr>
      <w:tabs>
        <w:tab w:val="clear" w:pos="1247"/>
      </w:tabs>
      <w:ind w:left="1134" w:hanging="1134"/>
    </w:pPr>
  </w:style>
  <w:style w:type="paragraph" w:customStyle="1" w:styleId="EndNoteBibliographyTitle">
    <w:name w:val="EndNote Bibliography Title"/>
    <w:basedOn w:val="Normal"/>
    <w:link w:val="EndNoteBibliographyTitleChar"/>
    <w:rsid w:val="00200314"/>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200314"/>
    <w:rPr>
      <w:rFonts w:ascii="Calibri" w:hAnsi="Calibri" w:cs="Calibri"/>
      <w:noProof/>
      <w:sz w:val="22"/>
      <w:szCs w:val="24"/>
    </w:rPr>
  </w:style>
  <w:style w:type="paragraph" w:customStyle="1" w:styleId="EndNoteBibliography">
    <w:name w:val="EndNote Bibliography"/>
    <w:basedOn w:val="Normal"/>
    <w:link w:val="EndNoteBibliographyChar"/>
    <w:rsid w:val="00200314"/>
    <w:rPr>
      <w:rFonts w:cs="Calibri"/>
      <w:noProof/>
    </w:rPr>
  </w:style>
  <w:style w:type="character" w:customStyle="1" w:styleId="EndNoteBibliographyChar">
    <w:name w:val="EndNote Bibliography Char"/>
    <w:basedOn w:val="DefaultParagraphFont"/>
    <w:link w:val="EndNoteBibliography"/>
    <w:rsid w:val="00200314"/>
    <w:rPr>
      <w:rFonts w:ascii="Calibri" w:hAnsi="Calibri" w:cs="Calibri"/>
      <w:noProof/>
      <w:sz w:val="22"/>
      <w:szCs w:val="24"/>
    </w:rPr>
  </w:style>
  <w:style w:type="paragraph" w:customStyle="1" w:styleId="RIGHTLIST">
    <w:name w:val="RIGHTLIST"/>
    <w:basedOn w:val="Normal"/>
    <w:link w:val="RIGHTLISTChar"/>
    <w:rsid w:val="0060653F"/>
    <w:pPr>
      <w:keepNext/>
      <w:tabs>
        <w:tab w:val="right" w:leader="dot" w:pos="9356"/>
      </w:tabs>
      <w:spacing w:before="80" w:after="40"/>
    </w:pPr>
    <w:rPr>
      <w:rFonts w:ascii="Times New Roman" w:hAnsi="Times New Roman"/>
      <w:szCs w:val="22"/>
    </w:rPr>
  </w:style>
  <w:style w:type="character" w:customStyle="1" w:styleId="RIGHTLISTChar">
    <w:name w:val="RIGHTLIST Char"/>
    <w:basedOn w:val="DefaultParagraphFont"/>
    <w:link w:val="RIGHTLIST"/>
    <w:rsid w:val="0060653F"/>
    <w:rPr>
      <w:sz w:val="22"/>
      <w:szCs w:val="22"/>
    </w:rPr>
  </w:style>
  <w:style w:type="paragraph" w:customStyle="1" w:styleId="TableTextRARMP">
    <w:name w:val="Table Text RARMP"/>
    <w:basedOn w:val="Normal"/>
    <w:qFormat/>
    <w:locked/>
    <w:rsid w:val="00C536CF"/>
    <w:pPr>
      <w:spacing w:before="0" w:after="0"/>
    </w:pPr>
    <w:rPr>
      <w:sz w:val="20"/>
      <w:lang w:eastAsia="en-US"/>
    </w:rPr>
  </w:style>
  <w:style w:type="character" w:customStyle="1" w:styleId="1ParaCharChar">
    <w:name w:val="1 Para Char Char"/>
    <w:locked/>
    <w:rsid w:val="008449CE"/>
    <w:rPr>
      <w:rFonts w:ascii="Calibri" w:hAnsi="Calibri"/>
      <w:sz w:val="22"/>
      <w:szCs w:val="24"/>
    </w:rPr>
  </w:style>
  <w:style w:type="paragraph" w:customStyle="1" w:styleId="Default">
    <w:name w:val="Default"/>
    <w:rsid w:val="007B2B3F"/>
    <w:pPr>
      <w:autoSpaceDE w:val="0"/>
      <w:autoSpaceDN w:val="0"/>
      <w:adjustRightInd w:val="0"/>
    </w:pPr>
    <w:rPr>
      <w:color w:val="000000"/>
      <w:sz w:val="24"/>
      <w:szCs w:val="24"/>
    </w:rPr>
  </w:style>
  <w:style w:type="character" w:customStyle="1" w:styleId="BulletedRARMPChar">
    <w:name w:val="Bulleted RARMP Char"/>
    <w:rsid w:val="00B74BBE"/>
    <w:rPr>
      <w:sz w:val="24"/>
      <w:szCs w:val="24"/>
    </w:rPr>
  </w:style>
  <w:style w:type="paragraph" w:customStyle="1" w:styleId="Paranonumbers">
    <w:name w:val="Para no numbers"/>
    <w:basedOn w:val="Normal"/>
    <w:link w:val="ParanonumbersChar"/>
    <w:qFormat/>
    <w:rsid w:val="00CF08D7"/>
    <w:rPr>
      <w:rFonts w:ascii="Times New Roman" w:eastAsiaTheme="minorEastAsia" w:hAnsi="Times New Roman"/>
      <w:sz w:val="24"/>
    </w:rPr>
  </w:style>
  <w:style w:type="character" w:customStyle="1" w:styleId="ParanonumbersChar">
    <w:name w:val="Para no numbers Char"/>
    <w:link w:val="Paranonumbers"/>
    <w:locked/>
    <w:rsid w:val="00CF08D7"/>
    <w:rPr>
      <w:rFonts w:eastAsiaTheme="minorEastAsia"/>
      <w:sz w:val="24"/>
      <w:szCs w:val="24"/>
    </w:rPr>
  </w:style>
  <w:style w:type="paragraph" w:customStyle="1" w:styleId="LEFTLIST">
    <w:name w:val="LEFTLIST"/>
    <w:basedOn w:val="Heading1"/>
    <w:rsid w:val="007A29DB"/>
    <w:pPr>
      <w:tabs>
        <w:tab w:val="clear" w:pos="2268"/>
        <w:tab w:val="right" w:leader="dot" w:pos="9356"/>
      </w:tabs>
      <w:spacing w:before="80" w:after="40"/>
      <w:ind w:left="0" w:firstLine="0"/>
      <w:jc w:val="left"/>
      <w:outlineLvl w:val="9"/>
    </w:pPr>
    <w:rPr>
      <w:rFonts w:ascii="Arial Narrow" w:hAnsi="Arial Narrow" w:cs="Arial Narrow"/>
      <w:bCs/>
      <w:snapToGrid/>
      <w:sz w:val="22"/>
      <w:szCs w:val="22"/>
      <w:lang w:eastAsia="en-AU"/>
    </w:rPr>
  </w:style>
  <w:style w:type="character" w:customStyle="1" w:styleId="ParaCharChar">
    <w:name w:val="Para Char Char"/>
    <w:basedOn w:val="DefaultParagraphFont"/>
    <w:link w:val="Para0"/>
    <w:locked/>
    <w:rsid w:val="00F2637B"/>
    <w:rPr>
      <w:rFonts w:asciiTheme="minorHAnsi" w:hAnsiTheme="minorHAnsi"/>
      <w:sz w:val="22"/>
      <w:szCs w:val="22"/>
    </w:rPr>
  </w:style>
  <w:style w:type="paragraph" w:customStyle="1" w:styleId="-">
    <w:name w:val=":-)"/>
    <w:basedOn w:val="Normal"/>
    <w:link w:val="-Char"/>
    <w:qFormat/>
    <w:rsid w:val="00AC5442"/>
    <w:pPr>
      <w:tabs>
        <w:tab w:val="left" w:pos="567"/>
        <w:tab w:val="num" w:pos="1494"/>
      </w:tabs>
      <w:ind w:right="-28"/>
    </w:pPr>
  </w:style>
  <w:style w:type="character" w:customStyle="1" w:styleId="-Char">
    <w:name w:val=":-) Char"/>
    <w:basedOn w:val="DefaultParagraphFont"/>
    <w:link w:val="-"/>
    <w:rsid w:val="00AC5442"/>
    <w:rPr>
      <w:rFonts w:ascii="Calibri" w:hAnsi="Calibri"/>
      <w:sz w:val="22"/>
      <w:szCs w:val="24"/>
    </w:rPr>
  </w:style>
  <w:style w:type="character" w:customStyle="1" w:styleId="Heading4Char1">
    <w:name w:val="Heading 4 Char1"/>
    <w:link w:val="Heading4"/>
    <w:rsid w:val="00A63D42"/>
    <w:rPr>
      <w:rFonts w:ascii="Arial (W1)" w:hAnsi="Arial (W1)"/>
      <w:b/>
      <w:i/>
      <w:sz w:val="22"/>
      <w:szCs w:val="22"/>
    </w:rPr>
  </w:style>
  <w:style w:type="character" w:customStyle="1" w:styleId="Heading5Char">
    <w:name w:val="Heading 5 Char"/>
    <w:link w:val="Heading5"/>
    <w:rsid w:val="00A63D42"/>
    <w:rPr>
      <w:rFonts w:ascii="Calibri" w:hAnsi="Calibri"/>
      <w:bCs/>
      <w:iCs/>
      <w:sz w:val="22"/>
      <w:szCs w:val="24"/>
      <w:u w:val="single"/>
    </w:rPr>
  </w:style>
  <w:style w:type="paragraph" w:customStyle="1" w:styleId="Events">
    <w:name w:val="Events"/>
    <w:basedOn w:val="Heading4"/>
    <w:link w:val="EventsCharChar"/>
    <w:rsid w:val="00A63D42"/>
    <w:pPr>
      <w:keepLines/>
      <w:numPr>
        <w:ilvl w:val="0"/>
        <w:numId w:val="0"/>
      </w:numPr>
      <w:tabs>
        <w:tab w:val="clear" w:pos="851"/>
        <w:tab w:val="num" w:pos="1843"/>
      </w:tabs>
      <w:ind w:left="1842" w:hanging="1814"/>
    </w:pPr>
    <w:rPr>
      <w:rFonts w:ascii="Arial" w:eastAsiaTheme="minorEastAsia" w:hAnsi="Arial" w:cs="Arial"/>
      <w:bCs/>
      <w:iCs/>
      <w:color w:val="000000"/>
    </w:rPr>
  </w:style>
  <w:style w:type="character" w:customStyle="1" w:styleId="EventsCharChar">
    <w:name w:val="Events Char Char"/>
    <w:link w:val="Events"/>
    <w:rsid w:val="00A63D42"/>
    <w:rPr>
      <w:rFonts w:ascii="Arial" w:eastAsiaTheme="minorEastAsia" w:hAnsi="Arial" w:cs="Arial"/>
      <w:b/>
      <w:bCs/>
      <w:i/>
      <w:iCs/>
      <w:color w:val="000000"/>
      <w:sz w:val="22"/>
      <w:szCs w:val="22"/>
    </w:rPr>
  </w:style>
  <w:style w:type="paragraph" w:customStyle="1" w:styleId="RARMP">
    <w:name w:val="RARMP"/>
    <w:basedOn w:val="Heading1"/>
    <w:next w:val="Normal"/>
    <w:autoRedefine/>
    <w:rsid w:val="00A63D42"/>
    <w:pPr>
      <w:numPr>
        <w:numId w:val="13"/>
      </w:numPr>
      <w:spacing w:after="120"/>
    </w:pPr>
    <w:rPr>
      <w:rFonts w:ascii="Arial Bold" w:eastAsiaTheme="minorEastAsia" w:hAnsi="Arial Bold" w:cs="Arial (W1)"/>
      <w:snapToGrid/>
      <w:kern w:val="32"/>
      <w:lang w:eastAsia="en-AU"/>
    </w:rPr>
  </w:style>
  <w:style w:type="paragraph" w:styleId="TOC4">
    <w:name w:val="toc 4"/>
    <w:basedOn w:val="Normal"/>
    <w:next w:val="Normal"/>
    <w:autoRedefine/>
    <w:uiPriority w:val="39"/>
    <w:rsid w:val="00A63D42"/>
    <w:pPr>
      <w:spacing w:before="0" w:after="0"/>
      <w:ind w:left="720"/>
    </w:pPr>
    <w:rPr>
      <w:rFonts w:ascii="Times New Roman" w:eastAsiaTheme="minorEastAsia" w:hAnsi="Times New Roman"/>
      <w:sz w:val="18"/>
      <w:szCs w:val="18"/>
    </w:rPr>
  </w:style>
  <w:style w:type="paragraph" w:styleId="TOC5">
    <w:name w:val="toc 5"/>
    <w:basedOn w:val="Normal"/>
    <w:next w:val="Normal"/>
    <w:autoRedefine/>
    <w:uiPriority w:val="39"/>
    <w:rsid w:val="00A63D42"/>
    <w:pPr>
      <w:spacing w:before="0" w:after="0"/>
      <w:ind w:left="960"/>
    </w:pPr>
    <w:rPr>
      <w:rFonts w:ascii="Times New Roman" w:eastAsiaTheme="minorEastAsia" w:hAnsi="Times New Roman"/>
      <w:sz w:val="18"/>
      <w:szCs w:val="18"/>
    </w:rPr>
  </w:style>
  <w:style w:type="paragraph" w:styleId="TOC6">
    <w:name w:val="toc 6"/>
    <w:basedOn w:val="Normal"/>
    <w:next w:val="Normal"/>
    <w:autoRedefine/>
    <w:uiPriority w:val="39"/>
    <w:rsid w:val="00A63D42"/>
    <w:pPr>
      <w:spacing w:before="0" w:after="0"/>
      <w:ind w:left="1200"/>
    </w:pPr>
    <w:rPr>
      <w:rFonts w:ascii="Times New Roman" w:eastAsiaTheme="minorEastAsia" w:hAnsi="Times New Roman"/>
      <w:sz w:val="18"/>
      <w:szCs w:val="18"/>
    </w:rPr>
  </w:style>
  <w:style w:type="paragraph" w:styleId="TOC7">
    <w:name w:val="toc 7"/>
    <w:basedOn w:val="Normal"/>
    <w:next w:val="Normal"/>
    <w:autoRedefine/>
    <w:uiPriority w:val="39"/>
    <w:rsid w:val="00A63D42"/>
    <w:pPr>
      <w:spacing w:before="0" w:after="0"/>
      <w:ind w:left="1440"/>
    </w:pPr>
    <w:rPr>
      <w:rFonts w:ascii="Times New Roman" w:eastAsiaTheme="minorEastAsia" w:hAnsi="Times New Roman"/>
      <w:sz w:val="18"/>
      <w:szCs w:val="18"/>
    </w:rPr>
  </w:style>
  <w:style w:type="paragraph" w:styleId="TOC8">
    <w:name w:val="toc 8"/>
    <w:basedOn w:val="Normal"/>
    <w:next w:val="Normal"/>
    <w:autoRedefine/>
    <w:uiPriority w:val="39"/>
    <w:rsid w:val="00A63D42"/>
    <w:pPr>
      <w:spacing w:before="0" w:after="0"/>
      <w:ind w:left="1680"/>
    </w:pPr>
    <w:rPr>
      <w:rFonts w:ascii="Times New Roman" w:eastAsiaTheme="minorEastAsia" w:hAnsi="Times New Roman"/>
      <w:sz w:val="18"/>
      <w:szCs w:val="18"/>
    </w:rPr>
  </w:style>
  <w:style w:type="paragraph" w:styleId="TOC9">
    <w:name w:val="toc 9"/>
    <w:basedOn w:val="Normal"/>
    <w:next w:val="Normal"/>
    <w:autoRedefine/>
    <w:uiPriority w:val="39"/>
    <w:rsid w:val="00A63D42"/>
    <w:pPr>
      <w:spacing w:before="0" w:after="0"/>
      <w:ind w:left="1920"/>
    </w:pPr>
    <w:rPr>
      <w:rFonts w:ascii="Times New Roman" w:eastAsiaTheme="minorEastAsia" w:hAnsi="Times New Roman"/>
      <w:sz w:val="18"/>
      <w:szCs w:val="18"/>
    </w:rPr>
  </w:style>
  <w:style w:type="paragraph" w:styleId="DocumentMap">
    <w:name w:val="Document Map"/>
    <w:basedOn w:val="Normal"/>
    <w:link w:val="DocumentMapChar"/>
    <w:semiHidden/>
    <w:rsid w:val="00A63D42"/>
    <w:pPr>
      <w:shd w:val="clear" w:color="auto" w:fill="000080"/>
      <w:spacing w:before="0" w:after="0"/>
    </w:pPr>
    <w:rPr>
      <w:rFonts w:ascii="Tahoma" w:eastAsiaTheme="minorEastAsia" w:hAnsi="Tahoma" w:cs="Tahoma"/>
      <w:sz w:val="20"/>
      <w:szCs w:val="20"/>
    </w:rPr>
  </w:style>
  <w:style w:type="character" w:customStyle="1" w:styleId="DocumentMapChar">
    <w:name w:val="Document Map Char"/>
    <w:basedOn w:val="DefaultParagraphFont"/>
    <w:link w:val="DocumentMap"/>
    <w:semiHidden/>
    <w:rsid w:val="00A63D42"/>
    <w:rPr>
      <w:rFonts w:ascii="Tahoma" w:eastAsiaTheme="minorEastAsia" w:hAnsi="Tahoma" w:cs="Tahoma"/>
      <w:shd w:val="clear" w:color="auto" w:fill="000080"/>
    </w:rPr>
  </w:style>
  <w:style w:type="paragraph" w:customStyle="1" w:styleId="figure">
    <w:name w:val="figure"/>
    <w:basedOn w:val="Caption-Figure"/>
    <w:next w:val="Normal"/>
    <w:link w:val="figureChar"/>
    <w:qFormat/>
    <w:rsid w:val="00340E83"/>
  </w:style>
  <w:style w:type="paragraph" w:customStyle="1" w:styleId="table">
    <w:name w:val="table"/>
    <w:basedOn w:val="figure"/>
    <w:link w:val="tableChar"/>
    <w:autoRedefine/>
    <w:qFormat/>
    <w:rsid w:val="00BA38A0"/>
    <w:pPr>
      <w:numPr>
        <w:numId w:val="20"/>
      </w:numPr>
      <w:tabs>
        <w:tab w:val="clear" w:pos="720"/>
        <w:tab w:val="num" w:pos="851"/>
      </w:tabs>
      <w:spacing w:before="240"/>
      <w:ind w:left="851" w:hanging="851"/>
    </w:pPr>
    <w:rPr>
      <w:rFonts w:ascii="Arial" w:hAnsi="Arial" w:cs="Arial"/>
      <w:b/>
      <w:bCs w:val="0"/>
      <w:i w:val="0"/>
      <w:color w:val="auto"/>
      <w:szCs w:val="20"/>
    </w:rPr>
  </w:style>
  <w:style w:type="paragraph" w:customStyle="1" w:styleId="tablebullets">
    <w:name w:val="table bullets"/>
    <w:basedOn w:val="Normal"/>
    <w:link w:val="tablebulletsChar"/>
    <w:qFormat/>
    <w:rsid w:val="00A63D42"/>
    <w:pPr>
      <w:numPr>
        <w:numId w:val="17"/>
      </w:numPr>
      <w:spacing w:before="0" w:after="60"/>
    </w:pPr>
    <w:rPr>
      <w:rFonts w:ascii="Arial Narrow" w:eastAsiaTheme="minorEastAsia" w:hAnsi="Arial Narrow" w:cs="Arial"/>
      <w:sz w:val="20"/>
      <w:szCs w:val="20"/>
    </w:rPr>
  </w:style>
  <w:style w:type="paragraph" w:customStyle="1" w:styleId="BlockTextPlain">
    <w:name w:val="Block Text Plain"/>
    <w:basedOn w:val="Normal"/>
    <w:semiHidden/>
    <w:rsid w:val="00A63D42"/>
    <w:rPr>
      <w:rFonts w:ascii="Times New Roman" w:eastAsiaTheme="minorEastAsia" w:hAnsi="Times New Roman"/>
      <w:sz w:val="24"/>
      <w:lang w:eastAsia="en-US"/>
    </w:rPr>
  </w:style>
  <w:style w:type="character" w:customStyle="1" w:styleId="tableChar">
    <w:name w:val="table Char"/>
    <w:link w:val="table"/>
    <w:rsid w:val="00BA38A0"/>
    <w:rPr>
      <w:rFonts w:ascii="Arial" w:hAnsi="Arial" w:cs="Arial"/>
      <w:b/>
      <w:sz w:val="22"/>
    </w:rPr>
  </w:style>
  <w:style w:type="paragraph" w:customStyle="1" w:styleId="1">
    <w:name w:val="1"/>
    <w:basedOn w:val="Normal"/>
    <w:semiHidden/>
    <w:rsid w:val="00A63D42"/>
    <w:pPr>
      <w:spacing w:before="0" w:after="0"/>
    </w:pPr>
    <w:rPr>
      <w:rFonts w:ascii="Arial" w:eastAsiaTheme="minorEastAsia" w:hAnsi="Arial" w:cs="Arial"/>
      <w:szCs w:val="22"/>
      <w:lang w:eastAsia="en-US"/>
    </w:rPr>
  </w:style>
  <w:style w:type="paragraph" w:customStyle="1" w:styleId="Tabletext">
    <w:name w:val="Table text"/>
    <w:basedOn w:val="Normal"/>
    <w:rsid w:val="00A63D42"/>
    <w:pPr>
      <w:spacing w:before="60" w:after="60"/>
    </w:pPr>
    <w:rPr>
      <w:rFonts w:ascii="Arial Narrow" w:eastAsiaTheme="minorEastAsia" w:hAnsi="Arial Narrow" w:cs="Arial Narrow"/>
      <w:sz w:val="20"/>
      <w:szCs w:val="20"/>
    </w:rPr>
  </w:style>
  <w:style w:type="paragraph" w:customStyle="1" w:styleId="Char">
    <w:name w:val="Char"/>
    <w:basedOn w:val="Normal"/>
    <w:semiHidden/>
    <w:rsid w:val="00A63D42"/>
    <w:pPr>
      <w:spacing w:before="0" w:after="0"/>
    </w:pPr>
    <w:rPr>
      <w:rFonts w:ascii="Arial" w:eastAsiaTheme="minorEastAsia" w:hAnsi="Arial" w:cs="Arial"/>
      <w:szCs w:val="22"/>
      <w:lang w:eastAsia="en-US"/>
    </w:rPr>
  </w:style>
  <w:style w:type="paragraph" w:styleId="HTMLPreformatted">
    <w:name w:val="HTML Preformatted"/>
    <w:basedOn w:val="Normal"/>
    <w:link w:val="HTMLPreformattedChar"/>
    <w:rsid w:val="00A63D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pPr>
    <w:rPr>
      <w:rFonts w:ascii="Courier New" w:eastAsiaTheme="minorEastAsia" w:hAnsi="Courier New" w:cs="Courier New"/>
      <w:sz w:val="20"/>
      <w:szCs w:val="20"/>
      <w:lang w:val="en-US" w:eastAsia="en-US"/>
    </w:rPr>
  </w:style>
  <w:style w:type="character" w:customStyle="1" w:styleId="HTMLPreformattedChar">
    <w:name w:val="HTML Preformatted Char"/>
    <w:basedOn w:val="DefaultParagraphFont"/>
    <w:link w:val="HTMLPreformatted"/>
    <w:rsid w:val="00A63D42"/>
    <w:rPr>
      <w:rFonts w:ascii="Courier New" w:eastAsiaTheme="minorEastAsia" w:hAnsi="Courier New" w:cs="Courier New"/>
      <w:lang w:val="en-US" w:eastAsia="en-US"/>
    </w:rPr>
  </w:style>
  <w:style w:type="table" w:customStyle="1" w:styleId="RARMPtable">
    <w:name w:val="RARMP table"/>
    <w:basedOn w:val="TableNormal"/>
    <w:rsid w:val="00A63D42"/>
    <w:rPr>
      <w:rFonts w:ascii="Arial Narrow" w:eastAsiaTheme="minorEastAsia" w:hAnsi="Arial Narrow"/>
      <w:sz w:val="19"/>
    </w:rPr>
    <w:tblPr>
      <w:tblBorders>
        <w:top w:val="single" w:sz="12" w:space="0" w:color="000000"/>
        <w:left w:val="single" w:sz="12" w:space="0" w:color="000000"/>
        <w:bottom w:val="single" w:sz="12" w:space="0" w:color="000000"/>
        <w:right w:val="single" w:sz="12" w:space="0" w:color="000000"/>
        <w:insideH w:val="single" w:sz="12" w:space="0" w:color="000000"/>
        <w:insideV w:val="single" w:sz="6" w:space="0" w:color="000000"/>
      </w:tblBorders>
    </w:tblPr>
    <w:trPr>
      <w:cantSplit/>
    </w:trPr>
    <w:tblStylePr w:type="firstRow">
      <w:rPr>
        <w:rFonts w:ascii="Bahnschrift" w:hAnsi="Bahnschrift"/>
        <w:b/>
        <w:i w:val="0"/>
        <w:color w:val="000000"/>
        <w:sz w:val="21"/>
        <w:szCs w:val="21"/>
      </w:rPr>
      <w:tblPr/>
      <w:trPr>
        <w:tblHeader/>
      </w:trPr>
      <w:tcPr>
        <w:tc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l2br w:val="nil"/>
          <w:tr2bl w:val="nil"/>
        </w:tcBorders>
        <w:shd w:val="clear" w:color="auto" w:fill="E6E6E6"/>
      </w:tcPr>
    </w:tblStylePr>
  </w:style>
  <w:style w:type="paragraph" w:customStyle="1" w:styleId="bulletedRARMP0">
    <w:name w:val="bulleted RARMP"/>
    <w:basedOn w:val="Normal"/>
    <w:qFormat/>
    <w:rsid w:val="00A63D42"/>
    <w:pPr>
      <w:numPr>
        <w:numId w:val="14"/>
      </w:numPr>
      <w:ind w:left="714" w:hanging="357"/>
    </w:pPr>
    <w:rPr>
      <w:rFonts w:ascii="Times New Roman" w:eastAsiaTheme="minorEastAsia" w:hAnsi="Times New Roman"/>
      <w:sz w:val="24"/>
      <w:lang w:val="en"/>
    </w:rPr>
  </w:style>
  <w:style w:type="paragraph" w:customStyle="1" w:styleId="Licencebullets">
    <w:name w:val="Licence bullets"/>
    <w:basedOn w:val="Paranonumbers"/>
    <w:rsid w:val="00A63D42"/>
    <w:pPr>
      <w:numPr>
        <w:numId w:val="15"/>
      </w:numPr>
    </w:pPr>
  </w:style>
  <w:style w:type="numbering" w:styleId="ArticleSection">
    <w:name w:val="Outline List 3"/>
    <w:basedOn w:val="NoList"/>
    <w:rsid w:val="00A63D42"/>
    <w:pPr>
      <w:numPr>
        <w:numId w:val="16"/>
      </w:numPr>
    </w:pPr>
  </w:style>
  <w:style w:type="character" w:customStyle="1" w:styleId="figureChar">
    <w:name w:val="figure Char"/>
    <w:link w:val="figure"/>
    <w:locked/>
    <w:rsid w:val="00340E83"/>
    <w:rPr>
      <w:rFonts w:ascii="Calibri" w:hAnsi="Calibri"/>
      <w:bCs/>
      <w:i/>
      <w:color w:val="1F497D" w:themeColor="text2"/>
      <w:sz w:val="22"/>
      <w:szCs w:val="18"/>
    </w:rPr>
  </w:style>
  <w:style w:type="paragraph" w:customStyle="1" w:styleId="CharChar1Char">
    <w:name w:val="Char Char1 Char"/>
    <w:basedOn w:val="Normal"/>
    <w:semiHidden/>
    <w:rsid w:val="00A63D42"/>
    <w:pPr>
      <w:spacing w:before="0" w:after="0"/>
    </w:pPr>
    <w:rPr>
      <w:rFonts w:ascii="Arial" w:eastAsiaTheme="minorEastAsia" w:hAnsi="Arial" w:cs="Arial"/>
      <w:szCs w:val="22"/>
      <w:lang w:eastAsia="en-US"/>
    </w:rPr>
  </w:style>
  <w:style w:type="character" w:customStyle="1" w:styleId="Heading4Char">
    <w:name w:val="Heading 4 Char"/>
    <w:basedOn w:val="DefaultParagraphFont"/>
    <w:rsid w:val="00A63D42"/>
    <w:rPr>
      <w:rFonts w:ascii="Arial" w:hAnsi="Arial" w:cs="Arial"/>
      <w:b/>
      <w:bCs/>
      <w:i/>
      <w:iCs/>
      <w:sz w:val="22"/>
      <w:szCs w:val="22"/>
      <w:lang w:val="en-AU" w:eastAsia="en-AU" w:bidi="ar-SA"/>
    </w:rPr>
  </w:style>
  <w:style w:type="character" w:customStyle="1" w:styleId="Heading8Char">
    <w:name w:val="Heading 8 Char"/>
    <w:basedOn w:val="DefaultParagraphFont"/>
    <w:link w:val="Heading8"/>
    <w:rsid w:val="00A63D42"/>
    <w:rPr>
      <w:rFonts w:ascii="Calibri" w:hAnsi="Calibri"/>
      <w:i/>
      <w:iCs/>
      <w:sz w:val="22"/>
      <w:szCs w:val="24"/>
    </w:rPr>
  </w:style>
  <w:style w:type="table" w:customStyle="1" w:styleId="TableGrid1">
    <w:name w:val="Table Grid1"/>
    <w:basedOn w:val="TableNormal"/>
    <w:next w:val="TableGrid"/>
    <w:rsid w:val="00A63D42"/>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Theme">
    <w:name w:val="Table Theme"/>
    <w:basedOn w:val="TableNormal"/>
    <w:rsid w:val="00A63D42"/>
    <w:rPr>
      <w:rFonts w:eastAsiaTheme="minorEastAsia"/>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Times New Roman" w:hAnsi="Times New Roman"/>
        <w:b w:val="0"/>
        <w:sz w:val="18"/>
      </w:rPr>
    </w:tblStylePr>
    <w:tblStylePr w:type="firstCol">
      <w:rPr>
        <w:rFonts w:ascii="Times New Roman" w:hAnsi="Times New Roman"/>
        <w:sz w:val="18"/>
      </w:rPr>
    </w:tblStylePr>
  </w:style>
  <w:style w:type="paragraph" w:customStyle="1" w:styleId="para">
    <w:name w:val="para"/>
    <w:basedOn w:val="Normal"/>
    <w:qFormat/>
    <w:rsid w:val="00A63D42"/>
    <w:pPr>
      <w:numPr>
        <w:numId w:val="21"/>
      </w:numPr>
      <w:tabs>
        <w:tab w:val="left" w:pos="567"/>
      </w:tabs>
      <w:ind w:left="0" w:firstLine="0"/>
    </w:pPr>
    <w:rPr>
      <w:rFonts w:ascii="Times New Roman" w:hAnsi="Times New Roman"/>
      <w:sz w:val="24"/>
    </w:rPr>
  </w:style>
  <w:style w:type="paragraph" w:customStyle="1" w:styleId="textfortable">
    <w:name w:val="text for table"/>
    <w:basedOn w:val="Normal"/>
    <w:rsid w:val="00A63D42"/>
    <w:pPr>
      <w:spacing w:before="0" w:after="0"/>
      <w:jc w:val="center"/>
    </w:pPr>
    <w:rPr>
      <w:rFonts w:ascii="Arial Narrow" w:hAnsi="Arial Narrow"/>
      <w:sz w:val="20"/>
      <w:szCs w:val="20"/>
    </w:rPr>
  </w:style>
  <w:style w:type="table" w:customStyle="1" w:styleId="TableGrid2">
    <w:name w:val="Table Grid2"/>
    <w:basedOn w:val="TableNormal"/>
    <w:next w:val="TableGrid"/>
    <w:uiPriority w:val="59"/>
    <w:rsid w:val="00A63D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s2">
    <w:name w:val="bullets2"/>
    <w:basedOn w:val="Normal"/>
    <w:qFormat/>
    <w:rsid w:val="00A63D42"/>
    <w:pPr>
      <w:numPr>
        <w:numId w:val="19"/>
      </w:numPr>
      <w:tabs>
        <w:tab w:val="clear" w:pos="1437"/>
        <w:tab w:val="num" w:pos="1134"/>
      </w:tabs>
      <w:ind w:left="1134" w:hanging="425"/>
    </w:pPr>
    <w:rPr>
      <w:rFonts w:ascii="Times New Roman" w:hAnsi="Times New Roman"/>
      <w:sz w:val="24"/>
    </w:rPr>
  </w:style>
  <w:style w:type="paragraph" w:customStyle="1" w:styleId="appendix">
    <w:name w:val="appendix"/>
    <w:basedOn w:val="Normal"/>
    <w:rsid w:val="00A63D42"/>
    <w:pPr>
      <w:numPr>
        <w:numId w:val="18"/>
      </w:numPr>
      <w:tabs>
        <w:tab w:val="clear" w:pos="720"/>
        <w:tab w:val="num" w:pos="2340"/>
      </w:tabs>
      <w:spacing w:after="240"/>
      <w:ind w:left="2340" w:hanging="2340"/>
      <w:outlineLvl w:val="0"/>
    </w:pPr>
    <w:rPr>
      <w:rFonts w:ascii="Arial Bold" w:hAnsi="Arial Bold"/>
      <w:b/>
      <w:sz w:val="36"/>
      <w:szCs w:val="36"/>
    </w:rPr>
  </w:style>
  <w:style w:type="paragraph" w:customStyle="1" w:styleId="lett">
    <w:name w:val="lett"/>
    <w:basedOn w:val="Normal"/>
    <w:rsid w:val="00A63D42"/>
    <w:rPr>
      <w:rFonts w:ascii="Times New Roman" w:hAnsi="Times New Roman"/>
      <w:sz w:val="24"/>
    </w:rPr>
  </w:style>
  <w:style w:type="character" w:customStyle="1" w:styleId="Heading1Char">
    <w:name w:val="Heading 1 Char"/>
    <w:basedOn w:val="DefaultParagraphFont"/>
    <w:link w:val="Heading1"/>
    <w:rsid w:val="004D2EFE"/>
    <w:rPr>
      <w:rFonts w:ascii="Calibri" w:hAnsi="Calibri" w:cs="Arial"/>
      <w:b/>
      <w:snapToGrid w:val="0"/>
      <w:sz w:val="36"/>
      <w:szCs w:val="36"/>
      <w:lang w:eastAsia="en-US"/>
    </w:rPr>
  </w:style>
  <w:style w:type="paragraph" w:customStyle="1" w:styleId="heading30">
    <w:name w:val="heading3"/>
    <w:basedOn w:val="Normal"/>
    <w:link w:val="heading3Char0"/>
    <w:rsid w:val="00A63D42"/>
    <w:pPr>
      <w:keepNext/>
    </w:pPr>
    <w:rPr>
      <w:rFonts w:ascii="Times New Roman" w:hAnsi="Times New Roman"/>
      <w:b/>
      <w:i/>
      <w:sz w:val="24"/>
    </w:rPr>
  </w:style>
  <w:style w:type="character" w:customStyle="1" w:styleId="heading3Char0">
    <w:name w:val="heading3 Char"/>
    <w:basedOn w:val="DefaultParagraphFont"/>
    <w:link w:val="heading30"/>
    <w:rsid w:val="00A63D42"/>
    <w:rPr>
      <w:b/>
      <w:i/>
      <w:sz w:val="24"/>
      <w:szCs w:val="24"/>
    </w:rPr>
  </w:style>
  <w:style w:type="paragraph" w:customStyle="1" w:styleId="licencenotes">
    <w:name w:val="licence notes"/>
    <w:basedOn w:val="Normal"/>
    <w:qFormat/>
    <w:rsid w:val="00A63D42"/>
    <w:rPr>
      <w:rFonts w:ascii="Times New Roman" w:hAnsi="Times New Roman"/>
      <w:i/>
      <w:sz w:val="24"/>
    </w:rPr>
  </w:style>
  <w:style w:type="paragraph" w:customStyle="1" w:styleId="roman">
    <w:name w:val="roman"/>
    <w:basedOn w:val="Normal"/>
    <w:rsid w:val="00A63D42"/>
    <w:pPr>
      <w:ind w:left="1985" w:hanging="284"/>
    </w:pPr>
    <w:rPr>
      <w:rFonts w:ascii="Times New Roman" w:hAnsi="Times New Roman"/>
      <w:sz w:val="24"/>
    </w:rPr>
  </w:style>
  <w:style w:type="paragraph" w:styleId="BodyText">
    <w:name w:val="Body Text"/>
    <w:basedOn w:val="Normal"/>
    <w:link w:val="BodyTextChar"/>
    <w:rsid w:val="00A63D42"/>
    <w:pPr>
      <w:jc w:val="both"/>
    </w:pPr>
    <w:rPr>
      <w:rFonts w:ascii="Times New Roman" w:hAnsi="Times New Roman"/>
      <w:sz w:val="24"/>
      <w:lang w:val="en-GB" w:eastAsia="en-US"/>
    </w:rPr>
  </w:style>
  <w:style w:type="character" w:customStyle="1" w:styleId="BodyTextChar">
    <w:name w:val="Body Text Char"/>
    <w:basedOn w:val="DefaultParagraphFont"/>
    <w:link w:val="BodyText"/>
    <w:rsid w:val="00A63D42"/>
    <w:rPr>
      <w:sz w:val="24"/>
      <w:szCs w:val="24"/>
      <w:lang w:val="en-GB" w:eastAsia="en-US"/>
    </w:rPr>
  </w:style>
  <w:style w:type="character" w:styleId="Emphasis">
    <w:name w:val="Emphasis"/>
    <w:basedOn w:val="DefaultParagraphFont"/>
    <w:uiPriority w:val="20"/>
    <w:qFormat/>
    <w:rsid w:val="00A63D42"/>
    <w:rPr>
      <w:i/>
      <w:iCs/>
      <w:sz w:val="24"/>
      <w:szCs w:val="24"/>
      <w:bdr w:val="none" w:sz="0" w:space="0" w:color="auto" w:frame="1"/>
      <w:vertAlign w:val="baseline"/>
    </w:rPr>
  </w:style>
  <w:style w:type="paragraph" w:customStyle="1" w:styleId="tablebullets2">
    <w:name w:val="table bullets2"/>
    <w:basedOn w:val="ListParagraph"/>
    <w:rsid w:val="00A63D42"/>
    <w:pPr>
      <w:numPr>
        <w:numId w:val="22"/>
      </w:numPr>
      <w:spacing w:before="0" w:after="0"/>
      <w:ind w:left="459" w:hanging="283"/>
      <w:contextualSpacing/>
    </w:pPr>
    <w:rPr>
      <w:rFonts w:ascii="Arial Narrow" w:eastAsiaTheme="minorEastAsia" w:hAnsi="Arial Narrow"/>
      <w:sz w:val="20"/>
      <w:szCs w:val="20"/>
    </w:rPr>
  </w:style>
  <w:style w:type="character" w:customStyle="1" w:styleId="Heading3Char">
    <w:name w:val="Heading 3 Char"/>
    <w:basedOn w:val="DefaultParagraphFont"/>
    <w:link w:val="Heading3"/>
    <w:rsid w:val="00A63D42"/>
    <w:rPr>
      <w:rFonts w:ascii="Arial (W1)" w:hAnsi="Arial (W1)"/>
      <w:b/>
      <w:sz w:val="22"/>
    </w:rPr>
  </w:style>
  <w:style w:type="paragraph" w:customStyle="1" w:styleId="RARMPPara">
    <w:name w:val="RARMP Para"/>
    <w:basedOn w:val="Normal"/>
    <w:link w:val="RARMPParaChar"/>
    <w:qFormat/>
    <w:rsid w:val="00C56615"/>
    <w:pPr>
      <w:numPr>
        <w:numId w:val="23"/>
      </w:numPr>
      <w:tabs>
        <w:tab w:val="left" w:pos="567"/>
      </w:tabs>
      <w:spacing w:before="240" w:after="240"/>
    </w:pPr>
    <w:rPr>
      <w:rFonts w:asciiTheme="minorHAnsi" w:hAnsiTheme="minorHAnsi" w:cstheme="minorHAnsi"/>
      <w:szCs w:val="22"/>
      <w:u w:color="000000"/>
      <w:shd w:val="clear" w:color="auto" w:fill="FEFEFE"/>
      <w:lang w:eastAsia="en-US"/>
    </w:rPr>
  </w:style>
  <w:style w:type="character" w:customStyle="1" w:styleId="RARMPParaChar">
    <w:name w:val="RARMP Para Char"/>
    <w:basedOn w:val="DefaultParagraphFont"/>
    <w:link w:val="RARMPPara"/>
    <w:rsid w:val="00C56615"/>
    <w:rPr>
      <w:rFonts w:asciiTheme="minorHAnsi" w:hAnsiTheme="minorHAnsi" w:cstheme="minorHAnsi"/>
      <w:sz w:val="22"/>
      <w:szCs w:val="22"/>
      <w:u w:color="000000"/>
      <w:lang w:eastAsia="en-US"/>
    </w:rPr>
  </w:style>
  <w:style w:type="character" w:customStyle="1" w:styleId="wb-inv">
    <w:name w:val="wb-inv"/>
    <w:basedOn w:val="DefaultParagraphFont"/>
    <w:rsid w:val="00B40FF1"/>
  </w:style>
  <w:style w:type="paragraph" w:customStyle="1" w:styleId="Captionlic">
    <w:name w:val="Caption lic"/>
    <w:basedOn w:val="Normal"/>
    <w:link w:val="CaptionlicChar"/>
    <w:uiPriority w:val="5"/>
    <w:qFormat/>
    <w:rsid w:val="00ED664E"/>
    <w:pPr>
      <w:spacing w:after="240"/>
      <w:ind w:left="1418" w:hanging="1134"/>
      <w:outlineLvl w:val="3"/>
    </w:pPr>
    <w:rPr>
      <w:rFonts w:asciiTheme="minorHAnsi" w:eastAsiaTheme="minorHAnsi" w:hAnsiTheme="minorHAnsi" w:cs="Arial"/>
      <w:b/>
    </w:rPr>
  </w:style>
  <w:style w:type="character" w:customStyle="1" w:styleId="CaptionlicChar">
    <w:name w:val="Caption lic Char"/>
    <w:basedOn w:val="DefaultParagraphFont"/>
    <w:link w:val="Captionlic"/>
    <w:uiPriority w:val="5"/>
    <w:rsid w:val="00ED664E"/>
    <w:rPr>
      <w:rFonts w:asciiTheme="minorHAnsi" w:eastAsiaTheme="minorHAnsi" w:hAnsiTheme="minorHAnsi" w:cs="Arial"/>
      <w:b/>
      <w:sz w:val="22"/>
      <w:szCs w:val="24"/>
    </w:rPr>
  </w:style>
  <w:style w:type="paragraph" w:customStyle="1" w:styleId="bulletblank">
    <w:name w:val="bullet blank"/>
    <w:basedOn w:val="Normal"/>
    <w:uiPriority w:val="6"/>
    <w:qFormat/>
    <w:rsid w:val="00ED664E"/>
    <w:pPr>
      <w:numPr>
        <w:numId w:val="24"/>
      </w:numPr>
      <w:tabs>
        <w:tab w:val="clear" w:pos="1437"/>
      </w:tabs>
      <w:ind w:left="1276" w:hanging="283"/>
    </w:pPr>
  </w:style>
  <w:style w:type="paragraph" w:customStyle="1" w:styleId="bulletloaded">
    <w:name w:val="bullet loaded"/>
    <w:basedOn w:val="Normal"/>
    <w:qFormat/>
    <w:rsid w:val="00ED664E"/>
    <w:pPr>
      <w:tabs>
        <w:tab w:val="num" w:pos="720"/>
      </w:tabs>
      <w:spacing w:before="60" w:after="60"/>
      <w:ind w:left="720" w:hanging="360"/>
    </w:pPr>
    <w:rPr>
      <w:lang w:eastAsia="en-US"/>
    </w:rPr>
  </w:style>
  <w:style w:type="paragraph" w:customStyle="1" w:styleId="Style6">
    <w:name w:val="Style6"/>
    <w:basedOn w:val="Normal"/>
    <w:link w:val="Style6Char"/>
    <w:uiPriority w:val="7"/>
    <w:qFormat/>
    <w:rsid w:val="00ED664E"/>
    <w:pPr>
      <w:numPr>
        <w:numId w:val="25"/>
      </w:numPr>
    </w:pPr>
    <w:rPr>
      <w:rFonts w:eastAsia="Calibri"/>
    </w:rPr>
  </w:style>
  <w:style w:type="character" w:customStyle="1" w:styleId="Style6Char">
    <w:name w:val="Style6 Char"/>
    <w:basedOn w:val="DefaultParagraphFont"/>
    <w:link w:val="Style6"/>
    <w:uiPriority w:val="7"/>
    <w:rsid w:val="00ED664E"/>
    <w:rPr>
      <w:rFonts w:ascii="Calibri" w:eastAsia="Calibri" w:hAnsi="Calibri"/>
      <w:sz w:val="22"/>
      <w:szCs w:val="24"/>
    </w:rPr>
  </w:style>
  <w:style w:type="paragraph" w:customStyle="1" w:styleId="point">
    <w:name w:val="point"/>
    <w:basedOn w:val="Normal"/>
    <w:rsid w:val="00ED664E"/>
    <w:pPr>
      <w:tabs>
        <w:tab w:val="left" w:pos="567"/>
      </w:tabs>
    </w:pPr>
    <w:rPr>
      <w:lang w:eastAsia="en-US"/>
    </w:rPr>
  </w:style>
  <w:style w:type="character" w:customStyle="1" w:styleId="justtextChar">
    <w:name w:val="just text Char"/>
    <w:basedOn w:val="DefaultParagraphFont"/>
    <w:link w:val="justtext"/>
    <w:locked/>
    <w:rsid w:val="00ED664E"/>
  </w:style>
  <w:style w:type="paragraph" w:customStyle="1" w:styleId="justtext">
    <w:name w:val="just text"/>
    <w:basedOn w:val="Normal"/>
    <w:link w:val="justtextChar"/>
    <w:qFormat/>
    <w:rsid w:val="00ED664E"/>
    <w:pPr>
      <w:spacing w:before="60" w:after="100"/>
    </w:pPr>
    <w:rPr>
      <w:rFonts w:ascii="Times New Roman" w:hAnsi="Times New Roman"/>
      <w:sz w:val="20"/>
      <w:szCs w:val="20"/>
    </w:rPr>
  </w:style>
  <w:style w:type="paragraph" w:customStyle="1" w:styleId="tabledot">
    <w:name w:val="table dot"/>
    <w:basedOn w:val="Normal"/>
    <w:uiPriority w:val="2"/>
    <w:qFormat/>
    <w:rsid w:val="00ED664E"/>
    <w:pPr>
      <w:numPr>
        <w:numId w:val="27"/>
      </w:numPr>
      <w:spacing w:before="60" w:after="60"/>
      <w:ind w:left="208" w:hanging="195"/>
    </w:pPr>
    <w:rPr>
      <w:rFonts w:ascii="Arial Narrow" w:hAnsi="Arial Narrow"/>
      <w:color w:val="000000" w:themeColor="text1"/>
      <w:sz w:val="20"/>
      <w:szCs w:val="20"/>
    </w:rPr>
  </w:style>
  <w:style w:type="paragraph" w:customStyle="1" w:styleId="Condition2">
    <w:name w:val="Condition 2"/>
    <w:basedOn w:val="Normal"/>
    <w:rsid w:val="00ED664E"/>
    <w:pPr>
      <w:numPr>
        <w:numId w:val="28"/>
      </w:numPr>
    </w:pPr>
  </w:style>
  <w:style w:type="paragraph" w:customStyle="1" w:styleId="Licencecondition">
    <w:name w:val="Licence condition"/>
    <w:basedOn w:val="-"/>
    <w:uiPriority w:val="7"/>
    <w:qFormat/>
    <w:rsid w:val="00ED664E"/>
    <w:pPr>
      <w:numPr>
        <w:numId w:val="29"/>
      </w:numPr>
      <w:ind w:right="0"/>
    </w:pPr>
  </w:style>
  <w:style w:type="paragraph" w:customStyle="1" w:styleId="riskpathwaybullet">
    <w:name w:val="risk pathway bullet"/>
    <w:basedOn w:val="Normal"/>
    <w:autoRedefine/>
    <w:qFormat/>
    <w:rsid w:val="00ED664E"/>
    <w:pPr>
      <w:numPr>
        <w:numId w:val="30"/>
      </w:numPr>
      <w:spacing w:before="60" w:after="60"/>
      <w:ind w:left="254" w:hanging="295"/>
    </w:pPr>
    <w:rPr>
      <w:rFonts w:cs="Calibri"/>
      <w:sz w:val="20"/>
      <w:szCs w:val="20"/>
    </w:rPr>
  </w:style>
  <w:style w:type="paragraph" w:customStyle="1" w:styleId="riskpathwaystep">
    <w:name w:val="risk pathway step"/>
    <w:basedOn w:val="Normal"/>
    <w:link w:val="riskpathwaystepChar"/>
    <w:rsid w:val="00ED664E"/>
    <w:pPr>
      <w:tabs>
        <w:tab w:val="num" w:pos="1043"/>
      </w:tabs>
      <w:spacing w:before="60" w:after="60"/>
      <w:ind w:left="1043" w:hanging="360"/>
    </w:pPr>
    <w:rPr>
      <w:rFonts w:ascii="Arial Narrow" w:hAnsi="Arial Narrow"/>
      <w:color w:val="000000" w:themeColor="text1"/>
      <w:sz w:val="20"/>
      <w:szCs w:val="20"/>
    </w:rPr>
  </w:style>
  <w:style w:type="paragraph" w:customStyle="1" w:styleId="Style4">
    <w:name w:val="Style4"/>
    <w:basedOn w:val="riskpathwaystep"/>
    <w:link w:val="Style4Char"/>
    <w:uiPriority w:val="7"/>
    <w:qFormat/>
    <w:rsid w:val="00ED664E"/>
    <w:pPr>
      <w:numPr>
        <w:numId w:val="31"/>
      </w:numPr>
    </w:pPr>
    <w:rPr>
      <w:sz w:val="22"/>
      <w:szCs w:val="22"/>
    </w:rPr>
  </w:style>
  <w:style w:type="character" w:customStyle="1" w:styleId="riskpathwaystepChar">
    <w:name w:val="risk pathway step Char"/>
    <w:basedOn w:val="DefaultParagraphFont"/>
    <w:link w:val="riskpathwaystep"/>
    <w:rsid w:val="00ED664E"/>
    <w:rPr>
      <w:rFonts w:ascii="Arial Narrow" w:hAnsi="Arial Narrow"/>
      <w:color w:val="000000" w:themeColor="text1"/>
    </w:rPr>
  </w:style>
  <w:style w:type="character" w:customStyle="1" w:styleId="Style4Char">
    <w:name w:val="Style4 Char"/>
    <w:basedOn w:val="riskpathwaystepChar"/>
    <w:link w:val="Style4"/>
    <w:uiPriority w:val="7"/>
    <w:rsid w:val="00ED664E"/>
    <w:rPr>
      <w:rFonts w:ascii="Arial Narrow" w:hAnsi="Arial Narrow"/>
      <w:color w:val="000000" w:themeColor="text1"/>
      <w:sz w:val="22"/>
      <w:szCs w:val="22"/>
    </w:rPr>
  </w:style>
  <w:style w:type="paragraph" w:customStyle="1" w:styleId="bullets">
    <w:name w:val="bullets"/>
    <w:basedOn w:val="Normal"/>
    <w:rsid w:val="00ED664E"/>
    <w:pPr>
      <w:numPr>
        <w:numId w:val="32"/>
      </w:numPr>
      <w:tabs>
        <w:tab w:val="clear" w:pos="823"/>
        <w:tab w:val="num" w:pos="1080"/>
      </w:tabs>
      <w:ind w:left="1078" w:hanging="539"/>
    </w:pPr>
    <w:rPr>
      <w:rFonts w:ascii="Times New Roman" w:hAnsi="Times New Roman"/>
      <w:sz w:val="24"/>
    </w:rPr>
  </w:style>
  <w:style w:type="paragraph" w:customStyle="1" w:styleId="TableTextRARMPBullet9pt">
    <w:name w:val="Table Text RARMP Bullet 9pt"/>
    <w:basedOn w:val="Normal"/>
    <w:rsid w:val="00ED664E"/>
    <w:pPr>
      <w:numPr>
        <w:numId w:val="33"/>
      </w:numPr>
      <w:spacing w:before="0" w:after="0"/>
    </w:pPr>
    <w:rPr>
      <w:sz w:val="18"/>
      <w:szCs w:val="20"/>
      <w:lang w:eastAsia="en-US"/>
    </w:rPr>
  </w:style>
  <w:style w:type="character" w:customStyle="1" w:styleId="tablebulletsChar">
    <w:name w:val="table bullets Char"/>
    <w:basedOn w:val="DefaultParagraphFont"/>
    <w:link w:val="tablebullets"/>
    <w:rsid w:val="00824E7A"/>
    <w:rPr>
      <w:rFonts w:ascii="Arial Narrow" w:eastAsiaTheme="minorEastAsia" w:hAnsi="Arial Narrow" w:cs="Arial"/>
    </w:rPr>
  </w:style>
  <w:style w:type="character" w:customStyle="1" w:styleId="html-italic">
    <w:name w:val="html-italic"/>
    <w:basedOn w:val="DefaultParagraphFont"/>
    <w:rsid w:val="00B23B96"/>
  </w:style>
  <w:style w:type="character" w:customStyle="1" w:styleId="named-content">
    <w:name w:val="named-content"/>
    <w:basedOn w:val="DefaultParagraphFont"/>
    <w:rsid w:val="00B43F00"/>
  </w:style>
  <w:style w:type="paragraph" w:styleId="NoSpacing">
    <w:name w:val="No Spacing"/>
    <w:uiPriority w:val="1"/>
    <w:qFormat/>
    <w:rsid w:val="00E90C9F"/>
    <w:rPr>
      <w:sz w:val="24"/>
      <w:szCs w:val="24"/>
      <w:lang w:eastAsia="en-US"/>
    </w:rPr>
  </w:style>
  <w:style w:type="paragraph" w:styleId="Caption">
    <w:name w:val="caption"/>
    <w:aliases w:val="Lisiting,Caption for figure"/>
    <w:basedOn w:val="Normal"/>
    <w:next w:val="Normal"/>
    <w:link w:val="CaptionChar"/>
    <w:unhideWhenUsed/>
    <w:qFormat/>
    <w:rsid w:val="005C1180"/>
    <w:pPr>
      <w:spacing w:before="0" w:after="200"/>
    </w:pPr>
    <w:rPr>
      <w:i/>
      <w:iCs/>
      <w:color w:val="1F497D" w:themeColor="text2"/>
      <w:sz w:val="18"/>
      <w:szCs w:val="18"/>
    </w:rPr>
  </w:style>
  <w:style w:type="paragraph" w:customStyle="1" w:styleId="PARA1">
    <w:name w:val="PARA"/>
    <w:basedOn w:val="Normal"/>
    <w:autoRedefine/>
    <w:rsid w:val="000D50A2"/>
    <w:pPr>
      <w:tabs>
        <w:tab w:val="left" w:pos="0"/>
      </w:tabs>
      <w:spacing w:before="0" w:after="200" w:line="276" w:lineRule="auto"/>
    </w:pPr>
    <w:rPr>
      <w:rFonts w:ascii="Arial" w:eastAsiaTheme="minorHAnsi" w:hAnsi="Arial" w:cs="Arial"/>
      <w:b/>
      <w:noProof/>
      <w:color w:val="000000"/>
      <w:sz w:val="20"/>
      <w:lang w:eastAsia="en-US"/>
    </w:rPr>
  </w:style>
  <w:style w:type="paragraph" w:customStyle="1" w:styleId="tabletext0">
    <w:name w:val="table text"/>
    <w:basedOn w:val="Normal"/>
    <w:link w:val="tabletextChar"/>
    <w:qFormat/>
    <w:rsid w:val="000D50A2"/>
    <w:pPr>
      <w:spacing w:before="60" w:after="60"/>
    </w:pPr>
    <w:rPr>
      <w:rFonts w:ascii="Arial Narrow" w:eastAsiaTheme="minorHAnsi" w:hAnsi="Arial Narrow" w:cstheme="minorBidi"/>
      <w:sz w:val="20"/>
    </w:rPr>
  </w:style>
  <w:style w:type="character" w:customStyle="1" w:styleId="tabletextChar">
    <w:name w:val="table text Char"/>
    <w:basedOn w:val="DefaultParagraphFont"/>
    <w:link w:val="tabletext0"/>
    <w:uiPriority w:val="2"/>
    <w:rsid w:val="000D50A2"/>
    <w:rPr>
      <w:rFonts w:ascii="Arial Narrow" w:eastAsiaTheme="minorHAnsi" w:hAnsi="Arial Narrow" w:cstheme="minorBidi"/>
      <w:szCs w:val="24"/>
    </w:rPr>
  </w:style>
  <w:style w:type="character" w:styleId="Strong">
    <w:name w:val="Strong"/>
    <w:basedOn w:val="DefaultParagraphFont"/>
    <w:uiPriority w:val="22"/>
    <w:qFormat/>
    <w:rsid w:val="000D50A2"/>
    <w:rPr>
      <w:b/>
      <w:bCs/>
    </w:rPr>
  </w:style>
  <w:style w:type="paragraph" w:customStyle="1" w:styleId="Paragraph">
    <w:name w:val="Paragraph"/>
    <w:basedOn w:val="Normal"/>
    <w:link w:val="ParagraphChar"/>
    <w:qFormat/>
    <w:rsid w:val="000D50A2"/>
    <w:rPr>
      <w:rFonts w:ascii="Times New Roman" w:eastAsiaTheme="minorHAnsi" w:hAnsi="Times New Roman"/>
      <w:color w:val="000000"/>
      <w:sz w:val="24"/>
    </w:rPr>
  </w:style>
  <w:style w:type="character" w:customStyle="1" w:styleId="BodyText1">
    <w:name w:val="Body Text1"/>
    <w:rsid w:val="00F66309"/>
    <w:rPr>
      <w:rFonts w:ascii="Arial" w:hAnsi="Arial" w:cs="Arial"/>
      <w:color w:val="000000"/>
      <w:sz w:val="24"/>
      <w:szCs w:val="24"/>
    </w:rPr>
  </w:style>
  <w:style w:type="character" w:customStyle="1" w:styleId="ref-lnk">
    <w:name w:val="ref-lnk"/>
    <w:basedOn w:val="DefaultParagraphFont"/>
    <w:rsid w:val="0095236F"/>
  </w:style>
  <w:style w:type="character" w:customStyle="1" w:styleId="ref-overlay2">
    <w:name w:val="ref-overlay2"/>
    <w:basedOn w:val="DefaultParagraphFont"/>
    <w:rsid w:val="0095236F"/>
  </w:style>
  <w:style w:type="character" w:customStyle="1" w:styleId="hlfld-contribauthor">
    <w:name w:val="hlfld-contribauthor"/>
    <w:basedOn w:val="DefaultParagraphFont"/>
    <w:rsid w:val="0095236F"/>
  </w:style>
  <w:style w:type="character" w:customStyle="1" w:styleId="nlmgiven-names">
    <w:name w:val="nlm_given-names"/>
    <w:basedOn w:val="DefaultParagraphFont"/>
    <w:rsid w:val="0095236F"/>
  </w:style>
  <w:style w:type="character" w:customStyle="1" w:styleId="nlmarticle-title">
    <w:name w:val="nlm_article-title"/>
    <w:basedOn w:val="DefaultParagraphFont"/>
    <w:rsid w:val="0095236F"/>
  </w:style>
  <w:style w:type="character" w:customStyle="1" w:styleId="nlmyear">
    <w:name w:val="nlm_year"/>
    <w:basedOn w:val="DefaultParagraphFont"/>
    <w:rsid w:val="0095236F"/>
  </w:style>
  <w:style w:type="character" w:customStyle="1" w:styleId="nlmfpage">
    <w:name w:val="nlm_fpage"/>
    <w:basedOn w:val="DefaultParagraphFont"/>
    <w:rsid w:val="0095236F"/>
  </w:style>
  <w:style w:type="character" w:customStyle="1" w:styleId="nlmlpage">
    <w:name w:val="nlm_lpage"/>
    <w:basedOn w:val="DefaultParagraphFont"/>
    <w:rsid w:val="0095236F"/>
  </w:style>
  <w:style w:type="character" w:customStyle="1" w:styleId="nlmpub-id">
    <w:name w:val="nlm_pub-id"/>
    <w:basedOn w:val="DefaultParagraphFont"/>
    <w:rsid w:val="0095236F"/>
  </w:style>
  <w:style w:type="character" w:customStyle="1" w:styleId="reflink-block2">
    <w:name w:val="reflink-block2"/>
    <w:basedOn w:val="DefaultParagraphFont"/>
    <w:rsid w:val="0095236F"/>
  </w:style>
  <w:style w:type="character" w:customStyle="1" w:styleId="xlinks-container">
    <w:name w:val="xlinks-container"/>
    <w:basedOn w:val="DefaultParagraphFont"/>
    <w:rsid w:val="0095236F"/>
  </w:style>
  <w:style w:type="character" w:customStyle="1" w:styleId="googlescholar-container1">
    <w:name w:val="googlescholar-container1"/>
    <w:basedOn w:val="DefaultParagraphFont"/>
    <w:rsid w:val="0095236F"/>
    <w:rPr>
      <w:vanish w:val="0"/>
      <w:webHidden w:val="0"/>
      <w:specVanish w:val="0"/>
    </w:rPr>
  </w:style>
  <w:style w:type="paragraph" w:customStyle="1" w:styleId="1stlevelbullets">
    <w:name w:val="1st level bullets"/>
    <w:basedOn w:val="Normal"/>
    <w:autoRedefine/>
    <w:qFormat/>
    <w:rsid w:val="000B0545"/>
    <w:pPr>
      <w:numPr>
        <w:numId w:val="38"/>
      </w:numPr>
    </w:pPr>
    <w:rPr>
      <w:szCs w:val="22"/>
    </w:rPr>
  </w:style>
  <w:style w:type="character" w:styleId="PageNumber">
    <w:name w:val="page number"/>
    <w:basedOn w:val="DefaultParagraphFont"/>
    <w:rsid w:val="009C07A4"/>
  </w:style>
  <w:style w:type="paragraph" w:customStyle="1" w:styleId="Numberedpara">
    <w:name w:val="Numbered para"/>
    <w:basedOn w:val="Normal"/>
    <w:next w:val="Normal"/>
    <w:link w:val="NumberedparaChar"/>
    <w:autoRedefine/>
    <w:qFormat/>
    <w:rsid w:val="00944CF6"/>
    <w:pPr>
      <w:numPr>
        <w:numId w:val="39"/>
      </w:numPr>
      <w:tabs>
        <w:tab w:val="left" w:pos="567"/>
      </w:tabs>
      <w:spacing w:before="180" w:after="60"/>
      <w:ind w:left="0" w:firstLine="0"/>
      <w:jc w:val="both"/>
    </w:pPr>
    <w:rPr>
      <w:rFonts w:asciiTheme="minorHAnsi" w:hAnsiTheme="minorHAnsi" w:cstheme="minorHAnsi"/>
      <w:szCs w:val="20"/>
    </w:rPr>
  </w:style>
  <w:style w:type="character" w:customStyle="1" w:styleId="NumberedparaChar">
    <w:name w:val="Numbered para Char"/>
    <w:basedOn w:val="DefaultParagraphFont"/>
    <w:link w:val="Numberedpara"/>
    <w:rsid w:val="00944CF6"/>
    <w:rPr>
      <w:rFonts w:asciiTheme="minorHAnsi" w:hAnsiTheme="minorHAnsi" w:cstheme="minorHAnsi"/>
      <w:sz w:val="22"/>
    </w:rPr>
  </w:style>
  <w:style w:type="paragraph" w:customStyle="1" w:styleId="2ndlevelbullets">
    <w:name w:val="2nd level bullets"/>
    <w:basedOn w:val="1stlevelbullets"/>
    <w:qFormat/>
    <w:rsid w:val="005F52D6"/>
    <w:pPr>
      <w:numPr>
        <w:numId w:val="0"/>
      </w:numPr>
      <w:ind w:left="1440" w:hanging="360"/>
      <w:contextualSpacing/>
    </w:pPr>
    <w:rPr>
      <w:rFonts w:eastAsiaTheme="minorHAnsi"/>
      <w:szCs w:val="20"/>
      <w:lang w:eastAsia="en-US"/>
    </w:rPr>
  </w:style>
  <w:style w:type="paragraph" w:customStyle="1" w:styleId="tablefootnote">
    <w:name w:val="table footnote"/>
    <w:basedOn w:val="Heading3"/>
    <w:qFormat/>
    <w:rsid w:val="005F52D6"/>
    <w:pPr>
      <w:numPr>
        <w:ilvl w:val="0"/>
        <w:numId w:val="0"/>
      </w:numPr>
      <w:tabs>
        <w:tab w:val="clear" w:pos="851"/>
      </w:tabs>
      <w:spacing w:before="240"/>
    </w:pPr>
    <w:rPr>
      <w:rFonts w:asciiTheme="minorHAnsi" w:hAnsiTheme="minorHAnsi" w:cstheme="minorHAnsi"/>
      <w:bCs/>
    </w:rPr>
  </w:style>
  <w:style w:type="character" w:customStyle="1" w:styleId="ParagraphChar">
    <w:name w:val="Paragraph Char"/>
    <w:basedOn w:val="DefaultParagraphFont"/>
    <w:link w:val="Paragraph"/>
    <w:rsid w:val="00161A68"/>
    <w:rPr>
      <w:rFonts w:eastAsiaTheme="minorHAnsi"/>
      <w:color w:val="000000"/>
      <w:sz w:val="24"/>
      <w:szCs w:val="24"/>
    </w:rPr>
  </w:style>
  <w:style w:type="paragraph" w:customStyle="1" w:styleId="TableTitle">
    <w:name w:val="Table Title"/>
    <w:next w:val="Paragraph"/>
    <w:uiPriority w:val="10"/>
    <w:qFormat/>
    <w:rsid w:val="00161A68"/>
    <w:pPr>
      <w:keepNext/>
      <w:keepLines/>
      <w:tabs>
        <w:tab w:val="left" w:pos="1701"/>
      </w:tabs>
      <w:spacing w:after="120"/>
      <w:ind w:left="1701" w:hanging="1701"/>
    </w:pPr>
    <w:rPr>
      <w:b/>
      <w:color w:val="000000"/>
      <w:sz w:val="24"/>
      <w:szCs w:val="24"/>
      <w:lang w:val="en-GB" w:eastAsia="en-US"/>
    </w:rPr>
  </w:style>
  <w:style w:type="character" w:customStyle="1" w:styleId="Instructions">
    <w:name w:val="Instructions"/>
    <w:qFormat/>
    <w:rsid w:val="00161A68"/>
    <w:rPr>
      <w:i/>
      <w:vanish/>
      <w:color w:val="008080"/>
    </w:rPr>
  </w:style>
  <w:style w:type="paragraph" w:styleId="ListBullet">
    <w:name w:val="List Bullet"/>
    <w:uiPriority w:val="9"/>
    <w:qFormat/>
    <w:rsid w:val="00161A68"/>
    <w:pPr>
      <w:numPr>
        <w:numId w:val="40"/>
      </w:numPr>
      <w:spacing w:before="60" w:after="60"/>
    </w:pPr>
    <w:rPr>
      <w:sz w:val="24"/>
      <w:lang w:val="en-GB" w:eastAsia="en-US"/>
    </w:rPr>
  </w:style>
  <w:style w:type="paragraph" w:styleId="ListBullet2">
    <w:name w:val="List Bullet 2"/>
    <w:basedOn w:val="Normal"/>
    <w:uiPriority w:val="9"/>
    <w:qFormat/>
    <w:rsid w:val="00161A68"/>
    <w:pPr>
      <w:numPr>
        <w:ilvl w:val="1"/>
        <w:numId w:val="40"/>
      </w:numPr>
      <w:spacing w:before="60" w:after="60" w:line="276" w:lineRule="auto"/>
    </w:pPr>
    <w:rPr>
      <w:rFonts w:ascii="Times New Roman" w:hAnsi="Times New Roman"/>
      <w:sz w:val="24"/>
      <w:lang w:val="en-GB" w:eastAsia="en-US"/>
    </w:rPr>
  </w:style>
  <w:style w:type="paragraph" w:styleId="ListBullet3">
    <w:name w:val="List Bullet 3"/>
    <w:basedOn w:val="Normal"/>
    <w:uiPriority w:val="9"/>
    <w:qFormat/>
    <w:rsid w:val="00161A68"/>
    <w:pPr>
      <w:numPr>
        <w:ilvl w:val="2"/>
        <w:numId w:val="40"/>
      </w:numPr>
      <w:spacing w:before="60" w:after="60" w:line="276" w:lineRule="auto"/>
    </w:pPr>
    <w:rPr>
      <w:rFonts w:ascii="Times New Roman" w:hAnsi="Times New Roman"/>
      <w:sz w:val="24"/>
      <w:lang w:val="en-GB" w:eastAsia="en-US"/>
    </w:rPr>
  </w:style>
  <w:style w:type="paragraph" w:styleId="ListBullet4">
    <w:name w:val="List Bullet 4"/>
    <w:basedOn w:val="Normal"/>
    <w:uiPriority w:val="99"/>
    <w:semiHidden/>
    <w:rsid w:val="00161A68"/>
    <w:pPr>
      <w:numPr>
        <w:ilvl w:val="3"/>
        <w:numId w:val="40"/>
      </w:numPr>
      <w:spacing w:before="60" w:after="60" w:line="276" w:lineRule="auto"/>
    </w:pPr>
    <w:rPr>
      <w:rFonts w:ascii="Times New Roman" w:hAnsi="Times New Roman"/>
      <w:sz w:val="24"/>
      <w:lang w:val="en-GB" w:eastAsia="en-US"/>
    </w:rPr>
  </w:style>
  <w:style w:type="paragraph" w:customStyle="1" w:styleId="ListEnd">
    <w:name w:val="List End"/>
    <w:next w:val="Paragraph"/>
    <w:uiPriority w:val="10"/>
    <w:qFormat/>
    <w:rsid w:val="00161A68"/>
    <w:rPr>
      <w:sz w:val="24"/>
      <w:lang w:val="en-GB" w:eastAsia="en-US"/>
    </w:rPr>
  </w:style>
  <w:style w:type="paragraph" w:customStyle="1" w:styleId="TableCenter">
    <w:name w:val="Table Center"/>
    <w:basedOn w:val="Normal"/>
    <w:uiPriority w:val="12"/>
    <w:qFormat/>
    <w:rsid w:val="00161A68"/>
    <w:pPr>
      <w:spacing w:before="40" w:after="40" w:line="276" w:lineRule="auto"/>
      <w:jc w:val="center"/>
    </w:pPr>
    <w:rPr>
      <w:rFonts w:ascii="Times New Roman" w:hAnsi="Times New Roman"/>
      <w:sz w:val="20"/>
      <w:lang w:val="en-GB" w:eastAsia="en-US"/>
    </w:rPr>
  </w:style>
  <w:style w:type="paragraph" w:customStyle="1" w:styleId="TableFootnoteInfo">
    <w:name w:val="Table Footnote Info"/>
    <w:basedOn w:val="Normal"/>
    <w:uiPriority w:val="14"/>
    <w:qFormat/>
    <w:rsid w:val="00161A68"/>
    <w:pPr>
      <w:keepLines/>
      <w:spacing w:before="40" w:after="40" w:line="276" w:lineRule="auto"/>
    </w:pPr>
    <w:rPr>
      <w:rFonts w:ascii="Times New Roman" w:hAnsi="Times New Roman"/>
      <w:sz w:val="20"/>
      <w:szCs w:val="48"/>
      <w:lang w:val="en-GB" w:eastAsia="en-US"/>
    </w:rPr>
  </w:style>
  <w:style w:type="paragraph" w:customStyle="1" w:styleId="TableHead">
    <w:name w:val="Table Head"/>
    <w:basedOn w:val="Normal"/>
    <w:uiPriority w:val="11"/>
    <w:qFormat/>
    <w:rsid w:val="00161A68"/>
    <w:pPr>
      <w:spacing w:before="40" w:after="40"/>
      <w:jc w:val="center"/>
    </w:pPr>
    <w:rPr>
      <w:rFonts w:ascii="Times New Roman" w:hAnsi="Times New Roman"/>
      <w:b/>
      <w:sz w:val="20"/>
      <w:szCs w:val="48"/>
      <w:lang w:val="en-GB" w:eastAsia="en-US"/>
    </w:rPr>
  </w:style>
  <w:style w:type="paragraph" w:customStyle="1" w:styleId="TableLeft">
    <w:name w:val="Table Left"/>
    <w:uiPriority w:val="12"/>
    <w:qFormat/>
    <w:rsid w:val="00161A68"/>
    <w:pPr>
      <w:spacing w:before="40" w:after="40" w:line="276" w:lineRule="auto"/>
    </w:pPr>
    <w:rPr>
      <w:rFonts w:cs="Arial"/>
      <w:bCs/>
      <w:kern w:val="32"/>
      <w:szCs w:val="24"/>
      <w:lang w:val="en-GB" w:eastAsia="en-US"/>
    </w:rPr>
  </w:style>
  <w:style w:type="character" w:customStyle="1" w:styleId="normaltextrun">
    <w:name w:val="normaltextrun"/>
    <w:basedOn w:val="DefaultParagraphFont"/>
    <w:rsid w:val="00161A68"/>
  </w:style>
  <w:style w:type="paragraph" w:customStyle="1" w:styleId="paragraph0">
    <w:name w:val="paragraph"/>
    <w:basedOn w:val="Normal"/>
    <w:rsid w:val="00C10139"/>
    <w:pPr>
      <w:spacing w:before="100" w:beforeAutospacing="1" w:after="100" w:afterAutospacing="1"/>
    </w:pPr>
    <w:rPr>
      <w:rFonts w:ascii="Times New Roman" w:hAnsi="Times New Roman"/>
      <w:sz w:val="24"/>
      <w:lang w:eastAsia="en-GB"/>
    </w:rPr>
  </w:style>
  <w:style w:type="character" w:customStyle="1" w:styleId="CaptionChar">
    <w:name w:val="Caption Char"/>
    <w:aliases w:val="Lisiting Char,Caption for figure Char"/>
    <w:link w:val="Caption"/>
    <w:locked/>
    <w:rsid w:val="00696C8A"/>
    <w:rPr>
      <w:rFonts w:ascii="Calibri" w:hAnsi="Calibri"/>
      <w:i/>
      <w:iCs/>
      <w:color w:val="1F497D" w:themeColor="text2"/>
      <w:sz w:val="18"/>
      <w:szCs w:val="18"/>
    </w:rPr>
  </w:style>
  <w:style w:type="paragraph" w:customStyle="1" w:styleId="A-TableText">
    <w:name w:val="A-Table Text"/>
    <w:rsid w:val="00035C81"/>
    <w:pPr>
      <w:spacing w:before="60" w:after="60"/>
    </w:pPr>
    <w:rPr>
      <w:sz w:val="22"/>
      <w:lang w:val="en-GB" w:eastAsia="en-US"/>
    </w:rPr>
  </w:style>
  <w:style w:type="character" w:customStyle="1" w:styleId="cs89deba21">
    <w:name w:val="cs89deba21"/>
    <w:basedOn w:val="DefaultParagraphFont"/>
    <w:rsid w:val="00713DF1"/>
    <w:rPr>
      <w:rFonts w:ascii="Verdana" w:hAnsi="Verdana" w:hint="default"/>
      <w:b w:val="0"/>
      <w:bCs w:val="0"/>
      <w:i w:val="0"/>
      <w:iCs w:val="0"/>
      <w:color w:val="000000"/>
      <w:sz w:val="20"/>
      <w:szCs w:val="20"/>
    </w:rPr>
  </w:style>
  <w:style w:type="paragraph" w:customStyle="1" w:styleId="Pa11">
    <w:name w:val="Pa11"/>
    <w:basedOn w:val="Default"/>
    <w:next w:val="Default"/>
    <w:uiPriority w:val="99"/>
    <w:rsid w:val="000A46DF"/>
    <w:pPr>
      <w:spacing w:line="201" w:lineRule="atLeast"/>
    </w:pPr>
    <w:rPr>
      <w:rFonts w:ascii="Proxima Nova" w:hAnsi="Proxima Nova"/>
      <w:color w:val="auto"/>
    </w:rPr>
  </w:style>
  <w:style w:type="paragraph" w:customStyle="1" w:styleId="Pa12">
    <w:name w:val="Pa12"/>
    <w:basedOn w:val="Default"/>
    <w:next w:val="Default"/>
    <w:uiPriority w:val="99"/>
    <w:rsid w:val="000A46DF"/>
    <w:pPr>
      <w:spacing w:line="201" w:lineRule="atLeast"/>
    </w:pPr>
    <w:rPr>
      <w:rFonts w:ascii="Proxima Nova" w:hAnsi="Proxima Nova"/>
      <w:color w:val="auto"/>
    </w:rPr>
  </w:style>
  <w:style w:type="character" w:customStyle="1" w:styleId="A5">
    <w:name w:val="A5"/>
    <w:uiPriority w:val="99"/>
    <w:rsid w:val="000A46DF"/>
    <w:rPr>
      <w:rFonts w:cs="Proxima Nova"/>
      <w:b/>
      <w:bCs/>
      <w:color w:val="319A99"/>
      <w:sz w:val="20"/>
      <w:szCs w:val="20"/>
    </w:rPr>
  </w:style>
  <w:style w:type="character" w:customStyle="1" w:styleId="wb-inv1">
    <w:name w:val="wb-inv1"/>
    <w:basedOn w:val="DefaultParagraphFont"/>
    <w:rsid w:val="00496952"/>
  </w:style>
  <w:style w:type="paragraph" w:customStyle="1" w:styleId="A-Listi">
    <w:name w:val="A-List (i)"/>
    <w:rsid w:val="00C15E43"/>
    <w:pPr>
      <w:numPr>
        <w:numId w:val="41"/>
      </w:numPr>
      <w:spacing w:after="240" w:line="280" w:lineRule="atLeast"/>
    </w:pPr>
    <w:rPr>
      <w:sz w:val="24"/>
      <w:lang w:val="en-GB" w:eastAsia="en-US"/>
    </w:rPr>
  </w:style>
  <w:style w:type="character" w:customStyle="1" w:styleId="NormalWebChar">
    <w:name w:val="Normal (Web) Char"/>
    <w:link w:val="NormalWeb"/>
    <w:uiPriority w:val="99"/>
    <w:rsid w:val="00DA08A9"/>
    <w:rPr>
      <w:sz w:val="24"/>
      <w:szCs w:val="24"/>
    </w:rPr>
  </w:style>
  <w:style w:type="paragraph" w:customStyle="1" w:styleId="C-BodyText">
    <w:name w:val="C-Body Text"/>
    <w:rsid w:val="00DA08A9"/>
    <w:pPr>
      <w:spacing w:before="120" w:after="120" w:line="280" w:lineRule="atLeast"/>
    </w:pPr>
    <w:rPr>
      <w:sz w:val="24"/>
      <w:lang w:val="en-US" w:eastAsia="en-US"/>
    </w:rPr>
  </w:style>
  <w:style w:type="character" w:customStyle="1" w:styleId="figpopup-sensitive-area1">
    <w:name w:val="figpopup-sensitive-area1"/>
    <w:basedOn w:val="DefaultParagraphFont"/>
    <w:rsid w:val="00C123A9"/>
    <w:rPr>
      <w:strike w:val="0"/>
      <w:dstrike w:val="0"/>
      <w:u w:val="none"/>
      <w:effect w:val="none"/>
      <w:shd w:val="clear" w:color="auto" w:fill="auto"/>
    </w:rPr>
  </w:style>
  <w:style w:type="character" w:styleId="UnresolvedMention">
    <w:name w:val="Unresolved Mention"/>
    <w:basedOn w:val="DefaultParagraphFont"/>
    <w:uiPriority w:val="99"/>
    <w:semiHidden/>
    <w:unhideWhenUsed/>
    <w:rsid w:val="00E8189A"/>
    <w:rPr>
      <w:color w:val="605E5C"/>
      <w:shd w:val="clear" w:color="auto" w:fill="E1DFDD"/>
    </w:rPr>
  </w:style>
  <w:style w:type="paragraph" w:customStyle="1" w:styleId="bulletedRARMP2">
    <w:name w:val="bulleted RARMP2"/>
    <w:basedOn w:val="Normal"/>
    <w:uiPriority w:val="19"/>
    <w:rsid w:val="00DA76F8"/>
    <w:pPr>
      <w:tabs>
        <w:tab w:val="num" w:pos="720"/>
      </w:tabs>
      <w:spacing w:before="60" w:after="60"/>
      <w:ind w:left="720" w:hanging="360"/>
    </w:pPr>
  </w:style>
  <w:style w:type="paragraph" w:customStyle="1" w:styleId="ConditionLevel2">
    <w:name w:val="Condition Level 2"/>
    <w:basedOn w:val="Normal"/>
    <w:qFormat/>
    <w:rsid w:val="00EA57FF"/>
    <w:pPr>
      <w:numPr>
        <w:numId w:val="44"/>
      </w:numPr>
    </w:pPr>
    <w:rPr>
      <w:rFonts w:asciiTheme="minorHAnsi" w:hAnsiTheme="minorHAnsi" w:cstheme="minorHAnsi"/>
      <w:szCs w:val="22"/>
    </w:rPr>
  </w:style>
  <w:style w:type="paragraph" w:customStyle="1" w:styleId="Numberedparagraph">
    <w:name w:val="Numbered paragraph"/>
    <w:basedOn w:val="Normal"/>
    <w:link w:val="NumberedparagraphChar"/>
    <w:qFormat/>
    <w:rsid w:val="00212DC0"/>
    <w:pPr>
      <w:tabs>
        <w:tab w:val="num" w:pos="567"/>
      </w:tabs>
    </w:pPr>
    <w:rPr>
      <w:rFonts w:eastAsiaTheme="minorEastAsia"/>
      <w:szCs w:val="22"/>
    </w:rPr>
  </w:style>
  <w:style w:type="character" w:customStyle="1" w:styleId="NumberedparagraphChar">
    <w:name w:val="Numbered paragraph Char"/>
    <w:basedOn w:val="DefaultParagraphFont"/>
    <w:link w:val="Numberedparagraph"/>
    <w:rsid w:val="00212DC0"/>
    <w:rPr>
      <w:rFonts w:ascii="Calibri" w:eastAsiaTheme="minorEastAsia" w:hAnsi="Calibri"/>
      <w:sz w:val="22"/>
      <w:szCs w:val="22"/>
    </w:rPr>
  </w:style>
  <w:style w:type="paragraph" w:styleId="EndnoteText">
    <w:name w:val="endnote text"/>
    <w:basedOn w:val="Normal"/>
    <w:link w:val="EndnoteTextChar"/>
    <w:semiHidden/>
    <w:unhideWhenUsed/>
    <w:rsid w:val="003A5976"/>
    <w:pPr>
      <w:spacing w:before="0" w:after="0"/>
    </w:pPr>
    <w:rPr>
      <w:sz w:val="20"/>
      <w:szCs w:val="20"/>
    </w:rPr>
  </w:style>
  <w:style w:type="character" w:customStyle="1" w:styleId="EndnoteTextChar">
    <w:name w:val="Endnote Text Char"/>
    <w:basedOn w:val="DefaultParagraphFont"/>
    <w:link w:val="EndnoteText"/>
    <w:semiHidden/>
    <w:rsid w:val="003A5976"/>
    <w:rPr>
      <w:rFonts w:ascii="Calibri" w:hAnsi="Calibri"/>
    </w:rPr>
  </w:style>
  <w:style w:type="character" w:styleId="EndnoteReference">
    <w:name w:val="endnote reference"/>
    <w:basedOn w:val="DefaultParagraphFont"/>
    <w:semiHidden/>
    <w:unhideWhenUsed/>
    <w:rsid w:val="003A5976"/>
    <w:rPr>
      <w:vertAlign w:val="superscript"/>
    </w:rPr>
  </w:style>
  <w:style w:type="paragraph" w:customStyle="1" w:styleId="advicetoevaluators">
    <w:name w:val="advice to evaluators"/>
    <w:basedOn w:val="Normal"/>
    <w:qFormat/>
    <w:rsid w:val="00080945"/>
    <w:rPr>
      <w:rFonts w:ascii="Arial" w:hAnsi="Arial"/>
      <w:vanish/>
      <w:color w:val="E36C0A" w:themeColor="accent6" w:themeShade="B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171252">
      <w:bodyDiv w:val="1"/>
      <w:marLeft w:val="0"/>
      <w:marRight w:val="0"/>
      <w:marTop w:val="0"/>
      <w:marBottom w:val="0"/>
      <w:divBdr>
        <w:top w:val="none" w:sz="0" w:space="0" w:color="auto"/>
        <w:left w:val="none" w:sz="0" w:space="0" w:color="auto"/>
        <w:bottom w:val="none" w:sz="0" w:space="0" w:color="auto"/>
        <w:right w:val="none" w:sz="0" w:space="0" w:color="auto"/>
      </w:divBdr>
      <w:divsChild>
        <w:div w:id="1119645190">
          <w:marLeft w:val="547"/>
          <w:marRight w:val="0"/>
          <w:marTop w:val="120"/>
          <w:marBottom w:val="120"/>
          <w:divBdr>
            <w:top w:val="none" w:sz="0" w:space="0" w:color="auto"/>
            <w:left w:val="none" w:sz="0" w:space="0" w:color="auto"/>
            <w:bottom w:val="none" w:sz="0" w:space="0" w:color="auto"/>
            <w:right w:val="none" w:sz="0" w:space="0" w:color="auto"/>
          </w:divBdr>
        </w:div>
      </w:divsChild>
    </w:div>
    <w:div w:id="44645457">
      <w:bodyDiv w:val="1"/>
      <w:marLeft w:val="0"/>
      <w:marRight w:val="0"/>
      <w:marTop w:val="0"/>
      <w:marBottom w:val="0"/>
      <w:divBdr>
        <w:top w:val="none" w:sz="0" w:space="0" w:color="auto"/>
        <w:left w:val="none" w:sz="0" w:space="0" w:color="auto"/>
        <w:bottom w:val="none" w:sz="0" w:space="0" w:color="auto"/>
        <w:right w:val="none" w:sz="0" w:space="0" w:color="auto"/>
      </w:divBdr>
    </w:div>
    <w:div w:id="50661285">
      <w:bodyDiv w:val="1"/>
      <w:marLeft w:val="0"/>
      <w:marRight w:val="0"/>
      <w:marTop w:val="0"/>
      <w:marBottom w:val="0"/>
      <w:divBdr>
        <w:top w:val="none" w:sz="0" w:space="0" w:color="auto"/>
        <w:left w:val="none" w:sz="0" w:space="0" w:color="auto"/>
        <w:bottom w:val="none" w:sz="0" w:space="0" w:color="auto"/>
        <w:right w:val="none" w:sz="0" w:space="0" w:color="auto"/>
      </w:divBdr>
    </w:div>
    <w:div w:id="107093942">
      <w:bodyDiv w:val="1"/>
      <w:marLeft w:val="0"/>
      <w:marRight w:val="0"/>
      <w:marTop w:val="0"/>
      <w:marBottom w:val="0"/>
      <w:divBdr>
        <w:top w:val="none" w:sz="0" w:space="0" w:color="auto"/>
        <w:left w:val="none" w:sz="0" w:space="0" w:color="auto"/>
        <w:bottom w:val="none" w:sz="0" w:space="0" w:color="auto"/>
        <w:right w:val="none" w:sz="0" w:space="0" w:color="auto"/>
      </w:divBdr>
    </w:div>
    <w:div w:id="107748521">
      <w:bodyDiv w:val="1"/>
      <w:marLeft w:val="0"/>
      <w:marRight w:val="0"/>
      <w:marTop w:val="0"/>
      <w:marBottom w:val="0"/>
      <w:divBdr>
        <w:top w:val="none" w:sz="0" w:space="0" w:color="auto"/>
        <w:left w:val="none" w:sz="0" w:space="0" w:color="auto"/>
        <w:bottom w:val="none" w:sz="0" w:space="0" w:color="auto"/>
        <w:right w:val="none" w:sz="0" w:space="0" w:color="auto"/>
      </w:divBdr>
    </w:div>
    <w:div w:id="159544515">
      <w:bodyDiv w:val="1"/>
      <w:marLeft w:val="0"/>
      <w:marRight w:val="0"/>
      <w:marTop w:val="0"/>
      <w:marBottom w:val="0"/>
      <w:divBdr>
        <w:top w:val="none" w:sz="0" w:space="0" w:color="auto"/>
        <w:left w:val="none" w:sz="0" w:space="0" w:color="auto"/>
        <w:bottom w:val="none" w:sz="0" w:space="0" w:color="auto"/>
        <w:right w:val="none" w:sz="0" w:space="0" w:color="auto"/>
      </w:divBdr>
    </w:div>
    <w:div w:id="170461937">
      <w:bodyDiv w:val="1"/>
      <w:marLeft w:val="0"/>
      <w:marRight w:val="0"/>
      <w:marTop w:val="0"/>
      <w:marBottom w:val="0"/>
      <w:divBdr>
        <w:top w:val="none" w:sz="0" w:space="0" w:color="auto"/>
        <w:left w:val="none" w:sz="0" w:space="0" w:color="auto"/>
        <w:bottom w:val="none" w:sz="0" w:space="0" w:color="auto"/>
        <w:right w:val="none" w:sz="0" w:space="0" w:color="auto"/>
      </w:divBdr>
    </w:div>
    <w:div w:id="182521622">
      <w:bodyDiv w:val="1"/>
      <w:marLeft w:val="0"/>
      <w:marRight w:val="0"/>
      <w:marTop w:val="0"/>
      <w:marBottom w:val="0"/>
      <w:divBdr>
        <w:top w:val="none" w:sz="0" w:space="0" w:color="auto"/>
        <w:left w:val="none" w:sz="0" w:space="0" w:color="auto"/>
        <w:bottom w:val="none" w:sz="0" w:space="0" w:color="auto"/>
        <w:right w:val="none" w:sz="0" w:space="0" w:color="auto"/>
      </w:divBdr>
    </w:div>
    <w:div w:id="201477514">
      <w:bodyDiv w:val="1"/>
      <w:marLeft w:val="0"/>
      <w:marRight w:val="0"/>
      <w:marTop w:val="0"/>
      <w:marBottom w:val="0"/>
      <w:divBdr>
        <w:top w:val="none" w:sz="0" w:space="0" w:color="auto"/>
        <w:left w:val="none" w:sz="0" w:space="0" w:color="auto"/>
        <w:bottom w:val="none" w:sz="0" w:space="0" w:color="auto"/>
        <w:right w:val="none" w:sz="0" w:space="0" w:color="auto"/>
      </w:divBdr>
    </w:div>
    <w:div w:id="255866279">
      <w:bodyDiv w:val="1"/>
      <w:marLeft w:val="0"/>
      <w:marRight w:val="0"/>
      <w:marTop w:val="0"/>
      <w:marBottom w:val="0"/>
      <w:divBdr>
        <w:top w:val="none" w:sz="0" w:space="0" w:color="auto"/>
        <w:left w:val="none" w:sz="0" w:space="0" w:color="auto"/>
        <w:bottom w:val="none" w:sz="0" w:space="0" w:color="auto"/>
        <w:right w:val="none" w:sz="0" w:space="0" w:color="auto"/>
      </w:divBdr>
      <w:divsChild>
        <w:div w:id="1004168306">
          <w:marLeft w:val="0"/>
          <w:marRight w:val="0"/>
          <w:marTop w:val="0"/>
          <w:marBottom w:val="0"/>
          <w:divBdr>
            <w:top w:val="none" w:sz="0" w:space="0" w:color="auto"/>
            <w:left w:val="none" w:sz="0" w:space="0" w:color="auto"/>
            <w:bottom w:val="none" w:sz="0" w:space="0" w:color="auto"/>
            <w:right w:val="none" w:sz="0" w:space="0" w:color="auto"/>
          </w:divBdr>
          <w:divsChild>
            <w:div w:id="539056810">
              <w:marLeft w:val="0"/>
              <w:marRight w:val="0"/>
              <w:marTop w:val="0"/>
              <w:marBottom w:val="0"/>
              <w:divBdr>
                <w:top w:val="none" w:sz="0" w:space="0" w:color="auto"/>
                <w:left w:val="none" w:sz="0" w:space="0" w:color="auto"/>
                <w:bottom w:val="none" w:sz="0" w:space="0" w:color="auto"/>
                <w:right w:val="none" w:sz="0" w:space="0" w:color="auto"/>
              </w:divBdr>
              <w:divsChild>
                <w:div w:id="127162101">
                  <w:marLeft w:val="-225"/>
                  <w:marRight w:val="-225"/>
                  <w:marTop w:val="0"/>
                  <w:marBottom w:val="0"/>
                  <w:divBdr>
                    <w:top w:val="none" w:sz="0" w:space="0" w:color="auto"/>
                    <w:left w:val="none" w:sz="0" w:space="0" w:color="auto"/>
                    <w:bottom w:val="none" w:sz="0" w:space="0" w:color="auto"/>
                    <w:right w:val="none" w:sz="0" w:space="0" w:color="auto"/>
                  </w:divBdr>
                  <w:divsChild>
                    <w:div w:id="1820881278">
                      <w:marLeft w:val="0"/>
                      <w:marRight w:val="0"/>
                      <w:marTop w:val="0"/>
                      <w:marBottom w:val="0"/>
                      <w:divBdr>
                        <w:top w:val="none" w:sz="0" w:space="0" w:color="auto"/>
                        <w:left w:val="none" w:sz="0" w:space="0" w:color="auto"/>
                        <w:bottom w:val="none" w:sz="0" w:space="0" w:color="auto"/>
                        <w:right w:val="none" w:sz="0" w:space="0" w:color="auto"/>
                      </w:divBdr>
                      <w:divsChild>
                        <w:div w:id="1929658846">
                          <w:marLeft w:val="0"/>
                          <w:marRight w:val="0"/>
                          <w:marTop w:val="0"/>
                          <w:marBottom w:val="0"/>
                          <w:divBdr>
                            <w:top w:val="none" w:sz="0" w:space="0" w:color="auto"/>
                            <w:left w:val="none" w:sz="0" w:space="0" w:color="auto"/>
                            <w:bottom w:val="none" w:sz="0" w:space="0" w:color="auto"/>
                            <w:right w:val="none" w:sz="0" w:space="0" w:color="auto"/>
                          </w:divBdr>
                          <w:divsChild>
                            <w:div w:id="781999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61325497">
      <w:bodyDiv w:val="1"/>
      <w:marLeft w:val="0"/>
      <w:marRight w:val="0"/>
      <w:marTop w:val="0"/>
      <w:marBottom w:val="0"/>
      <w:divBdr>
        <w:top w:val="none" w:sz="0" w:space="0" w:color="auto"/>
        <w:left w:val="none" w:sz="0" w:space="0" w:color="auto"/>
        <w:bottom w:val="none" w:sz="0" w:space="0" w:color="auto"/>
        <w:right w:val="none" w:sz="0" w:space="0" w:color="auto"/>
      </w:divBdr>
    </w:div>
    <w:div w:id="392198254">
      <w:bodyDiv w:val="1"/>
      <w:marLeft w:val="0"/>
      <w:marRight w:val="0"/>
      <w:marTop w:val="0"/>
      <w:marBottom w:val="0"/>
      <w:divBdr>
        <w:top w:val="none" w:sz="0" w:space="0" w:color="auto"/>
        <w:left w:val="none" w:sz="0" w:space="0" w:color="auto"/>
        <w:bottom w:val="none" w:sz="0" w:space="0" w:color="auto"/>
        <w:right w:val="none" w:sz="0" w:space="0" w:color="auto"/>
      </w:divBdr>
      <w:divsChild>
        <w:div w:id="1397440113">
          <w:marLeft w:val="0"/>
          <w:marRight w:val="0"/>
          <w:marTop w:val="0"/>
          <w:marBottom w:val="0"/>
          <w:divBdr>
            <w:top w:val="none" w:sz="0" w:space="0" w:color="auto"/>
            <w:left w:val="none" w:sz="0" w:space="0" w:color="auto"/>
            <w:bottom w:val="none" w:sz="0" w:space="0" w:color="auto"/>
            <w:right w:val="none" w:sz="0" w:space="0" w:color="auto"/>
          </w:divBdr>
          <w:divsChild>
            <w:div w:id="1684432705">
              <w:marLeft w:val="0"/>
              <w:marRight w:val="0"/>
              <w:marTop w:val="0"/>
              <w:marBottom w:val="0"/>
              <w:divBdr>
                <w:top w:val="none" w:sz="0" w:space="0" w:color="auto"/>
                <w:left w:val="none" w:sz="0" w:space="0" w:color="auto"/>
                <w:bottom w:val="none" w:sz="0" w:space="0" w:color="auto"/>
                <w:right w:val="none" w:sz="0" w:space="0" w:color="auto"/>
              </w:divBdr>
              <w:divsChild>
                <w:div w:id="166555298">
                  <w:marLeft w:val="0"/>
                  <w:marRight w:val="0"/>
                  <w:marTop w:val="0"/>
                  <w:marBottom w:val="0"/>
                  <w:divBdr>
                    <w:top w:val="none" w:sz="0" w:space="0" w:color="auto"/>
                    <w:left w:val="none" w:sz="0" w:space="0" w:color="auto"/>
                    <w:bottom w:val="none" w:sz="0" w:space="0" w:color="auto"/>
                    <w:right w:val="none" w:sz="0" w:space="0" w:color="auto"/>
                  </w:divBdr>
                  <w:divsChild>
                    <w:div w:id="391781792">
                      <w:marLeft w:val="0"/>
                      <w:marRight w:val="0"/>
                      <w:marTop w:val="0"/>
                      <w:marBottom w:val="0"/>
                      <w:divBdr>
                        <w:top w:val="none" w:sz="0" w:space="0" w:color="auto"/>
                        <w:left w:val="none" w:sz="0" w:space="0" w:color="auto"/>
                        <w:bottom w:val="none" w:sz="0" w:space="0" w:color="auto"/>
                        <w:right w:val="none" w:sz="0" w:space="0" w:color="auto"/>
                      </w:divBdr>
                      <w:divsChild>
                        <w:div w:id="1867021331">
                          <w:marLeft w:val="0"/>
                          <w:marRight w:val="0"/>
                          <w:marTop w:val="0"/>
                          <w:marBottom w:val="0"/>
                          <w:divBdr>
                            <w:top w:val="none" w:sz="0" w:space="0" w:color="auto"/>
                            <w:left w:val="none" w:sz="0" w:space="0" w:color="auto"/>
                            <w:bottom w:val="none" w:sz="0" w:space="0" w:color="auto"/>
                            <w:right w:val="none" w:sz="0" w:space="0" w:color="auto"/>
                          </w:divBdr>
                          <w:divsChild>
                            <w:div w:id="757556497">
                              <w:marLeft w:val="0"/>
                              <w:marRight w:val="0"/>
                              <w:marTop w:val="0"/>
                              <w:marBottom w:val="0"/>
                              <w:divBdr>
                                <w:top w:val="none" w:sz="0" w:space="0" w:color="auto"/>
                                <w:left w:val="none" w:sz="0" w:space="0" w:color="auto"/>
                                <w:bottom w:val="none" w:sz="0" w:space="0" w:color="auto"/>
                                <w:right w:val="none" w:sz="0" w:space="0" w:color="auto"/>
                              </w:divBdr>
                              <w:divsChild>
                                <w:div w:id="510797548">
                                  <w:marLeft w:val="0"/>
                                  <w:marRight w:val="0"/>
                                  <w:marTop w:val="0"/>
                                  <w:marBottom w:val="0"/>
                                  <w:divBdr>
                                    <w:top w:val="none" w:sz="0" w:space="0" w:color="auto"/>
                                    <w:left w:val="none" w:sz="0" w:space="0" w:color="auto"/>
                                    <w:bottom w:val="none" w:sz="0" w:space="0" w:color="auto"/>
                                    <w:right w:val="none" w:sz="0" w:space="0" w:color="auto"/>
                                  </w:divBdr>
                                  <w:divsChild>
                                    <w:div w:id="763958811">
                                      <w:marLeft w:val="0"/>
                                      <w:marRight w:val="0"/>
                                      <w:marTop w:val="0"/>
                                      <w:marBottom w:val="0"/>
                                      <w:divBdr>
                                        <w:top w:val="none" w:sz="0" w:space="0" w:color="auto"/>
                                        <w:left w:val="none" w:sz="0" w:space="0" w:color="auto"/>
                                        <w:bottom w:val="none" w:sz="0" w:space="0" w:color="auto"/>
                                        <w:right w:val="none" w:sz="0" w:space="0" w:color="auto"/>
                                      </w:divBdr>
                                      <w:divsChild>
                                        <w:div w:id="853567706">
                                          <w:marLeft w:val="0"/>
                                          <w:marRight w:val="0"/>
                                          <w:marTop w:val="0"/>
                                          <w:marBottom w:val="0"/>
                                          <w:divBdr>
                                            <w:top w:val="none" w:sz="0" w:space="0" w:color="auto"/>
                                            <w:left w:val="none" w:sz="0" w:space="0" w:color="auto"/>
                                            <w:bottom w:val="none" w:sz="0" w:space="0" w:color="auto"/>
                                            <w:right w:val="none" w:sz="0" w:space="0" w:color="auto"/>
                                          </w:divBdr>
                                          <w:divsChild>
                                            <w:div w:id="976644868">
                                              <w:marLeft w:val="0"/>
                                              <w:marRight w:val="0"/>
                                              <w:marTop w:val="0"/>
                                              <w:marBottom w:val="0"/>
                                              <w:divBdr>
                                                <w:top w:val="none" w:sz="0" w:space="0" w:color="auto"/>
                                                <w:left w:val="none" w:sz="0" w:space="0" w:color="auto"/>
                                                <w:bottom w:val="none" w:sz="0" w:space="0" w:color="auto"/>
                                                <w:right w:val="none" w:sz="0" w:space="0" w:color="auto"/>
                                              </w:divBdr>
                                              <w:divsChild>
                                                <w:div w:id="1145049441">
                                                  <w:marLeft w:val="0"/>
                                                  <w:marRight w:val="0"/>
                                                  <w:marTop w:val="0"/>
                                                  <w:marBottom w:val="0"/>
                                                  <w:divBdr>
                                                    <w:top w:val="none" w:sz="0" w:space="0" w:color="auto"/>
                                                    <w:left w:val="none" w:sz="0" w:space="0" w:color="auto"/>
                                                    <w:bottom w:val="none" w:sz="0" w:space="0" w:color="auto"/>
                                                    <w:right w:val="none" w:sz="0" w:space="0" w:color="auto"/>
                                                  </w:divBdr>
                                                  <w:divsChild>
                                                    <w:div w:id="48117021">
                                                      <w:marLeft w:val="0"/>
                                                      <w:marRight w:val="0"/>
                                                      <w:marTop w:val="0"/>
                                                      <w:marBottom w:val="0"/>
                                                      <w:divBdr>
                                                        <w:top w:val="none" w:sz="0" w:space="0" w:color="auto"/>
                                                        <w:left w:val="none" w:sz="0" w:space="0" w:color="auto"/>
                                                        <w:bottom w:val="none" w:sz="0" w:space="0" w:color="auto"/>
                                                        <w:right w:val="none" w:sz="0" w:space="0" w:color="auto"/>
                                                      </w:divBdr>
                                                      <w:divsChild>
                                                        <w:div w:id="691878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32365670">
      <w:bodyDiv w:val="1"/>
      <w:marLeft w:val="0"/>
      <w:marRight w:val="0"/>
      <w:marTop w:val="0"/>
      <w:marBottom w:val="0"/>
      <w:divBdr>
        <w:top w:val="none" w:sz="0" w:space="0" w:color="auto"/>
        <w:left w:val="none" w:sz="0" w:space="0" w:color="auto"/>
        <w:bottom w:val="none" w:sz="0" w:space="0" w:color="auto"/>
        <w:right w:val="none" w:sz="0" w:space="0" w:color="auto"/>
      </w:divBdr>
    </w:div>
    <w:div w:id="522479170">
      <w:bodyDiv w:val="1"/>
      <w:marLeft w:val="0"/>
      <w:marRight w:val="0"/>
      <w:marTop w:val="0"/>
      <w:marBottom w:val="0"/>
      <w:divBdr>
        <w:top w:val="none" w:sz="0" w:space="0" w:color="auto"/>
        <w:left w:val="none" w:sz="0" w:space="0" w:color="auto"/>
        <w:bottom w:val="none" w:sz="0" w:space="0" w:color="auto"/>
        <w:right w:val="none" w:sz="0" w:space="0" w:color="auto"/>
      </w:divBdr>
    </w:div>
    <w:div w:id="539634757">
      <w:bodyDiv w:val="1"/>
      <w:marLeft w:val="0"/>
      <w:marRight w:val="0"/>
      <w:marTop w:val="0"/>
      <w:marBottom w:val="0"/>
      <w:divBdr>
        <w:top w:val="none" w:sz="0" w:space="0" w:color="auto"/>
        <w:left w:val="none" w:sz="0" w:space="0" w:color="auto"/>
        <w:bottom w:val="none" w:sz="0" w:space="0" w:color="auto"/>
        <w:right w:val="none" w:sz="0" w:space="0" w:color="auto"/>
      </w:divBdr>
    </w:div>
    <w:div w:id="548299631">
      <w:bodyDiv w:val="1"/>
      <w:marLeft w:val="0"/>
      <w:marRight w:val="0"/>
      <w:marTop w:val="0"/>
      <w:marBottom w:val="0"/>
      <w:divBdr>
        <w:top w:val="none" w:sz="0" w:space="0" w:color="auto"/>
        <w:left w:val="none" w:sz="0" w:space="0" w:color="auto"/>
        <w:bottom w:val="none" w:sz="0" w:space="0" w:color="auto"/>
        <w:right w:val="none" w:sz="0" w:space="0" w:color="auto"/>
      </w:divBdr>
      <w:divsChild>
        <w:div w:id="14311238">
          <w:marLeft w:val="0"/>
          <w:marRight w:val="0"/>
          <w:marTop w:val="0"/>
          <w:marBottom w:val="0"/>
          <w:divBdr>
            <w:top w:val="none" w:sz="0" w:space="0" w:color="auto"/>
            <w:left w:val="none" w:sz="0" w:space="0" w:color="auto"/>
            <w:bottom w:val="none" w:sz="0" w:space="0" w:color="auto"/>
            <w:right w:val="none" w:sz="0" w:space="0" w:color="auto"/>
          </w:divBdr>
          <w:divsChild>
            <w:div w:id="2094667561">
              <w:marLeft w:val="0"/>
              <w:marRight w:val="0"/>
              <w:marTop w:val="0"/>
              <w:marBottom w:val="0"/>
              <w:divBdr>
                <w:top w:val="none" w:sz="0" w:space="0" w:color="auto"/>
                <w:left w:val="none" w:sz="0" w:space="0" w:color="auto"/>
                <w:bottom w:val="none" w:sz="0" w:space="0" w:color="auto"/>
                <w:right w:val="none" w:sz="0" w:space="0" w:color="auto"/>
              </w:divBdr>
              <w:divsChild>
                <w:div w:id="1075204552">
                  <w:marLeft w:val="-225"/>
                  <w:marRight w:val="-225"/>
                  <w:marTop w:val="0"/>
                  <w:marBottom w:val="0"/>
                  <w:divBdr>
                    <w:top w:val="none" w:sz="0" w:space="0" w:color="auto"/>
                    <w:left w:val="none" w:sz="0" w:space="0" w:color="auto"/>
                    <w:bottom w:val="none" w:sz="0" w:space="0" w:color="auto"/>
                    <w:right w:val="none" w:sz="0" w:space="0" w:color="auto"/>
                  </w:divBdr>
                  <w:divsChild>
                    <w:div w:id="79182960">
                      <w:marLeft w:val="0"/>
                      <w:marRight w:val="0"/>
                      <w:marTop w:val="0"/>
                      <w:marBottom w:val="0"/>
                      <w:divBdr>
                        <w:top w:val="none" w:sz="0" w:space="0" w:color="auto"/>
                        <w:left w:val="none" w:sz="0" w:space="0" w:color="auto"/>
                        <w:bottom w:val="none" w:sz="0" w:space="0" w:color="auto"/>
                        <w:right w:val="none" w:sz="0" w:space="0" w:color="auto"/>
                      </w:divBdr>
                      <w:divsChild>
                        <w:div w:id="2138255493">
                          <w:marLeft w:val="0"/>
                          <w:marRight w:val="0"/>
                          <w:marTop w:val="0"/>
                          <w:marBottom w:val="0"/>
                          <w:divBdr>
                            <w:top w:val="none" w:sz="0" w:space="0" w:color="auto"/>
                            <w:left w:val="none" w:sz="0" w:space="0" w:color="auto"/>
                            <w:bottom w:val="none" w:sz="0" w:space="0" w:color="auto"/>
                            <w:right w:val="none" w:sz="0" w:space="0" w:color="auto"/>
                          </w:divBdr>
                          <w:divsChild>
                            <w:div w:id="1263415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1255956">
      <w:bodyDiv w:val="1"/>
      <w:marLeft w:val="0"/>
      <w:marRight w:val="0"/>
      <w:marTop w:val="0"/>
      <w:marBottom w:val="0"/>
      <w:divBdr>
        <w:top w:val="none" w:sz="0" w:space="0" w:color="auto"/>
        <w:left w:val="none" w:sz="0" w:space="0" w:color="auto"/>
        <w:bottom w:val="none" w:sz="0" w:space="0" w:color="auto"/>
        <w:right w:val="none" w:sz="0" w:space="0" w:color="auto"/>
      </w:divBdr>
    </w:div>
    <w:div w:id="562981446">
      <w:bodyDiv w:val="1"/>
      <w:marLeft w:val="0"/>
      <w:marRight w:val="0"/>
      <w:marTop w:val="0"/>
      <w:marBottom w:val="0"/>
      <w:divBdr>
        <w:top w:val="none" w:sz="0" w:space="0" w:color="auto"/>
        <w:left w:val="none" w:sz="0" w:space="0" w:color="auto"/>
        <w:bottom w:val="none" w:sz="0" w:space="0" w:color="auto"/>
        <w:right w:val="none" w:sz="0" w:space="0" w:color="auto"/>
      </w:divBdr>
      <w:divsChild>
        <w:div w:id="1849244991">
          <w:marLeft w:val="0"/>
          <w:marRight w:val="0"/>
          <w:marTop w:val="0"/>
          <w:marBottom w:val="0"/>
          <w:divBdr>
            <w:top w:val="none" w:sz="0" w:space="0" w:color="auto"/>
            <w:left w:val="none" w:sz="0" w:space="0" w:color="auto"/>
            <w:bottom w:val="none" w:sz="0" w:space="0" w:color="auto"/>
            <w:right w:val="none" w:sz="0" w:space="0" w:color="auto"/>
          </w:divBdr>
          <w:divsChild>
            <w:div w:id="501090314">
              <w:marLeft w:val="0"/>
              <w:marRight w:val="0"/>
              <w:marTop w:val="0"/>
              <w:marBottom w:val="0"/>
              <w:divBdr>
                <w:top w:val="none" w:sz="0" w:space="0" w:color="auto"/>
                <w:left w:val="none" w:sz="0" w:space="0" w:color="auto"/>
                <w:bottom w:val="none" w:sz="0" w:space="0" w:color="auto"/>
                <w:right w:val="none" w:sz="0" w:space="0" w:color="auto"/>
              </w:divBdr>
              <w:divsChild>
                <w:div w:id="713850229">
                  <w:marLeft w:val="0"/>
                  <w:marRight w:val="0"/>
                  <w:marTop w:val="0"/>
                  <w:marBottom w:val="0"/>
                  <w:divBdr>
                    <w:top w:val="none" w:sz="0" w:space="0" w:color="auto"/>
                    <w:left w:val="none" w:sz="0" w:space="0" w:color="auto"/>
                    <w:bottom w:val="none" w:sz="0" w:space="0" w:color="auto"/>
                    <w:right w:val="none" w:sz="0" w:space="0" w:color="auto"/>
                  </w:divBdr>
                  <w:divsChild>
                    <w:div w:id="590701239">
                      <w:marLeft w:val="0"/>
                      <w:marRight w:val="0"/>
                      <w:marTop w:val="0"/>
                      <w:marBottom w:val="0"/>
                      <w:divBdr>
                        <w:top w:val="none" w:sz="0" w:space="0" w:color="auto"/>
                        <w:left w:val="none" w:sz="0" w:space="0" w:color="auto"/>
                        <w:bottom w:val="none" w:sz="0" w:space="0" w:color="auto"/>
                        <w:right w:val="none" w:sz="0" w:space="0" w:color="auto"/>
                      </w:divBdr>
                      <w:divsChild>
                        <w:div w:id="1010985982">
                          <w:marLeft w:val="-225"/>
                          <w:marRight w:val="-225"/>
                          <w:marTop w:val="0"/>
                          <w:marBottom w:val="0"/>
                          <w:divBdr>
                            <w:top w:val="none" w:sz="0" w:space="0" w:color="auto"/>
                            <w:left w:val="none" w:sz="0" w:space="0" w:color="auto"/>
                            <w:bottom w:val="none" w:sz="0" w:space="0" w:color="auto"/>
                            <w:right w:val="none" w:sz="0" w:space="0" w:color="auto"/>
                          </w:divBdr>
                          <w:divsChild>
                            <w:div w:id="1673024763">
                              <w:marLeft w:val="0"/>
                              <w:marRight w:val="0"/>
                              <w:marTop w:val="0"/>
                              <w:marBottom w:val="0"/>
                              <w:divBdr>
                                <w:top w:val="none" w:sz="0" w:space="0" w:color="auto"/>
                                <w:left w:val="none" w:sz="0" w:space="0" w:color="auto"/>
                                <w:bottom w:val="none" w:sz="0" w:space="0" w:color="auto"/>
                                <w:right w:val="none" w:sz="0" w:space="0" w:color="auto"/>
                              </w:divBdr>
                              <w:divsChild>
                                <w:div w:id="1676178773">
                                  <w:marLeft w:val="-225"/>
                                  <w:marRight w:val="-225"/>
                                  <w:marTop w:val="0"/>
                                  <w:marBottom w:val="0"/>
                                  <w:divBdr>
                                    <w:top w:val="none" w:sz="0" w:space="0" w:color="auto"/>
                                    <w:left w:val="none" w:sz="0" w:space="0" w:color="auto"/>
                                    <w:bottom w:val="none" w:sz="0" w:space="0" w:color="auto"/>
                                    <w:right w:val="none" w:sz="0" w:space="0" w:color="auto"/>
                                  </w:divBdr>
                                  <w:divsChild>
                                    <w:div w:id="2014600631">
                                      <w:marLeft w:val="0"/>
                                      <w:marRight w:val="0"/>
                                      <w:marTop w:val="0"/>
                                      <w:marBottom w:val="0"/>
                                      <w:divBdr>
                                        <w:top w:val="none" w:sz="0" w:space="0" w:color="auto"/>
                                        <w:left w:val="none" w:sz="0" w:space="0" w:color="auto"/>
                                        <w:bottom w:val="none" w:sz="0" w:space="0" w:color="auto"/>
                                        <w:right w:val="none" w:sz="0" w:space="0" w:color="auto"/>
                                      </w:divBdr>
                                      <w:divsChild>
                                        <w:div w:id="9331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29811351">
      <w:bodyDiv w:val="1"/>
      <w:marLeft w:val="0"/>
      <w:marRight w:val="0"/>
      <w:marTop w:val="0"/>
      <w:marBottom w:val="0"/>
      <w:divBdr>
        <w:top w:val="none" w:sz="0" w:space="0" w:color="auto"/>
        <w:left w:val="none" w:sz="0" w:space="0" w:color="auto"/>
        <w:bottom w:val="none" w:sz="0" w:space="0" w:color="auto"/>
        <w:right w:val="none" w:sz="0" w:space="0" w:color="auto"/>
      </w:divBdr>
    </w:div>
    <w:div w:id="800654769">
      <w:bodyDiv w:val="1"/>
      <w:marLeft w:val="0"/>
      <w:marRight w:val="0"/>
      <w:marTop w:val="0"/>
      <w:marBottom w:val="0"/>
      <w:divBdr>
        <w:top w:val="none" w:sz="0" w:space="0" w:color="auto"/>
        <w:left w:val="none" w:sz="0" w:space="0" w:color="auto"/>
        <w:bottom w:val="none" w:sz="0" w:space="0" w:color="auto"/>
        <w:right w:val="none" w:sz="0" w:space="0" w:color="auto"/>
      </w:divBdr>
    </w:div>
    <w:div w:id="881021166">
      <w:bodyDiv w:val="1"/>
      <w:marLeft w:val="0"/>
      <w:marRight w:val="0"/>
      <w:marTop w:val="0"/>
      <w:marBottom w:val="0"/>
      <w:divBdr>
        <w:top w:val="none" w:sz="0" w:space="0" w:color="auto"/>
        <w:left w:val="none" w:sz="0" w:space="0" w:color="auto"/>
        <w:bottom w:val="none" w:sz="0" w:space="0" w:color="auto"/>
        <w:right w:val="none" w:sz="0" w:space="0" w:color="auto"/>
      </w:divBdr>
    </w:div>
    <w:div w:id="897741679">
      <w:bodyDiv w:val="1"/>
      <w:marLeft w:val="0"/>
      <w:marRight w:val="0"/>
      <w:marTop w:val="0"/>
      <w:marBottom w:val="0"/>
      <w:divBdr>
        <w:top w:val="none" w:sz="0" w:space="0" w:color="auto"/>
        <w:left w:val="none" w:sz="0" w:space="0" w:color="auto"/>
        <w:bottom w:val="none" w:sz="0" w:space="0" w:color="auto"/>
        <w:right w:val="none" w:sz="0" w:space="0" w:color="auto"/>
      </w:divBdr>
      <w:divsChild>
        <w:div w:id="83769072">
          <w:marLeft w:val="0"/>
          <w:marRight w:val="0"/>
          <w:marTop w:val="0"/>
          <w:marBottom w:val="0"/>
          <w:divBdr>
            <w:top w:val="none" w:sz="0" w:space="0" w:color="auto"/>
            <w:left w:val="none" w:sz="0" w:space="0" w:color="auto"/>
            <w:bottom w:val="none" w:sz="0" w:space="0" w:color="auto"/>
            <w:right w:val="none" w:sz="0" w:space="0" w:color="auto"/>
          </w:divBdr>
          <w:divsChild>
            <w:div w:id="357004276">
              <w:marLeft w:val="0"/>
              <w:marRight w:val="0"/>
              <w:marTop w:val="0"/>
              <w:marBottom w:val="0"/>
              <w:divBdr>
                <w:top w:val="none" w:sz="0" w:space="0" w:color="auto"/>
                <w:left w:val="none" w:sz="0" w:space="0" w:color="auto"/>
                <w:bottom w:val="none" w:sz="0" w:space="0" w:color="auto"/>
                <w:right w:val="none" w:sz="0" w:space="0" w:color="auto"/>
              </w:divBdr>
              <w:divsChild>
                <w:div w:id="777678116">
                  <w:marLeft w:val="0"/>
                  <w:marRight w:val="0"/>
                  <w:marTop w:val="0"/>
                  <w:marBottom w:val="0"/>
                  <w:divBdr>
                    <w:top w:val="none" w:sz="0" w:space="0" w:color="auto"/>
                    <w:left w:val="none" w:sz="0" w:space="0" w:color="auto"/>
                    <w:bottom w:val="none" w:sz="0" w:space="0" w:color="auto"/>
                    <w:right w:val="none" w:sz="0" w:space="0" w:color="auto"/>
                  </w:divBdr>
                  <w:divsChild>
                    <w:div w:id="26613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4022845">
      <w:bodyDiv w:val="1"/>
      <w:marLeft w:val="0"/>
      <w:marRight w:val="0"/>
      <w:marTop w:val="0"/>
      <w:marBottom w:val="0"/>
      <w:divBdr>
        <w:top w:val="none" w:sz="0" w:space="0" w:color="auto"/>
        <w:left w:val="none" w:sz="0" w:space="0" w:color="auto"/>
        <w:bottom w:val="none" w:sz="0" w:space="0" w:color="auto"/>
        <w:right w:val="none" w:sz="0" w:space="0" w:color="auto"/>
      </w:divBdr>
    </w:div>
    <w:div w:id="977489714">
      <w:bodyDiv w:val="1"/>
      <w:marLeft w:val="0"/>
      <w:marRight w:val="0"/>
      <w:marTop w:val="0"/>
      <w:marBottom w:val="0"/>
      <w:divBdr>
        <w:top w:val="none" w:sz="0" w:space="0" w:color="auto"/>
        <w:left w:val="none" w:sz="0" w:space="0" w:color="auto"/>
        <w:bottom w:val="none" w:sz="0" w:space="0" w:color="auto"/>
        <w:right w:val="none" w:sz="0" w:space="0" w:color="auto"/>
      </w:divBdr>
    </w:div>
    <w:div w:id="983779635">
      <w:bodyDiv w:val="1"/>
      <w:marLeft w:val="0"/>
      <w:marRight w:val="0"/>
      <w:marTop w:val="0"/>
      <w:marBottom w:val="0"/>
      <w:divBdr>
        <w:top w:val="none" w:sz="0" w:space="0" w:color="auto"/>
        <w:left w:val="none" w:sz="0" w:space="0" w:color="auto"/>
        <w:bottom w:val="none" w:sz="0" w:space="0" w:color="auto"/>
        <w:right w:val="none" w:sz="0" w:space="0" w:color="auto"/>
      </w:divBdr>
    </w:div>
    <w:div w:id="1024598155">
      <w:bodyDiv w:val="1"/>
      <w:marLeft w:val="0"/>
      <w:marRight w:val="0"/>
      <w:marTop w:val="0"/>
      <w:marBottom w:val="0"/>
      <w:divBdr>
        <w:top w:val="none" w:sz="0" w:space="0" w:color="auto"/>
        <w:left w:val="none" w:sz="0" w:space="0" w:color="auto"/>
        <w:bottom w:val="none" w:sz="0" w:space="0" w:color="auto"/>
        <w:right w:val="none" w:sz="0" w:space="0" w:color="auto"/>
      </w:divBdr>
    </w:div>
    <w:div w:id="1110784593">
      <w:bodyDiv w:val="1"/>
      <w:marLeft w:val="0"/>
      <w:marRight w:val="0"/>
      <w:marTop w:val="0"/>
      <w:marBottom w:val="0"/>
      <w:divBdr>
        <w:top w:val="none" w:sz="0" w:space="0" w:color="auto"/>
        <w:left w:val="none" w:sz="0" w:space="0" w:color="auto"/>
        <w:bottom w:val="none" w:sz="0" w:space="0" w:color="auto"/>
        <w:right w:val="none" w:sz="0" w:space="0" w:color="auto"/>
      </w:divBdr>
    </w:div>
    <w:div w:id="1182429134">
      <w:bodyDiv w:val="1"/>
      <w:marLeft w:val="0"/>
      <w:marRight w:val="0"/>
      <w:marTop w:val="0"/>
      <w:marBottom w:val="0"/>
      <w:divBdr>
        <w:top w:val="none" w:sz="0" w:space="0" w:color="auto"/>
        <w:left w:val="none" w:sz="0" w:space="0" w:color="auto"/>
        <w:bottom w:val="none" w:sz="0" w:space="0" w:color="auto"/>
        <w:right w:val="none" w:sz="0" w:space="0" w:color="auto"/>
      </w:divBdr>
    </w:div>
    <w:div w:id="1345742208">
      <w:bodyDiv w:val="1"/>
      <w:marLeft w:val="0"/>
      <w:marRight w:val="0"/>
      <w:marTop w:val="0"/>
      <w:marBottom w:val="0"/>
      <w:divBdr>
        <w:top w:val="none" w:sz="0" w:space="0" w:color="auto"/>
        <w:left w:val="none" w:sz="0" w:space="0" w:color="auto"/>
        <w:bottom w:val="none" w:sz="0" w:space="0" w:color="auto"/>
        <w:right w:val="none" w:sz="0" w:space="0" w:color="auto"/>
      </w:divBdr>
    </w:div>
    <w:div w:id="1561136395">
      <w:bodyDiv w:val="1"/>
      <w:marLeft w:val="0"/>
      <w:marRight w:val="0"/>
      <w:marTop w:val="0"/>
      <w:marBottom w:val="0"/>
      <w:divBdr>
        <w:top w:val="none" w:sz="0" w:space="0" w:color="auto"/>
        <w:left w:val="none" w:sz="0" w:space="0" w:color="auto"/>
        <w:bottom w:val="none" w:sz="0" w:space="0" w:color="auto"/>
        <w:right w:val="none" w:sz="0" w:space="0" w:color="auto"/>
      </w:divBdr>
    </w:div>
    <w:div w:id="1566910444">
      <w:bodyDiv w:val="1"/>
      <w:marLeft w:val="0"/>
      <w:marRight w:val="0"/>
      <w:marTop w:val="0"/>
      <w:marBottom w:val="0"/>
      <w:divBdr>
        <w:top w:val="none" w:sz="0" w:space="0" w:color="auto"/>
        <w:left w:val="none" w:sz="0" w:space="0" w:color="auto"/>
        <w:bottom w:val="none" w:sz="0" w:space="0" w:color="auto"/>
        <w:right w:val="none" w:sz="0" w:space="0" w:color="auto"/>
      </w:divBdr>
    </w:div>
    <w:div w:id="1595044262">
      <w:bodyDiv w:val="1"/>
      <w:marLeft w:val="0"/>
      <w:marRight w:val="0"/>
      <w:marTop w:val="0"/>
      <w:marBottom w:val="0"/>
      <w:divBdr>
        <w:top w:val="none" w:sz="0" w:space="0" w:color="auto"/>
        <w:left w:val="none" w:sz="0" w:space="0" w:color="auto"/>
        <w:bottom w:val="none" w:sz="0" w:space="0" w:color="auto"/>
        <w:right w:val="none" w:sz="0" w:space="0" w:color="auto"/>
      </w:divBdr>
    </w:div>
    <w:div w:id="1669669527">
      <w:bodyDiv w:val="1"/>
      <w:marLeft w:val="0"/>
      <w:marRight w:val="0"/>
      <w:marTop w:val="0"/>
      <w:marBottom w:val="0"/>
      <w:divBdr>
        <w:top w:val="none" w:sz="0" w:space="0" w:color="auto"/>
        <w:left w:val="none" w:sz="0" w:space="0" w:color="auto"/>
        <w:bottom w:val="none" w:sz="0" w:space="0" w:color="auto"/>
        <w:right w:val="none" w:sz="0" w:space="0" w:color="auto"/>
      </w:divBdr>
    </w:div>
    <w:div w:id="1706296688">
      <w:bodyDiv w:val="1"/>
      <w:marLeft w:val="0"/>
      <w:marRight w:val="0"/>
      <w:marTop w:val="0"/>
      <w:marBottom w:val="0"/>
      <w:divBdr>
        <w:top w:val="none" w:sz="0" w:space="0" w:color="auto"/>
        <w:left w:val="none" w:sz="0" w:space="0" w:color="auto"/>
        <w:bottom w:val="none" w:sz="0" w:space="0" w:color="auto"/>
        <w:right w:val="none" w:sz="0" w:space="0" w:color="auto"/>
      </w:divBdr>
    </w:div>
    <w:div w:id="1762141927">
      <w:bodyDiv w:val="1"/>
      <w:marLeft w:val="0"/>
      <w:marRight w:val="0"/>
      <w:marTop w:val="0"/>
      <w:marBottom w:val="0"/>
      <w:divBdr>
        <w:top w:val="none" w:sz="0" w:space="0" w:color="auto"/>
        <w:left w:val="none" w:sz="0" w:space="0" w:color="auto"/>
        <w:bottom w:val="none" w:sz="0" w:space="0" w:color="auto"/>
        <w:right w:val="none" w:sz="0" w:space="0" w:color="auto"/>
      </w:divBdr>
    </w:div>
    <w:div w:id="1854227708">
      <w:bodyDiv w:val="1"/>
      <w:marLeft w:val="0"/>
      <w:marRight w:val="0"/>
      <w:marTop w:val="0"/>
      <w:marBottom w:val="0"/>
      <w:divBdr>
        <w:top w:val="none" w:sz="0" w:space="0" w:color="auto"/>
        <w:left w:val="none" w:sz="0" w:space="0" w:color="auto"/>
        <w:bottom w:val="none" w:sz="0" w:space="0" w:color="auto"/>
        <w:right w:val="none" w:sz="0" w:space="0" w:color="auto"/>
      </w:divBdr>
    </w:div>
    <w:div w:id="1951039114">
      <w:bodyDiv w:val="1"/>
      <w:marLeft w:val="0"/>
      <w:marRight w:val="0"/>
      <w:marTop w:val="0"/>
      <w:marBottom w:val="0"/>
      <w:divBdr>
        <w:top w:val="none" w:sz="0" w:space="0" w:color="auto"/>
        <w:left w:val="none" w:sz="0" w:space="0" w:color="auto"/>
        <w:bottom w:val="none" w:sz="0" w:space="0" w:color="auto"/>
        <w:right w:val="none" w:sz="0" w:space="0" w:color="auto"/>
      </w:divBdr>
    </w:div>
    <w:div w:id="1961568226">
      <w:bodyDiv w:val="1"/>
      <w:marLeft w:val="0"/>
      <w:marRight w:val="0"/>
      <w:marTop w:val="0"/>
      <w:marBottom w:val="0"/>
      <w:divBdr>
        <w:top w:val="none" w:sz="0" w:space="0" w:color="auto"/>
        <w:left w:val="none" w:sz="0" w:space="0" w:color="auto"/>
        <w:bottom w:val="none" w:sz="0" w:space="0" w:color="auto"/>
        <w:right w:val="none" w:sz="0" w:space="0" w:color="auto"/>
      </w:divBdr>
    </w:div>
    <w:div w:id="2014649559">
      <w:bodyDiv w:val="1"/>
      <w:marLeft w:val="0"/>
      <w:marRight w:val="0"/>
      <w:marTop w:val="0"/>
      <w:marBottom w:val="0"/>
      <w:divBdr>
        <w:top w:val="none" w:sz="0" w:space="0" w:color="auto"/>
        <w:left w:val="none" w:sz="0" w:space="0" w:color="auto"/>
        <w:bottom w:val="none" w:sz="0" w:space="0" w:color="auto"/>
        <w:right w:val="none" w:sz="0" w:space="0" w:color="auto"/>
      </w:divBdr>
    </w:div>
    <w:div w:id="2022589451">
      <w:bodyDiv w:val="1"/>
      <w:marLeft w:val="0"/>
      <w:marRight w:val="0"/>
      <w:marTop w:val="0"/>
      <w:marBottom w:val="0"/>
      <w:divBdr>
        <w:top w:val="none" w:sz="0" w:space="0" w:color="auto"/>
        <w:left w:val="none" w:sz="0" w:space="0" w:color="auto"/>
        <w:bottom w:val="none" w:sz="0" w:space="0" w:color="auto"/>
        <w:right w:val="none" w:sz="0" w:space="0" w:color="auto"/>
      </w:divBdr>
    </w:div>
    <w:div w:id="2072536388">
      <w:bodyDiv w:val="1"/>
      <w:marLeft w:val="0"/>
      <w:marRight w:val="0"/>
      <w:marTop w:val="0"/>
      <w:marBottom w:val="0"/>
      <w:divBdr>
        <w:top w:val="none" w:sz="0" w:space="0" w:color="auto"/>
        <w:left w:val="none" w:sz="0" w:space="0" w:color="auto"/>
        <w:bottom w:val="none" w:sz="0" w:space="0" w:color="auto"/>
        <w:right w:val="none" w:sz="0" w:space="0" w:color="auto"/>
      </w:divBdr>
    </w:div>
    <w:div w:id="20758592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5.xml"/><Relationship Id="rId26" Type="http://schemas.openxmlformats.org/officeDocument/2006/relationships/image" Target="media/image4.png"/><Relationship Id="rId39" Type="http://schemas.openxmlformats.org/officeDocument/2006/relationships/theme" Target="theme/theme1.xml"/><Relationship Id="rId21" Type="http://schemas.openxmlformats.org/officeDocument/2006/relationships/image" Target="media/image2.png"/><Relationship Id="rId34" Type="http://schemas.openxmlformats.org/officeDocument/2006/relationships/footer" Target="footer10.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3.png"/><Relationship Id="rId33" Type="http://schemas.openxmlformats.org/officeDocument/2006/relationships/hyperlink" Target="mailto:OGTR.M&amp;C@health.gov.au"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yperlink" Target="http://www.ogtr.gov.au/" TargetMode="External"/><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www.legislation.gov.au/F2026L00060/latest/text" TargetMode="External"/><Relationship Id="rId32" Type="http://schemas.openxmlformats.org/officeDocument/2006/relationships/footer" Target="footer9.xml"/><Relationship Id="rId37" Type="http://schemas.openxmlformats.org/officeDocument/2006/relationships/footer" Target="footer12.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https://portal.apvma.gov.au/pubcris;jsessionid=4hPGFStWsFRGv1vCy9cSdu5W?p_auth=qJERBR8C&amp;p_p_id=pubcrisportlet_WAR_pubcrisportlet&amp;p_p_lifecycle=1&amp;p_p_state=normal&amp;p_p_mode=view&amp;p_p_col_id=column-1&amp;p_p_col_pos=2&amp;p_p_col_count=4&amp;_pubcrisportlet_WAR_pubcrisportlet_javax.portlet.action=search" TargetMode="External"/><Relationship Id="rId28" Type="http://schemas.openxmlformats.org/officeDocument/2006/relationships/footer" Target="footer7.xml"/><Relationship Id="rId36" Type="http://schemas.openxmlformats.org/officeDocument/2006/relationships/footer" Target="footer11.xml"/><Relationship Id="rId10" Type="http://schemas.openxmlformats.org/officeDocument/2006/relationships/header" Target="header1.xml"/><Relationship Id="rId19" Type="http://schemas.openxmlformats.org/officeDocument/2006/relationships/footer" Target="footer6.xml"/><Relationship Id="rId31" Type="http://schemas.openxmlformats.org/officeDocument/2006/relationships/hyperlink" Target="https://www.ogtr.gov.au/resources/publications/risk-analysis-framework-2013" TargetMode="External"/><Relationship Id="rId4" Type="http://schemas.openxmlformats.org/officeDocument/2006/relationships/settings" Target="settings.xml"/><Relationship Id="rId9" Type="http://schemas.openxmlformats.org/officeDocument/2006/relationships/hyperlink" Target="mailto:ogtr@health.gov.au" TargetMode="External"/><Relationship Id="rId14" Type="http://schemas.openxmlformats.org/officeDocument/2006/relationships/header" Target="header3.xml"/><Relationship Id="rId22" Type="http://schemas.openxmlformats.org/officeDocument/2006/relationships/hyperlink" Target="https://www.agriculture.gov.au/biosecurity-trade/pests-diseases-weeds/animal/notifiable" TargetMode="External"/><Relationship Id="rId27" Type="http://schemas.openxmlformats.org/officeDocument/2006/relationships/hyperlink" Target="https://www.outbreak.gov.au/" TargetMode="External"/><Relationship Id="rId30" Type="http://schemas.openxmlformats.org/officeDocument/2006/relationships/footer" Target="footer8.xml"/><Relationship Id="rId35" Type="http://schemas.openxmlformats.org/officeDocument/2006/relationships/hyperlink" Target="https://www.dcceew.gov.au/environment/invasive-species/publications/factsheet-feral-horse-equus-caballus-and-feral-donkey-equus-asinus" TargetMode="External"/><Relationship Id="rId8" Type="http://schemas.openxmlformats.org/officeDocument/2006/relationships/hyperlink" Target="https://consultations.health.gov.au/ogtr/dir-220-consultation" TargetMode="External"/><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D45267-68B3-48F2-A7F0-E7F2FB6782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8</Pages>
  <Words>43487</Words>
  <Characters>243094</Characters>
  <Application>Microsoft Office Word</Application>
  <DocSecurity>4</DocSecurity>
  <Lines>4419</Lines>
  <Paragraphs>2274</Paragraphs>
  <ScaleCrop>false</ScaleCrop>
  <HeadingPairs>
    <vt:vector size="2" baseType="variant">
      <vt:variant>
        <vt:lpstr>Title</vt:lpstr>
      </vt:variant>
      <vt:variant>
        <vt:i4>1</vt:i4>
      </vt:variant>
    </vt:vector>
  </HeadingPairs>
  <TitlesOfParts>
    <vt:vector size="1" baseType="lpstr">
      <vt:lpstr>DIR-220 - Consultation RARMP</vt:lpstr>
    </vt:vector>
  </TitlesOfParts>
  <Company/>
  <LinksUpToDate>false</LinksUpToDate>
  <CharactersWithSpaces>284307</CharactersWithSpaces>
  <SharedDoc>false</SharedDoc>
  <HLinks>
    <vt:vector size="516" baseType="variant">
      <vt:variant>
        <vt:i4>5636165</vt:i4>
      </vt:variant>
      <vt:variant>
        <vt:i4>858</vt:i4>
      </vt:variant>
      <vt:variant>
        <vt:i4>0</vt:i4>
      </vt:variant>
      <vt:variant>
        <vt:i4>5</vt:i4>
      </vt:variant>
      <vt:variant>
        <vt:lpwstr>http://www.aphis.usda.gov/brs/aphisdocs2/98_27801p_com.pdf</vt:lpwstr>
      </vt:variant>
      <vt:variant>
        <vt:lpwstr/>
      </vt:variant>
      <vt:variant>
        <vt:i4>2752565</vt:i4>
      </vt:variant>
      <vt:variant>
        <vt:i4>855</vt:i4>
      </vt:variant>
      <vt:variant>
        <vt:i4>0</vt:i4>
      </vt:variant>
      <vt:variant>
        <vt:i4>5</vt:i4>
      </vt:variant>
      <vt:variant>
        <vt:lpwstr>http://www.ogtr.gov.au/</vt:lpwstr>
      </vt:variant>
      <vt:variant>
        <vt:lpwstr/>
      </vt:variant>
      <vt:variant>
        <vt:i4>2752565</vt:i4>
      </vt:variant>
      <vt:variant>
        <vt:i4>852</vt:i4>
      </vt:variant>
      <vt:variant>
        <vt:i4>0</vt:i4>
      </vt:variant>
      <vt:variant>
        <vt:i4>5</vt:i4>
      </vt:variant>
      <vt:variant>
        <vt:lpwstr>http://www.ogtr.gov.au/</vt:lpwstr>
      </vt:variant>
      <vt:variant>
        <vt:lpwstr/>
      </vt:variant>
      <vt:variant>
        <vt:i4>2359410</vt:i4>
      </vt:variant>
      <vt:variant>
        <vt:i4>849</vt:i4>
      </vt:variant>
      <vt:variant>
        <vt:i4>0</vt:i4>
      </vt:variant>
      <vt:variant>
        <vt:i4>5</vt:i4>
      </vt:variant>
      <vt:variant>
        <vt:lpwstr>http://www.ogtr.gov.au/internet/ogtr/publishing.nsf/Content/dir060-2005</vt:lpwstr>
      </vt:variant>
      <vt:variant>
        <vt:lpwstr/>
      </vt:variant>
      <vt:variant>
        <vt:i4>6750238</vt:i4>
      </vt:variant>
      <vt:variant>
        <vt:i4>846</vt:i4>
      </vt:variant>
      <vt:variant>
        <vt:i4>0</vt:i4>
      </vt:variant>
      <vt:variant>
        <vt:i4>5</vt:i4>
      </vt:variant>
      <vt:variant>
        <vt:lpwstr>http://adl.brs.gov.au/brsShop/data/12860_gene_flow_report.pdf</vt:lpwstr>
      </vt:variant>
      <vt:variant>
        <vt:lpwstr/>
      </vt:variant>
      <vt:variant>
        <vt:i4>720960</vt:i4>
      </vt:variant>
      <vt:variant>
        <vt:i4>843</vt:i4>
      </vt:variant>
      <vt:variant>
        <vt:i4>0</vt:i4>
      </vt:variant>
      <vt:variant>
        <vt:i4>5</vt:i4>
      </vt:variant>
      <vt:variant>
        <vt:lpwstr>http://www.foodstandards.gov.au/_srcfiles/A592_FAR_GM_Soybean_MON89788_FINAL.pdf</vt:lpwstr>
      </vt:variant>
      <vt:variant>
        <vt:lpwstr/>
      </vt:variant>
      <vt:variant>
        <vt:i4>7012424</vt:i4>
      </vt:variant>
      <vt:variant>
        <vt:i4>840</vt:i4>
      </vt:variant>
      <vt:variant>
        <vt:i4>0</vt:i4>
      </vt:variant>
      <vt:variant>
        <vt:i4>5</vt:i4>
      </vt:variant>
      <vt:variant>
        <vt:lpwstr>http://www.foodstandards.gov.au/_srcfiles/A553 GM Cotton FAR FINAL.pdf</vt:lpwstr>
      </vt:variant>
      <vt:variant>
        <vt:lpwstr/>
      </vt:variant>
      <vt:variant>
        <vt:i4>2883699</vt:i4>
      </vt:variant>
      <vt:variant>
        <vt:i4>837</vt:i4>
      </vt:variant>
      <vt:variant>
        <vt:i4>0</vt:i4>
      </vt:variant>
      <vt:variant>
        <vt:i4>5</vt:i4>
      </vt:variant>
      <vt:variant>
        <vt:lpwstr>http://www.federalregister.gov/</vt:lpwstr>
      </vt:variant>
      <vt:variant>
        <vt:lpwstr/>
      </vt:variant>
      <vt:variant>
        <vt:i4>4325395</vt:i4>
      </vt:variant>
      <vt:variant>
        <vt:i4>834</vt:i4>
      </vt:variant>
      <vt:variant>
        <vt:i4>0</vt:i4>
      </vt:variant>
      <vt:variant>
        <vt:i4>5</vt:i4>
      </vt:variant>
      <vt:variant>
        <vt:lpwstr>http://www.efsa.europa.eu/en/scdocs/doc/1417.pdf</vt:lpwstr>
      </vt:variant>
      <vt:variant>
        <vt:lpwstr/>
      </vt:variant>
      <vt:variant>
        <vt:i4>393296</vt:i4>
      </vt:variant>
      <vt:variant>
        <vt:i4>831</vt:i4>
      </vt:variant>
      <vt:variant>
        <vt:i4>0</vt:i4>
      </vt:variant>
      <vt:variant>
        <vt:i4>5</vt:i4>
      </vt:variant>
      <vt:variant>
        <vt:lpwstr>http://www.croplifeaustralia.org.au/</vt:lpwstr>
      </vt:variant>
      <vt:variant>
        <vt:lpwstr/>
      </vt:variant>
      <vt:variant>
        <vt:i4>393296</vt:i4>
      </vt:variant>
      <vt:variant>
        <vt:i4>828</vt:i4>
      </vt:variant>
      <vt:variant>
        <vt:i4>0</vt:i4>
      </vt:variant>
      <vt:variant>
        <vt:i4>5</vt:i4>
      </vt:variant>
      <vt:variant>
        <vt:lpwstr>http://www.croplifeaustralia.org.au/</vt:lpwstr>
      </vt:variant>
      <vt:variant>
        <vt:lpwstr/>
      </vt:variant>
      <vt:variant>
        <vt:i4>393243</vt:i4>
      </vt:variant>
      <vt:variant>
        <vt:i4>825</vt:i4>
      </vt:variant>
      <vt:variant>
        <vt:i4>0</vt:i4>
      </vt:variant>
      <vt:variant>
        <vt:i4>5</vt:i4>
      </vt:variant>
      <vt:variant>
        <vt:lpwstr>http://www.adsa.org/jointabs/jntmttoc.htm</vt:lpwstr>
      </vt:variant>
      <vt:variant>
        <vt:lpwstr/>
      </vt:variant>
      <vt:variant>
        <vt:i4>6619254</vt:i4>
      </vt:variant>
      <vt:variant>
        <vt:i4>822</vt:i4>
      </vt:variant>
      <vt:variant>
        <vt:i4>0</vt:i4>
      </vt:variant>
      <vt:variant>
        <vt:i4>5</vt:i4>
      </vt:variant>
      <vt:variant>
        <vt:lpwstr>http://www.inspection.gc.ca/english/plaveg/bio/dd/dd9617e.shtml</vt:lpwstr>
      </vt:variant>
      <vt:variant>
        <vt:lpwstr/>
      </vt:variant>
      <vt:variant>
        <vt:i4>7012427</vt:i4>
      </vt:variant>
      <vt:variant>
        <vt:i4>819</vt:i4>
      </vt:variant>
      <vt:variant>
        <vt:i4>0</vt:i4>
      </vt:variant>
      <vt:variant>
        <vt:i4>5</vt:i4>
      </vt:variant>
      <vt:variant>
        <vt:lpwstr>http://www.foodstandards.gov.au/_srcfiles/A363 draft IR.pdf</vt:lpwstr>
      </vt:variant>
      <vt:variant>
        <vt:lpwstr/>
      </vt:variant>
      <vt:variant>
        <vt:i4>2556027</vt:i4>
      </vt:variant>
      <vt:variant>
        <vt:i4>672</vt:i4>
      </vt:variant>
      <vt:variant>
        <vt:i4>0</vt:i4>
      </vt:variant>
      <vt:variant>
        <vt:i4>5</vt:i4>
      </vt:variant>
      <vt:variant>
        <vt:lpwstr>http://monsanto.com.au/</vt:lpwstr>
      </vt:variant>
      <vt:variant>
        <vt:lpwstr/>
      </vt:variant>
      <vt:variant>
        <vt:i4>1310815</vt:i4>
      </vt:variant>
      <vt:variant>
        <vt:i4>527</vt:i4>
      </vt:variant>
      <vt:variant>
        <vt:i4>0</vt:i4>
      </vt:variant>
      <vt:variant>
        <vt:i4>5</vt:i4>
      </vt:variant>
      <vt:variant>
        <vt:lpwstr>http://www.ogtr.gov.au/internet/ogtr/publishing.nsf/Content/riskassessments-1</vt:lpwstr>
      </vt:variant>
      <vt:variant>
        <vt:lpwstr/>
      </vt:variant>
      <vt:variant>
        <vt:i4>1310815</vt:i4>
      </vt:variant>
      <vt:variant>
        <vt:i4>524</vt:i4>
      </vt:variant>
      <vt:variant>
        <vt:i4>0</vt:i4>
      </vt:variant>
      <vt:variant>
        <vt:i4>5</vt:i4>
      </vt:variant>
      <vt:variant>
        <vt:lpwstr>http://www.ogtr.gov.au/internet/ogtr/publishing.nsf/Content/riskassessments-1</vt:lpwstr>
      </vt:variant>
      <vt:variant>
        <vt:lpwstr/>
      </vt:variant>
      <vt:variant>
        <vt:i4>2752565</vt:i4>
      </vt:variant>
      <vt:variant>
        <vt:i4>408</vt:i4>
      </vt:variant>
      <vt:variant>
        <vt:i4>0</vt:i4>
      </vt:variant>
      <vt:variant>
        <vt:i4>5</vt:i4>
      </vt:variant>
      <vt:variant>
        <vt:lpwstr>http://www.ogtr.gov.au/</vt:lpwstr>
      </vt:variant>
      <vt:variant>
        <vt:lpwstr/>
      </vt:variant>
      <vt:variant>
        <vt:i4>7602279</vt:i4>
      </vt:variant>
      <vt:variant>
        <vt:i4>402</vt:i4>
      </vt:variant>
      <vt:variant>
        <vt:i4>0</vt:i4>
      </vt:variant>
      <vt:variant>
        <vt:i4>5</vt:i4>
      </vt:variant>
      <vt:variant>
        <vt:lpwstr>http://www.ogtr.gov.au/internet/ogtr/publishing.nsf/Content/home-1</vt:lpwstr>
      </vt:variant>
      <vt:variant>
        <vt:lpwstr/>
      </vt:variant>
      <vt:variant>
        <vt:i4>1441846</vt:i4>
      </vt:variant>
      <vt:variant>
        <vt:i4>386</vt:i4>
      </vt:variant>
      <vt:variant>
        <vt:i4>0</vt:i4>
      </vt:variant>
      <vt:variant>
        <vt:i4>5</vt:i4>
      </vt:variant>
      <vt:variant>
        <vt:lpwstr/>
      </vt:variant>
      <vt:variant>
        <vt:lpwstr>_Toc350854081</vt:lpwstr>
      </vt:variant>
      <vt:variant>
        <vt:i4>1441846</vt:i4>
      </vt:variant>
      <vt:variant>
        <vt:i4>380</vt:i4>
      </vt:variant>
      <vt:variant>
        <vt:i4>0</vt:i4>
      </vt:variant>
      <vt:variant>
        <vt:i4>5</vt:i4>
      </vt:variant>
      <vt:variant>
        <vt:lpwstr/>
      </vt:variant>
      <vt:variant>
        <vt:lpwstr>_Toc350854080</vt:lpwstr>
      </vt:variant>
      <vt:variant>
        <vt:i4>1638454</vt:i4>
      </vt:variant>
      <vt:variant>
        <vt:i4>374</vt:i4>
      </vt:variant>
      <vt:variant>
        <vt:i4>0</vt:i4>
      </vt:variant>
      <vt:variant>
        <vt:i4>5</vt:i4>
      </vt:variant>
      <vt:variant>
        <vt:lpwstr/>
      </vt:variant>
      <vt:variant>
        <vt:lpwstr>_Toc350854079</vt:lpwstr>
      </vt:variant>
      <vt:variant>
        <vt:i4>1638454</vt:i4>
      </vt:variant>
      <vt:variant>
        <vt:i4>368</vt:i4>
      </vt:variant>
      <vt:variant>
        <vt:i4>0</vt:i4>
      </vt:variant>
      <vt:variant>
        <vt:i4>5</vt:i4>
      </vt:variant>
      <vt:variant>
        <vt:lpwstr/>
      </vt:variant>
      <vt:variant>
        <vt:lpwstr>_Toc350854078</vt:lpwstr>
      </vt:variant>
      <vt:variant>
        <vt:i4>1638454</vt:i4>
      </vt:variant>
      <vt:variant>
        <vt:i4>362</vt:i4>
      </vt:variant>
      <vt:variant>
        <vt:i4>0</vt:i4>
      </vt:variant>
      <vt:variant>
        <vt:i4>5</vt:i4>
      </vt:variant>
      <vt:variant>
        <vt:lpwstr/>
      </vt:variant>
      <vt:variant>
        <vt:lpwstr>_Toc350854077</vt:lpwstr>
      </vt:variant>
      <vt:variant>
        <vt:i4>1638454</vt:i4>
      </vt:variant>
      <vt:variant>
        <vt:i4>356</vt:i4>
      </vt:variant>
      <vt:variant>
        <vt:i4>0</vt:i4>
      </vt:variant>
      <vt:variant>
        <vt:i4>5</vt:i4>
      </vt:variant>
      <vt:variant>
        <vt:lpwstr/>
      </vt:variant>
      <vt:variant>
        <vt:lpwstr>_Toc350854076</vt:lpwstr>
      </vt:variant>
      <vt:variant>
        <vt:i4>1638454</vt:i4>
      </vt:variant>
      <vt:variant>
        <vt:i4>350</vt:i4>
      </vt:variant>
      <vt:variant>
        <vt:i4>0</vt:i4>
      </vt:variant>
      <vt:variant>
        <vt:i4>5</vt:i4>
      </vt:variant>
      <vt:variant>
        <vt:lpwstr/>
      </vt:variant>
      <vt:variant>
        <vt:lpwstr>_Toc350854075</vt:lpwstr>
      </vt:variant>
      <vt:variant>
        <vt:i4>1638454</vt:i4>
      </vt:variant>
      <vt:variant>
        <vt:i4>344</vt:i4>
      </vt:variant>
      <vt:variant>
        <vt:i4>0</vt:i4>
      </vt:variant>
      <vt:variant>
        <vt:i4>5</vt:i4>
      </vt:variant>
      <vt:variant>
        <vt:lpwstr/>
      </vt:variant>
      <vt:variant>
        <vt:lpwstr>_Toc350854074</vt:lpwstr>
      </vt:variant>
      <vt:variant>
        <vt:i4>1638454</vt:i4>
      </vt:variant>
      <vt:variant>
        <vt:i4>338</vt:i4>
      </vt:variant>
      <vt:variant>
        <vt:i4>0</vt:i4>
      </vt:variant>
      <vt:variant>
        <vt:i4>5</vt:i4>
      </vt:variant>
      <vt:variant>
        <vt:lpwstr/>
      </vt:variant>
      <vt:variant>
        <vt:lpwstr>_Toc350854073</vt:lpwstr>
      </vt:variant>
      <vt:variant>
        <vt:i4>1638454</vt:i4>
      </vt:variant>
      <vt:variant>
        <vt:i4>332</vt:i4>
      </vt:variant>
      <vt:variant>
        <vt:i4>0</vt:i4>
      </vt:variant>
      <vt:variant>
        <vt:i4>5</vt:i4>
      </vt:variant>
      <vt:variant>
        <vt:lpwstr/>
      </vt:variant>
      <vt:variant>
        <vt:lpwstr>_Toc350854072</vt:lpwstr>
      </vt:variant>
      <vt:variant>
        <vt:i4>1638454</vt:i4>
      </vt:variant>
      <vt:variant>
        <vt:i4>326</vt:i4>
      </vt:variant>
      <vt:variant>
        <vt:i4>0</vt:i4>
      </vt:variant>
      <vt:variant>
        <vt:i4>5</vt:i4>
      </vt:variant>
      <vt:variant>
        <vt:lpwstr/>
      </vt:variant>
      <vt:variant>
        <vt:lpwstr>_Toc350854071</vt:lpwstr>
      </vt:variant>
      <vt:variant>
        <vt:i4>1638454</vt:i4>
      </vt:variant>
      <vt:variant>
        <vt:i4>320</vt:i4>
      </vt:variant>
      <vt:variant>
        <vt:i4>0</vt:i4>
      </vt:variant>
      <vt:variant>
        <vt:i4>5</vt:i4>
      </vt:variant>
      <vt:variant>
        <vt:lpwstr/>
      </vt:variant>
      <vt:variant>
        <vt:lpwstr>_Toc350854070</vt:lpwstr>
      </vt:variant>
      <vt:variant>
        <vt:i4>1572918</vt:i4>
      </vt:variant>
      <vt:variant>
        <vt:i4>314</vt:i4>
      </vt:variant>
      <vt:variant>
        <vt:i4>0</vt:i4>
      </vt:variant>
      <vt:variant>
        <vt:i4>5</vt:i4>
      </vt:variant>
      <vt:variant>
        <vt:lpwstr/>
      </vt:variant>
      <vt:variant>
        <vt:lpwstr>_Toc350854069</vt:lpwstr>
      </vt:variant>
      <vt:variant>
        <vt:i4>1572918</vt:i4>
      </vt:variant>
      <vt:variant>
        <vt:i4>308</vt:i4>
      </vt:variant>
      <vt:variant>
        <vt:i4>0</vt:i4>
      </vt:variant>
      <vt:variant>
        <vt:i4>5</vt:i4>
      </vt:variant>
      <vt:variant>
        <vt:lpwstr/>
      </vt:variant>
      <vt:variant>
        <vt:lpwstr>_Toc350854068</vt:lpwstr>
      </vt:variant>
      <vt:variant>
        <vt:i4>1572918</vt:i4>
      </vt:variant>
      <vt:variant>
        <vt:i4>302</vt:i4>
      </vt:variant>
      <vt:variant>
        <vt:i4>0</vt:i4>
      </vt:variant>
      <vt:variant>
        <vt:i4>5</vt:i4>
      </vt:variant>
      <vt:variant>
        <vt:lpwstr/>
      </vt:variant>
      <vt:variant>
        <vt:lpwstr>_Toc350854067</vt:lpwstr>
      </vt:variant>
      <vt:variant>
        <vt:i4>1572918</vt:i4>
      </vt:variant>
      <vt:variant>
        <vt:i4>296</vt:i4>
      </vt:variant>
      <vt:variant>
        <vt:i4>0</vt:i4>
      </vt:variant>
      <vt:variant>
        <vt:i4>5</vt:i4>
      </vt:variant>
      <vt:variant>
        <vt:lpwstr/>
      </vt:variant>
      <vt:variant>
        <vt:lpwstr>_Toc350854066</vt:lpwstr>
      </vt:variant>
      <vt:variant>
        <vt:i4>1572918</vt:i4>
      </vt:variant>
      <vt:variant>
        <vt:i4>290</vt:i4>
      </vt:variant>
      <vt:variant>
        <vt:i4>0</vt:i4>
      </vt:variant>
      <vt:variant>
        <vt:i4>5</vt:i4>
      </vt:variant>
      <vt:variant>
        <vt:lpwstr/>
      </vt:variant>
      <vt:variant>
        <vt:lpwstr>_Toc350854065</vt:lpwstr>
      </vt:variant>
      <vt:variant>
        <vt:i4>1572918</vt:i4>
      </vt:variant>
      <vt:variant>
        <vt:i4>284</vt:i4>
      </vt:variant>
      <vt:variant>
        <vt:i4>0</vt:i4>
      </vt:variant>
      <vt:variant>
        <vt:i4>5</vt:i4>
      </vt:variant>
      <vt:variant>
        <vt:lpwstr/>
      </vt:variant>
      <vt:variant>
        <vt:lpwstr>_Toc350854064</vt:lpwstr>
      </vt:variant>
      <vt:variant>
        <vt:i4>1572918</vt:i4>
      </vt:variant>
      <vt:variant>
        <vt:i4>278</vt:i4>
      </vt:variant>
      <vt:variant>
        <vt:i4>0</vt:i4>
      </vt:variant>
      <vt:variant>
        <vt:i4>5</vt:i4>
      </vt:variant>
      <vt:variant>
        <vt:lpwstr/>
      </vt:variant>
      <vt:variant>
        <vt:lpwstr>_Toc350854063</vt:lpwstr>
      </vt:variant>
      <vt:variant>
        <vt:i4>1572918</vt:i4>
      </vt:variant>
      <vt:variant>
        <vt:i4>272</vt:i4>
      </vt:variant>
      <vt:variant>
        <vt:i4>0</vt:i4>
      </vt:variant>
      <vt:variant>
        <vt:i4>5</vt:i4>
      </vt:variant>
      <vt:variant>
        <vt:lpwstr/>
      </vt:variant>
      <vt:variant>
        <vt:lpwstr>_Toc350854062</vt:lpwstr>
      </vt:variant>
      <vt:variant>
        <vt:i4>1572918</vt:i4>
      </vt:variant>
      <vt:variant>
        <vt:i4>266</vt:i4>
      </vt:variant>
      <vt:variant>
        <vt:i4>0</vt:i4>
      </vt:variant>
      <vt:variant>
        <vt:i4>5</vt:i4>
      </vt:variant>
      <vt:variant>
        <vt:lpwstr/>
      </vt:variant>
      <vt:variant>
        <vt:lpwstr>_Toc350854061</vt:lpwstr>
      </vt:variant>
      <vt:variant>
        <vt:i4>1572918</vt:i4>
      </vt:variant>
      <vt:variant>
        <vt:i4>260</vt:i4>
      </vt:variant>
      <vt:variant>
        <vt:i4>0</vt:i4>
      </vt:variant>
      <vt:variant>
        <vt:i4>5</vt:i4>
      </vt:variant>
      <vt:variant>
        <vt:lpwstr/>
      </vt:variant>
      <vt:variant>
        <vt:lpwstr>_Toc350854060</vt:lpwstr>
      </vt:variant>
      <vt:variant>
        <vt:i4>1769526</vt:i4>
      </vt:variant>
      <vt:variant>
        <vt:i4>254</vt:i4>
      </vt:variant>
      <vt:variant>
        <vt:i4>0</vt:i4>
      </vt:variant>
      <vt:variant>
        <vt:i4>5</vt:i4>
      </vt:variant>
      <vt:variant>
        <vt:lpwstr/>
      </vt:variant>
      <vt:variant>
        <vt:lpwstr>_Toc350854059</vt:lpwstr>
      </vt:variant>
      <vt:variant>
        <vt:i4>1769526</vt:i4>
      </vt:variant>
      <vt:variant>
        <vt:i4>248</vt:i4>
      </vt:variant>
      <vt:variant>
        <vt:i4>0</vt:i4>
      </vt:variant>
      <vt:variant>
        <vt:i4>5</vt:i4>
      </vt:variant>
      <vt:variant>
        <vt:lpwstr/>
      </vt:variant>
      <vt:variant>
        <vt:lpwstr>_Toc350854058</vt:lpwstr>
      </vt:variant>
      <vt:variant>
        <vt:i4>1769526</vt:i4>
      </vt:variant>
      <vt:variant>
        <vt:i4>242</vt:i4>
      </vt:variant>
      <vt:variant>
        <vt:i4>0</vt:i4>
      </vt:variant>
      <vt:variant>
        <vt:i4>5</vt:i4>
      </vt:variant>
      <vt:variant>
        <vt:lpwstr/>
      </vt:variant>
      <vt:variant>
        <vt:lpwstr>_Toc350854057</vt:lpwstr>
      </vt:variant>
      <vt:variant>
        <vt:i4>1769526</vt:i4>
      </vt:variant>
      <vt:variant>
        <vt:i4>236</vt:i4>
      </vt:variant>
      <vt:variant>
        <vt:i4>0</vt:i4>
      </vt:variant>
      <vt:variant>
        <vt:i4>5</vt:i4>
      </vt:variant>
      <vt:variant>
        <vt:lpwstr/>
      </vt:variant>
      <vt:variant>
        <vt:lpwstr>_Toc350854056</vt:lpwstr>
      </vt:variant>
      <vt:variant>
        <vt:i4>1769526</vt:i4>
      </vt:variant>
      <vt:variant>
        <vt:i4>230</vt:i4>
      </vt:variant>
      <vt:variant>
        <vt:i4>0</vt:i4>
      </vt:variant>
      <vt:variant>
        <vt:i4>5</vt:i4>
      </vt:variant>
      <vt:variant>
        <vt:lpwstr/>
      </vt:variant>
      <vt:variant>
        <vt:lpwstr>_Toc350854055</vt:lpwstr>
      </vt:variant>
      <vt:variant>
        <vt:i4>1769526</vt:i4>
      </vt:variant>
      <vt:variant>
        <vt:i4>224</vt:i4>
      </vt:variant>
      <vt:variant>
        <vt:i4>0</vt:i4>
      </vt:variant>
      <vt:variant>
        <vt:i4>5</vt:i4>
      </vt:variant>
      <vt:variant>
        <vt:lpwstr/>
      </vt:variant>
      <vt:variant>
        <vt:lpwstr>_Toc350854054</vt:lpwstr>
      </vt:variant>
      <vt:variant>
        <vt:i4>1769526</vt:i4>
      </vt:variant>
      <vt:variant>
        <vt:i4>218</vt:i4>
      </vt:variant>
      <vt:variant>
        <vt:i4>0</vt:i4>
      </vt:variant>
      <vt:variant>
        <vt:i4>5</vt:i4>
      </vt:variant>
      <vt:variant>
        <vt:lpwstr/>
      </vt:variant>
      <vt:variant>
        <vt:lpwstr>_Toc350854053</vt:lpwstr>
      </vt:variant>
      <vt:variant>
        <vt:i4>1769526</vt:i4>
      </vt:variant>
      <vt:variant>
        <vt:i4>212</vt:i4>
      </vt:variant>
      <vt:variant>
        <vt:i4>0</vt:i4>
      </vt:variant>
      <vt:variant>
        <vt:i4>5</vt:i4>
      </vt:variant>
      <vt:variant>
        <vt:lpwstr/>
      </vt:variant>
      <vt:variant>
        <vt:lpwstr>_Toc350854052</vt:lpwstr>
      </vt:variant>
      <vt:variant>
        <vt:i4>1769526</vt:i4>
      </vt:variant>
      <vt:variant>
        <vt:i4>206</vt:i4>
      </vt:variant>
      <vt:variant>
        <vt:i4>0</vt:i4>
      </vt:variant>
      <vt:variant>
        <vt:i4>5</vt:i4>
      </vt:variant>
      <vt:variant>
        <vt:lpwstr/>
      </vt:variant>
      <vt:variant>
        <vt:lpwstr>_Toc350854051</vt:lpwstr>
      </vt:variant>
      <vt:variant>
        <vt:i4>1769526</vt:i4>
      </vt:variant>
      <vt:variant>
        <vt:i4>200</vt:i4>
      </vt:variant>
      <vt:variant>
        <vt:i4>0</vt:i4>
      </vt:variant>
      <vt:variant>
        <vt:i4>5</vt:i4>
      </vt:variant>
      <vt:variant>
        <vt:lpwstr/>
      </vt:variant>
      <vt:variant>
        <vt:lpwstr>_Toc350854050</vt:lpwstr>
      </vt:variant>
      <vt:variant>
        <vt:i4>1703990</vt:i4>
      </vt:variant>
      <vt:variant>
        <vt:i4>194</vt:i4>
      </vt:variant>
      <vt:variant>
        <vt:i4>0</vt:i4>
      </vt:variant>
      <vt:variant>
        <vt:i4>5</vt:i4>
      </vt:variant>
      <vt:variant>
        <vt:lpwstr/>
      </vt:variant>
      <vt:variant>
        <vt:lpwstr>_Toc350854049</vt:lpwstr>
      </vt:variant>
      <vt:variant>
        <vt:i4>1703990</vt:i4>
      </vt:variant>
      <vt:variant>
        <vt:i4>188</vt:i4>
      </vt:variant>
      <vt:variant>
        <vt:i4>0</vt:i4>
      </vt:variant>
      <vt:variant>
        <vt:i4>5</vt:i4>
      </vt:variant>
      <vt:variant>
        <vt:lpwstr/>
      </vt:variant>
      <vt:variant>
        <vt:lpwstr>_Toc350854048</vt:lpwstr>
      </vt:variant>
      <vt:variant>
        <vt:i4>1703990</vt:i4>
      </vt:variant>
      <vt:variant>
        <vt:i4>182</vt:i4>
      </vt:variant>
      <vt:variant>
        <vt:i4>0</vt:i4>
      </vt:variant>
      <vt:variant>
        <vt:i4>5</vt:i4>
      </vt:variant>
      <vt:variant>
        <vt:lpwstr/>
      </vt:variant>
      <vt:variant>
        <vt:lpwstr>_Toc350854047</vt:lpwstr>
      </vt:variant>
      <vt:variant>
        <vt:i4>1703990</vt:i4>
      </vt:variant>
      <vt:variant>
        <vt:i4>176</vt:i4>
      </vt:variant>
      <vt:variant>
        <vt:i4>0</vt:i4>
      </vt:variant>
      <vt:variant>
        <vt:i4>5</vt:i4>
      </vt:variant>
      <vt:variant>
        <vt:lpwstr/>
      </vt:variant>
      <vt:variant>
        <vt:lpwstr>_Toc350854046</vt:lpwstr>
      </vt:variant>
      <vt:variant>
        <vt:i4>1703990</vt:i4>
      </vt:variant>
      <vt:variant>
        <vt:i4>170</vt:i4>
      </vt:variant>
      <vt:variant>
        <vt:i4>0</vt:i4>
      </vt:variant>
      <vt:variant>
        <vt:i4>5</vt:i4>
      </vt:variant>
      <vt:variant>
        <vt:lpwstr/>
      </vt:variant>
      <vt:variant>
        <vt:lpwstr>_Toc350854045</vt:lpwstr>
      </vt:variant>
      <vt:variant>
        <vt:i4>1703990</vt:i4>
      </vt:variant>
      <vt:variant>
        <vt:i4>164</vt:i4>
      </vt:variant>
      <vt:variant>
        <vt:i4>0</vt:i4>
      </vt:variant>
      <vt:variant>
        <vt:i4>5</vt:i4>
      </vt:variant>
      <vt:variant>
        <vt:lpwstr/>
      </vt:variant>
      <vt:variant>
        <vt:lpwstr>_Toc350854044</vt:lpwstr>
      </vt:variant>
      <vt:variant>
        <vt:i4>1703990</vt:i4>
      </vt:variant>
      <vt:variant>
        <vt:i4>158</vt:i4>
      </vt:variant>
      <vt:variant>
        <vt:i4>0</vt:i4>
      </vt:variant>
      <vt:variant>
        <vt:i4>5</vt:i4>
      </vt:variant>
      <vt:variant>
        <vt:lpwstr/>
      </vt:variant>
      <vt:variant>
        <vt:lpwstr>_Toc350854043</vt:lpwstr>
      </vt:variant>
      <vt:variant>
        <vt:i4>1703990</vt:i4>
      </vt:variant>
      <vt:variant>
        <vt:i4>152</vt:i4>
      </vt:variant>
      <vt:variant>
        <vt:i4>0</vt:i4>
      </vt:variant>
      <vt:variant>
        <vt:i4>5</vt:i4>
      </vt:variant>
      <vt:variant>
        <vt:lpwstr/>
      </vt:variant>
      <vt:variant>
        <vt:lpwstr>_Toc350854042</vt:lpwstr>
      </vt:variant>
      <vt:variant>
        <vt:i4>1703990</vt:i4>
      </vt:variant>
      <vt:variant>
        <vt:i4>146</vt:i4>
      </vt:variant>
      <vt:variant>
        <vt:i4>0</vt:i4>
      </vt:variant>
      <vt:variant>
        <vt:i4>5</vt:i4>
      </vt:variant>
      <vt:variant>
        <vt:lpwstr/>
      </vt:variant>
      <vt:variant>
        <vt:lpwstr>_Toc350854041</vt:lpwstr>
      </vt:variant>
      <vt:variant>
        <vt:i4>1703990</vt:i4>
      </vt:variant>
      <vt:variant>
        <vt:i4>140</vt:i4>
      </vt:variant>
      <vt:variant>
        <vt:i4>0</vt:i4>
      </vt:variant>
      <vt:variant>
        <vt:i4>5</vt:i4>
      </vt:variant>
      <vt:variant>
        <vt:lpwstr/>
      </vt:variant>
      <vt:variant>
        <vt:lpwstr>_Toc350854040</vt:lpwstr>
      </vt:variant>
      <vt:variant>
        <vt:i4>1900598</vt:i4>
      </vt:variant>
      <vt:variant>
        <vt:i4>134</vt:i4>
      </vt:variant>
      <vt:variant>
        <vt:i4>0</vt:i4>
      </vt:variant>
      <vt:variant>
        <vt:i4>5</vt:i4>
      </vt:variant>
      <vt:variant>
        <vt:lpwstr/>
      </vt:variant>
      <vt:variant>
        <vt:lpwstr>_Toc350854039</vt:lpwstr>
      </vt:variant>
      <vt:variant>
        <vt:i4>1900598</vt:i4>
      </vt:variant>
      <vt:variant>
        <vt:i4>128</vt:i4>
      </vt:variant>
      <vt:variant>
        <vt:i4>0</vt:i4>
      </vt:variant>
      <vt:variant>
        <vt:i4>5</vt:i4>
      </vt:variant>
      <vt:variant>
        <vt:lpwstr/>
      </vt:variant>
      <vt:variant>
        <vt:lpwstr>_Toc350854038</vt:lpwstr>
      </vt:variant>
      <vt:variant>
        <vt:i4>1900598</vt:i4>
      </vt:variant>
      <vt:variant>
        <vt:i4>122</vt:i4>
      </vt:variant>
      <vt:variant>
        <vt:i4>0</vt:i4>
      </vt:variant>
      <vt:variant>
        <vt:i4>5</vt:i4>
      </vt:variant>
      <vt:variant>
        <vt:lpwstr/>
      </vt:variant>
      <vt:variant>
        <vt:lpwstr>_Toc350854037</vt:lpwstr>
      </vt:variant>
      <vt:variant>
        <vt:i4>1900598</vt:i4>
      </vt:variant>
      <vt:variant>
        <vt:i4>116</vt:i4>
      </vt:variant>
      <vt:variant>
        <vt:i4>0</vt:i4>
      </vt:variant>
      <vt:variant>
        <vt:i4>5</vt:i4>
      </vt:variant>
      <vt:variant>
        <vt:lpwstr/>
      </vt:variant>
      <vt:variant>
        <vt:lpwstr>_Toc350854036</vt:lpwstr>
      </vt:variant>
      <vt:variant>
        <vt:i4>1900598</vt:i4>
      </vt:variant>
      <vt:variant>
        <vt:i4>110</vt:i4>
      </vt:variant>
      <vt:variant>
        <vt:i4>0</vt:i4>
      </vt:variant>
      <vt:variant>
        <vt:i4>5</vt:i4>
      </vt:variant>
      <vt:variant>
        <vt:lpwstr/>
      </vt:variant>
      <vt:variant>
        <vt:lpwstr>_Toc350854035</vt:lpwstr>
      </vt:variant>
      <vt:variant>
        <vt:i4>1900598</vt:i4>
      </vt:variant>
      <vt:variant>
        <vt:i4>104</vt:i4>
      </vt:variant>
      <vt:variant>
        <vt:i4>0</vt:i4>
      </vt:variant>
      <vt:variant>
        <vt:i4>5</vt:i4>
      </vt:variant>
      <vt:variant>
        <vt:lpwstr/>
      </vt:variant>
      <vt:variant>
        <vt:lpwstr>_Toc350854034</vt:lpwstr>
      </vt:variant>
      <vt:variant>
        <vt:i4>1900598</vt:i4>
      </vt:variant>
      <vt:variant>
        <vt:i4>98</vt:i4>
      </vt:variant>
      <vt:variant>
        <vt:i4>0</vt:i4>
      </vt:variant>
      <vt:variant>
        <vt:i4>5</vt:i4>
      </vt:variant>
      <vt:variant>
        <vt:lpwstr/>
      </vt:variant>
      <vt:variant>
        <vt:lpwstr>_Toc350854033</vt:lpwstr>
      </vt:variant>
      <vt:variant>
        <vt:i4>1900598</vt:i4>
      </vt:variant>
      <vt:variant>
        <vt:i4>92</vt:i4>
      </vt:variant>
      <vt:variant>
        <vt:i4>0</vt:i4>
      </vt:variant>
      <vt:variant>
        <vt:i4>5</vt:i4>
      </vt:variant>
      <vt:variant>
        <vt:lpwstr/>
      </vt:variant>
      <vt:variant>
        <vt:lpwstr>_Toc350854032</vt:lpwstr>
      </vt:variant>
      <vt:variant>
        <vt:i4>1900598</vt:i4>
      </vt:variant>
      <vt:variant>
        <vt:i4>86</vt:i4>
      </vt:variant>
      <vt:variant>
        <vt:i4>0</vt:i4>
      </vt:variant>
      <vt:variant>
        <vt:i4>5</vt:i4>
      </vt:variant>
      <vt:variant>
        <vt:lpwstr/>
      </vt:variant>
      <vt:variant>
        <vt:lpwstr>_Toc350854031</vt:lpwstr>
      </vt:variant>
      <vt:variant>
        <vt:i4>1900598</vt:i4>
      </vt:variant>
      <vt:variant>
        <vt:i4>80</vt:i4>
      </vt:variant>
      <vt:variant>
        <vt:i4>0</vt:i4>
      </vt:variant>
      <vt:variant>
        <vt:i4>5</vt:i4>
      </vt:variant>
      <vt:variant>
        <vt:lpwstr/>
      </vt:variant>
      <vt:variant>
        <vt:lpwstr>_Toc350854030</vt:lpwstr>
      </vt:variant>
      <vt:variant>
        <vt:i4>1835062</vt:i4>
      </vt:variant>
      <vt:variant>
        <vt:i4>74</vt:i4>
      </vt:variant>
      <vt:variant>
        <vt:i4>0</vt:i4>
      </vt:variant>
      <vt:variant>
        <vt:i4>5</vt:i4>
      </vt:variant>
      <vt:variant>
        <vt:lpwstr/>
      </vt:variant>
      <vt:variant>
        <vt:lpwstr>_Toc350854029</vt:lpwstr>
      </vt:variant>
      <vt:variant>
        <vt:i4>1835062</vt:i4>
      </vt:variant>
      <vt:variant>
        <vt:i4>68</vt:i4>
      </vt:variant>
      <vt:variant>
        <vt:i4>0</vt:i4>
      </vt:variant>
      <vt:variant>
        <vt:i4>5</vt:i4>
      </vt:variant>
      <vt:variant>
        <vt:lpwstr/>
      </vt:variant>
      <vt:variant>
        <vt:lpwstr>_Toc350854028</vt:lpwstr>
      </vt:variant>
      <vt:variant>
        <vt:i4>1835062</vt:i4>
      </vt:variant>
      <vt:variant>
        <vt:i4>62</vt:i4>
      </vt:variant>
      <vt:variant>
        <vt:i4>0</vt:i4>
      </vt:variant>
      <vt:variant>
        <vt:i4>5</vt:i4>
      </vt:variant>
      <vt:variant>
        <vt:lpwstr/>
      </vt:variant>
      <vt:variant>
        <vt:lpwstr>_Toc350854027</vt:lpwstr>
      </vt:variant>
      <vt:variant>
        <vt:i4>1835062</vt:i4>
      </vt:variant>
      <vt:variant>
        <vt:i4>56</vt:i4>
      </vt:variant>
      <vt:variant>
        <vt:i4>0</vt:i4>
      </vt:variant>
      <vt:variant>
        <vt:i4>5</vt:i4>
      </vt:variant>
      <vt:variant>
        <vt:lpwstr/>
      </vt:variant>
      <vt:variant>
        <vt:lpwstr>_Toc350854026</vt:lpwstr>
      </vt:variant>
      <vt:variant>
        <vt:i4>1835062</vt:i4>
      </vt:variant>
      <vt:variant>
        <vt:i4>50</vt:i4>
      </vt:variant>
      <vt:variant>
        <vt:i4>0</vt:i4>
      </vt:variant>
      <vt:variant>
        <vt:i4>5</vt:i4>
      </vt:variant>
      <vt:variant>
        <vt:lpwstr/>
      </vt:variant>
      <vt:variant>
        <vt:lpwstr>_Toc350854025</vt:lpwstr>
      </vt:variant>
      <vt:variant>
        <vt:i4>1835062</vt:i4>
      </vt:variant>
      <vt:variant>
        <vt:i4>44</vt:i4>
      </vt:variant>
      <vt:variant>
        <vt:i4>0</vt:i4>
      </vt:variant>
      <vt:variant>
        <vt:i4>5</vt:i4>
      </vt:variant>
      <vt:variant>
        <vt:lpwstr/>
      </vt:variant>
      <vt:variant>
        <vt:lpwstr>_Toc350854024</vt:lpwstr>
      </vt:variant>
      <vt:variant>
        <vt:i4>1835062</vt:i4>
      </vt:variant>
      <vt:variant>
        <vt:i4>38</vt:i4>
      </vt:variant>
      <vt:variant>
        <vt:i4>0</vt:i4>
      </vt:variant>
      <vt:variant>
        <vt:i4>5</vt:i4>
      </vt:variant>
      <vt:variant>
        <vt:lpwstr/>
      </vt:variant>
      <vt:variant>
        <vt:lpwstr>_Toc350854023</vt:lpwstr>
      </vt:variant>
      <vt:variant>
        <vt:i4>1835062</vt:i4>
      </vt:variant>
      <vt:variant>
        <vt:i4>32</vt:i4>
      </vt:variant>
      <vt:variant>
        <vt:i4>0</vt:i4>
      </vt:variant>
      <vt:variant>
        <vt:i4>5</vt:i4>
      </vt:variant>
      <vt:variant>
        <vt:lpwstr/>
      </vt:variant>
      <vt:variant>
        <vt:lpwstr>_Toc350854022</vt:lpwstr>
      </vt:variant>
      <vt:variant>
        <vt:i4>1835062</vt:i4>
      </vt:variant>
      <vt:variant>
        <vt:i4>26</vt:i4>
      </vt:variant>
      <vt:variant>
        <vt:i4>0</vt:i4>
      </vt:variant>
      <vt:variant>
        <vt:i4>5</vt:i4>
      </vt:variant>
      <vt:variant>
        <vt:lpwstr/>
      </vt:variant>
      <vt:variant>
        <vt:lpwstr>_Toc350854021</vt:lpwstr>
      </vt:variant>
      <vt:variant>
        <vt:i4>1835062</vt:i4>
      </vt:variant>
      <vt:variant>
        <vt:i4>20</vt:i4>
      </vt:variant>
      <vt:variant>
        <vt:i4>0</vt:i4>
      </vt:variant>
      <vt:variant>
        <vt:i4>5</vt:i4>
      </vt:variant>
      <vt:variant>
        <vt:lpwstr/>
      </vt:variant>
      <vt:variant>
        <vt:lpwstr>_Toc350854020</vt:lpwstr>
      </vt:variant>
      <vt:variant>
        <vt:i4>2031670</vt:i4>
      </vt:variant>
      <vt:variant>
        <vt:i4>14</vt:i4>
      </vt:variant>
      <vt:variant>
        <vt:i4>0</vt:i4>
      </vt:variant>
      <vt:variant>
        <vt:i4>5</vt:i4>
      </vt:variant>
      <vt:variant>
        <vt:lpwstr/>
      </vt:variant>
      <vt:variant>
        <vt:lpwstr>_Toc350854019</vt:lpwstr>
      </vt:variant>
      <vt:variant>
        <vt:i4>2031670</vt:i4>
      </vt:variant>
      <vt:variant>
        <vt:i4>8</vt:i4>
      </vt:variant>
      <vt:variant>
        <vt:i4>0</vt:i4>
      </vt:variant>
      <vt:variant>
        <vt:i4>5</vt:i4>
      </vt:variant>
      <vt:variant>
        <vt:lpwstr/>
      </vt:variant>
      <vt:variant>
        <vt:lpwstr>_Toc350854018</vt:lpwstr>
      </vt:variant>
      <vt:variant>
        <vt:i4>2752565</vt:i4>
      </vt:variant>
      <vt:variant>
        <vt:i4>3</vt:i4>
      </vt:variant>
      <vt:variant>
        <vt:i4>0</vt:i4>
      </vt:variant>
      <vt:variant>
        <vt:i4>5</vt:i4>
      </vt:variant>
      <vt:variant>
        <vt:lpwstr>http://www.ogtr.gov.au/</vt:lpwstr>
      </vt:variant>
      <vt:variant>
        <vt:lpwstr/>
      </vt:variant>
      <vt:variant>
        <vt:i4>6422614</vt:i4>
      </vt:variant>
      <vt:variant>
        <vt:i4>0</vt:i4>
      </vt:variant>
      <vt:variant>
        <vt:i4>0</vt:i4>
      </vt:variant>
      <vt:variant>
        <vt:i4>5</vt:i4>
      </vt:variant>
      <vt:variant>
        <vt:lpwstr>mailto:ogtr@health.gov.au?subject=Re:%20DIR%20089</vt:lpwstr>
      </vt:variant>
      <vt:variant>
        <vt:lpwstr/>
      </vt:variant>
      <vt:variant>
        <vt:i4>1310815</vt:i4>
      </vt:variant>
      <vt:variant>
        <vt:i4>0</vt:i4>
      </vt:variant>
      <vt:variant>
        <vt:i4>0</vt:i4>
      </vt:variant>
      <vt:variant>
        <vt:i4>5</vt:i4>
      </vt:variant>
      <vt:variant>
        <vt:lpwstr>http://www.ogtr.gov.au/internet/ogtr/publishing.nsf/Content/riskassessments-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R-220 - Consultation RARMP</dc:title>
  <dc:subject/>
  <dc:creator>OGTR.Voicemail@health.gov.au</dc:creator>
  <cp:keywords/>
  <dc:description/>
  <cp:lastModifiedBy>DENNIS, Karina</cp:lastModifiedBy>
  <cp:revision>2</cp:revision>
  <cp:lastPrinted>2026-03-25T02:31:00Z</cp:lastPrinted>
  <dcterms:created xsi:type="dcterms:W3CDTF">2026-04-01T23:13:00Z</dcterms:created>
  <dcterms:modified xsi:type="dcterms:W3CDTF">2026-04-01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60ca682f,608e9600,643fbf24,5115f675</vt:lpwstr>
  </property>
  <property fmtid="{D5CDD505-2E9C-101B-9397-08002B2CF9AE}" pid="3" name="ClassificationContentMarkingHeaderFontProps">
    <vt:lpwstr>#ff0000,12,Calibri</vt:lpwstr>
  </property>
  <property fmtid="{D5CDD505-2E9C-101B-9397-08002B2CF9AE}" pid="4" name="ClassificationContentMarkingHeaderText">
    <vt:lpwstr>OFFICIAL</vt:lpwstr>
  </property>
  <property fmtid="{D5CDD505-2E9C-101B-9397-08002B2CF9AE}" pid="5" name="ClassificationContentMarkingFooterShapeIds">
    <vt:lpwstr>45b6c05a,f4ac573,6ed248e8,58f3b5c3,a957edb,499b1a0,2139e09a,3ae4742b,48a9c81a,258d5982,466e8bd7,5c581e1f</vt:lpwstr>
  </property>
  <property fmtid="{D5CDD505-2E9C-101B-9397-08002B2CF9AE}" pid="6" name="ClassificationContentMarkingFooterFontProps">
    <vt:lpwstr>#ff0000,12,Calibri</vt:lpwstr>
  </property>
  <property fmtid="{D5CDD505-2E9C-101B-9397-08002B2CF9AE}" pid="7" name="ClassificationContentMarkingFooterText">
    <vt:lpwstr>OFFICIAL</vt:lpwstr>
  </property>
  <property fmtid="{D5CDD505-2E9C-101B-9397-08002B2CF9AE}" pid="8" name="MSIP_Label_7cd3e8b9-ffed-43a8-b7f4-cc2fa0382d36_Enabled">
    <vt:lpwstr>true</vt:lpwstr>
  </property>
  <property fmtid="{D5CDD505-2E9C-101B-9397-08002B2CF9AE}" pid="9" name="MSIP_Label_7cd3e8b9-ffed-43a8-b7f4-cc2fa0382d36_SetDate">
    <vt:lpwstr>2025-10-08T04:16:21Z</vt:lpwstr>
  </property>
  <property fmtid="{D5CDD505-2E9C-101B-9397-08002B2CF9AE}" pid="10" name="MSIP_Label_7cd3e8b9-ffed-43a8-b7f4-cc2fa0382d36_Method">
    <vt:lpwstr>Privileged</vt:lpwstr>
  </property>
  <property fmtid="{D5CDD505-2E9C-101B-9397-08002B2CF9AE}" pid="11" name="MSIP_Label_7cd3e8b9-ffed-43a8-b7f4-cc2fa0382d36_Name">
    <vt:lpwstr>O</vt:lpwstr>
  </property>
  <property fmtid="{D5CDD505-2E9C-101B-9397-08002B2CF9AE}" pid="12" name="MSIP_Label_7cd3e8b9-ffed-43a8-b7f4-cc2fa0382d36_SiteId">
    <vt:lpwstr>34a3929c-73cf-4954-abfe-147dc3517892</vt:lpwstr>
  </property>
  <property fmtid="{D5CDD505-2E9C-101B-9397-08002B2CF9AE}" pid="13" name="MSIP_Label_7cd3e8b9-ffed-43a8-b7f4-cc2fa0382d36_ActionId">
    <vt:lpwstr>ff700976-5b49-4501-93b8-201e6ebdca44</vt:lpwstr>
  </property>
  <property fmtid="{D5CDD505-2E9C-101B-9397-08002B2CF9AE}" pid="14" name="MSIP_Label_7cd3e8b9-ffed-43a8-b7f4-cc2fa0382d36_ContentBits">
    <vt:lpwstr>3</vt:lpwstr>
  </property>
  <property fmtid="{D5CDD505-2E9C-101B-9397-08002B2CF9AE}" pid="15" name="MSIP_Label_7cd3e8b9-ffed-43a8-b7f4-cc2fa0382d36_Tag">
    <vt:lpwstr>10, 0, 1, 1</vt:lpwstr>
  </property>
</Properties>
</file>